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C03ACB" w14:textId="77777777" w:rsidR="005151E5" w:rsidRPr="009557A1" w:rsidRDefault="005151E5" w:rsidP="005151E5">
      <w:pPr>
        <w:pStyle w:val="BodyText"/>
        <w:rPr>
          <w:sz w:val="9"/>
        </w:rPr>
      </w:pPr>
    </w:p>
    <w:p w14:paraId="0E9C64A0" w14:textId="77777777" w:rsidR="005151E5" w:rsidRPr="009557A1" w:rsidRDefault="005151E5" w:rsidP="005151E5">
      <w:pPr>
        <w:pStyle w:val="BodyText"/>
        <w:ind w:left="3180"/>
        <w:rPr>
          <w:sz w:val="20"/>
        </w:rPr>
      </w:pPr>
      <w:r w:rsidRPr="009557A1">
        <w:rPr>
          <w:noProof/>
          <w:sz w:val="20"/>
          <w:lang w:val="id-ID" w:eastAsia="id-ID"/>
        </w:rPr>
        <w:drawing>
          <wp:inline distT="0" distB="0" distL="0" distR="0" wp14:anchorId="68BF2548" wp14:editId="080637D7">
            <wp:extent cx="2238837" cy="2218944"/>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9" cstate="print"/>
                    <a:stretch>
                      <a:fillRect/>
                    </a:stretch>
                  </pic:blipFill>
                  <pic:spPr>
                    <a:xfrm>
                      <a:off x="0" y="0"/>
                      <a:ext cx="2238837" cy="2218944"/>
                    </a:xfrm>
                    <a:prstGeom prst="rect">
                      <a:avLst/>
                    </a:prstGeom>
                  </pic:spPr>
                </pic:pic>
              </a:graphicData>
            </a:graphic>
          </wp:inline>
        </w:drawing>
      </w:r>
    </w:p>
    <w:p w14:paraId="20CD10AA" w14:textId="77777777" w:rsidR="005151E5" w:rsidRPr="009557A1" w:rsidRDefault="005151E5" w:rsidP="005151E5">
      <w:pPr>
        <w:pStyle w:val="BodyText"/>
        <w:rPr>
          <w:sz w:val="20"/>
        </w:rPr>
      </w:pPr>
    </w:p>
    <w:p w14:paraId="7605089F" w14:textId="77777777" w:rsidR="005151E5" w:rsidRPr="009557A1" w:rsidRDefault="005151E5" w:rsidP="005151E5">
      <w:pPr>
        <w:pStyle w:val="BodyText"/>
        <w:rPr>
          <w:sz w:val="20"/>
        </w:rPr>
      </w:pPr>
    </w:p>
    <w:p w14:paraId="3A28A4D0" w14:textId="77777777" w:rsidR="005151E5" w:rsidRPr="009557A1" w:rsidRDefault="005151E5" w:rsidP="005151E5">
      <w:pPr>
        <w:pStyle w:val="BodyText"/>
        <w:spacing w:before="7"/>
        <w:rPr>
          <w:sz w:val="16"/>
        </w:rPr>
      </w:pPr>
    </w:p>
    <w:p w14:paraId="44478C84" w14:textId="77777777" w:rsidR="005151E5" w:rsidRPr="009557A1" w:rsidRDefault="005151E5" w:rsidP="005151E5">
      <w:pPr>
        <w:spacing w:before="90" w:line="360" w:lineRule="auto"/>
        <w:ind w:left="1134" w:right="1071" w:firstLine="2"/>
        <w:jc w:val="center"/>
        <w:outlineLvl w:val="0"/>
        <w:rPr>
          <w:b/>
          <w:bCs/>
          <w:sz w:val="24"/>
          <w:szCs w:val="24"/>
          <w:lang w:val="en-US"/>
        </w:rPr>
      </w:pPr>
      <w:r w:rsidRPr="009557A1">
        <w:rPr>
          <w:b/>
          <w:bCs/>
          <w:sz w:val="24"/>
          <w:szCs w:val="24"/>
          <w:lang w:val="en-US"/>
        </w:rPr>
        <w:t>PENGARUH PEMBERIAN</w:t>
      </w:r>
      <w:r w:rsidRPr="009557A1">
        <w:rPr>
          <w:b/>
          <w:bCs/>
          <w:sz w:val="24"/>
          <w:szCs w:val="24"/>
        </w:rPr>
        <w:t xml:space="preserve"> TEPUNG </w:t>
      </w:r>
      <w:r w:rsidRPr="009557A1">
        <w:rPr>
          <w:b/>
          <w:bCs/>
          <w:sz w:val="24"/>
          <w:szCs w:val="24"/>
          <w:lang w:val="en-US"/>
        </w:rPr>
        <w:t>TOMAT</w:t>
      </w:r>
      <w:r w:rsidRPr="009557A1">
        <w:rPr>
          <w:b/>
          <w:bCs/>
          <w:sz w:val="24"/>
          <w:szCs w:val="24"/>
        </w:rPr>
        <w:t xml:space="preserve"> (</w:t>
      </w:r>
      <w:r w:rsidRPr="009557A1">
        <w:rPr>
          <w:b/>
          <w:bCs/>
          <w:i/>
          <w:iCs/>
          <w:sz w:val="24"/>
          <w:szCs w:val="24"/>
          <w:lang w:val="en-ID"/>
        </w:rPr>
        <w:t>Solanum lycopersicum</w:t>
      </w:r>
      <w:r w:rsidRPr="009557A1">
        <w:rPr>
          <w:b/>
          <w:bCs/>
          <w:sz w:val="24"/>
          <w:szCs w:val="24"/>
        </w:rPr>
        <w:t xml:space="preserve">) </w:t>
      </w:r>
      <w:r w:rsidRPr="009557A1">
        <w:rPr>
          <w:b/>
          <w:bCs/>
          <w:sz w:val="24"/>
          <w:szCs w:val="24"/>
          <w:lang w:val="en-US"/>
        </w:rPr>
        <w:t>DAN TEPUNG LABU KUNING (</w:t>
      </w:r>
      <w:r w:rsidRPr="009557A1">
        <w:rPr>
          <w:b/>
          <w:bCs/>
          <w:i/>
          <w:iCs/>
          <w:spacing w:val="-5"/>
          <w:sz w:val="24"/>
          <w:szCs w:val="24"/>
          <w:lang w:val="en-ID"/>
        </w:rPr>
        <w:t>Cucurbita moschata D</w:t>
      </w:r>
      <w:r w:rsidRPr="009557A1">
        <w:rPr>
          <w:b/>
          <w:bCs/>
          <w:spacing w:val="-5"/>
          <w:sz w:val="24"/>
          <w:szCs w:val="24"/>
          <w:lang w:val="en-ID"/>
        </w:rPr>
        <w:t xml:space="preserve">.)  PADA PAKAN </w:t>
      </w:r>
      <w:r w:rsidRPr="009557A1">
        <w:rPr>
          <w:b/>
          <w:bCs/>
          <w:sz w:val="24"/>
          <w:szCs w:val="24"/>
          <w:lang w:val="en-US"/>
        </w:rPr>
        <w:t xml:space="preserve">TERHADAP PERTUMBUHAN DAN KECERAHAN WARNA IKAN </w:t>
      </w:r>
      <w:r w:rsidRPr="009557A1">
        <w:rPr>
          <w:b/>
          <w:sz w:val="24"/>
        </w:rPr>
        <w:t>KOI (</w:t>
      </w:r>
      <w:r w:rsidRPr="009557A1">
        <w:rPr>
          <w:b/>
          <w:i/>
          <w:sz w:val="24"/>
        </w:rPr>
        <w:t>Cyprinus carpio</w:t>
      </w:r>
      <w:r w:rsidRPr="009557A1">
        <w:rPr>
          <w:b/>
          <w:sz w:val="24"/>
        </w:rPr>
        <w:t>)</w:t>
      </w:r>
      <w:r w:rsidRPr="009557A1">
        <w:rPr>
          <w:b/>
          <w:sz w:val="24"/>
          <w:lang w:val="en-US"/>
        </w:rPr>
        <w:t xml:space="preserve"> </w:t>
      </w:r>
    </w:p>
    <w:p w14:paraId="07E66C56" w14:textId="77777777" w:rsidR="005151E5" w:rsidRPr="009557A1" w:rsidRDefault="005151E5" w:rsidP="005151E5">
      <w:pPr>
        <w:pStyle w:val="BodyText"/>
        <w:spacing w:before="7"/>
        <w:rPr>
          <w:b/>
          <w:sz w:val="37"/>
        </w:rPr>
      </w:pPr>
    </w:p>
    <w:p w14:paraId="2DD6E48D" w14:textId="77777777" w:rsidR="005151E5" w:rsidRPr="009557A1" w:rsidRDefault="005151E5" w:rsidP="005151E5">
      <w:pPr>
        <w:pStyle w:val="Heading1"/>
        <w:spacing w:before="1"/>
        <w:ind w:right="1016"/>
        <w:rPr>
          <w:lang w:val="en-US"/>
        </w:rPr>
      </w:pPr>
      <w:r w:rsidRPr="009557A1">
        <w:rPr>
          <w:lang w:val="en-US"/>
        </w:rPr>
        <w:t>SKRIPSI</w:t>
      </w:r>
    </w:p>
    <w:p w14:paraId="280ACFBD" w14:textId="77777777" w:rsidR="005151E5" w:rsidRPr="009557A1" w:rsidRDefault="005151E5" w:rsidP="005151E5">
      <w:pPr>
        <w:pStyle w:val="BodyText"/>
        <w:rPr>
          <w:b/>
          <w:sz w:val="26"/>
        </w:rPr>
      </w:pPr>
    </w:p>
    <w:p w14:paraId="41D04952" w14:textId="77777777" w:rsidR="005151E5" w:rsidRPr="009557A1" w:rsidRDefault="005151E5" w:rsidP="005151E5">
      <w:pPr>
        <w:pStyle w:val="BodyText"/>
        <w:rPr>
          <w:b/>
          <w:sz w:val="26"/>
        </w:rPr>
      </w:pPr>
    </w:p>
    <w:p w14:paraId="6E99A973" w14:textId="77777777" w:rsidR="005151E5" w:rsidRPr="009557A1" w:rsidRDefault="005151E5" w:rsidP="005151E5">
      <w:pPr>
        <w:pStyle w:val="BodyText"/>
        <w:spacing w:before="11"/>
        <w:rPr>
          <w:b/>
          <w:sz w:val="23"/>
        </w:rPr>
      </w:pPr>
    </w:p>
    <w:p w14:paraId="180698BE" w14:textId="77777777" w:rsidR="005151E5" w:rsidRPr="009557A1" w:rsidRDefault="005151E5" w:rsidP="005151E5">
      <w:pPr>
        <w:pStyle w:val="BodyText"/>
        <w:spacing w:line="376" w:lineRule="auto"/>
        <w:ind w:left="1843" w:right="1081" w:hanging="709"/>
        <w:jc w:val="center"/>
        <w:rPr>
          <w:b/>
          <w:bCs/>
          <w:lang w:val="en-US"/>
        </w:rPr>
      </w:pPr>
      <w:r w:rsidRPr="009557A1">
        <w:rPr>
          <w:b/>
          <w:bCs/>
          <w:lang w:val="en-US"/>
        </w:rPr>
        <w:t xml:space="preserve">Sebagai Salah Satu Syarat untuk Mencapai Gelar Sarjana dalam Program Strata Satu pada Fakultas perikanan dan Ilmu Kelautan </w:t>
      </w:r>
    </w:p>
    <w:p w14:paraId="501E5D28" w14:textId="77777777" w:rsidR="005151E5" w:rsidRPr="009557A1" w:rsidRDefault="005151E5" w:rsidP="005151E5">
      <w:pPr>
        <w:pStyle w:val="BodyText"/>
        <w:spacing w:line="376" w:lineRule="auto"/>
        <w:ind w:left="1843" w:right="1081" w:hanging="709"/>
        <w:jc w:val="center"/>
        <w:rPr>
          <w:b/>
          <w:bCs/>
          <w:lang w:val="en-US"/>
        </w:rPr>
      </w:pPr>
      <w:r w:rsidRPr="009557A1">
        <w:rPr>
          <w:b/>
          <w:bCs/>
          <w:lang w:val="en-US"/>
        </w:rPr>
        <w:t>Universitas pancasakti Tegal</w:t>
      </w:r>
    </w:p>
    <w:p w14:paraId="37E8A0D9" w14:textId="77777777" w:rsidR="005151E5" w:rsidRPr="009557A1" w:rsidRDefault="005151E5" w:rsidP="005151E5">
      <w:pPr>
        <w:pStyle w:val="BodyText"/>
        <w:ind w:right="1081"/>
        <w:rPr>
          <w:sz w:val="26"/>
        </w:rPr>
      </w:pPr>
    </w:p>
    <w:p w14:paraId="726F6C16" w14:textId="77777777" w:rsidR="005151E5" w:rsidRPr="009557A1" w:rsidRDefault="005151E5" w:rsidP="005151E5">
      <w:pPr>
        <w:pStyle w:val="BodyText"/>
        <w:spacing w:before="10"/>
        <w:rPr>
          <w:sz w:val="27"/>
        </w:rPr>
      </w:pPr>
    </w:p>
    <w:p w14:paraId="37927E3B" w14:textId="77777777" w:rsidR="005151E5" w:rsidRPr="009557A1" w:rsidRDefault="005151E5" w:rsidP="005151E5">
      <w:pPr>
        <w:pStyle w:val="BodyText"/>
        <w:ind w:left="3932" w:right="3911" w:firstLine="708"/>
        <w:rPr>
          <w:b/>
          <w:bCs/>
          <w:spacing w:val="1"/>
        </w:rPr>
      </w:pPr>
      <w:r w:rsidRPr="009557A1">
        <w:rPr>
          <w:b/>
          <w:bCs/>
        </w:rPr>
        <w:t>Oleh :</w:t>
      </w:r>
      <w:r w:rsidRPr="009557A1">
        <w:rPr>
          <w:b/>
          <w:bCs/>
          <w:spacing w:val="1"/>
        </w:rPr>
        <w:t xml:space="preserve"> </w:t>
      </w:r>
    </w:p>
    <w:p w14:paraId="0A016931" w14:textId="77777777" w:rsidR="005151E5" w:rsidRPr="009557A1" w:rsidRDefault="005151E5" w:rsidP="005151E5">
      <w:pPr>
        <w:spacing w:before="4"/>
        <w:ind w:left="1020" w:right="1017"/>
        <w:jc w:val="center"/>
        <w:rPr>
          <w:b/>
          <w:bCs/>
          <w:sz w:val="24"/>
          <w:szCs w:val="24"/>
          <w:u w:val="single"/>
          <w:lang w:val="en-US"/>
        </w:rPr>
      </w:pPr>
      <w:bookmarkStart w:id="0" w:name="_GoBack"/>
      <w:r w:rsidRPr="009557A1">
        <w:rPr>
          <w:b/>
          <w:bCs/>
          <w:sz w:val="24"/>
          <w:szCs w:val="24"/>
          <w:u w:val="single"/>
          <w:lang w:val="en-US"/>
        </w:rPr>
        <w:t>FIRMAN SYARIF IBROHIM</w:t>
      </w:r>
      <w:bookmarkEnd w:id="0"/>
    </w:p>
    <w:p w14:paraId="732D2269" w14:textId="77777777" w:rsidR="005151E5" w:rsidRPr="009557A1" w:rsidRDefault="005151E5" w:rsidP="005151E5">
      <w:pPr>
        <w:spacing w:before="4"/>
        <w:ind w:left="1020" w:right="1017"/>
        <w:jc w:val="center"/>
        <w:rPr>
          <w:b/>
          <w:bCs/>
          <w:sz w:val="24"/>
          <w:szCs w:val="24"/>
          <w:lang w:val="en-US"/>
        </w:rPr>
      </w:pPr>
      <w:proofErr w:type="gramStart"/>
      <w:r w:rsidRPr="009557A1">
        <w:rPr>
          <w:b/>
          <w:bCs/>
          <w:sz w:val="24"/>
          <w:szCs w:val="24"/>
          <w:lang w:val="en-US"/>
        </w:rPr>
        <w:t>NPM.</w:t>
      </w:r>
      <w:proofErr w:type="gramEnd"/>
      <w:r w:rsidRPr="009557A1">
        <w:rPr>
          <w:b/>
          <w:bCs/>
          <w:sz w:val="24"/>
          <w:szCs w:val="24"/>
          <w:lang w:val="en-US"/>
        </w:rPr>
        <w:t xml:space="preserve"> 3220600013</w:t>
      </w:r>
    </w:p>
    <w:p w14:paraId="258E1D64" w14:textId="77777777" w:rsidR="005151E5" w:rsidRPr="009557A1" w:rsidRDefault="005151E5" w:rsidP="005151E5">
      <w:pPr>
        <w:pStyle w:val="BodyText"/>
        <w:ind w:left="3932" w:right="3911" w:firstLine="708"/>
        <w:rPr>
          <w:sz w:val="26"/>
        </w:rPr>
      </w:pPr>
    </w:p>
    <w:p w14:paraId="580A59EC" w14:textId="77777777" w:rsidR="005151E5" w:rsidRPr="009557A1" w:rsidRDefault="005151E5" w:rsidP="005151E5">
      <w:pPr>
        <w:pStyle w:val="BodyText"/>
        <w:rPr>
          <w:sz w:val="26"/>
        </w:rPr>
      </w:pPr>
    </w:p>
    <w:p w14:paraId="20288F59" w14:textId="77777777" w:rsidR="005151E5" w:rsidRPr="009557A1" w:rsidRDefault="005151E5" w:rsidP="005151E5">
      <w:pPr>
        <w:pStyle w:val="BodyText"/>
        <w:rPr>
          <w:sz w:val="26"/>
        </w:rPr>
      </w:pPr>
    </w:p>
    <w:p w14:paraId="4F10104A" w14:textId="77777777" w:rsidR="005151E5" w:rsidRPr="009557A1" w:rsidRDefault="005151E5" w:rsidP="005151E5">
      <w:pPr>
        <w:pStyle w:val="BodyText"/>
        <w:rPr>
          <w:sz w:val="26"/>
        </w:rPr>
      </w:pPr>
    </w:p>
    <w:p w14:paraId="364DC13F" w14:textId="77777777" w:rsidR="005151E5" w:rsidRPr="009557A1" w:rsidRDefault="005151E5" w:rsidP="005151E5">
      <w:pPr>
        <w:pStyle w:val="BodyText"/>
        <w:rPr>
          <w:sz w:val="26"/>
        </w:rPr>
      </w:pPr>
    </w:p>
    <w:p w14:paraId="5FFB69F9" w14:textId="77777777" w:rsidR="005151E5" w:rsidRPr="009557A1" w:rsidRDefault="005151E5" w:rsidP="005151E5">
      <w:pPr>
        <w:pStyle w:val="Heading1"/>
        <w:spacing w:before="177" w:line="379" w:lineRule="auto"/>
        <w:ind w:left="2167" w:right="2163" w:firstLine="2"/>
      </w:pPr>
      <w:r w:rsidRPr="009557A1">
        <w:t>PROGRAM STUDI BUDIDAYA PERAIRAN</w:t>
      </w:r>
      <w:r w:rsidRPr="009557A1">
        <w:rPr>
          <w:spacing w:val="1"/>
        </w:rPr>
        <w:t xml:space="preserve"> </w:t>
      </w:r>
      <w:r w:rsidRPr="009557A1">
        <w:t>FAKULTAS PERIKANAN DAN ILMU KELAUTAN</w:t>
      </w:r>
      <w:r w:rsidRPr="009557A1">
        <w:rPr>
          <w:spacing w:val="-57"/>
        </w:rPr>
        <w:t xml:space="preserve"> </w:t>
      </w:r>
      <w:r w:rsidRPr="009557A1">
        <w:t>UNIVERSITAS</w:t>
      </w:r>
      <w:r w:rsidRPr="009557A1">
        <w:rPr>
          <w:spacing w:val="-3"/>
        </w:rPr>
        <w:t xml:space="preserve"> </w:t>
      </w:r>
      <w:r w:rsidRPr="009557A1">
        <w:t>PANCASAKTI</w:t>
      </w:r>
      <w:r w:rsidRPr="009557A1">
        <w:rPr>
          <w:spacing w:val="-1"/>
        </w:rPr>
        <w:t xml:space="preserve"> </w:t>
      </w:r>
      <w:r w:rsidRPr="009557A1">
        <w:t>TEGAL</w:t>
      </w:r>
    </w:p>
    <w:p w14:paraId="4B1D585D" w14:textId="77777777" w:rsidR="005151E5" w:rsidRPr="009557A1" w:rsidRDefault="005151E5" w:rsidP="005151E5">
      <w:pPr>
        <w:ind w:left="1020" w:right="1016"/>
        <w:jc w:val="center"/>
        <w:rPr>
          <w:b/>
          <w:sz w:val="24"/>
        </w:rPr>
        <w:sectPr w:rsidR="005151E5" w:rsidRPr="009557A1" w:rsidSect="00EE0EA8">
          <w:pgSz w:w="11910" w:h="16840"/>
          <w:pgMar w:top="1580" w:right="740" w:bottom="280" w:left="1300" w:header="720" w:footer="720" w:gutter="0"/>
          <w:cols w:space="720"/>
        </w:sectPr>
      </w:pPr>
      <w:r w:rsidRPr="009557A1">
        <w:rPr>
          <w:b/>
          <w:sz w:val="24"/>
        </w:rPr>
        <w:t>2024</w:t>
      </w:r>
    </w:p>
    <w:p w14:paraId="6C360D7B" w14:textId="63530565" w:rsidR="005151E5" w:rsidRPr="009557A1" w:rsidRDefault="0071501B" w:rsidP="0071501B">
      <w:pPr>
        <w:widowControl/>
        <w:autoSpaceDE/>
        <w:autoSpaceDN/>
        <w:spacing w:line="360" w:lineRule="auto"/>
        <w:jc w:val="center"/>
        <w:rPr>
          <w:rFonts w:eastAsia="SimSun"/>
          <w:sz w:val="24"/>
          <w:szCs w:val="24"/>
          <w:lang w:val="en-US" w:eastAsia="zh-CN"/>
        </w:rPr>
      </w:pPr>
      <w:r>
        <w:rPr>
          <w:rFonts w:eastAsia="SimSun"/>
          <w:noProof/>
          <w:sz w:val="24"/>
          <w:szCs w:val="24"/>
          <w:lang w:val="id-ID" w:eastAsia="id-ID"/>
        </w:rPr>
        <w:lastRenderedPageBreak/>
        <w:drawing>
          <wp:anchor distT="0" distB="0" distL="114300" distR="114300" simplePos="0" relativeHeight="251705344" behindDoc="0" locked="0" layoutInCell="1" allowOverlap="1" wp14:anchorId="0FAA4A9B" wp14:editId="29D81F33">
            <wp:simplePos x="0" y="0"/>
            <wp:positionH relativeFrom="margin">
              <wp:align>center</wp:align>
            </wp:positionH>
            <wp:positionV relativeFrom="paragraph">
              <wp:posOffset>-301019</wp:posOffset>
            </wp:positionV>
            <wp:extent cx="6536631" cy="9294997"/>
            <wp:effectExtent l="0" t="0" r="0" b="190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4-02-27 at 13.01.51 (1).jpg"/>
                    <pic:cNvPicPr/>
                  </pic:nvPicPr>
                  <pic:blipFill>
                    <a:blip r:embed="rId10">
                      <a:extLst>
                        <a:ext uri="{28A0092B-C50C-407E-A947-70E740481C1C}">
                          <a14:useLocalDpi xmlns:a14="http://schemas.microsoft.com/office/drawing/2010/main" val="0"/>
                        </a:ext>
                      </a:extLst>
                    </a:blip>
                    <a:stretch>
                      <a:fillRect/>
                    </a:stretch>
                  </pic:blipFill>
                  <pic:spPr>
                    <a:xfrm>
                      <a:off x="0" y="0"/>
                      <a:ext cx="6536631" cy="9294997"/>
                    </a:xfrm>
                    <a:prstGeom prst="rect">
                      <a:avLst/>
                    </a:prstGeom>
                  </pic:spPr>
                </pic:pic>
              </a:graphicData>
            </a:graphic>
            <wp14:sizeRelH relativeFrom="page">
              <wp14:pctWidth>0</wp14:pctWidth>
            </wp14:sizeRelH>
            <wp14:sizeRelV relativeFrom="page">
              <wp14:pctHeight>0</wp14:pctHeight>
            </wp14:sizeRelV>
          </wp:anchor>
        </w:drawing>
      </w:r>
    </w:p>
    <w:p w14:paraId="70B01AC5" w14:textId="77777777" w:rsidR="005151E5" w:rsidRPr="009557A1" w:rsidRDefault="005151E5" w:rsidP="005151E5">
      <w:pPr>
        <w:widowControl/>
        <w:autoSpaceDE/>
        <w:autoSpaceDN/>
        <w:spacing w:after="160" w:line="259" w:lineRule="auto"/>
        <w:ind w:left="1134" w:right="1088"/>
        <w:rPr>
          <w:rFonts w:eastAsia="Calibri"/>
          <w:kern w:val="2"/>
          <w:lang w:val="en-ID"/>
          <w14:ligatures w14:val="standardContextual"/>
        </w:rPr>
      </w:pPr>
    </w:p>
    <w:p w14:paraId="2EFFF7C5" w14:textId="77777777" w:rsidR="005151E5" w:rsidRPr="009557A1" w:rsidRDefault="005151E5" w:rsidP="0071501B">
      <w:pPr>
        <w:widowControl/>
        <w:autoSpaceDE/>
        <w:autoSpaceDN/>
        <w:spacing w:after="160" w:line="259" w:lineRule="auto"/>
        <w:jc w:val="center"/>
        <w:rPr>
          <w:rFonts w:eastAsia="Calibri"/>
          <w:kern w:val="2"/>
          <w:lang w:val="en-ID"/>
          <w14:ligatures w14:val="standardContextual"/>
        </w:rPr>
        <w:sectPr w:rsidR="005151E5" w:rsidRPr="009557A1" w:rsidSect="00EE0EA8">
          <w:pgSz w:w="11910" w:h="16840"/>
          <w:pgMar w:top="1580" w:right="740" w:bottom="280" w:left="1300" w:header="720" w:footer="720" w:gutter="0"/>
          <w:cols w:space="720"/>
        </w:sectPr>
      </w:pPr>
    </w:p>
    <w:p w14:paraId="0C174470" w14:textId="2010A884" w:rsidR="005151E5" w:rsidRDefault="0071501B" w:rsidP="005151E5">
      <w:pPr>
        <w:widowControl/>
        <w:autoSpaceDE/>
        <w:autoSpaceDN/>
        <w:spacing w:line="360" w:lineRule="auto"/>
        <w:jc w:val="center"/>
        <w:rPr>
          <w:rFonts w:eastAsia="SimSun"/>
          <w:sz w:val="24"/>
          <w:szCs w:val="24"/>
          <w:lang w:val="en-US" w:eastAsia="zh-CN"/>
        </w:rPr>
      </w:pPr>
      <w:r>
        <w:rPr>
          <w:rFonts w:eastAsia="SimSun"/>
          <w:noProof/>
          <w:sz w:val="24"/>
          <w:szCs w:val="24"/>
          <w:lang w:val="id-ID" w:eastAsia="id-ID"/>
        </w:rPr>
        <w:lastRenderedPageBreak/>
        <w:drawing>
          <wp:anchor distT="0" distB="0" distL="114300" distR="114300" simplePos="0" relativeHeight="251706368" behindDoc="0" locked="0" layoutInCell="1" allowOverlap="1" wp14:anchorId="2FB94DA2" wp14:editId="7463F191">
            <wp:simplePos x="0" y="0"/>
            <wp:positionH relativeFrom="margin">
              <wp:align>center</wp:align>
            </wp:positionH>
            <wp:positionV relativeFrom="paragraph">
              <wp:posOffset>-164391</wp:posOffset>
            </wp:positionV>
            <wp:extent cx="6565162" cy="8936469"/>
            <wp:effectExtent l="0" t="0" r="762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4-02-27 at 13.01.51.jpg"/>
                    <pic:cNvPicPr/>
                  </pic:nvPicPr>
                  <pic:blipFill>
                    <a:blip r:embed="rId11">
                      <a:extLst>
                        <a:ext uri="{28A0092B-C50C-407E-A947-70E740481C1C}">
                          <a14:useLocalDpi xmlns:a14="http://schemas.microsoft.com/office/drawing/2010/main" val="0"/>
                        </a:ext>
                      </a:extLst>
                    </a:blip>
                    <a:stretch>
                      <a:fillRect/>
                    </a:stretch>
                  </pic:blipFill>
                  <pic:spPr>
                    <a:xfrm>
                      <a:off x="0" y="0"/>
                      <a:ext cx="6565162" cy="8936469"/>
                    </a:xfrm>
                    <a:prstGeom prst="rect">
                      <a:avLst/>
                    </a:prstGeom>
                  </pic:spPr>
                </pic:pic>
              </a:graphicData>
            </a:graphic>
            <wp14:sizeRelH relativeFrom="page">
              <wp14:pctWidth>0</wp14:pctWidth>
            </wp14:sizeRelH>
            <wp14:sizeRelV relativeFrom="page">
              <wp14:pctHeight>0</wp14:pctHeight>
            </wp14:sizeRelV>
          </wp:anchor>
        </w:drawing>
      </w:r>
    </w:p>
    <w:p w14:paraId="6331C137" w14:textId="77777777" w:rsidR="0071501B" w:rsidRDefault="0071501B" w:rsidP="005151E5">
      <w:pPr>
        <w:widowControl/>
        <w:autoSpaceDE/>
        <w:autoSpaceDN/>
        <w:spacing w:line="360" w:lineRule="auto"/>
        <w:jc w:val="center"/>
        <w:rPr>
          <w:rFonts w:eastAsia="SimSun"/>
          <w:sz w:val="24"/>
          <w:szCs w:val="24"/>
          <w:lang w:val="en-US" w:eastAsia="zh-CN"/>
        </w:rPr>
      </w:pPr>
    </w:p>
    <w:p w14:paraId="06CE4515" w14:textId="77777777" w:rsidR="0071501B" w:rsidRDefault="0071501B" w:rsidP="005151E5">
      <w:pPr>
        <w:widowControl/>
        <w:autoSpaceDE/>
        <w:autoSpaceDN/>
        <w:spacing w:line="360" w:lineRule="auto"/>
        <w:jc w:val="center"/>
        <w:rPr>
          <w:rFonts w:eastAsia="SimSun"/>
          <w:sz w:val="24"/>
          <w:szCs w:val="24"/>
          <w:lang w:val="en-US" w:eastAsia="zh-CN"/>
        </w:rPr>
      </w:pPr>
    </w:p>
    <w:p w14:paraId="323CF1E6" w14:textId="77777777" w:rsidR="0071501B" w:rsidRDefault="0071501B" w:rsidP="005151E5">
      <w:pPr>
        <w:widowControl/>
        <w:autoSpaceDE/>
        <w:autoSpaceDN/>
        <w:spacing w:line="360" w:lineRule="auto"/>
        <w:jc w:val="center"/>
        <w:rPr>
          <w:rFonts w:eastAsia="SimSun"/>
          <w:sz w:val="24"/>
          <w:szCs w:val="24"/>
          <w:lang w:val="en-US" w:eastAsia="zh-CN"/>
        </w:rPr>
      </w:pPr>
    </w:p>
    <w:p w14:paraId="6718D207" w14:textId="77777777" w:rsidR="0071501B" w:rsidRDefault="0071501B" w:rsidP="005151E5">
      <w:pPr>
        <w:widowControl/>
        <w:autoSpaceDE/>
        <w:autoSpaceDN/>
        <w:spacing w:line="360" w:lineRule="auto"/>
        <w:jc w:val="center"/>
        <w:rPr>
          <w:rFonts w:eastAsia="SimSun"/>
          <w:sz w:val="24"/>
          <w:szCs w:val="24"/>
          <w:lang w:val="en-US" w:eastAsia="zh-CN"/>
        </w:rPr>
      </w:pPr>
    </w:p>
    <w:p w14:paraId="3E3E4FB4" w14:textId="77777777" w:rsidR="0071501B" w:rsidRDefault="0071501B" w:rsidP="005151E5">
      <w:pPr>
        <w:widowControl/>
        <w:autoSpaceDE/>
        <w:autoSpaceDN/>
        <w:spacing w:line="360" w:lineRule="auto"/>
        <w:jc w:val="center"/>
        <w:rPr>
          <w:rFonts w:eastAsia="SimSun"/>
          <w:sz w:val="24"/>
          <w:szCs w:val="24"/>
          <w:lang w:val="en-US" w:eastAsia="zh-CN"/>
        </w:rPr>
      </w:pPr>
    </w:p>
    <w:p w14:paraId="77847B36" w14:textId="77777777" w:rsidR="0071501B" w:rsidRDefault="0071501B" w:rsidP="005151E5">
      <w:pPr>
        <w:widowControl/>
        <w:autoSpaceDE/>
        <w:autoSpaceDN/>
        <w:spacing w:line="360" w:lineRule="auto"/>
        <w:jc w:val="center"/>
        <w:rPr>
          <w:rFonts w:eastAsia="SimSun"/>
          <w:sz w:val="24"/>
          <w:szCs w:val="24"/>
          <w:lang w:val="en-US" w:eastAsia="zh-CN"/>
        </w:rPr>
      </w:pPr>
    </w:p>
    <w:p w14:paraId="3077CA1E" w14:textId="77777777" w:rsidR="0071501B" w:rsidRDefault="0071501B" w:rsidP="005151E5">
      <w:pPr>
        <w:widowControl/>
        <w:autoSpaceDE/>
        <w:autoSpaceDN/>
        <w:spacing w:line="360" w:lineRule="auto"/>
        <w:jc w:val="center"/>
        <w:rPr>
          <w:rFonts w:eastAsia="SimSun"/>
          <w:sz w:val="24"/>
          <w:szCs w:val="24"/>
          <w:lang w:val="en-US" w:eastAsia="zh-CN"/>
        </w:rPr>
      </w:pPr>
    </w:p>
    <w:p w14:paraId="7E91B258" w14:textId="77777777" w:rsidR="0071501B" w:rsidRDefault="0071501B" w:rsidP="005151E5">
      <w:pPr>
        <w:widowControl/>
        <w:autoSpaceDE/>
        <w:autoSpaceDN/>
        <w:spacing w:line="360" w:lineRule="auto"/>
        <w:jc w:val="center"/>
        <w:rPr>
          <w:rFonts w:eastAsia="SimSun"/>
          <w:sz w:val="24"/>
          <w:szCs w:val="24"/>
          <w:lang w:val="en-US" w:eastAsia="zh-CN"/>
        </w:rPr>
      </w:pPr>
    </w:p>
    <w:p w14:paraId="3673C4D1" w14:textId="77777777" w:rsidR="0071501B" w:rsidRDefault="0071501B" w:rsidP="005151E5">
      <w:pPr>
        <w:widowControl/>
        <w:autoSpaceDE/>
        <w:autoSpaceDN/>
        <w:spacing w:line="360" w:lineRule="auto"/>
        <w:jc w:val="center"/>
        <w:rPr>
          <w:rFonts w:eastAsia="SimSun"/>
          <w:sz w:val="24"/>
          <w:szCs w:val="24"/>
          <w:lang w:val="en-US" w:eastAsia="zh-CN"/>
        </w:rPr>
      </w:pPr>
    </w:p>
    <w:p w14:paraId="125260AB" w14:textId="77777777" w:rsidR="0071501B" w:rsidRDefault="0071501B" w:rsidP="005151E5">
      <w:pPr>
        <w:widowControl/>
        <w:autoSpaceDE/>
        <w:autoSpaceDN/>
        <w:spacing w:line="360" w:lineRule="auto"/>
        <w:jc w:val="center"/>
        <w:rPr>
          <w:rFonts w:eastAsia="SimSun"/>
          <w:sz w:val="24"/>
          <w:szCs w:val="24"/>
          <w:lang w:val="en-US" w:eastAsia="zh-CN"/>
        </w:rPr>
      </w:pPr>
    </w:p>
    <w:p w14:paraId="7D533252" w14:textId="77777777" w:rsidR="0071501B" w:rsidRDefault="0071501B" w:rsidP="005151E5">
      <w:pPr>
        <w:widowControl/>
        <w:autoSpaceDE/>
        <w:autoSpaceDN/>
        <w:spacing w:line="360" w:lineRule="auto"/>
        <w:jc w:val="center"/>
        <w:rPr>
          <w:rFonts w:eastAsia="SimSun"/>
          <w:sz w:val="24"/>
          <w:szCs w:val="24"/>
          <w:lang w:val="en-US" w:eastAsia="zh-CN"/>
        </w:rPr>
      </w:pPr>
    </w:p>
    <w:p w14:paraId="7BBE6873" w14:textId="77777777" w:rsidR="0071501B" w:rsidRDefault="0071501B" w:rsidP="005151E5">
      <w:pPr>
        <w:widowControl/>
        <w:autoSpaceDE/>
        <w:autoSpaceDN/>
        <w:spacing w:line="360" w:lineRule="auto"/>
        <w:jc w:val="center"/>
        <w:rPr>
          <w:rFonts w:eastAsia="SimSun"/>
          <w:sz w:val="24"/>
          <w:szCs w:val="24"/>
          <w:lang w:val="en-US" w:eastAsia="zh-CN"/>
        </w:rPr>
      </w:pPr>
    </w:p>
    <w:p w14:paraId="52B9FCF0" w14:textId="77777777" w:rsidR="0071501B" w:rsidRDefault="0071501B" w:rsidP="005151E5">
      <w:pPr>
        <w:widowControl/>
        <w:autoSpaceDE/>
        <w:autoSpaceDN/>
        <w:spacing w:line="360" w:lineRule="auto"/>
        <w:jc w:val="center"/>
        <w:rPr>
          <w:rFonts w:eastAsia="SimSun"/>
          <w:sz w:val="24"/>
          <w:szCs w:val="24"/>
          <w:lang w:val="en-US" w:eastAsia="zh-CN"/>
        </w:rPr>
      </w:pPr>
    </w:p>
    <w:p w14:paraId="44295216" w14:textId="77777777" w:rsidR="0071501B" w:rsidRDefault="0071501B" w:rsidP="005151E5">
      <w:pPr>
        <w:widowControl/>
        <w:autoSpaceDE/>
        <w:autoSpaceDN/>
        <w:spacing w:line="360" w:lineRule="auto"/>
        <w:jc w:val="center"/>
        <w:rPr>
          <w:rFonts w:eastAsia="SimSun"/>
          <w:sz w:val="24"/>
          <w:szCs w:val="24"/>
          <w:lang w:val="en-US" w:eastAsia="zh-CN"/>
        </w:rPr>
      </w:pPr>
    </w:p>
    <w:p w14:paraId="003EFA1A" w14:textId="77777777" w:rsidR="0071501B" w:rsidRDefault="0071501B" w:rsidP="005151E5">
      <w:pPr>
        <w:widowControl/>
        <w:autoSpaceDE/>
        <w:autoSpaceDN/>
        <w:spacing w:line="360" w:lineRule="auto"/>
        <w:jc w:val="center"/>
        <w:rPr>
          <w:rFonts w:eastAsia="SimSun"/>
          <w:sz w:val="24"/>
          <w:szCs w:val="24"/>
          <w:lang w:val="en-US" w:eastAsia="zh-CN"/>
        </w:rPr>
      </w:pPr>
    </w:p>
    <w:p w14:paraId="0B0D5E56" w14:textId="77777777" w:rsidR="0071501B" w:rsidRDefault="0071501B" w:rsidP="005151E5">
      <w:pPr>
        <w:widowControl/>
        <w:autoSpaceDE/>
        <w:autoSpaceDN/>
        <w:spacing w:line="360" w:lineRule="auto"/>
        <w:jc w:val="center"/>
        <w:rPr>
          <w:rFonts w:eastAsia="SimSun"/>
          <w:sz w:val="24"/>
          <w:szCs w:val="24"/>
          <w:lang w:val="en-US" w:eastAsia="zh-CN"/>
        </w:rPr>
      </w:pPr>
    </w:p>
    <w:p w14:paraId="1AE8C723" w14:textId="77777777" w:rsidR="0071501B" w:rsidRDefault="0071501B" w:rsidP="005151E5">
      <w:pPr>
        <w:widowControl/>
        <w:autoSpaceDE/>
        <w:autoSpaceDN/>
        <w:spacing w:line="360" w:lineRule="auto"/>
        <w:jc w:val="center"/>
        <w:rPr>
          <w:rFonts w:eastAsia="SimSun"/>
          <w:sz w:val="24"/>
          <w:szCs w:val="24"/>
          <w:lang w:val="en-US" w:eastAsia="zh-CN"/>
        </w:rPr>
      </w:pPr>
    </w:p>
    <w:p w14:paraId="6F2C4CEA" w14:textId="77777777" w:rsidR="0071501B" w:rsidRDefault="0071501B" w:rsidP="005151E5">
      <w:pPr>
        <w:widowControl/>
        <w:autoSpaceDE/>
        <w:autoSpaceDN/>
        <w:spacing w:line="360" w:lineRule="auto"/>
        <w:jc w:val="center"/>
        <w:rPr>
          <w:rFonts w:eastAsia="SimSun"/>
          <w:sz w:val="24"/>
          <w:szCs w:val="24"/>
          <w:lang w:val="en-US" w:eastAsia="zh-CN"/>
        </w:rPr>
      </w:pPr>
    </w:p>
    <w:p w14:paraId="118F9B58" w14:textId="77777777" w:rsidR="0071501B" w:rsidRDefault="0071501B" w:rsidP="005151E5">
      <w:pPr>
        <w:widowControl/>
        <w:autoSpaceDE/>
        <w:autoSpaceDN/>
        <w:spacing w:line="360" w:lineRule="auto"/>
        <w:jc w:val="center"/>
        <w:rPr>
          <w:rFonts w:eastAsia="SimSun"/>
          <w:sz w:val="24"/>
          <w:szCs w:val="24"/>
          <w:lang w:val="en-US" w:eastAsia="zh-CN"/>
        </w:rPr>
      </w:pPr>
    </w:p>
    <w:p w14:paraId="4D47313F" w14:textId="77777777" w:rsidR="0071501B" w:rsidRDefault="0071501B" w:rsidP="005151E5">
      <w:pPr>
        <w:widowControl/>
        <w:autoSpaceDE/>
        <w:autoSpaceDN/>
        <w:spacing w:line="360" w:lineRule="auto"/>
        <w:jc w:val="center"/>
        <w:rPr>
          <w:rFonts w:eastAsia="SimSun"/>
          <w:sz w:val="24"/>
          <w:szCs w:val="24"/>
          <w:lang w:val="en-US" w:eastAsia="zh-CN"/>
        </w:rPr>
      </w:pPr>
    </w:p>
    <w:p w14:paraId="3F391328" w14:textId="77777777" w:rsidR="0071501B" w:rsidRDefault="0071501B" w:rsidP="005151E5">
      <w:pPr>
        <w:widowControl/>
        <w:autoSpaceDE/>
        <w:autoSpaceDN/>
        <w:spacing w:line="360" w:lineRule="auto"/>
        <w:jc w:val="center"/>
        <w:rPr>
          <w:rFonts w:eastAsia="SimSun"/>
          <w:sz w:val="24"/>
          <w:szCs w:val="24"/>
          <w:lang w:val="en-US" w:eastAsia="zh-CN"/>
        </w:rPr>
      </w:pPr>
    </w:p>
    <w:p w14:paraId="0BA0B422" w14:textId="77777777" w:rsidR="0071501B" w:rsidRDefault="0071501B" w:rsidP="005151E5">
      <w:pPr>
        <w:widowControl/>
        <w:autoSpaceDE/>
        <w:autoSpaceDN/>
        <w:spacing w:line="360" w:lineRule="auto"/>
        <w:jc w:val="center"/>
        <w:rPr>
          <w:rFonts w:eastAsia="SimSun"/>
          <w:sz w:val="24"/>
          <w:szCs w:val="24"/>
          <w:lang w:val="en-US" w:eastAsia="zh-CN"/>
        </w:rPr>
      </w:pPr>
    </w:p>
    <w:p w14:paraId="2F2B4495" w14:textId="77777777" w:rsidR="0071501B" w:rsidRDefault="0071501B" w:rsidP="005151E5">
      <w:pPr>
        <w:widowControl/>
        <w:autoSpaceDE/>
        <w:autoSpaceDN/>
        <w:spacing w:line="360" w:lineRule="auto"/>
        <w:jc w:val="center"/>
        <w:rPr>
          <w:rFonts w:eastAsia="SimSun"/>
          <w:sz w:val="24"/>
          <w:szCs w:val="24"/>
          <w:lang w:val="en-US" w:eastAsia="zh-CN"/>
        </w:rPr>
      </w:pPr>
    </w:p>
    <w:p w14:paraId="29F2E5DE" w14:textId="77777777" w:rsidR="0071501B" w:rsidRDefault="0071501B" w:rsidP="005151E5">
      <w:pPr>
        <w:widowControl/>
        <w:autoSpaceDE/>
        <w:autoSpaceDN/>
        <w:spacing w:line="360" w:lineRule="auto"/>
        <w:jc w:val="center"/>
        <w:rPr>
          <w:rFonts w:eastAsia="SimSun"/>
          <w:sz w:val="24"/>
          <w:szCs w:val="24"/>
          <w:lang w:val="en-US" w:eastAsia="zh-CN"/>
        </w:rPr>
      </w:pPr>
    </w:p>
    <w:p w14:paraId="6669320A" w14:textId="77777777" w:rsidR="0071501B" w:rsidRDefault="0071501B" w:rsidP="005151E5">
      <w:pPr>
        <w:widowControl/>
        <w:autoSpaceDE/>
        <w:autoSpaceDN/>
        <w:spacing w:line="360" w:lineRule="auto"/>
        <w:jc w:val="center"/>
        <w:rPr>
          <w:rFonts w:eastAsia="SimSun"/>
          <w:sz w:val="24"/>
          <w:szCs w:val="24"/>
          <w:lang w:val="en-US" w:eastAsia="zh-CN"/>
        </w:rPr>
      </w:pPr>
    </w:p>
    <w:p w14:paraId="6CB192E8" w14:textId="77777777" w:rsidR="0071501B" w:rsidRDefault="0071501B" w:rsidP="005151E5">
      <w:pPr>
        <w:widowControl/>
        <w:autoSpaceDE/>
        <w:autoSpaceDN/>
        <w:spacing w:line="360" w:lineRule="auto"/>
        <w:jc w:val="center"/>
        <w:rPr>
          <w:rFonts w:eastAsia="SimSun"/>
          <w:sz w:val="24"/>
          <w:szCs w:val="24"/>
          <w:lang w:val="en-US" w:eastAsia="zh-CN"/>
        </w:rPr>
      </w:pPr>
    </w:p>
    <w:p w14:paraId="735DAFFC" w14:textId="77777777" w:rsidR="0071501B" w:rsidRDefault="0071501B" w:rsidP="005151E5">
      <w:pPr>
        <w:widowControl/>
        <w:autoSpaceDE/>
        <w:autoSpaceDN/>
        <w:spacing w:line="360" w:lineRule="auto"/>
        <w:jc w:val="center"/>
        <w:rPr>
          <w:rFonts w:eastAsia="SimSun"/>
          <w:sz w:val="24"/>
          <w:szCs w:val="24"/>
          <w:lang w:val="en-US" w:eastAsia="zh-CN"/>
        </w:rPr>
      </w:pPr>
    </w:p>
    <w:p w14:paraId="6C35515A" w14:textId="77777777" w:rsidR="0071501B" w:rsidRDefault="0071501B" w:rsidP="005151E5">
      <w:pPr>
        <w:widowControl/>
        <w:autoSpaceDE/>
        <w:autoSpaceDN/>
        <w:spacing w:line="360" w:lineRule="auto"/>
        <w:jc w:val="center"/>
        <w:rPr>
          <w:rFonts w:eastAsia="SimSun"/>
          <w:sz w:val="24"/>
          <w:szCs w:val="24"/>
          <w:lang w:val="en-US" w:eastAsia="zh-CN"/>
        </w:rPr>
      </w:pPr>
    </w:p>
    <w:p w14:paraId="547EDECF" w14:textId="77777777" w:rsidR="0071501B" w:rsidRPr="009557A1" w:rsidRDefault="0071501B" w:rsidP="005151E5">
      <w:pPr>
        <w:widowControl/>
        <w:autoSpaceDE/>
        <w:autoSpaceDN/>
        <w:spacing w:line="360" w:lineRule="auto"/>
        <w:jc w:val="center"/>
        <w:rPr>
          <w:rFonts w:eastAsia="SimSun"/>
          <w:sz w:val="24"/>
          <w:szCs w:val="24"/>
          <w:lang w:val="en-US" w:eastAsia="zh-CN"/>
        </w:rPr>
      </w:pPr>
    </w:p>
    <w:p w14:paraId="73A93A0D" w14:textId="77777777" w:rsidR="005151E5" w:rsidRDefault="005151E5" w:rsidP="005151E5">
      <w:pPr>
        <w:widowControl/>
        <w:autoSpaceDE/>
        <w:autoSpaceDN/>
        <w:spacing w:line="360" w:lineRule="auto"/>
        <w:jc w:val="center"/>
        <w:rPr>
          <w:rFonts w:eastAsia="SimSun"/>
          <w:sz w:val="24"/>
          <w:szCs w:val="24"/>
          <w:lang w:val="en-US" w:eastAsia="zh-CN"/>
        </w:rPr>
      </w:pPr>
    </w:p>
    <w:p w14:paraId="35F52EE1" w14:textId="77777777" w:rsidR="00B458AB" w:rsidRDefault="00B458AB" w:rsidP="005151E5">
      <w:pPr>
        <w:widowControl/>
        <w:autoSpaceDE/>
        <w:autoSpaceDN/>
        <w:spacing w:line="360" w:lineRule="auto"/>
        <w:jc w:val="center"/>
        <w:rPr>
          <w:rFonts w:eastAsia="SimSun"/>
          <w:sz w:val="24"/>
          <w:szCs w:val="24"/>
          <w:lang w:val="en-US" w:eastAsia="zh-CN"/>
        </w:rPr>
      </w:pPr>
    </w:p>
    <w:p w14:paraId="1A14373F" w14:textId="77777777" w:rsidR="00B458AB" w:rsidRDefault="00B458AB" w:rsidP="005151E5">
      <w:pPr>
        <w:widowControl/>
        <w:autoSpaceDE/>
        <w:autoSpaceDN/>
        <w:spacing w:line="360" w:lineRule="auto"/>
        <w:jc w:val="center"/>
        <w:rPr>
          <w:rFonts w:eastAsia="SimSun"/>
          <w:sz w:val="24"/>
          <w:szCs w:val="24"/>
          <w:lang w:val="en-US" w:eastAsia="zh-CN"/>
        </w:rPr>
      </w:pPr>
    </w:p>
    <w:p w14:paraId="149826A2" w14:textId="77777777" w:rsidR="00B458AB" w:rsidRDefault="00B458AB" w:rsidP="005151E5">
      <w:pPr>
        <w:widowControl/>
        <w:autoSpaceDE/>
        <w:autoSpaceDN/>
        <w:spacing w:line="360" w:lineRule="auto"/>
        <w:jc w:val="center"/>
        <w:rPr>
          <w:rFonts w:eastAsia="SimSun"/>
          <w:sz w:val="24"/>
          <w:szCs w:val="24"/>
          <w:lang w:val="en-US" w:eastAsia="zh-CN"/>
        </w:rPr>
      </w:pPr>
    </w:p>
    <w:p w14:paraId="0F49DA84" w14:textId="77777777" w:rsidR="00B458AB" w:rsidRDefault="00B458AB" w:rsidP="005151E5">
      <w:pPr>
        <w:widowControl/>
        <w:autoSpaceDE/>
        <w:autoSpaceDN/>
        <w:spacing w:line="360" w:lineRule="auto"/>
        <w:jc w:val="center"/>
        <w:rPr>
          <w:rFonts w:eastAsia="SimSun"/>
          <w:sz w:val="24"/>
          <w:szCs w:val="24"/>
          <w:lang w:val="en-US" w:eastAsia="zh-CN"/>
        </w:rPr>
      </w:pPr>
    </w:p>
    <w:p w14:paraId="39373EE3" w14:textId="77777777" w:rsidR="0071501B" w:rsidRDefault="0071501B" w:rsidP="005151E5">
      <w:pPr>
        <w:widowControl/>
        <w:autoSpaceDE/>
        <w:autoSpaceDN/>
        <w:spacing w:line="360" w:lineRule="auto"/>
        <w:jc w:val="center"/>
        <w:rPr>
          <w:rFonts w:eastAsia="SimSun"/>
          <w:sz w:val="24"/>
          <w:szCs w:val="24"/>
          <w:lang w:val="en-US" w:eastAsia="zh-CN"/>
        </w:rPr>
      </w:pPr>
    </w:p>
    <w:p w14:paraId="17746402" w14:textId="44E45711" w:rsidR="0071501B" w:rsidRDefault="0071501B" w:rsidP="005151E5">
      <w:pPr>
        <w:widowControl/>
        <w:autoSpaceDE/>
        <w:autoSpaceDN/>
        <w:spacing w:line="360" w:lineRule="auto"/>
        <w:jc w:val="center"/>
        <w:rPr>
          <w:rFonts w:eastAsia="SimSun"/>
          <w:sz w:val="24"/>
          <w:szCs w:val="24"/>
          <w:lang w:val="en-US" w:eastAsia="zh-CN"/>
        </w:rPr>
      </w:pPr>
      <w:r>
        <w:rPr>
          <w:rFonts w:eastAsia="SimSun"/>
          <w:noProof/>
          <w:sz w:val="24"/>
          <w:szCs w:val="24"/>
          <w:lang w:val="id-ID" w:eastAsia="id-ID"/>
        </w:rPr>
        <w:lastRenderedPageBreak/>
        <w:drawing>
          <wp:anchor distT="0" distB="0" distL="114300" distR="114300" simplePos="0" relativeHeight="251707392" behindDoc="0" locked="0" layoutInCell="1" allowOverlap="1" wp14:anchorId="37D5D351" wp14:editId="6DD4002A">
            <wp:simplePos x="0" y="0"/>
            <wp:positionH relativeFrom="margin">
              <wp:align>center</wp:align>
            </wp:positionH>
            <wp:positionV relativeFrom="paragraph">
              <wp:posOffset>-395694</wp:posOffset>
            </wp:positionV>
            <wp:extent cx="6600702" cy="9055735"/>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4-02-27 at 13.01.52.jpg"/>
                    <pic:cNvPicPr/>
                  </pic:nvPicPr>
                  <pic:blipFill>
                    <a:blip r:embed="rId12">
                      <a:extLst>
                        <a:ext uri="{28A0092B-C50C-407E-A947-70E740481C1C}">
                          <a14:useLocalDpi xmlns:a14="http://schemas.microsoft.com/office/drawing/2010/main" val="0"/>
                        </a:ext>
                      </a:extLst>
                    </a:blip>
                    <a:stretch>
                      <a:fillRect/>
                    </a:stretch>
                  </pic:blipFill>
                  <pic:spPr>
                    <a:xfrm>
                      <a:off x="0" y="0"/>
                      <a:ext cx="6600702" cy="9055735"/>
                    </a:xfrm>
                    <a:prstGeom prst="rect">
                      <a:avLst/>
                    </a:prstGeom>
                  </pic:spPr>
                </pic:pic>
              </a:graphicData>
            </a:graphic>
            <wp14:sizeRelH relativeFrom="page">
              <wp14:pctWidth>0</wp14:pctWidth>
            </wp14:sizeRelH>
            <wp14:sizeRelV relativeFrom="page">
              <wp14:pctHeight>0</wp14:pctHeight>
            </wp14:sizeRelV>
          </wp:anchor>
        </w:drawing>
      </w:r>
    </w:p>
    <w:p w14:paraId="672D5686" w14:textId="558E0861" w:rsidR="0071501B" w:rsidRDefault="0071501B" w:rsidP="005151E5">
      <w:pPr>
        <w:widowControl/>
        <w:autoSpaceDE/>
        <w:autoSpaceDN/>
        <w:spacing w:line="360" w:lineRule="auto"/>
        <w:jc w:val="center"/>
        <w:rPr>
          <w:rFonts w:eastAsia="SimSun"/>
          <w:sz w:val="24"/>
          <w:szCs w:val="24"/>
          <w:lang w:val="en-US" w:eastAsia="zh-CN"/>
        </w:rPr>
      </w:pPr>
    </w:p>
    <w:p w14:paraId="515D3C8D" w14:textId="77777777" w:rsidR="0071501B" w:rsidRDefault="0071501B" w:rsidP="005151E5">
      <w:pPr>
        <w:widowControl/>
        <w:autoSpaceDE/>
        <w:autoSpaceDN/>
        <w:spacing w:line="360" w:lineRule="auto"/>
        <w:jc w:val="center"/>
        <w:rPr>
          <w:rFonts w:eastAsia="SimSun"/>
          <w:sz w:val="24"/>
          <w:szCs w:val="24"/>
          <w:lang w:val="en-US" w:eastAsia="zh-CN"/>
        </w:rPr>
      </w:pPr>
    </w:p>
    <w:p w14:paraId="00E8E051" w14:textId="77777777" w:rsidR="0071501B" w:rsidRDefault="0071501B" w:rsidP="005151E5">
      <w:pPr>
        <w:widowControl/>
        <w:autoSpaceDE/>
        <w:autoSpaceDN/>
        <w:spacing w:line="360" w:lineRule="auto"/>
        <w:jc w:val="center"/>
        <w:rPr>
          <w:rFonts w:eastAsia="SimSun"/>
          <w:sz w:val="24"/>
          <w:szCs w:val="24"/>
          <w:lang w:val="en-US" w:eastAsia="zh-CN"/>
        </w:rPr>
      </w:pPr>
    </w:p>
    <w:p w14:paraId="00F236E8" w14:textId="77777777" w:rsidR="0071501B" w:rsidRDefault="0071501B" w:rsidP="005151E5">
      <w:pPr>
        <w:widowControl/>
        <w:autoSpaceDE/>
        <w:autoSpaceDN/>
        <w:spacing w:line="360" w:lineRule="auto"/>
        <w:jc w:val="center"/>
        <w:rPr>
          <w:rFonts w:eastAsia="SimSun"/>
          <w:sz w:val="24"/>
          <w:szCs w:val="24"/>
          <w:lang w:val="en-US" w:eastAsia="zh-CN"/>
        </w:rPr>
      </w:pPr>
    </w:p>
    <w:p w14:paraId="67310D97" w14:textId="77777777" w:rsidR="0071501B" w:rsidRDefault="0071501B" w:rsidP="005151E5">
      <w:pPr>
        <w:widowControl/>
        <w:autoSpaceDE/>
        <w:autoSpaceDN/>
        <w:spacing w:line="360" w:lineRule="auto"/>
        <w:jc w:val="center"/>
        <w:rPr>
          <w:rFonts w:eastAsia="SimSun"/>
          <w:sz w:val="24"/>
          <w:szCs w:val="24"/>
          <w:lang w:val="en-US" w:eastAsia="zh-CN"/>
        </w:rPr>
      </w:pPr>
    </w:p>
    <w:p w14:paraId="5FE33EBE" w14:textId="77777777" w:rsidR="0071501B" w:rsidRDefault="0071501B" w:rsidP="005151E5">
      <w:pPr>
        <w:widowControl/>
        <w:autoSpaceDE/>
        <w:autoSpaceDN/>
        <w:spacing w:line="360" w:lineRule="auto"/>
        <w:jc w:val="center"/>
        <w:rPr>
          <w:rFonts w:eastAsia="SimSun"/>
          <w:sz w:val="24"/>
          <w:szCs w:val="24"/>
          <w:lang w:val="en-US" w:eastAsia="zh-CN"/>
        </w:rPr>
      </w:pPr>
    </w:p>
    <w:p w14:paraId="2BEAEB4C" w14:textId="77777777" w:rsidR="0071501B" w:rsidRDefault="0071501B" w:rsidP="005151E5">
      <w:pPr>
        <w:widowControl/>
        <w:autoSpaceDE/>
        <w:autoSpaceDN/>
        <w:spacing w:line="360" w:lineRule="auto"/>
        <w:jc w:val="center"/>
        <w:rPr>
          <w:rFonts w:eastAsia="SimSun"/>
          <w:sz w:val="24"/>
          <w:szCs w:val="24"/>
          <w:lang w:val="en-US" w:eastAsia="zh-CN"/>
        </w:rPr>
      </w:pPr>
    </w:p>
    <w:p w14:paraId="6E518824" w14:textId="77777777" w:rsidR="0071501B" w:rsidRDefault="0071501B" w:rsidP="005151E5">
      <w:pPr>
        <w:widowControl/>
        <w:autoSpaceDE/>
        <w:autoSpaceDN/>
        <w:spacing w:line="360" w:lineRule="auto"/>
        <w:jc w:val="center"/>
        <w:rPr>
          <w:rFonts w:eastAsia="SimSun"/>
          <w:sz w:val="24"/>
          <w:szCs w:val="24"/>
          <w:lang w:val="en-US" w:eastAsia="zh-CN"/>
        </w:rPr>
      </w:pPr>
    </w:p>
    <w:p w14:paraId="48E0BC7F" w14:textId="77777777" w:rsidR="0071501B" w:rsidRDefault="0071501B" w:rsidP="005151E5">
      <w:pPr>
        <w:widowControl/>
        <w:autoSpaceDE/>
        <w:autoSpaceDN/>
        <w:spacing w:line="360" w:lineRule="auto"/>
        <w:jc w:val="center"/>
        <w:rPr>
          <w:rFonts w:eastAsia="SimSun"/>
          <w:sz w:val="24"/>
          <w:szCs w:val="24"/>
          <w:lang w:val="en-US" w:eastAsia="zh-CN"/>
        </w:rPr>
      </w:pPr>
    </w:p>
    <w:p w14:paraId="70AC31DF" w14:textId="77777777" w:rsidR="0071501B" w:rsidRDefault="0071501B" w:rsidP="005151E5">
      <w:pPr>
        <w:widowControl/>
        <w:autoSpaceDE/>
        <w:autoSpaceDN/>
        <w:spacing w:line="360" w:lineRule="auto"/>
        <w:jc w:val="center"/>
        <w:rPr>
          <w:rFonts w:eastAsia="SimSun"/>
          <w:sz w:val="24"/>
          <w:szCs w:val="24"/>
          <w:lang w:val="en-US" w:eastAsia="zh-CN"/>
        </w:rPr>
      </w:pPr>
    </w:p>
    <w:p w14:paraId="19021AC5" w14:textId="77777777" w:rsidR="0071501B" w:rsidRDefault="0071501B" w:rsidP="005151E5">
      <w:pPr>
        <w:widowControl/>
        <w:autoSpaceDE/>
        <w:autoSpaceDN/>
        <w:spacing w:line="360" w:lineRule="auto"/>
        <w:jc w:val="center"/>
        <w:rPr>
          <w:rFonts w:eastAsia="SimSun"/>
          <w:sz w:val="24"/>
          <w:szCs w:val="24"/>
          <w:lang w:val="en-US" w:eastAsia="zh-CN"/>
        </w:rPr>
      </w:pPr>
    </w:p>
    <w:p w14:paraId="00C9BAA2" w14:textId="77777777" w:rsidR="0071501B" w:rsidRDefault="0071501B" w:rsidP="005151E5">
      <w:pPr>
        <w:widowControl/>
        <w:autoSpaceDE/>
        <w:autoSpaceDN/>
        <w:spacing w:line="360" w:lineRule="auto"/>
        <w:jc w:val="center"/>
        <w:rPr>
          <w:rFonts w:eastAsia="SimSun"/>
          <w:sz w:val="24"/>
          <w:szCs w:val="24"/>
          <w:lang w:val="en-US" w:eastAsia="zh-CN"/>
        </w:rPr>
      </w:pPr>
    </w:p>
    <w:p w14:paraId="56097BC4" w14:textId="77777777" w:rsidR="0071501B" w:rsidRDefault="0071501B" w:rsidP="005151E5">
      <w:pPr>
        <w:widowControl/>
        <w:autoSpaceDE/>
        <w:autoSpaceDN/>
        <w:spacing w:line="360" w:lineRule="auto"/>
        <w:jc w:val="center"/>
        <w:rPr>
          <w:rFonts w:eastAsia="SimSun"/>
          <w:sz w:val="24"/>
          <w:szCs w:val="24"/>
          <w:lang w:val="en-US" w:eastAsia="zh-CN"/>
        </w:rPr>
      </w:pPr>
    </w:p>
    <w:p w14:paraId="44DE00C5" w14:textId="77777777" w:rsidR="0071501B" w:rsidRDefault="0071501B" w:rsidP="005151E5">
      <w:pPr>
        <w:widowControl/>
        <w:autoSpaceDE/>
        <w:autoSpaceDN/>
        <w:spacing w:line="360" w:lineRule="auto"/>
        <w:jc w:val="center"/>
        <w:rPr>
          <w:rFonts w:eastAsia="SimSun"/>
          <w:sz w:val="24"/>
          <w:szCs w:val="24"/>
          <w:lang w:val="en-US" w:eastAsia="zh-CN"/>
        </w:rPr>
      </w:pPr>
    </w:p>
    <w:p w14:paraId="13D06075" w14:textId="77777777" w:rsidR="0071501B" w:rsidRDefault="0071501B" w:rsidP="005151E5">
      <w:pPr>
        <w:widowControl/>
        <w:autoSpaceDE/>
        <w:autoSpaceDN/>
        <w:spacing w:line="360" w:lineRule="auto"/>
        <w:jc w:val="center"/>
        <w:rPr>
          <w:rFonts w:eastAsia="SimSun"/>
          <w:sz w:val="24"/>
          <w:szCs w:val="24"/>
          <w:lang w:val="en-US" w:eastAsia="zh-CN"/>
        </w:rPr>
      </w:pPr>
    </w:p>
    <w:p w14:paraId="3C1128A5" w14:textId="77777777" w:rsidR="0071501B" w:rsidRDefault="0071501B" w:rsidP="005151E5">
      <w:pPr>
        <w:widowControl/>
        <w:autoSpaceDE/>
        <w:autoSpaceDN/>
        <w:spacing w:line="360" w:lineRule="auto"/>
        <w:jc w:val="center"/>
        <w:rPr>
          <w:rFonts w:eastAsia="SimSun"/>
          <w:sz w:val="24"/>
          <w:szCs w:val="24"/>
          <w:lang w:val="en-US" w:eastAsia="zh-CN"/>
        </w:rPr>
      </w:pPr>
    </w:p>
    <w:p w14:paraId="795107FF" w14:textId="77777777" w:rsidR="0071501B" w:rsidRDefault="0071501B" w:rsidP="005151E5">
      <w:pPr>
        <w:widowControl/>
        <w:autoSpaceDE/>
        <w:autoSpaceDN/>
        <w:spacing w:line="360" w:lineRule="auto"/>
        <w:jc w:val="center"/>
        <w:rPr>
          <w:rFonts w:eastAsia="SimSun"/>
          <w:sz w:val="24"/>
          <w:szCs w:val="24"/>
          <w:lang w:val="en-US" w:eastAsia="zh-CN"/>
        </w:rPr>
      </w:pPr>
    </w:p>
    <w:p w14:paraId="34ACBB79" w14:textId="77777777" w:rsidR="0071501B" w:rsidRDefault="0071501B" w:rsidP="005151E5">
      <w:pPr>
        <w:widowControl/>
        <w:autoSpaceDE/>
        <w:autoSpaceDN/>
        <w:spacing w:line="360" w:lineRule="auto"/>
        <w:jc w:val="center"/>
        <w:rPr>
          <w:rFonts w:eastAsia="SimSun"/>
          <w:sz w:val="24"/>
          <w:szCs w:val="24"/>
          <w:lang w:val="en-US" w:eastAsia="zh-CN"/>
        </w:rPr>
      </w:pPr>
    </w:p>
    <w:p w14:paraId="61A0D1EB" w14:textId="77777777" w:rsidR="0071501B" w:rsidRDefault="0071501B" w:rsidP="005151E5">
      <w:pPr>
        <w:widowControl/>
        <w:autoSpaceDE/>
        <w:autoSpaceDN/>
        <w:spacing w:line="360" w:lineRule="auto"/>
        <w:jc w:val="center"/>
        <w:rPr>
          <w:rFonts w:eastAsia="SimSun"/>
          <w:sz w:val="24"/>
          <w:szCs w:val="24"/>
          <w:lang w:val="en-US" w:eastAsia="zh-CN"/>
        </w:rPr>
      </w:pPr>
    </w:p>
    <w:p w14:paraId="71A210B7" w14:textId="77777777" w:rsidR="0071501B" w:rsidRDefault="0071501B" w:rsidP="005151E5">
      <w:pPr>
        <w:widowControl/>
        <w:autoSpaceDE/>
        <w:autoSpaceDN/>
        <w:spacing w:line="360" w:lineRule="auto"/>
        <w:jc w:val="center"/>
        <w:rPr>
          <w:rFonts w:eastAsia="SimSun"/>
          <w:sz w:val="24"/>
          <w:szCs w:val="24"/>
          <w:lang w:val="en-US" w:eastAsia="zh-CN"/>
        </w:rPr>
      </w:pPr>
    </w:p>
    <w:p w14:paraId="71682F58" w14:textId="77777777" w:rsidR="0071501B" w:rsidRDefault="0071501B" w:rsidP="005151E5">
      <w:pPr>
        <w:widowControl/>
        <w:autoSpaceDE/>
        <w:autoSpaceDN/>
        <w:spacing w:line="360" w:lineRule="auto"/>
        <w:jc w:val="center"/>
        <w:rPr>
          <w:rFonts w:eastAsia="SimSun"/>
          <w:sz w:val="24"/>
          <w:szCs w:val="24"/>
          <w:lang w:val="en-US" w:eastAsia="zh-CN"/>
        </w:rPr>
      </w:pPr>
    </w:p>
    <w:p w14:paraId="44ED2E57" w14:textId="77777777" w:rsidR="0071501B" w:rsidRDefault="0071501B" w:rsidP="005151E5">
      <w:pPr>
        <w:widowControl/>
        <w:autoSpaceDE/>
        <w:autoSpaceDN/>
        <w:spacing w:line="360" w:lineRule="auto"/>
        <w:jc w:val="center"/>
        <w:rPr>
          <w:rFonts w:eastAsia="SimSun"/>
          <w:sz w:val="24"/>
          <w:szCs w:val="24"/>
          <w:lang w:val="en-US" w:eastAsia="zh-CN"/>
        </w:rPr>
      </w:pPr>
    </w:p>
    <w:p w14:paraId="5A17A4AF" w14:textId="77777777" w:rsidR="0071501B" w:rsidRDefault="0071501B" w:rsidP="005151E5">
      <w:pPr>
        <w:widowControl/>
        <w:autoSpaceDE/>
        <w:autoSpaceDN/>
        <w:spacing w:line="360" w:lineRule="auto"/>
        <w:jc w:val="center"/>
        <w:rPr>
          <w:rFonts w:eastAsia="SimSun"/>
          <w:sz w:val="24"/>
          <w:szCs w:val="24"/>
          <w:lang w:val="en-US" w:eastAsia="zh-CN"/>
        </w:rPr>
      </w:pPr>
    </w:p>
    <w:p w14:paraId="5815A8B0" w14:textId="77777777" w:rsidR="0071501B" w:rsidRDefault="0071501B" w:rsidP="005151E5">
      <w:pPr>
        <w:widowControl/>
        <w:autoSpaceDE/>
        <w:autoSpaceDN/>
        <w:spacing w:line="360" w:lineRule="auto"/>
        <w:jc w:val="center"/>
        <w:rPr>
          <w:rFonts w:eastAsia="SimSun"/>
          <w:sz w:val="24"/>
          <w:szCs w:val="24"/>
          <w:lang w:val="en-US" w:eastAsia="zh-CN"/>
        </w:rPr>
      </w:pPr>
    </w:p>
    <w:p w14:paraId="51F53CFB" w14:textId="77777777" w:rsidR="0071501B" w:rsidRDefault="0071501B" w:rsidP="005151E5">
      <w:pPr>
        <w:widowControl/>
        <w:autoSpaceDE/>
        <w:autoSpaceDN/>
        <w:spacing w:line="360" w:lineRule="auto"/>
        <w:jc w:val="center"/>
        <w:rPr>
          <w:rFonts w:eastAsia="SimSun"/>
          <w:sz w:val="24"/>
          <w:szCs w:val="24"/>
          <w:lang w:val="en-US" w:eastAsia="zh-CN"/>
        </w:rPr>
      </w:pPr>
    </w:p>
    <w:p w14:paraId="4831493E" w14:textId="77777777" w:rsidR="0071501B" w:rsidRDefault="0071501B" w:rsidP="005151E5">
      <w:pPr>
        <w:widowControl/>
        <w:autoSpaceDE/>
        <w:autoSpaceDN/>
        <w:spacing w:line="360" w:lineRule="auto"/>
        <w:jc w:val="center"/>
        <w:rPr>
          <w:rFonts w:eastAsia="SimSun"/>
          <w:sz w:val="24"/>
          <w:szCs w:val="24"/>
          <w:lang w:val="en-US" w:eastAsia="zh-CN"/>
        </w:rPr>
      </w:pPr>
    </w:p>
    <w:p w14:paraId="25D3A41F" w14:textId="77777777" w:rsidR="0071501B" w:rsidRDefault="0071501B" w:rsidP="005151E5">
      <w:pPr>
        <w:widowControl/>
        <w:autoSpaceDE/>
        <w:autoSpaceDN/>
        <w:spacing w:line="360" w:lineRule="auto"/>
        <w:jc w:val="center"/>
        <w:rPr>
          <w:rFonts w:eastAsia="SimSun"/>
          <w:sz w:val="24"/>
          <w:szCs w:val="24"/>
          <w:lang w:val="en-US" w:eastAsia="zh-CN"/>
        </w:rPr>
      </w:pPr>
    </w:p>
    <w:p w14:paraId="434BEF83" w14:textId="77777777" w:rsidR="0071501B" w:rsidRDefault="0071501B" w:rsidP="005151E5">
      <w:pPr>
        <w:widowControl/>
        <w:autoSpaceDE/>
        <w:autoSpaceDN/>
        <w:spacing w:line="360" w:lineRule="auto"/>
        <w:jc w:val="center"/>
        <w:rPr>
          <w:rFonts w:eastAsia="SimSun"/>
          <w:sz w:val="24"/>
          <w:szCs w:val="24"/>
          <w:lang w:val="en-US" w:eastAsia="zh-CN"/>
        </w:rPr>
      </w:pPr>
    </w:p>
    <w:p w14:paraId="53303B8C" w14:textId="77777777" w:rsidR="0071501B" w:rsidRDefault="0071501B" w:rsidP="005151E5">
      <w:pPr>
        <w:widowControl/>
        <w:autoSpaceDE/>
        <w:autoSpaceDN/>
        <w:spacing w:line="360" w:lineRule="auto"/>
        <w:jc w:val="center"/>
        <w:rPr>
          <w:rFonts w:eastAsia="SimSun"/>
          <w:sz w:val="24"/>
          <w:szCs w:val="24"/>
          <w:lang w:val="en-US" w:eastAsia="zh-CN"/>
        </w:rPr>
      </w:pPr>
    </w:p>
    <w:p w14:paraId="7C694438" w14:textId="77777777" w:rsidR="0071501B" w:rsidRDefault="0071501B" w:rsidP="005151E5">
      <w:pPr>
        <w:widowControl/>
        <w:autoSpaceDE/>
        <w:autoSpaceDN/>
        <w:spacing w:line="360" w:lineRule="auto"/>
        <w:jc w:val="center"/>
        <w:rPr>
          <w:rFonts w:eastAsia="SimSun"/>
          <w:sz w:val="24"/>
          <w:szCs w:val="24"/>
          <w:lang w:val="en-US" w:eastAsia="zh-CN"/>
        </w:rPr>
      </w:pPr>
    </w:p>
    <w:p w14:paraId="6D6B1ACB" w14:textId="77777777" w:rsidR="0071501B" w:rsidRDefault="0071501B" w:rsidP="005151E5">
      <w:pPr>
        <w:widowControl/>
        <w:autoSpaceDE/>
        <w:autoSpaceDN/>
        <w:spacing w:line="360" w:lineRule="auto"/>
        <w:jc w:val="center"/>
        <w:rPr>
          <w:rFonts w:eastAsia="SimSun"/>
          <w:sz w:val="24"/>
          <w:szCs w:val="24"/>
          <w:lang w:val="en-US" w:eastAsia="zh-CN"/>
        </w:rPr>
      </w:pPr>
    </w:p>
    <w:p w14:paraId="1F50A6EA" w14:textId="77777777" w:rsidR="00B458AB" w:rsidRDefault="00B458AB" w:rsidP="005151E5">
      <w:pPr>
        <w:widowControl/>
        <w:autoSpaceDE/>
        <w:autoSpaceDN/>
        <w:spacing w:line="360" w:lineRule="auto"/>
        <w:jc w:val="center"/>
        <w:rPr>
          <w:rFonts w:eastAsia="SimSun"/>
          <w:sz w:val="24"/>
          <w:szCs w:val="24"/>
          <w:lang w:val="en-US" w:eastAsia="zh-CN"/>
        </w:rPr>
      </w:pPr>
    </w:p>
    <w:p w14:paraId="742011E2" w14:textId="77777777" w:rsidR="00B458AB" w:rsidRDefault="00B458AB" w:rsidP="005151E5">
      <w:pPr>
        <w:widowControl/>
        <w:autoSpaceDE/>
        <w:autoSpaceDN/>
        <w:spacing w:line="360" w:lineRule="auto"/>
        <w:jc w:val="center"/>
        <w:rPr>
          <w:rFonts w:eastAsia="SimSun"/>
          <w:sz w:val="24"/>
          <w:szCs w:val="24"/>
          <w:lang w:val="en-US" w:eastAsia="zh-CN"/>
        </w:rPr>
      </w:pPr>
    </w:p>
    <w:p w14:paraId="0D5AF1C2" w14:textId="77777777" w:rsidR="00B458AB" w:rsidRDefault="00B458AB" w:rsidP="005151E5">
      <w:pPr>
        <w:widowControl/>
        <w:autoSpaceDE/>
        <w:autoSpaceDN/>
        <w:spacing w:line="360" w:lineRule="auto"/>
        <w:jc w:val="center"/>
        <w:rPr>
          <w:rFonts w:eastAsia="SimSun"/>
          <w:sz w:val="24"/>
          <w:szCs w:val="24"/>
          <w:lang w:val="en-US" w:eastAsia="zh-CN"/>
        </w:rPr>
      </w:pPr>
    </w:p>
    <w:p w14:paraId="241916EE" w14:textId="77777777" w:rsidR="005151E5" w:rsidRPr="009557A1" w:rsidRDefault="005151E5" w:rsidP="00B458AB">
      <w:pPr>
        <w:widowControl/>
        <w:autoSpaceDE/>
        <w:autoSpaceDN/>
        <w:spacing w:line="360" w:lineRule="auto"/>
        <w:rPr>
          <w:rFonts w:eastAsia="SimSun"/>
          <w:sz w:val="24"/>
          <w:szCs w:val="24"/>
          <w:lang w:val="en-US" w:eastAsia="zh-CN"/>
        </w:rPr>
      </w:pPr>
    </w:p>
    <w:p w14:paraId="7917490F" w14:textId="7E17263F" w:rsidR="0071501B" w:rsidRDefault="0071501B" w:rsidP="005151E5">
      <w:pPr>
        <w:tabs>
          <w:tab w:val="center" w:pos="4513"/>
          <w:tab w:val="left" w:pos="5454"/>
        </w:tabs>
        <w:ind w:left="993" w:right="939"/>
        <w:jc w:val="center"/>
        <w:rPr>
          <w:b/>
          <w:bCs/>
          <w:sz w:val="24"/>
          <w:szCs w:val="24"/>
        </w:rPr>
      </w:pPr>
    </w:p>
    <w:p w14:paraId="0D5AC3C1" w14:textId="65D7A1D2" w:rsidR="0071501B" w:rsidRDefault="0071501B" w:rsidP="005151E5">
      <w:pPr>
        <w:tabs>
          <w:tab w:val="center" w:pos="4513"/>
          <w:tab w:val="left" w:pos="5454"/>
        </w:tabs>
        <w:ind w:left="993" w:right="939"/>
        <w:jc w:val="center"/>
        <w:rPr>
          <w:b/>
          <w:bCs/>
          <w:sz w:val="24"/>
          <w:szCs w:val="24"/>
        </w:rPr>
      </w:pPr>
      <w:r>
        <w:rPr>
          <w:b/>
          <w:bCs/>
          <w:noProof/>
          <w:sz w:val="24"/>
          <w:szCs w:val="24"/>
          <w:lang w:val="id-ID" w:eastAsia="id-ID"/>
        </w:rPr>
        <w:drawing>
          <wp:anchor distT="0" distB="0" distL="114300" distR="114300" simplePos="0" relativeHeight="251708416" behindDoc="0" locked="0" layoutInCell="1" allowOverlap="1" wp14:anchorId="716C939A" wp14:editId="7D52C9A5">
            <wp:simplePos x="0" y="0"/>
            <wp:positionH relativeFrom="margin">
              <wp:align>center</wp:align>
            </wp:positionH>
            <wp:positionV relativeFrom="paragraph">
              <wp:posOffset>199065</wp:posOffset>
            </wp:positionV>
            <wp:extent cx="6862474" cy="7916528"/>
            <wp:effectExtent l="0" t="0" r="0" b="889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4-02-27 at 14.38.16.jpg"/>
                    <pic:cNvPicPr/>
                  </pic:nvPicPr>
                  <pic:blipFill>
                    <a:blip r:embed="rId13">
                      <a:extLst>
                        <a:ext uri="{28A0092B-C50C-407E-A947-70E740481C1C}">
                          <a14:useLocalDpi xmlns:a14="http://schemas.microsoft.com/office/drawing/2010/main" val="0"/>
                        </a:ext>
                      </a:extLst>
                    </a:blip>
                    <a:stretch>
                      <a:fillRect/>
                    </a:stretch>
                  </pic:blipFill>
                  <pic:spPr>
                    <a:xfrm>
                      <a:off x="0" y="0"/>
                      <a:ext cx="6862474" cy="7916528"/>
                    </a:xfrm>
                    <a:prstGeom prst="rect">
                      <a:avLst/>
                    </a:prstGeom>
                  </pic:spPr>
                </pic:pic>
              </a:graphicData>
            </a:graphic>
            <wp14:sizeRelH relativeFrom="page">
              <wp14:pctWidth>0</wp14:pctWidth>
            </wp14:sizeRelH>
            <wp14:sizeRelV relativeFrom="page">
              <wp14:pctHeight>0</wp14:pctHeight>
            </wp14:sizeRelV>
          </wp:anchor>
        </w:drawing>
      </w:r>
    </w:p>
    <w:p w14:paraId="6E148DF7" w14:textId="71124B17" w:rsidR="0071501B" w:rsidRDefault="0071501B" w:rsidP="005151E5">
      <w:pPr>
        <w:tabs>
          <w:tab w:val="center" w:pos="4513"/>
          <w:tab w:val="left" w:pos="5454"/>
        </w:tabs>
        <w:ind w:left="993" w:right="939"/>
        <w:jc w:val="center"/>
        <w:rPr>
          <w:b/>
          <w:bCs/>
          <w:sz w:val="24"/>
          <w:szCs w:val="24"/>
        </w:rPr>
      </w:pPr>
    </w:p>
    <w:p w14:paraId="2597282E" w14:textId="5D94E009" w:rsidR="0071501B" w:rsidRDefault="0071501B" w:rsidP="005151E5">
      <w:pPr>
        <w:tabs>
          <w:tab w:val="center" w:pos="4513"/>
          <w:tab w:val="left" w:pos="5454"/>
        </w:tabs>
        <w:ind w:left="993" w:right="939"/>
        <w:jc w:val="center"/>
        <w:rPr>
          <w:b/>
          <w:bCs/>
          <w:sz w:val="24"/>
          <w:szCs w:val="24"/>
        </w:rPr>
      </w:pPr>
    </w:p>
    <w:p w14:paraId="32ED3278" w14:textId="50EC0641" w:rsidR="0071501B" w:rsidRDefault="0071501B" w:rsidP="005151E5">
      <w:pPr>
        <w:tabs>
          <w:tab w:val="center" w:pos="4513"/>
          <w:tab w:val="left" w:pos="5454"/>
        </w:tabs>
        <w:ind w:left="993" w:right="939"/>
        <w:jc w:val="center"/>
        <w:rPr>
          <w:b/>
          <w:bCs/>
          <w:sz w:val="24"/>
          <w:szCs w:val="24"/>
        </w:rPr>
      </w:pPr>
    </w:p>
    <w:p w14:paraId="50B6038E" w14:textId="1F59DFF4" w:rsidR="0071501B" w:rsidRDefault="0071501B" w:rsidP="005151E5">
      <w:pPr>
        <w:tabs>
          <w:tab w:val="center" w:pos="4513"/>
          <w:tab w:val="left" w:pos="5454"/>
        </w:tabs>
        <w:ind w:left="993" w:right="939"/>
        <w:jc w:val="center"/>
        <w:rPr>
          <w:b/>
          <w:bCs/>
          <w:sz w:val="24"/>
          <w:szCs w:val="24"/>
        </w:rPr>
      </w:pPr>
    </w:p>
    <w:p w14:paraId="71B32FE1" w14:textId="21AAFE47" w:rsidR="0071501B" w:rsidRDefault="0071501B" w:rsidP="005151E5">
      <w:pPr>
        <w:tabs>
          <w:tab w:val="center" w:pos="4513"/>
          <w:tab w:val="left" w:pos="5454"/>
        </w:tabs>
        <w:ind w:left="993" w:right="939"/>
        <w:jc w:val="center"/>
        <w:rPr>
          <w:b/>
          <w:bCs/>
          <w:sz w:val="24"/>
          <w:szCs w:val="24"/>
        </w:rPr>
      </w:pPr>
    </w:p>
    <w:p w14:paraId="0240CE04" w14:textId="273D7A63" w:rsidR="0071501B" w:rsidRDefault="0071501B" w:rsidP="005151E5">
      <w:pPr>
        <w:tabs>
          <w:tab w:val="center" w:pos="4513"/>
          <w:tab w:val="left" w:pos="5454"/>
        </w:tabs>
        <w:ind w:left="993" w:right="939"/>
        <w:jc w:val="center"/>
        <w:rPr>
          <w:b/>
          <w:bCs/>
          <w:sz w:val="24"/>
          <w:szCs w:val="24"/>
        </w:rPr>
      </w:pPr>
    </w:p>
    <w:p w14:paraId="0B2C2BEC" w14:textId="77777777" w:rsidR="0071501B" w:rsidRDefault="0071501B" w:rsidP="005151E5">
      <w:pPr>
        <w:tabs>
          <w:tab w:val="center" w:pos="4513"/>
          <w:tab w:val="left" w:pos="5454"/>
        </w:tabs>
        <w:ind w:left="993" w:right="939"/>
        <w:jc w:val="center"/>
        <w:rPr>
          <w:b/>
          <w:bCs/>
          <w:sz w:val="24"/>
          <w:szCs w:val="24"/>
        </w:rPr>
      </w:pPr>
    </w:p>
    <w:p w14:paraId="389DC69E" w14:textId="77777777" w:rsidR="0071501B" w:rsidRDefault="0071501B" w:rsidP="005151E5">
      <w:pPr>
        <w:tabs>
          <w:tab w:val="center" w:pos="4513"/>
          <w:tab w:val="left" w:pos="5454"/>
        </w:tabs>
        <w:ind w:left="993" w:right="939"/>
        <w:jc w:val="center"/>
        <w:rPr>
          <w:b/>
          <w:bCs/>
          <w:sz w:val="24"/>
          <w:szCs w:val="24"/>
        </w:rPr>
      </w:pPr>
    </w:p>
    <w:p w14:paraId="17D9699E" w14:textId="77777777" w:rsidR="0071501B" w:rsidRDefault="0071501B" w:rsidP="005151E5">
      <w:pPr>
        <w:tabs>
          <w:tab w:val="center" w:pos="4513"/>
          <w:tab w:val="left" w:pos="5454"/>
        </w:tabs>
        <w:ind w:left="993" w:right="939"/>
        <w:jc w:val="center"/>
        <w:rPr>
          <w:b/>
          <w:bCs/>
          <w:sz w:val="24"/>
          <w:szCs w:val="24"/>
        </w:rPr>
      </w:pPr>
    </w:p>
    <w:p w14:paraId="0AB58EDF" w14:textId="77777777" w:rsidR="0071501B" w:rsidRDefault="0071501B" w:rsidP="005151E5">
      <w:pPr>
        <w:tabs>
          <w:tab w:val="center" w:pos="4513"/>
          <w:tab w:val="left" w:pos="5454"/>
        </w:tabs>
        <w:ind w:left="993" w:right="939"/>
        <w:jc w:val="center"/>
        <w:rPr>
          <w:b/>
          <w:bCs/>
          <w:sz w:val="24"/>
          <w:szCs w:val="24"/>
        </w:rPr>
      </w:pPr>
    </w:p>
    <w:p w14:paraId="7236A486" w14:textId="77777777" w:rsidR="0071501B" w:rsidRDefault="0071501B" w:rsidP="005151E5">
      <w:pPr>
        <w:tabs>
          <w:tab w:val="center" w:pos="4513"/>
          <w:tab w:val="left" w:pos="5454"/>
        </w:tabs>
        <w:ind w:left="993" w:right="939"/>
        <w:jc w:val="center"/>
        <w:rPr>
          <w:b/>
          <w:bCs/>
          <w:sz w:val="24"/>
          <w:szCs w:val="24"/>
        </w:rPr>
      </w:pPr>
    </w:p>
    <w:p w14:paraId="3552ACA1" w14:textId="77777777" w:rsidR="0071501B" w:rsidRDefault="0071501B" w:rsidP="005151E5">
      <w:pPr>
        <w:tabs>
          <w:tab w:val="center" w:pos="4513"/>
          <w:tab w:val="left" w:pos="5454"/>
        </w:tabs>
        <w:ind w:left="993" w:right="939"/>
        <w:jc w:val="center"/>
        <w:rPr>
          <w:b/>
          <w:bCs/>
          <w:sz w:val="24"/>
          <w:szCs w:val="24"/>
        </w:rPr>
      </w:pPr>
    </w:p>
    <w:p w14:paraId="404C8328" w14:textId="77777777" w:rsidR="005151E5" w:rsidRDefault="005151E5" w:rsidP="005151E5">
      <w:pPr>
        <w:widowControl/>
        <w:autoSpaceDE/>
        <w:autoSpaceDN/>
        <w:spacing w:line="360" w:lineRule="auto"/>
        <w:jc w:val="center"/>
        <w:rPr>
          <w:b/>
          <w:bCs/>
          <w:sz w:val="24"/>
          <w:szCs w:val="24"/>
        </w:rPr>
      </w:pPr>
    </w:p>
    <w:p w14:paraId="3FB57162" w14:textId="77777777" w:rsidR="0071501B" w:rsidRDefault="0071501B" w:rsidP="005151E5">
      <w:pPr>
        <w:widowControl/>
        <w:autoSpaceDE/>
        <w:autoSpaceDN/>
        <w:spacing w:line="360" w:lineRule="auto"/>
        <w:jc w:val="center"/>
        <w:rPr>
          <w:b/>
          <w:bCs/>
          <w:sz w:val="24"/>
          <w:szCs w:val="24"/>
        </w:rPr>
      </w:pPr>
    </w:p>
    <w:p w14:paraId="2ECB8EB9" w14:textId="77777777" w:rsidR="0071501B" w:rsidRDefault="0071501B" w:rsidP="005151E5">
      <w:pPr>
        <w:widowControl/>
        <w:autoSpaceDE/>
        <w:autoSpaceDN/>
        <w:spacing w:line="360" w:lineRule="auto"/>
        <w:jc w:val="center"/>
        <w:rPr>
          <w:b/>
          <w:bCs/>
          <w:sz w:val="24"/>
          <w:szCs w:val="24"/>
        </w:rPr>
      </w:pPr>
    </w:p>
    <w:p w14:paraId="522F2C0B" w14:textId="77777777" w:rsidR="0071501B" w:rsidRDefault="0071501B" w:rsidP="005151E5">
      <w:pPr>
        <w:widowControl/>
        <w:autoSpaceDE/>
        <w:autoSpaceDN/>
        <w:spacing w:line="360" w:lineRule="auto"/>
        <w:jc w:val="center"/>
        <w:rPr>
          <w:b/>
          <w:bCs/>
          <w:sz w:val="24"/>
          <w:szCs w:val="24"/>
        </w:rPr>
      </w:pPr>
    </w:p>
    <w:p w14:paraId="76B97DDB" w14:textId="77777777" w:rsidR="0071501B" w:rsidRDefault="0071501B" w:rsidP="005151E5">
      <w:pPr>
        <w:widowControl/>
        <w:autoSpaceDE/>
        <w:autoSpaceDN/>
        <w:spacing w:line="360" w:lineRule="auto"/>
        <w:jc w:val="center"/>
        <w:rPr>
          <w:b/>
          <w:bCs/>
          <w:sz w:val="24"/>
          <w:szCs w:val="24"/>
        </w:rPr>
      </w:pPr>
    </w:p>
    <w:p w14:paraId="451E2EEC" w14:textId="77777777" w:rsidR="0071501B" w:rsidRDefault="0071501B" w:rsidP="005151E5">
      <w:pPr>
        <w:widowControl/>
        <w:autoSpaceDE/>
        <w:autoSpaceDN/>
        <w:spacing w:line="360" w:lineRule="auto"/>
        <w:jc w:val="center"/>
        <w:rPr>
          <w:b/>
          <w:bCs/>
          <w:sz w:val="24"/>
          <w:szCs w:val="24"/>
        </w:rPr>
      </w:pPr>
    </w:p>
    <w:p w14:paraId="31FAF105" w14:textId="77777777" w:rsidR="0071501B" w:rsidRDefault="0071501B" w:rsidP="005151E5">
      <w:pPr>
        <w:widowControl/>
        <w:autoSpaceDE/>
        <w:autoSpaceDN/>
        <w:spacing w:line="360" w:lineRule="auto"/>
        <w:jc w:val="center"/>
        <w:rPr>
          <w:b/>
          <w:bCs/>
          <w:sz w:val="24"/>
          <w:szCs w:val="24"/>
        </w:rPr>
      </w:pPr>
    </w:p>
    <w:p w14:paraId="02FD2C21" w14:textId="77777777" w:rsidR="0071501B" w:rsidRDefault="0071501B" w:rsidP="005151E5">
      <w:pPr>
        <w:widowControl/>
        <w:autoSpaceDE/>
        <w:autoSpaceDN/>
        <w:spacing w:line="360" w:lineRule="auto"/>
        <w:jc w:val="center"/>
        <w:rPr>
          <w:b/>
          <w:bCs/>
          <w:sz w:val="24"/>
          <w:szCs w:val="24"/>
        </w:rPr>
      </w:pPr>
    </w:p>
    <w:p w14:paraId="4592A343" w14:textId="77777777" w:rsidR="0071501B" w:rsidRDefault="0071501B" w:rsidP="005151E5">
      <w:pPr>
        <w:widowControl/>
        <w:autoSpaceDE/>
        <w:autoSpaceDN/>
        <w:spacing w:line="360" w:lineRule="auto"/>
        <w:jc w:val="center"/>
        <w:rPr>
          <w:b/>
          <w:bCs/>
          <w:sz w:val="24"/>
          <w:szCs w:val="24"/>
        </w:rPr>
      </w:pPr>
    </w:p>
    <w:p w14:paraId="258E20CE" w14:textId="77777777" w:rsidR="0071501B" w:rsidRDefault="0071501B" w:rsidP="005151E5">
      <w:pPr>
        <w:widowControl/>
        <w:autoSpaceDE/>
        <w:autoSpaceDN/>
        <w:spacing w:line="360" w:lineRule="auto"/>
        <w:jc w:val="center"/>
        <w:rPr>
          <w:b/>
          <w:bCs/>
          <w:sz w:val="24"/>
          <w:szCs w:val="24"/>
        </w:rPr>
      </w:pPr>
    </w:p>
    <w:p w14:paraId="588D32AF" w14:textId="77777777" w:rsidR="0071501B" w:rsidRDefault="0071501B" w:rsidP="005151E5">
      <w:pPr>
        <w:widowControl/>
        <w:autoSpaceDE/>
        <w:autoSpaceDN/>
        <w:spacing w:line="360" w:lineRule="auto"/>
        <w:jc w:val="center"/>
        <w:rPr>
          <w:b/>
          <w:bCs/>
          <w:sz w:val="24"/>
          <w:szCs w:val="24"/>
        </w:rPr>
      </w:pPr>
    </w:p>
    <w:p w14:paraId="3BDE5817" w14:textId="77777777" w:rsidR="0071501B" w:rsidRDefault="0071501B" w:rsidP="005151E5">
      <w:pPr>
        <w:widowControl/>
        <w:autoSpaceDE/>
        <w:autoSpaceDN/>
        <w:spacing w:line="360" w:lineRule="auto"/>
        <w:jc w:val="center"/>
        <w:rPr>
          <w:b/>
          <w:bCs/>
          <w:sz w:val="24"/>
          <w:szCs w:val="24"/>
        </w:rPr>
      </w:pPr>
    </w:p>
    <w:p w14:paraId="5BE62F23" w14:textId="77777777" w:rsidR="0071501B" w:rsidRDefault="0071501B" w:rsidP="005151E5">
      <w:pPr>
        <w:widowControl/>
        <w:autoSpaceDE/>
        <w:autoSpaceDN/>
        <w:spacing w:line="360" w:lineRule="auto"/>
        <w:jc w:val="center"/>
        <w:rPr>
          <w:b/>
          <w:bCs/>
          <w:sz w:val="24"/>
          <w:szCs w:val="24"/>
        </w:rPr>
      </w:pPr>
    </w:p>
    <w:p w14:paraId="28AB482E" w14:textId="77777777" w:rsidR="0071501B" w:rsidRDefault="0071501B" w:rsidP="005151E5">
      <w:pPr>
        <w:widowControl/>
        <w:autoSpaceDE/>
        <w:autoSpaceDN/>
        <w:spacing w:line="360" w:lineRule="auto"/>
        <w:jc w:val="center"/>
        <w:rPr>
          <w:b/>
          <w:bCs/>
          <w:sz w:val="24"/>
          <w:szCs w:val="24"/>
        </w:rPr>
      </w:pPr>
    </w:p>
    <w:p w14:paraId="4DFCC6DB" w14:textId="77777777" w:rsidR="0071501B" w:rsidRDefault="0071501B" w:rsidP="005151E5">
      <w:pPr>
        <w:widowControl/>
        <w:autoSpaceDE/>
        <w:autoSpaceDN/>
        <w:spacing w:line="360" w:lineRule="auto"/>
        <w:jc w:val="center"/>
        <w:rPr>
          <w:b/>
          <w:bCs/>
          <w:sz w:val="24"/>
          <w:szCs w:val="24"/>
        </w:rPr>
      </w:pPr>
    </w:p>
    <w:p w14:paraId="75659799" w14:textId="77777777" w:rsidR="0071501B" w:rsidRDefault="0071501B" w:rsidP="005151E5">
      <w:pPr>
        <w:widowControl/>
        <w:autoSpaceDE/>
        <w:autoSpaceDN/>
        <w:spacing w:line="360" w:lineRule="auto"/>
        <w:jc w:val="center"/>
        <w:rPr>
          <w:b/>
          <w:bCs/>
          <w:sz w:val="24"/>
          <w:szCs w:val="24"/>
        </w:rPr>
      </w:pPr>
    </w:p>
    <w:p w14:paraId="5575B2D4" w14:textId="77777777" w:rsidR="0071501B" w:rsidRDefault="0071501B" w:rsidP="005151E5">
      <w:pPr>
        <w:widowControl/>
        <w:autoSpaceDE/>
        <w:autoSpaceDN/>
        <w:spacing w:line="360" w:lineRule="auto"/>
        <w:jc w:val="center"/>
        <w:rPr>
          <w:b/>
          <w:bCs/>
          <w:sz w:val="24"/>
          <w:szCs w:val="24"/>
        </w:rPr>
      </w:pPr>
    </w:p>
    <w:p w14:paraId="1F5A5EBC" w14:textId="77777777" w:rsidR="0071501B" w:rsidRPr="009557A1" w:rsidRDefault="0071501B" w:rsidP="005151E5">
      <w:pPr>
        <w:widowControl/>
        <w:autoSpaceDE/>
        <w:autoSpaceDN/>
        <w:spacing w:line="360" w:lineRule="auto"/>
        <w:jc w:val="center"/>
        <w:rPr>
          <w:rFonts w:eastAsia="SimSun"/>
          <w:sz w:val="24"/>
          <w:szCs w:val="24"/>
          <w:lang w:val="en-US" w:eastAsia="zh-CN"/>
        </w:rPr>
      </w:pPr>
    </w:p>
    <w:p w14:paraId="52505C43" w14:textId="77777777" w:rsidR="005151E5" w:rsidRPr="009557A1" w:rsidRDefault="005151E5" w:rsidP="005151E5">
      <w:pPr>
        <w:rPr>
          <w:sz w:val="20"/>
        </w:rPr>
      </w:pPr>
    </w:p>
    <w:p w14:paraId="6FF06229" w14:textId="77777777" w:rsidR="005151E5" w:rsidRPr="009557A1" w:rsidRDefault="005151E5" w:rsidP="005151E5">
      <w:pPr>
        <w:rPr>
          <w:sz w:val="20"/>
        </w:rPr>
      </w:pPr>
    </w:p>
    <w:p w14:paraId="73F2A757" w14:textId="77777777" w:rsidR="005151E5" w:rsidRPr="009557A1" w:rsidRDefault="005151E5" w:rsidP="005151E5">
      <w:pPr>
        <w:rPr>
          <w:sz w:val="20"/>
        </w:rPr>
      </w:pPr>
    </w:p>
    <w:p w14:paraId="3F0ABCE7" w14:textId="77777777" w:rsidR="005151E5" w:rsidRPr="009557A1" w:rsidRDefault="005151E5" w:rsidP="005151E5">
      <w:pPr>
        <w:rPr>
          <w:sz w:val="20"/>
        </w:rPr>
      </w:pPr>
    </w:p>
    <w:p w14:paraId="19FDACFB" w14:textId="77777777" w:rsidR="005151E5" w:rsidRPr="009557A1" w:rsidRDefault="005151E5" w:rsidP="005151E5">
      <w:pPr>
        <w:rPr>
          <w:sz w:val="20"/>
        </w:rPr>
      </w:pPr>
    </w:p>
    <w:p w14:paraId="33E1E277" w14:textId="77777777" w:rsidR="005151E5" w:rsidRPr="009557A1" w:rsidRDefault="005151E5" w:rsidP="005151E5">
      <w:pPr>
        <w:rPr>
          <w:sz w:val="20"/>
        </w:rPr>
      </w:pPr>
    </w:p>
    <w:p w14:paraId="7BB9BB6E" w14:textId="77777777" w:rsidR="005151E5" w:rsidRPr="009557A1" w:rsidRDefault="005151E5" w:rsidP="005151E5">
      <w:pPr>
        <w:rPr>
          <w:sz w:val="20"/>
        </w:rPr>
      </w:pPr>
    </w:p>
    <w:p w14:paraId="1F5860C0" w14:textId="77777777" w:rsidR="005151E5" w:rsidRPr="009557A1" w:rsidRDefault="005151E5" w:rsidP="005151E5">
      <w:pPr>
        <w:rPr>
          <w:sz w:val="20"/>
        </w:rPr>
      </w:pPr>
    </w:p>
    <w:p w14:paraId="1C846DE9" w14:textId="77777777" w:rsidR="005151E5" w:rsidRPr="009557A1" w:rsidRDefault="005151E5" w:rsidP="005151E5">
      <w:pPr>
        <w:rPr>
          <w:sz w:val="20"/>
        </w:rPr>
      </w:pPr>
    </w:p>
    <w:p w14:paraId="1F79340D" w14:textId="77777777" w:rsidR="005151E5" w:rsidRPr="009557A1" w:rsidRDefault="005151E5" w:rsidP="005151E5">
      <w:pPr>
        <w:rPr>
          <w:sz w:val="20"/>
        </w:rPr>
      </w:pPr>
    </w:p>
    <w:p w14:paraId="07CE973D" w14:textId="77777777" w:rsidR="005151E5" w:rsidRPr="009557A1" w:rsidRDefault="005151E5" w:rsidP="005151E5">
      <w:pPr>
        <w:rPr>
          <w:sz w:val="20"/>
        </w:rPr>
      </w:pPr>
    </w:p>
    <w:p w14:paraId="1B8CC1B3" w14:textId="77777777" w:rsidR="005151E5" w:rsidRPr="009557A1" w:rsidRDefault="005151E5" w:rsidP="005151E5">
      <w:pPr>
        <w:rPr>
          <w:sz w:val="20"/>
        </w:rPr>
      </w:pPr>
    </w:p>
    <w:p w14:paraId="01EFAEE5" w14:textId="77777777" w:rsidR="005151E5" w:rsidRPr="009557A1" w:rsidRDefault="005151E5" w:rsidP="005151E5">
      <w:pPr>
        <w:rPr>
          <w:sz w:val="20"/>
        </w:rPr>
      </w:pPr>
    </w:p>
    <w:p w14:paraId="631549E0" w14:textId="77777777" w:rsidR="005151E5" w:rsidRPr="009557A1" w:rsidRDefault="005151E5" w:rsidP="005151E5">
      <w:pPr>
        <w:rPr>
          <w:sz w:val="20"/>
        </w:rPr>
      </w:pPr>
    </w:p>
    <w:p w14:paraId="5C3AEAF1" w14:textId="77777777" w:rsidR="005151E5" w:rsidRPr="009557A1" w:rsidRDefault="005151E5" w:rsidP="005151E5">
      <w:pPr>
        <w:rPr>
          <w:sz w:val="20"/>
        </w:rPr>
      </w:pPr>
    </w:p>
    <w:p w14:paraId="5B540A66" w14:textId="77777777" w:rsidR="005151E5" w:rsidRPr="009557A1" w:rsidRDefault="005151E5" w:rsidP="005151E5">
      <w:pPr>
        <w:spacing w:line="480" w:lineRule="auto"/>
        <w:ind w:left="993" w:right="939"/>
        <w:jc w:val="center"/>
        <w:rPr>
          <w:b/>
          <w:sz w:val="24"/>
          <w:szCs w:val="24"/>
        </w:rPr>
      </w:pPr>
      <w:r w:rsidRPr="009557A1">
        <w:rPr>
          <w:b/>
          <w:sz w:val="24"/>
          <w:szCs w:val="24"/>
        </w:rPr>
        <w:lastRenderedPageBreak/>
        <w:t>ABSTRAK</w:t>
      </w:r>
    </w:p>
    <w:p w14:paraId="421FC5A5" w14:textId="77777777" w:rsidR="005151E5" w:rsidRPr="009557A1" w:rsidRDefault="005151E5" w:rsidP="005151E5">
      <w:pPr>
        <w:spacing w:line="480" w:lineRule="auto"/>
        <w:ind w:left="993" w:right="939"/>
        <w:rPr>
          <w:sz w:val="20"/>
        </w:rPr>
      </w:pPr>
    </w:p>
    <w:p w14:paraId="57EE1592" w14:textId="414B45F4" w:rsidR="005151E5" w:rsidRPr="009557A1" w:rsidRDefault="005151E5" w:rsidP="005151E5">
      <w:pPr>
        <w:ind w:left="993" w:right="939"/>
        <w:jc w:val="both"/>
        <w:rPr>
          <w:sz w:val="24"/>
          <w:szCs w:val="24"/>
          <w:lang w:val="en-US"/>
        </w:rPr>
      </w:pPr>
      <w:r w:rsidRPr="009557A1">
        <w:rPr>
          <w:rFonts w:eastAsia="SimSun"/>
          <w:b/>
          <w:sz w:val="24"/>
          <w:szCs w:val="24"/>
          <w:lang w:val="en-US" w:eastAsia="zh-CN"/>
        </w:rPr>
        <w:t>Firman Syarif Ibrohim</w:t>
      </w:r>
      <w:r w:rsidRPr="009557A1">
        <w:rPr>
          <w:b/>
          <w:sz w:val="24"/>
          <w:szCs w:val="24"/>
        </w:rPr>
        <w:t xml:space="preserve">, NPM </w:t>
      </w:r>
      <w:r w:rsidRPr="009557A1">
        <w:rPr>
          <w:rFonts w:eastAsia="SimSun"/>
          <w:b/>
          <w:sz w:val="24"/>
          <w:szCs w:val="24"/>
          <w:lang w:val="en-US" w:eastAsia="zh-CN"/>
        </w:rPr>
        <w:t>3220600013</w:t>
      </w:r>
      <w:r w:rsidRPr="009557A1">
        <w:rPr>
          <w:sz w:val="24"/>
          <w:szCs w:val="24"/>
        </w:rPr>
        <w:t xml:space="preserve">. </w:t>
      </w:r>
      <w:r w:rsidRPr="009557A1">
        <w:rPr>
          <w:bCs/>
          <w:sz w:val="24"/>
          <w:szCs w:val="24"/>
          <w:lang w:val="en-US"/>
        </w:rPr>
        <w:t>PENGARUH PEMBERIAN</w:t>
      </w:r>
      <w:r w:rsidRPr="009557A1">
        <w:rPr>
          <w:bCs/>
          <w:sz w:val="24"/>
          <w:szCs w:val="24"/>
        </w:rPr>
        <w:t xml:space="preserve"> TEPUNG </w:t>
      </w:r>
      <w:r w:rsidRPr="009557A1">
        <w:rPr>
          <w:bCs/>
          <w:sz w:val="24"/>
          <w:szCs w:val="24"/>
          <w:lang w:val="en-US"/>
        </w:rPr>
        <w:t>TOMAT</w:t>
      </w:r>
      <w:r w:rsidRPr="009557A1">
        <w:rPr>
          <w:bCs/>
          <w:sz w:val="24"/>
          <w:szCs w:val="24"/>
        </w:rPr>
        <w:t xml:space="preserve"> (</w:t>
      </w:r>
      <w:r w:rsidRPr="009557A1">
        <w:rPr>
          <w:bCs/>
          <w:i/>
          <w:iCs/>
          <w:sz w:val="24"/>
          <w:szCs w:val="24"/>
          <w:lang w:val="en-ID"/>
        </w:rPr>
        <w:t>Solanum lycopersicum</w:t>
      </w:r>
      <w:r w:rsidRPr="009557A1">
        <w:rPr>
          <w:bCs/>
          <w:sz w:val="24"/>
          <w:szCs w:val="24"/>
        </w:rPr>
        <w:t xml:space="preserve">) </w:t>
      </w:r>
      <w:r w:rsidRPr="009557A1">
        <w:rPr>
          <w:bCs/>
          <w:sz w:val="24"/>
          <w:szCs w:val="24"/>
          <w:lang w:val="en-US"/>
        </w:rPr>
        <w:t>DAN TEPUNG LABU KUNING (</w:t>
      </w:r>
      <w:r w:rsidRPr="009557A1">
        <w:rPr>
          <w:bCs/>
          <w:i/>
          <w:iCs/>
          <w:spacing w:val="-5"/>
          <w:sz w:val="24"/>
          <w:szCs w:val="24"/>
          <w:lang w:val="en-ID"/>
        </w:rPr>
        <w:t>Cucurbita moschata D</w:t>
      </w:r>
      <w:r w:rsidRPr="009557A1">
        <w:rPr>
          <w:bCs/>
          <w:spacing w:val="-5"/>
          <w:sz w:val="24"/>
          <w:szCs w:val="24"/>
          <w:lang w:val="en-ID"/>
        </w:rPr>
        <w:t xml:space="preserve">.)  PADA PAKAN </w:t>
      </w:r>
      <w:r w:rsidRPr="009557A1">
        <w:rPr>
          <w:bCs/>
          <w:sz w:val="24"/>
          <w:szCs w:val="24"/>
          <w:lang w:val="en-US"/>
        </w:rPr>
        <w:t xml:space="preserve">TERHADAP PERTUMBUHAN DAN KECERAHAN WARNA IKAN </w:t>
      </w:r>
      <w:r w:rsidRPr="009557A1">
        <w:rPr>
          <w:sz w:val="24"/>
        </w:rPr>
        <w:t>KOI (</w:t>
      </w:r>
      <w:r w:rsidRPr="009557A1">
        <w:rPr>
          <w:i/>
          <w:sz w:val="24"/>
        </w:rPr>
        <w:t>Cyprinus carpio</w:t>
      </w:r>
      <w:r w:rsidRPr="009557A1">
        <w:rPr>
          <w:sz w:val="24"/>
        </w:rPr>
        <w:t>)</w:t>
      </w:r>
      <w:r w:rsidRPr="009557A1">
        <w:rPr>
          <w:sz w:val="24"/>
          <w:szCs w:val="24"/>
          <w:lang w:val="en-US"/>
        </w:rPr>
        <w:t xml:space="preserve"> </w:t>
      </w:r>
      <w:r w:rsidRPr="009557A1">
        <w:rPr>
          <w:sz w:val="24"/>
          <w:szCs w:val="24"/>
        </w:rPr>
        <w:t xml:space="preserve">(Pembimbing </w:t>
      </w:r>
      <w:bookmarkStart w:id="1" w:name="_Hlk159567086"/>
      <w:r w:rsidR="0073413A">
        <w:rPr>
          <w:sz w:val="24"/>
          <w:szCs w:val="24"/>
          <w:lang w:val="en-US"/>
        </w:rPr>
        <w:t xml:space="preserve">Dr.Ir </w:t>
      </w:r>
      <w:r w:rsidRPr="009557A1">
        <w:rPr>
          <w:sz w:val="24"/>
          <w:szCs w:val="24"/>
        </w:rPr>
        <w:t>Suyono</w:t>
      </w:r>
      <w:r w:rsidR="0073413A">
        <w:rPr>
          <w:sz w:val="24"/>
          <w:szCs w:val="24"/>
          <w:lang w:val="en-US"/>
        </w:rPr>
        <w:t>, M.Pi</w:t>
      </w:r>
      <w:r w:rsidRPr="009557A1">
        <w:rPr>
          <w:sz w:val="24"/>
          <w:szCs w:val="24"/>
        </w:rPr>
        <w:t xml:space="preserve"> dan</w:t>
      </w:r>
      <w:r w:rsidR="0073413A">
        <w:rPr>
          <w:sz w:val="24"/>
          <w:szCs w:val="24"/>
          <w:lang w:val="en-US"/>
        </w:rPr>
        <w:t xml:space="preserve"> Dra.Hj.Sri Mulatsih, M.Si</w:t>
      </w:r>
      <w:r w:rsidRPr="009557A1">
        <w:rPr>
          <w:sz w:val="24"/>
          <w:szCs w:val="24"/>
        </w:rPr>
        <w:t xml:space="preserve">) </w:t>
      </w:r>
      <w:bookmarkEnd w:id="1"/>
    </w:p>
    <w:p w14:paraId="63BE5894" w14:textId="77777777" w:rsidR="005151E5" w:rsidRPr="009557A1" w:rsidRDefault="005151E5" w:rsidP="005151E5">
      <w:pPr>
        <w:ind w:left="993" w:right="939"/>
        <w:rPr>
          <w:sz w:val="24"/>
          <w:szCs w:val="24"/>
        </w:rPr>
      </w:pPr>
    </w:p>
    <w:p w14:paraId="18591E1A" w14:textId="77777777" w:rsidR="005151E5" w:rsidRPr="009557A1" w:rsidRDefault="00C70F28" w:rsidP="005151E5">
      <w:pPr>
        <w:ind w:left="993" w:right="939"/>
        <w:jc w:val="both"/>
        <w:rPr>
          <w:sz w:val="24"/>
          <w:szCs w:val="24"/>
        </w:rPr>
      </w:pPr>
      <w:r w:rsidRPr="00C70F28">
        <w:rPr>
          <w:sz w:val="24"/>
          <w:szCs w:val="24"/>
        </w:rPr>
        <w:t>Estetika warna yang dimiliki oleh ikan koi (</w:t>
      </w:r>
      <w:r w:rsidRPr="00C70F28">
        <w:rPr>
          <w:i/>
          <w:sz w:val="24"/>
          <w:szCs w:val="24"/>
        </w:rPr>
        <w:t>Cyprinus carpio</w:t>
      </w:r>
      <w:r w:rsidRPr="00C70F28">
        <w:rPr>
          <w:sz w:val="24"/>
          <w:szCs w:val="24"/>
        </w:rPr>
        <w:t>) menjadi daya tarik utama bagi para penghobi ikan koi. Harga jual ikan koi cenderung tinggi karena keindahan warna yang melekat padanya. Upaya untuk meningkatkan kejelasan warna pada ikan ini dapat dilakukan melalui pemberian karotenoid sebagai suplemen pakan. Salah satu jenis karotenoid yang dianggap paling efektif adalah tepung tomat dan labu kuning, dikarenakan kandungan ß-karoten sebagai sumber yang mampu merangsang pertumbuhan dan meningkatkan kejelasan warna ikan koi. Penelitian ini bertujuan untuk menilai dampak pemberian tepung tomat dan tepung labu terhadap pertumbuhan dan kejelasan warna pada ikan koi (</w:t>
      </w:r>
      <w:r w:rsidRPr="00C70F28">
        <w:rPr>
          <w:i/>
          <w:sz w:val="24"/>
          <w:szCs w:val="24"/>
        </w:rPr>
        <w:t>Cyprinus carpio</w:t>
      </w:r>
      <w:r w:rsidRPr="00C70F28">
        <w:rPr>
          <w:sz w:val="24"/>
          <w:szCs w:val="24"/>
        </w:rPr>
        <w:t>). Rancangan penelitian menggunakan metode Rancangan</w:t>
      </w:r>
      <w:r w:rsidR="00DC087E">
        <w:rPr>
          <w:sz w:val="24"/>
          <w:szCs w:val="24"/>
        </w:rPr>
        <w:t xml:space="preserve"> Acak Lengkap (RAL) dengan tiga</w:t>
      </w:r>
      <w:r w:rsidRPr="00C70F28">
        <w:rPr>
          <w:sz w:val="24"/>
          <w:szCs w:val="24"/>
        </w:rPr>
        <w:t xml:space="preserve"> kelompok perlakuan (</w:t>
      </w:r>
      <w:r w:rsidR="00DC087E">
        <w:rPr>
          <w:sz w:val="24"/>
          <w:szCs w:val="24"/>
        </w:rPr>
        <w:t xml:space="preserve">dosis </w:t>
      </w:r>
      <w:r w:rsidRPr="00C70F28">
        <w:rPr>
          <w:sz w:val="24"/>
          <w:szCs w:val="24"/>
        </w:rPr>
        <w:t xml:space="preserve">tepung tomat 20%, </w:t>
      </w:r>
      <w:r w:rsidR="00DC087E">
        <w:rPr>
          <w:sz w:val="24"/>
          <w:szCs w:val="24"/>
        </w:rPr>
        <w:t xml:space="preserve">dosis </w:t>
      </w:r>
      <w:r w:rsidRPr="00C70F28">
        <w:rPr>
          <w:sz w:val="24"/>
          <w:szCs w:val="24"/>
        </w:rPr>
        <w:t xml:space="preserve">tepung labu 20%, </w:t>
      </w:r>
      <w:r w:rsidR="00DC087E">
        <w:rPr>
          <w:sz w:val="24"/>
          <w:szCs w:val="24"/>
        </w:rPr>
        <w:t xml:space="preserve">dosis </w:t>
      </w:r>
      <w:r w:rsidRPr="00C70F28">
        <w:rPr>
          <w:sz w:val="24"/>
          <w:szCs w:val="24"/>
        </w:rPr>
        <w:t xml:space="preserve">tepung tomat dan labu 40%) yang diulang sebanyak tiga kali. Ikan koi yang digunakan memiliki ukuran awal 8 cm dan berat 11 gr, ditempatkan dalam akuarium berukuran 50 x 25 x 25 cm dengan kepadatan 10 ekor per akuarium. Parameter yang diamati mencakup skor warna ikan koi menggunakan kertas </w:t>
      </w:r>
      <w:r w:rsidRPr="00C70F28">
        <w:rPr>
          <w:i/>
          <w:sz w:val="24"/>
          <w:szCs w:val="24"/>
        </w:rPr>
        <w:t>Toca Colour Finder</w:t>
      </w:r>
      <w:r w:rsidRPr="00C70F28">
        <w:rPr>
          <w:sz w:val="24"/>
          <w:szCs w:val="24"/>
        </w:rPr>
        <w:t xml:space="preserve"> (TCF), laju pertumbuhan harian, laju pertumbuhan mutlak, tingkat kelangsungan hidup, rasio konversi pakan, efisiensi pakan, dan kualitas air. Hasil penelitian menunjukkan bahwa terdapat pengaruh positif dari pemberian tepung tomat dan labu terhadap kejelasan warna ikan koi. Perlakuan terbaik tercapai melalui pemberian tepung tomat dan labu dengan dosis 40%, yang menghasilkan peningkatan satu skor kejelasan warna lebih cepat pada minggu ketiga penelitian. Meskipun demikian, pemberian tepung tomat 20%, tepung labu kuning 20% dan tepung tomat dan labu kuning 40% tidak memberikan pengaruh yang signifikan terhadap pertumbuhan bobot dan panjang ikan koi (</w:t>
      </w:r>
      <w:r w:rsidRPr="00C70F28">
        <w:rPr>
          <w:i/>
          <w:sz w:val="24"/>
          <w:szCs w:val="24"/>
        </w:rPr>
        <w:t>Cyprinus carpio</w:t>
      </w:r>
      <w:r w:rsidRPr="00C70F28">
        <w:rPr>
          <w:sz w:val="24"/>
          <w:szCs w:val="24"/>
        </w:rPr>
        <w:t>). Parameter kualitas air selama penelitian berada dalam rentang toleransi yang dapat</w:t>
      </w:r>
      <w:r>
        <w:rPr>
          <w:sz w:val="24"/>
          <w:szCs w:val="24"/>
        </w:rPr>
        <w:t xml:space="preserve"> diterima</w:t>
      </w:r>
      <w:r w:rsidR="00DF06DC" w:rsidRPr="00DF06DC">
        <w:rPr>
          <w:sz w:val="24"/>
          <w:szCs w:val="24"/>
        </w:rPr>
        <w:t>.</w:t>
      </w:r>
    </w:p>
    <w:p w14:paraId="2DE49A59" w14:textId="77777777" w:rsidR="005151E5" w:rsidRPr="009557A1" w:rsidRDefault="005151E5" w:rsidP="005151E5">
      <w:pPr>
        <w:ind w:left="993" w:right="939"/>
        <w:jc w:val="both"/>
        <w:rPr>
          <w:sz w:val="24"/>
          <w:szCs w:val="24"/>
        </w:rPr>
      </w:pPr>
    </w:p>
    <w:p w14:paraId="36020613" w14:textId="0D7782DB" w:rsidR="005151E5" w:rsidRPr="009557A1" w:rsidRDefault="005151E5" w:rsidP="005151E5">
      <w:pPr>
        <w:ind w:left="993" w:right="939"/>
        <w:jc w:val="both"/>
        <w:rPr>
          <w:sz w:val="20"/>
        </w:rPr>
      </w:pPr>
      <w:r w:rsidRPr="009557A1">
        <w:rPr>
          <w:sz w:val="24"/>
          <w:szCs w:val="24"/>
        </w:rPr>
        <w:t xml:space="preserve">Kata kunci : </w:t>
      </w:r>
      <w:r w:rsidR="00E64723">
        <w:rPr>
          <w:iCs/>
          <w:sz w:val="24"/>
          <w:szCs w:val="24"/>
        </w:rPr>
        <w:t>Tomat</w:t>
      </w:r>
      <w:r w:rsidRPr="009557A1">
        <w:rPr>
          <w:iCs/>
          <w:sz w:val="24"/>
          <w:szCs w:val="24"/>
        </w:rPr>
        <w:t xml:space="preserve">, </w:t>
      </w:r>
      <w:r w:rsidR="001B45F6">
        <w:rPr>
          <w:iCs/>
          <w:sz w:val="24"/>
          <w:szCs w:val="24"/>
        </w:rPr>
        <w:t>l</w:t>
      </w:r>
      <w:r w:rsidR="001B45F6">
        <w:rPr>
          <w:sz w:val="24"/>
          <w:szCs w:val="24"/>
        </w:rPr>
        <w:t>abu k</w:t>
      </w:r>
      <w:r w:rsidR="00E64723">
        <w:rPr>
          <w:sz w:val="24"/>
          <w:szCs w:val="24"/>
        </w:rPr>
        <w:t>uning</w:t>
      </w:r>
      <w:r w:rsidR="001B45F6">
        <w:rPr>
          <w:sz w:val="24"/>
          <w:szCs w:val="24"/>
        </w:rPr>
        <w:t>, ikan koi, kecerahan w</w:t>
      </w:r>
      <w:r w:rsidR="001D6F57">
        <w:rPr>
          <w:sz w:val="24"/>
          <w:szCs w:val="24"/>
        </w:rPr>
        <w:t xml:space="preserve">arna </w:t>
      </w:r>
      <w:r w:rsidR="001B45F6">
        <w:rPr>
          <w:sz w:val="24"/>
          <w:szCs w:val="24"/>
        </w:rPr>
        <w:t>i</w:t>
      </w:r>
      <w:r w:rsidRPr="009557A1">
        <w:rPr>
          <w:sz w:val="24"/>
          <w:szCs w:val="24"/>
        </w:rPr>
        <w:t>kan</w:t>
      </w:r>
    </w:p>
    <w:p w14:paraId="06AFD428" w14:textId="77777777" w:rsidR="005151E5" w:rsidRPr="009557A1" w:rsidRDefault="005151E5" w:rsidP="005151E5">
      <w:pPr>
        <w:spacing w:line="360" w:lineRule="auto"/>
        <w:ind w:left="993" w:right="939"/>
        <w:rPr>
          <w:sz w:val="20"/>
        </w:rPr>
      </w:pPr>
    </w:p>
    <w:p w14:paraId="226AC06D" w14:textId="77777777" w:rsidR="005151E5" w:rsidRPr="009557A1" w:rsidRDefault="005151E5" w:rsidP="005151E5">
      <w:pPr>
        <w:spacing w:line="360" w:lineRule="auto"/>
        <w:ind w:right="939"/>
        <w:rPr>
          <w:sz w:val="20"/>
        </w:rPr>
      </w:pPr>
    </w:p>
    <w:p w14:paraId="7464CA6B" w14:textId="77777777" w:rsidR="005151E5" w:rsidRPr="009557A1" w:rsidRDefault="005151E5" w:rsidP="005151E5">
      <w:pPr>
        <w:spacing w:line="360" w:lineRule="auto"/>
        <w:ind w:right="939"/>
        <w:rPr>
          <w:sz w:val="20"/>
        </w:rPr>
      </w:pPr>
    </w:p>
    <w:p w14:paraId="59B66D3F" w14:textId="77777777" w:rsidR="005151E5" w:rsidRPr="009557A1" w:rsidRDefault="005151E5" w:rsidP="005151E5">
      <w:pPr>
        <w:spacing w:line="360" w:lineRule="auto"/>
        <w:ind w:right="939"/>
        <w:rPr>
          <w:sz w:val="20"/>
        </w:rPr>
      </w:pPr>
    </w:p>
    <w:p w14:paraId="4689E5D3" w14:textId="77777777" w:rsidR="005151E5" w:rsidRPr="009557A1" w:rsidRDefault="005151E5" w:rsidP="005151E5">
      <w:pPr>
        <w:spacing w:line="360" w:lineRule="auto"/>
        <w:ind w:right="939"/>
        <w:rPr>
          <w:sz w:val="20"/>
        </w:rPr>
      </w:pPr>
    </w:p>
    <w:p w14:paraId="3342A49F" w14:textId="77777777" w:rsidR="005151E5" w:rsidRPr="009557A1" w:rsidRDefault="005151E5" w:rsidP="005151E5">
      <w:pPr>
        <w:spacing w:line="360" w:lineRule="auto"/>
        <w:ind w:right="939"/>
        <w:rPr>
          <w:sz w:val="20"/>
        </w:rPr>
      </w:pPr>
    </w:p>
    <w:p w14:paraId="1EB240DB" w14:textId="77777777" w:rsidR="005151E5" w:rsidRPr="009557A1" w:rsidRDefault="005151E5" w:rsidP="005151E5">
      <w:pPr>
        <w:spacing w:line="360" w:lineRule="auto"/>
        <w:ind w:right="939"/>
        <w:rPr>
          <w:sz w:val="20"/>
        </w:rPr>
      </w:pPr>
    </w:p>
    <w:p w14:paraId="376EC3E9" w14:textId="77777777" w:rsidR="005151E5" w:rsidRPr="009557A1" w:rsidRDefault="005151E5" w:rsidP="005151E5">
      <w:pPr>
        <w:spacing w:line="360" w:lineRule="auto"/>
        <w:ind w:right="939"/>
        <w:rPr>
          <w:sz w:val="20"/>
        </w:rPr>
      </w:pPr>
    </w:p>
    <w:p w14:paraId="2F5E9DE2" w14:textId="77777777" w:rsidR="005151E5" w:rsidRPr="009557A1" w:rsidRDefault="005151E5" w:rsidP="005151E5">
      <w:pPr>
        <w:spacing w:line="360" w:lineRule="auto"/>
        <w:ind w:right="939"/>
        <w:rPr>
          <w:sz w:val="20"/>
        </w:rPr>
      </w:pPr>
    </w:p>
    <w:p w14:paraId="5BDBB194" w14:textId="77777777" w:rsidR="005151E5" w:rsidRPr="009557A1" w:rsidRDefault="005151E5" w:rsidP="005151E5">
      <w:pPr>
        <w:spacing w:line="360" w:lineRule="auto"/>
        <w:ind w:right="939"/>
        <w:rPr>
          <w:sz w:val="20"/>
        </w:rPr>
      </w:pPr>
    </w:p>
    <w:p w14:paraId="163869BD" w14:textId="77777777" w:rsidR="005151E5" w:rsidRDefault="005151E5" w:rsidP="005151E5">
      <w:pPr>
        <w:spacing w:line="360" w:lineRule="auto"/>
        <w:ind w:right="939"/>
        <w:rPr>
          <w:sz w:val="20"/>
        </w:rPr>
      </w:pPr>
    </w:p>
    <w:p w14:paraId="50D8A6E6" w14:textId="77777777" w:rsidR="00702D98" w:rsidRPr="009557A1" w:rsidRDefault="00702D98" w:rsidP="005151E5">
      <w:pPr>
        <w:spacing w:line="360" w:lineRule="auto"/>
        <w:ind w:right="939"/>
        <w:rPr>
          <w:sz w:val="20"/>
        </w:rPr>
      </w:pPr>
    </w:p>
    <w:p w14:paraId="0D3D2B84" w14:textId="77777777" w:rsidR="005151E5" w:rsidRPr="009557A1" w:rsidRDefault="005151E5" w:rsidP="005151E5">
      <w:pPr>
        <w:spacing w:line="360" w:lineRule="auto"/>
        <w:ind w:right="939"/>
        <w:rPr>
          <w:sz w:val="20"/>
        </w:rPr>
      </w:pPr>
    </w:p>
    <w:p w14:paraId="7EBB0EBD" w14:textId="77777777" w:rsidR="005151E5" w:rsidRPr="009557A1" w:rsidRDefault="005151E5" w:rsidP="005151E5">
      <w:pPr>
        <w:spacing w:line="360" w:lineRule="auto"/>
        <w:ind w:right="939"/>
        <w:rPr>
          <w:sz w:val="20"/>
        </w:rPr>
      </w:pPr>
    </w:p>
    <w:p w14:paraId="693153CE" w14:textId="77777777" w:rsidR="005151E5" w:rsidRPr="009557A1" w:rsidRDefault="005151E5" w:rsidP="005151E5">
      <w:pPr>
        <w:ind w:left="993" w:right="939"/>
        <w:jc w:val="center"/>
        <w:rPr>
          <w:b/>
          <w:sz w:val="24"/>
          <w:szCs w:val="24"/>
        </w:rPr>
      </w:pPr>
      <w:r w:rsidRPr="009557A1">
        <w:rPr>
          <w:b/>
          <w:sz w:val="24"/>
          <w:szCs w:val="24"/>
        </w:rPr>
        <w:t>ABSTRACT</w:t>
      </w:r>
    </w:p>
    <w:p w14:paraId="2468FC73" w14:textId="77777777" w:rsidR="005151E5" w:rsidRPr="009557A1" w:rsidRDefault="005151E5" w:rsidP="005151E5">
      <w:pPr>
        <w:ind w:left="993" w:right="939"/>
        <w:jc w:val="center"/>
        <w:rPr>
          <w:sz w:val="24"/>
          <w:szCs w:val="24"/>
        </w:rPr>
      </w:pPr>
    </w:p>
    <w:p w14:paraId="6AA98FDB" w14:textId="77777777" w:rsidR="005151E5" w:rsidRPr="009557A1" w:rsidRDefault="005151E5" w:rsidP="005151E5">
      <w:pPr>
        <w:ind w:left="993" w:right="939"/>
        <w:jc w:val="center"/>
        <w:rPr>
          <w:sz w:val="24"/>
          <w:szCs w:val="24"/>
        </w:rPr>
      </w:pPr>
    </w:p>
    <w:p w14:paraId="0600BAB9" w14:textId="59F3D0B7" w:rsidR="005151E5" w:rsidRPr="009557A1" w:rsidRDefault="005151E5" w:rsidP="005151E5">
      <w:pPr>
        <w:ind w:left="993" w:right="939"/>
        <w:jc w:val="both"/>
        <w:rPr>
          <w:sz w:val="24"/>
          <w:szCs w:val="24"/>
        </w:rPr>
      </w:pPr>
      <w:r w:rsidRPr="009557A1">
        <w:rPr>
          <w:b/>
          <w:sz w:val="24"/>
          <w:szCs w:val="24"/>
        </w:rPr>
        <w:t>Firman Syarif Ibrohim, NPM 3220600013</w:t>
      </w:r>
      <w:r w:rsidRPr="009557A1">
        <w:rPr>
          <w:sz w:val="24"/>
          <w:szCs w:val="24"/>
        </w:rPr>
        <w:t>. The Influence of Tomato Flour (</w:t>
      </w:r>
      <w:r w:rsidRPr="009557A1">
        <w:rPr>
          <w:i/>
          <w:sz w:val="24"/>
          <w:szCs w:val="24"/>
        </w:rPr>
        <w:t>Solanum lycopersicum</w:t>
      </w:r>
      <w:r w:rsidRPr="009557A1">
        <w:rPr>
          <w:sz w:val="24"/>
          <w:szCs w:val="24"/>
        </w:rPr>
        <w:t>) and Pumpkin Flour (</w:t>
      </w:r>
      <w:r w:rsidRPr="009557A1">
        <w:rPr>
          <w:i/>
          <w:sz w:val="24"/>
          <w:szCs w:val="24"/>
        </w:rPr>
        <w:t>Cucurbita moschata D</w:t>
      </w:r>
      <w:r w:rsidRPr="009557A1">
        <w:rPr>
          <w:sz w:val="24"/>
          <w:szCs w:val="24"/>
        </w:rPr>
        <w:t>.) Addition in Feed on the Growth and Color Brightness of Koi Fish (</w:t>
      </w:r>
      <w:r w:rsidRPr="009557A1">
        <w:rPr>
          <w:i/>
          <w:sz w:val="24"/>
          <w:szCs w:val="24"/>
        </w:rPr>
        <w:t>Cyprinus carpio</w:t>
      </w:r>
      <w:r w:rsidRPr="009557A1">
        <w:rPr>
          <w:sz w:val="24"/>
          <w:szCs w:val="24"/>
        </w:rPr>
        <w:t xml:space="preserve">) (Advisor by </w:t>
      </w:r>
      <w:r w:rsidR="0073413A">
        <w:rPr>
          <w:sz w:val="24"/>
          <w:szCs w:val="24"/>
          <w:lang w:val="en-US"/>
        </w:rPr>
        <w:t xml:space="preserve">Dr.Ir </w:t>
      </w:r>
      <w:r w:rsidR="0073413A" w:rsidRPr="009557A1">
        <w:rPr>
          <w:sz w:val="24"/>
          <w:szCs w:val="24"/>
        </w:rPr>
        <w:t>Suyono</w:t>
      </w:r>
      <w:r w:rsidR="0073413A">
        <w:rPr>
          <w:sz w:val="24"/>
          <w:szCs w:val="24"/>
          <w:lang w:val="en-US"/>
        </w:rPr>
        <w:t>, M.Pi</w:t>
      </w:r>
      <w:r w:rsidR="0073413A" w:rsidRPr="009557A1">
        <w:rPr>
          <w:sz w:val="24"/>
          <w:szCs w:val="24"/>
        </w:rPr>
        <w:t xml:space="preserve"> </w:t>
      </w:r>
      <w:r w:rsidR="0073413A">
        <w:rPr>
          <w:sz w:val="24"/>
          <w:szCs w:val="24"/>
          <w:lang w:val="en-US"/>
        </w:rPr>
        <w:t>and Dra.Hj.Sri Mulatsih, M.Si</w:t>
      </w:r>
      <w:r w:rsidR="0073413A" w:rsidRPr="009557A1">
        <w:rPr>
          <w:sz w:val="24"/>
          <w:szCs w:val="24"/>
        </w:rPr>
        <w:t>)</w:t>
      </w:r>
    </w:p>
    <w:p w14:paraId="65080FD7" w14:textId="77777777" w:rsidR="005151E5" w:rsidRPr="009557A1" w:rsidRDefault="005151E5" w:rsidP="005151E5">
      <w:pPr>
        <w:ind w:left="993" w:right="939"/>
        <w:jc w:val="both"/>
        <w:rPr>
          <w:sz w:val="24"/>
          <w:szCs w:val="24"/>
        </w:rPr>
      </w:pPr>
    </w:p>
    <w:p w14:paraId="015493A2" w14:textId="77777777" w:rsidR="005151E5" w:rsidRPr="009557A1" w:rsidRDefault="005151E5" w:rsidP="005151E5">
      <w:pPr>
        <w:ind w:left="993" w:right="939"/>
        <w:jc w:val="both"/>
        <w:rPr>
          <w:sz w:val="24"/>
          <w:szCs w:val="24"/>
        </w:rPr>
      </w:pPr>
      <w:r w:rsidRPr="009557A1">
        <w:rPr>
          <w:sz w:val="24"/>
          <w:szCs w:val="24"/>
        </w:rPr>
        <w:t>The aesthetic appeal of the coloration in Koi fish is a primary attraction for Koi enthusiasts. The selling price of Koi fish tends to be high due to the inherent beauty of their colors. Efforts to enhance the color clarity in these fish can be achieved through the supplementation of carotenoids in their diet. One of the carotenoids considered most effective for this purpose is Tomato Powder and Pumpkin Powder, owing to its ß-carotene content, which stimulates growth and enhances the color clarity of Koi fish. This research aims to assess the impact of Tomato Powder and Pumpkin Powder on the growth and color clarity of Koi fish (</w:t>
      </w:r>
      <w:r w:rsidRPr="009557A1">
        <w:rPr>
          <w:i/>
          <w:sz w:val="24"/>
          <w:szCs w:val="24"/>
        </w:rPr>
        <w:t>Cyprinus carpio</w:t>
      </w:r>
      <w:r w:rsidRPr="009557A1">
        <w:rPr>
          <w:sz w:val="24"/>
          <w:szCs w:val="24"/>
        </w:rPr>
        <w:t xml:space="preserve">). The research design utilizes a Completely Randomized Design (CRD) with </w:t>
      </w:r>
      <w:r w:rsidR="00E64723">
        <w:rPr>
          <w:sz w:val="24"/>
          <w:szCs w:val="24"/>
        </w:rPr>
        <w:t>three</w:t>
      </w:r>
      <w:r w:rsidRPr="009557A1">
        <w:rPr>
          <w:sz w:val="24"/>
          <w:szCs w:val="24"/>
        </w:rPr>
        <w:t xml:space="preserve"> treatment groups (Tomato Powder 20%, Pumpkin Powder 20%, Tomato and Pumpkin Powder 40%), repeated three times. The Koi fish used have an initial size of 8 cm and a weight of 11 grams, placed in aquariums sized 50 x 25 x 25 cm with a density of 10 fish per aquarium. Observed parameters include the color score of Koi fish using the </w:t>
      </w:r>
      <w:r w:rsidRPr="009557A1">
        <w:rPr>
          <w:i/>
          <w:sz w:val="24"/>
          <w:szCs w:val="24"/>
        </w:rPr>
        <w:t>Toca Colour Finder</w:t>
      </w:r>
      <w:r w:rsidRPr="009557A1">
        <w:rPr>
          <w:sz w:val="24"/>
          <w:szCs w:val="24"/>
        </w:rPr>
        <w:t xml:space="preserve"> (TCF), daily growth rate, absolute growth rate, survival rate, feed conversion ratio, feed efficiency, and water quality. The research results indicate a positive influence from the administration of Tomato Powder and Pumpkin Powder on the color clarity of Koi fish. The best treatment is achieved through the application of Tomato Powder and Pumpkin Powder at a dosage of 40%, resulting in an earlier one-score increase in color clarity by the third week of the study. However, the application of Tomato Powder and Pumpkin Powder at dosages of 20%, 20%, and 40% does not significantly affect the weight and length growth of Koi fish (</w:t>
      </w:r>
      <w:r w:rsidRPr="009557A1">
        <w:rPr>
          <w:i/>
          <w:sz w:val="24"/>
          <w:szCs w:val="24"/>
        </w:rPr>
        <w:t>Cyprinus carpio</w:t>
      </w:r>
      <w:r w:rsidRPr="009557A1">
        <w:rPr>
          <w:sz w:val="24"/>
          <w:szCs w:val="24"/>
        </w:rPr>
        <w:t>). Additionally, water quality parameters during the study remain within acceptable tolerance ranges.</w:t>
      </w:r>
    </w:p>
    <w:p w14:paraId="24B0703D" w14:textId="77777777" w:rsidR="005151E5" w:rsidRPr="009557A1" w:rsidRDefault="005151E5" w:rsidP="005151E5">
      <w:pPr>
        <w:ind w:left="993" w:right="939"/>
        <w:jc w:val="both"/>
        <w:rPr>
          <w:sz w:val="24"/>
          <w:szCs w:val="24"/>
        </w:rPr>
      </w:pPr>
    </w:p>
    <w:p w14:paraId="1FCEAB75" w14:textId="642757E1" w:rsidR="005151E5" w:rsidRPr="009557A1" w:rsidRDefault="005151E5" w:rsidP="005151E5">
      <w:pPr>
        <w:ind w:left="993" w:right="939"/>
        <w:jc w:val="both"/>
        <w:rPr>
          <w:sz w:val="24"/>
          <w:szCs w:val="24"/>
        </w:rPr>
        <w:sectPr w:rsidR="005151E5" w:rsidRPr="009557A1" w:rsidSect="00EE0EA8">
          <w:pgSz w:w="11910" w:h="16840"/>
          <w:pgMar w:top="1580" w:right="740" w:bottom="280" w:left="1300" w:header="720" w:footer="720" w:gutter="0"/>
          <w:cols w:space="720"/>
        </w:sectPr>
      </w:pPr>
      <w:r w:rsidRPr="009557A1">
        <w:rPr>
          <w:sz w:val="24"/>
          <w:szCs w:val="24"/>
        </w:rPr>
        <w:t xml:space="preserve">Keywords: </w:t>
      </w:r>
      <w:r w:rsidR="00E64723" w:rsidRPr="00E64723">
        <w:rPr>
          <w:i/>
          <w:iCs/>
          <w:sz w:val="24"/>
          <w:szCs w:val="24"/>
        </w:rPr>
        <w:t>Tomato</w:t>
      </w:r>
      <w:r w:rsidRPr="00E64723">
        <w:rPr>
          <w:i/>
          <w:sz w:val="24"/>
          <w:szCs w:val="24"/>
        </w:rPr>
        <w:t>,</w:t>
      </w:r>
      <w:r w:rsidR="001B45F6">
        <w:rPr>
          <w:i/>
          <w:sz w:val="24"/>
          <w:szCs w:val="24"/>
        </w:rPr>
        <w:t xml:space="preserve"> p</w:t>
      </w:r>
      <w:r w:rsidR="00E64723" w:rsidRPr="00E64723">
        <w:rPr>
          <w:i/>
          <w:sz w:val="24"/>
          <w:szCs w:val="24"/>
        </w:rPr>
        <w:t>umpkin</w:t>
      </w:r>
      <w:r w:rsidR="00E64723">
        <w:rPr>
          <w:i/>
          <w:sz w:val="24"/>
          <w:szCs w:val="24"/>
        </w:rPr>
        <w:t>,</w:t>
      </w:r>
      <w:r w:rsidR="001B45F6">
        <w:rPr>
          <w:sz w:val="24"/>
          <w:szCs w:val="24"/>
        </w:rPr>
        <w:t xml:space="preserve"> </w:t>
      </w:r>
      <w:r w:rsidR="001B45F6" w:rsidRPr="001B45F6">
        <w:rPr>
          <w:i/>
          <w:sz w:val="24"/>
          <w:szCs w:val="24"/>
        </w:rPr>
        <w:t>k</w:t>
      </w:r>
      <w:r w:rsidRPr="001B45F6">
        <w:rPr>
          <w:i/>
          <w:sz w:val="24"/>
          <w:szCs w:val="24"/>
        </w:rPr>
        <w:t>oi fish, fish color brightness</w:t>
      </w:r>
      <w:r w:rsidRPr="009557A1">
        <w:rPr>
          <w:sz w:val="24"/>
          <w:szCs w:val="24"/>
        </w:rPr>
        <w:t>.</w:t>
      </w:r>
    </w:p>
    <w:p w14:paraId="56945792" w14:textId="77777777" w:rsidR="005151E5" w:rsidRPr="009557A1" w:rsidRDefault="005151E5" w:rsidP="005151E5">
      <w:pPr>
        <w:jc w:val="center"/>
        <w:rPr>
          <w:b/>
          <w:bCs/>
          <w:sz w:val="24"/>
          <w:szCs w:val="24"/>
        </w:rPr>
      </w:pPr>
      <w:r w:rsidRPr="009557A1">
        <w:rPr>
          <w:b/>
          <w:bCs/>
          <w:sz w:val="24"/>
          <w:szCs w:val="24"/>
        </w:rPr>
        <w:lastRenderedPageBreak/>
        <w:t>KATA</w:t>
      </w:r>
      <w:r w:rsidRPr="009557A1">
        <w:rPr>
          <w:b/>
          <w:bCs/>
          <w:spacing w:val="-4"/>
          <w:sz w:val="24"/>
          <w:szCs w:val="24"/>
        </w:rPr>
        <w:t xml:space="preserve"> </w:t>
      </w:r>
      <w:r w:rsidRPr="009557A1">
        <w:rPr>
          <w:b/>
          <w:bCs/>
          <w:sz w:val="24"/>
          <w:szCs w:val="24"/>
        </w:rPr>
        <w:t>PENGANTAR</w:t>
      </w:r>
    </w:p>
    <w:p w14:paraId="13F056BE" w14:textId="77777777" w:rsidR="005151E5" w:rsidRPr="009557A1" w:rsidRDefault="005151E5" w:rsidP="005151E5">
      <w:pPr>
        <w:pStyle w:val="BodyText"/>
        <w:rPr>
          <w:b/>
          <w:bCs/>
        </w:rPr>
      </w:pPr>
    </w:p>
    <w:p w14:paraId="063C78F7" w14:textId="77777777" w:rsidR="005151E5" w:rsidRPr="009557A1" w:rsidRDefault="005151E5" w:rsidP="005151E5">
      <w:pPr>
        <w:pStyle w:val="BodyText"/>
        <w:spacing w:before="9"/>
        <w:rPr>
          <w:b/>
          <w:sz w:val="21"/>
        </w:rPr>
      </w:pPr>
    </w:p>
    <w:p w14:paraId="58F94936" w14:textId="1AB519C9" w:rsidR="005151E5" w:rsidRPr="009557A1" w:rsidRDefault="005151E5" w:rsidP="00727C05">
      <w:pPr>
        <w:pStyle w:val="BodyText"/>
        <w:spacing w:before="1" w:line="360" w:lineRule="auto"/>
        <w:ind w:left="968" w:right="961" w:firstLine="472"/>
        <w:jc w:val="both"/>
      </w:pPr>
      <w:r w:rsidRPr="009557A1">
        <w:t>Puji syukur kehadirat Allah SWT, yang telah melimpahkan karunia dan</w:t>
      </w:r>
      <w:r w:rsidRPr="009557A1">
        <w:rPr>
          <w:spacing w:val="1"/>
        </w:rPr>
        <w:t xml:space="preserve"> </w:t>
      </w:r>
      <w:r w:rsidRPr="009557A1">
        <w:t>hidayah</w:t>
      </w:r>
      <w:r w:rsidRPr="009557A1">
        <w:rPr>
          <w:spacing w:val="1"/>
        </w:rPr>
        <w:t xml:space="preserve"> </w:t>
      </w:r>
      <w:r w:rsidRPr="009557A1">
        <w:t>–</w:t>
      </w:r>
      <w:r w:rsidRPr="009557A1">
        <w:rPr>
          <w:spacing w:val="1"/>
        </w:rPr>
        <w:t xml:space="preserve"> </w:t>
      </w:r>
      <w:r w:rsidRPr="009557A1">
        <w:t>Nya,</w:t>
      </w:r>
      <w:r w:rsidRPr="009557A1">
        <w:rPr>
          <w:spacing w:val="1"/>
        </w:rPr>
        <w:t xml:space="preserve"> </w:t>
      </w:r>
      <w:r w:rsidRPr="009557A1">
        <w:t>serta</w:t>
      </w:r>
      <w:r w:rsidRPr="009557A1">
        <w:rPr>
          <w:spacing w:val="1"/>
        </w:rPr>
        <w:t xml:space="preserve"> </w:t>
      </w:r>
      <w:r w:rsidRPr="009557A1">
        <w:t>shalawat</w:t>
      </w:r>
      <w:r w:rsidRPr="009557A1">
        <w:rPr>
          <w:spacing w:val="1"/>
        </w:rPr>
        <w:t xml:space="preserve"> </w:t>
      </w:r>
      <w:r w:rsidRPr="009557A1">
        <w:t>dan</w:t>
      </w:r>
      <w:r w:rsidRPr="009557A1">
        <w:rPr>
          <w:spacing w:val="1"/>
        </w:rPr>
        <w:t xml:space="preserve"> </w:t>
      </w:r>
      <w:r w:rsidRPr="009557A1">
        <w:t>salam</w:t>
      </w:r>
      <w:r w:rsidRPr="009557A1">
        <w:rPr>
          <w:spacing w:val="1"/>
        </w:rPr>
        <w:t xml:space="preserve"> </w:t>
      </w:r>
      <w:r w:rsidRPr="009557A1">
        <w:t>penulis</w:t>
      </w:r>
      <w:r w:rsidRPr="009557A1">
        <w:rPr>
          <w:spacing w:val="1"/>
        </w:rPr>
        <w:t xml:space="preserve"> </w:t>
      </w:r>
      <w:r w:rsidRPr="009557A1">
        <w:rPr>
          <w:lang w:val="en-US"/>
        </w:rPr>
        <w:t>sampaikan</w:t>
      </w:r>
      <w:r w:rsidRPr="009557A1">
        <w:rPr>
          <w:spacing w:val="1"/>
        </w:rPr>
        <w:t xml:space="preserve"> </w:t>
      </w:r>
      <w:r w:rsidRPr="009557A1">
        <w:t>kepada</w:t>
      </w:r>
      <w:r w:rsidRPr="009557A1">
        <w:rPr>
          <w:spacing w:val="1"/>
        </w:rPr>
        <w:t xml:space="preserve"> </w:t>
      </w:r>
      <w:r w:rsidRPr="009557A1">
        <w:t>Nabi</w:t>
      </w:r>
      <w:r w:rsidRPr="009557A1">
        <w:rPr>
          <w:spacing w:val="1"/>
        </w:rPr>
        <w:t xml:space="preserve"> </w:t>
      </w:r>
      <w:r w:rsidRPr="009557A1">
        <w:t xml:space="preserve">Muhammad SAW, sehingga penulis bisa menyelesaikan </w:t>
      </w:r>
      <w:r w:rsidR="0051765E">
        <w:rPr>
          <w:lang w:val="en-US"/>
        </w:rPr>
        <w:t xml:space="preserve">skripsi </w:t>
      </w:r>
      <w:r w:rsidRPr="009557A1">
        <w:t>ini dengan tepat</w:t>
      </w:r>
      <w:r w:rsidRPr="009557A1">
        <w:rPr>
          <w:spacing w:val="1"/>
        </w:rPr>
        <w:t xml:space="preserve"> </w:t>
      </w:r>
      <w:r w:rsidRPr="009557A1">
        <w:t>waktu</w:t>
      </w:r>
      <w:r w:rsidRPr="009557A1">
        <w:rPr>
          <w:spacing w:val="-1"/>
        </w:rPr>
        <w:t xml:space="preserve"> </w:t>
      </w:r>
      <w:r w:rsidRPr="009557A1">
        <w:t>pada</w:t>
      </w:r>
      <w:r w:rsidRPr="009557A1">
        <w:rPr>
          <w:spacing w:val="1"/>
        </w:rPr>
        <w:t xml:space="preserve"> </w:t>
      </w:r>
      <w:r w:rsidRPr="009557A1">
        <w:t>tahun ini</w:t>
      </w:r>
      <w:r w:rsidRPr="009557A1">
        <w:rPr>
          <w:spacing w:val="-1"/>
        </w:rPr>
        <w:t xml:space="preserve"> </w:t>
      </w:r>
      <w:r w:rsidRPr="009557A1">
        <w:t>sebagai syarat</w:t>
      </w:r>
      <w:r w:rsidRPr="009557A1">
        <w:rPr>
          <w:spacing w:val="2"/>
        </w:rPr>
        <w:t xml:space="preserve"> </w:t>
      </w:r>
      <w:r w:rsidRPr="009557A1">
        <w:t>kelulusan</w:t>
      </w:r>
      <w:r w:rsidRPr="009557A1">
        <w:rPr>
          <w:spacing w:val="59"/>
        </w:rPr>
        <w:t xml:space="preserve"> </w:t>
      </w:r>
      <w:r w:rsidRPr="009557A1">
        <w:t>strata</w:t>
      </w:r>
      <w:r w:rsidRPr="009557A1">
        <w:rPr>
          <w:spacing w:val="1"/>
        </w:rPr>
        <w:t xml:space="preserve"> </w:t>
      </w:r>
      <w:r w:rsidRPr="009557A1">
        <w:t>satu.</w:t>
      </w:r>
    </w:p>
    <w:p w14:paraId="6E7A8045" w14:textId="48A2B3E7" w:rsidR="005151E5" w:rsidRPr="009557A1" w:rsidRDefault="005151E5" w:rsidP="00727C05">
      <w:pPr>
        <w:spacing w:line="360" w:lineRule="auto"/>
        <w:ind w:left="993" w:right="939" w:firstLine="447"/>
        <w:jc w:val="both"/>
        <w:rPr>
          <w:sz w:val="24"/>
          <w:szCs w:val="24"/>
          <w:lang w:val="en-US"/>
        </w:rPr>
      </w:pPr>
      <w:r w:rsidRPr="009557A1">
        <w:t>Laporan penelitian</w:t>
      </w:r>
      <w:r w:rsidRPr="009557A1">
        <w:rPr>
          <w:spacing w:val="1"/>
        </w:rPr>
        <w:t xml:space="preserve"> </w:t>
      </w:r>
      <w:r w:rsidRPr="009557A1">
        <w:t>yang berjudul</w:t>
      </w:r>
      <w:r w:rsidRPr="009557A1">
        <w:rPr>
          <w:spacing w:val="1"/>
        </w:rPr>
        <w:t xml:space="preserve"> </w:t>
      </w:r>
      <w:r w:rsidRPr="009557A1">
        <w:t>“</w:t>
      </w:r>
      <w:r w:rsidRPr="009557A1">
        <w:rPr>
          <w:bCs/>
          <w:sz w:val="24"/>
          <w:szCs w:val="24"/>
          <w:lang w:val="en-US"/>
        </w:rPr>
        <w:t>PENGARUH PEMBERIAN</w:t>
      </w:r>
      <w:r w:rsidRPr="009557A1">
        <w:rPr>
          <w:bCs/>
          <w:sz w:val="24"/>
          <w:szCs w:val="24"/>
        </w:rPr>
        <w:t xml:space="preserve"> TEPUNG </w:t>
      </w:r>
      <w:r w:rsidRPr="009557A1">
        <w:rPr>
          <w:bCs/>
          <w:sz w:val="24"/>
          <w:szCs w:val="24"/>
          <w:lang w:val="en-US"/>
        </w:rPr>
        <w:t>TOMAT</w:t>
      </w:r>
      <w:r w:rsidRPr="009557A1">
        <w:rPr>
          <w:bCs/>
          <w:sz w:val="24"/>
          <w:szCs w:val="24"/>
        </w:rPr>
        <w:t xml:space="preserve"> (</w:t>
      </w:r>
      <w:r w:rsidRPr="009557A1">
        <w:rPr>
          <w:bCs/>
          <w:i/>
          <w:iCs/>
          <w:sz w:val="24"/>
          <w:szCs w:val="24"/>
          <w:lang w:val="en-ID"/>
        </w:rPr>
        <w:t>Solanum lycopersicum</w:t>
      </w:r>
      <w:r w:rsidRPr="009557A1">
        <w:rPr>
          <w:bCs/>
          <w:sz w:val="24"/>
          <w:szCs w:val="24"/>
        </w:rPr>
        <w:t xml:space="preserve">) </w:t>
      </w:r>
      <w:r w:rsidRPr="009557A1">
        <w:rPr>
          <w:bCs/>
          <w:sz w:val="24"/>
          <w:szCs w:val="24"/>
          <w:lang w:val="en-US"/>
        </w:rPr>
        <w:t>DAN TEPUNG LABU KUNING (</w:t>
      </w:r>
      <w:r w:rsidRPr="009557A1">
        <w:rPr>
          <w:bCs/>
          <w:i/>
          <w:iCs/>
          <w:spacing w:val="-5"/>
          <w:sz w:val="24"/>
          <w:szCs w:val="24"/>
          <w:lang w:val="en-ID"/>
        </w:rPr>
        <w:t>Cucurbita moschata D</w:t>
      </w:r>
      <w:r w:rsidRPr="009557A1">
        <w:rPr>
          <w:bCs/>
          <w:spacing w:val="-5"/>
          <w:sz w:val="24"/>
          <w:szCs w:val="24"/>
          <w:lang w:val="en-ID"/>
        </w:rPr>
        <w:t xml:space="preserve">.)  PADA PAKAN </w:t>
      </w:r>
      <w:r w:rsidRPr="009557A1">
        <w:rPr>
          <w:bCs/>
          <w:sz w:val="24"/>
          <w:szCs w:val="24"/>
          <w:lang w:val="en-US"/>
        </w:rPr>
        <w:t xml:space="preserve">TERHADAP PERTUMBUHAN DAN KECERAHAN WARNA IKAN </w:t>
      </w:r>
      <w:r w:rsidRPr="009557A1">
        <w:rPr>
          <w:sz w:val="24"/>
        </w:rPr>
        <w:t>KOI (</w:t>
      </w:r>
      <w:r w:rsidRPr="009557A1">
        <w:rPr>
          <w:i/>
          <w:sz w:val="24"/>
        </w:rPr>
        <w:t>Cyprinus carpio</w:t>
      </w:r>
      <w:r w:rsidRPr="009557A1">
        <w:rPr>
          <w:sz w:val="24"/>
        </w:rPr>
        <w:t>)</w:t>
      </w:r>
      <w:r w:rsidRPr="009557A1">
        <w:t>”</w:t>
      </w:r>
      <w:r w:rsidRPr="009557A1">
        <w:rPr>
          <w:spacing w:val="18"/>
        </w:rPr>
        <w:t xml:space="preserve"> </w:t>
      </w:r>
      <w:r w:rsidRPr="009557A1">
        <w:t>yang</w:t>
      </w:r>
      <w:r w:rsidRPr="009557A1">
        <w:rPr>
          <w:lang w:val="en-US"/>
        </w:rPr>
        <w:t xml:space="preserve"> </w:t>
      </w:r>
      <w:r w:rsidRPr="009557A1">
        <w:t>dilaksanakan</w:t>
      </w:r>
      <w:r w:rsidRPr="009557A1">
        <w:rPr>
          <w:spacing w:val="19"/>
        </w:rPr>
        <w:t xml:space="preserve"> </w:t>
      </w:r>
      <w:r w:rsidRPr="009557A1">
        <w:t>pada</w:t>
      </w:r>
      <w:r w:rsidRPr="009557A1">
        <w:rPr>
          <w:spacing w:val="22"/>
        </w:rPr>
        <w:t xml:space="preserve"> </w:t>
      </w:r>
      <w:r w:rsidRPr="009557A1">
        <w:rPr>
          <w:spacing w:val="1"/>
          <w:lang w:val="en-US"/>
        </w:rPr>
        <w:t>Tanggal 20 November sampai 20 Desember 2023</w:t>
      </w:r>
    </w:p>
    <w:p w14:paraId="6C97C73B" w14:textId="77777777" w:rsidR="005151E5" w:rsidRPr="009557A1" w:rsidRDefault="005151E5" w:rsidP="00727C05">
      <w:pPr>
        <w:pStyle w:val="BodyText"/>
        <w:spacing w:line="360" w:lineRule="auto"/>
        <w:ind w:left="968" w:right="871" w:firstLine="720"/>
      </w:pPr>
    </w:p>
    <w:p w14:paraId="15C31F7E" w14:textId="77777777" w:rsidR="005151E5" w:rsidRPr="009557A1" w:rsidRDefault="005151E5" w:rsidP="00727C05">
      <w:pPr>
        <w:pStyle w:val="BodyText"/>
        <w:spacing w:line="360" w:lineRule="auto"/>
        <w:ind w:left="968" w:right="871" w:firstLine="472"/>
        <w:jc w:val="both"/>
      </w:pPr>
      <w:r w:rsidRPr="009557A1">
        <w:t>Penulis</w:t>
      </w:r>
      <w:r w:rsidRPr="009557A1">
        <w:rPr>
          <w:spacing w:val="10"/>
        </w:rPr>
        <w:t xml:space="preserve"> </w:t>
      </w:r>
      <w:r w:rsidRPr="009557A1">
        <w:t>mengucapkan</w:t>
      </w:r>
      <w:r w:rsidRPr="009557A1">
        <w:rPr>
          <w:spacing w:val="12"/>
        </w:rPr>
        <w:t xml:space="preserve"> </w:t>
      </w:r>
      <w:r w:rsidRPr="009557A1">
        <w:t>banyak</w:t>
      </w:r>
      <w:r w:rsidRPr="009557A1">
        <w:rPr>
          <w:spacing w:val="12"/>
        </w:rPr>
        <w:t xml:space="preserve"> </w:t>
      </w:r>
      <w:r w:rsidRPr="009557A1">
        <w:t>terimakasih</w:t>
      </w:r>
      <w:r w:rsidRPr="009557A1">
        <w:rPr>
          <w:spacing w:val="10"/>
        </w:rPr>
        <w:t xml:space="preserve"> </w:t>
      </w:r>
      <w:r w:rsidRPr="009557A1">
        <w:t>ke</w:t>
      </w:r>
      <w:r w:rsidRPr="009557A1">
        <w:rPr>
          <w:spacing w:val="11"/>
        </w:rPr>
        <w:t xml:space="preserve"> </w:t>
      </w:r>
      <w:r w:rsidRPr="009557A1">
        <w:t>semua</w:t>
      </w:r>
      <w:r w:rsidRPr="009557A1">
        <w:rPr>
          <w:spacing w:val="11"/>
        </w:rPr>
        <w:t xml:space="preserve"> </w:t>
      </w:r>
      <w:r w:rsidRPr="009557A1">
        <w:t>pihak</w:t>
      </w:r>
      <w:r w:rsidRPr="009557A1">
        <w:rPr>
          <w:spacing w:val="10"/>
        </w:rPr>
        <w:t xml:space="preserve"> </w:t>
      </w:r>
      <w:r w:rsidRPr="009557A1">
        <w:t>yang</w:t>
      </w:r>
      <w:r w:rsidRPr="009557A1">
        <w:rPr>
          <w:spacing w:val="10"/>
        </w:rPr>
        <w:t xml:space="preserve"> </w:t>
      </w:r>
      <w:r w:rsidRPr="009557A1">
        <w:t>telah</w:t>
      </w:r>
      <w:r w:rsidRPr="009557A1">
        <w:rPr>
          <w:spacing w:val="-57"/>
        </w:rPr>
        <w:t xml:space="preserve"> </w:t>
      </w:r>
      <w:r w:rsidRPr="009557A1">
        <w:t>membimbing</w:t>
      </w:r>
      <w:r w:rsidRPr="009557A1">
        <w:rPr>
          <w:spacing w:val="-4"/>
        </w:rPr>
        <w:t xml:space="preserve"> </w:t>
      </w:r>
      <w:r w:rsidRPr="009557A1">
        <w:t>dan</w:t>
      </w:r>
      <w:r w:rsidRPr="009557A1">
        <w:rPr>
          <w:spacing w:val="-1"/>
        </w:rPr>
        <w:t xml:space="preserve"> </w:t>
      </w:r>
      <w:r w:rsidRPr="009557A1">
        <w:t>mendukung penulis</w:t>
      </w:r>
      <w:r w:rsidRPr="009557A1">
        <w:rPr>
          <w:spacing w:val="-3"/>
        </w:rPr>
        <w:t xml:space="preserve"> </w:t>
      </w:r>
      <w:r w:rsidRPr="009557A1">
        <w:t>untuk</w:t>
      </w:r>
      <w:r w:rsidRPr="009557A1">
        <w:rPr>
          <w:spacing w:val="-1"/>
        </w:rPr>
        <w:t xml:space="preserve"> </w:t>
      </w:r>
      <w:r w:rsidRPr="009557A1">
        <w:t>terus semangat</w:t>
      </w:r>
      <w:r w:rsidRPr="009557A1">
        <w:rPr>
          <w:spacing w:val="-1"/>
        </w:rPr>
        <w:t xml:space="preserve"> </w:t>
      </w:r>
      <w:r w:rsidRPr="009557A1">
        <w:t>dan</w:t>
      </w:r>
      <w:r w:rsidRPr="009557A1">
        <w:rPr>
          <w:spacing w:val="-1"/>
        </w:rPr>
        <w:t xml:space="preserve"> </w:t>
      </w:r>
      <w:r w:rsidRPr="009557A1">
        <w:t>tak</w:t>
      </w:r>
      <w:r w:rsidRPr="009557A1">
        <w:rPr>
          <w:spacing w:val="1"/>
        </w:rPr>
        <w:t xml:space="preserve"> </w:t>
      </w:r>
      <w:r w:rsidRPr="009557A1">
        <w:t>kenal</w:t>
      </w:r>
      <w:r w:rsidRPr="009557A1">
        <w:rPr>
          <w:spacing w:val="-1"/>
        </w:rPr>
        <w:t xml:space="preserve"> </w:t>
      </w:r>
      <w:r w:rsidRPr="009557A1">
        <w:t>lelah</w:t>
      </w:r>
      <w:r w:rsidRPr="009557A1">
        <w:rPr>
          <w:spacing w:val="1"/>
        </w:rPr>
        <w:t xml:space="preserve"> </w:t>
      </w:r>
      <w:r w:rsidRPr="009557A1">
        <w:t>:</w:t>
      </w:r>
    </w:p>
    <w:p w14:paraId="799BDE64" w14:textId="77777777" w:rsidR="005151E5" w:rsidRPr="009557A1" w:rsidRDefault="005151E5" w:rsidP="00727C05">
      <w:pPr>
        <w:pStyle w:val="ListParagraph"/>
        <w:numPr>
          <w:ilvl w:val="1"/>
          <w:numId w:val="13"/>
        </w:numPr>
        <w:tabs>
          <w:tab w:val="left" w:pos="2048"/>
        </w:tabs>
        <w:spacing w:line="360" w:lineRule="auto"/>
        <w:ind w:right="959"/>
        <w:jc w:val="both"/>
        <w:rPr>
          <w:sz w:val="24"/>
        </w:rPr>
      </w:pPr>
      <w:r w:rsidRPr="009557A1">
        <w:rPr>
          <w:sz w:val="24"/>
        </w:rPr>
        <w:t>Bapak</w:t>
      </w:r>
      <w:r w:rsidRPr="009557A1">
        <w:rPr>
          <w:spacing w:val="1"/>
          <w:sz w:val="24"/>
        </w:rPr>
        <w:t xml:space="preserve"> </w:t>
      </w:r>
      <w:r w:rsidRPr="009557A1">
        <w:rPr>
          <w:sz w:val="24"/>
        </w:rPr>
        <w:t>Dr. Ir. S</w:t>
      </w:r>
      <w:r w:rsidRPr="009557A1">
        <w:rPr>
          <w:sz w:val="24"/>
          <w:lang w:val="en-US"/>
        </w:rPr>
        <w:t>uyono</w:t>
      </w:r>
      <w:r w:rsidRPr="009557A1">
        <w:rPr>
          <w:sz w:val="24"/>
        </w:rPr>
        <w:t xml:space="preserve">, M. </w:t>
      </w:r>
      <w:r w:rsidRPr="009557A1">
        <w:rPr>
          <w:sz w:val="24"/>
          <w:lang w:val="en-US"/>
        </w:rPr>
        <w:t>P</w:t>
      </w:r>
      <w:r w:rsidRPr="009557A1">
        <w:rPr>
          <w:sz w:val="24"/>
        </w:rPr>
        <w:t>i selaku</w:t>
      </w:r>
      <w:r w:rsidRPr="009557A1">
        <w:rPr>
          <w:spacing w:val="1"/>
          <w:sz w:val="24"/>
        </w:rPr>
        <w:t xml:space="preserve"> </w:t>
      </w:r>
      <w:r w:rsidRPr="009557A1">
        <w:rPr>
          <w:sz w:val="24"/>
        </w:rPr>
        <w:t>Dosen</w:t>
      </w:r>
      <w:r w:rsidRPr="009557A1">
        <w:rPr>
          <w:spacing w:val="1"/>
          <w:sz w:val="24"/>
        </w:rPr>
        <w:t xml:space="preserve"> </w:t>
      </w:r>
      <w:r w:rsidRPr="009557A1">
        <w:rPr>
          <w:sz w:val="24"/>
        </w:rPr>
        <w:t>Pembimbing</w:t>
      </w:r>
      <w:r w:rsidRPr="009557A1">
        <w:rPr>
          <w:spacing w:val="1"/>
          <w:sz w:val="24"/>
        </w:rPr>
        <w:t xml:space="preserve"> </w:t>
      </w:r>
      <w:proofErr w:type="gramStart"/>
      <w:r w:rsidRPr="009557A1">
        <w:rPr>
          <w:sz w:val="24"/>
        </w:rPr>
        <w:t>Pertama</w:t>
      </w:r>
      <w:r w:rsidR="000922B8">
        <w:rPr>
          <w:sz w:val="24"/>
        </w:rPr>
        <w:t xml:space="preserve"> </w:t>
      </w:r>
      <w:r w:rsidRPr="009557A1">
        <w:rPr>
          <w:spacing w:val="-57"/>
          <w:sz w:val="24"/>
        </w:rPr>
        <w:t xml:space="preserve"> </w:t>
      </w:r>
      <w:r w:rsidRPr="009557A1">
        <w:rPr>
          <w:sz w:val="24"/>
        </w:rPr>
        <w:t>Skripsi</w:t>
      </w:r>
      <w:proofErr w:type="gramEnd"/>
      <w:r w:rsidRPr="009557A1">
        <w:rPr>
          <w:sz w:val="24"/>
        </w:rPr>
        <w:t xml:space="preserve"> Program Studi Budidaya Perairan Fakultas Perikanan dan Ilmu</w:t>
      </w:r>
      <w:r w:rsidRPr="009557A1">
        <w:rPr>
          <w:spacing w:val="1"/>
          <w:sz w:val="24"/>
        </w:rPr>
        <w:t xml:space="preserve"> </w:t>
      </w:r>
      <w:r w:rsidRPr="009557A1">
        <w:rPr>
          <w:sz w:val="24"/>
        </w:rPr>
        <w:t>Kelautan.</w:t>
      </w:r>
    </w:p>
    <w:p w14:paraId="6BAF9651" w14:textId="77777777" w:rsidR="005151E5" w:rsidRPr="009557A1" w:rsidRDefault="005151E5" w:rsidP="00727C05">
      <w:pPr>
        <w:pStyle w:val="ListParagraph"/>
        <w:numPr>
          <w:ilvl w:val="1"/>
          <w:numId w:val="13"/>
        </w:numPr>
        <w:tabs>
          <w:tab w:val="left" w:pos="2048"/>
        </w:tabs>
        <w:spacing w:line="360" w:lineRule="auto"/>
        <w:ind w:right="959"/>
        <w:jc w:val="both"/>
        <w:rPr>
          <w:sz w:val="24"/>
        </w:rPr>
      </w:pPr>
      <w:r w:rsidRPr="009557A1">
        <w:rPr>
          <w:sz w:val="24"/>
        </w:rPr>
        <w:t>Ibu Ibu Dra. Hj. Sri Mulatsih, M. Si selaku Dosen Pembimbing Dua Skripsi</w:t>
      </w:r>
      <w:r w:rsidRPr="009557A1">
        <w:rPr>
          <w:spacing w:val="1"/>
          <w:sz w:val="24"/>
        </w:rPr>
        <w:t xml:space="preserve"> </w:t>
      </w:r>
      <w:r w:rsidRPr="009557A1">
        <w:rPr>
          <w:sz w:val="24"/>
        </w:rPr>
        <w:t>Program</w:t>
      </w:r>
      <w:r w:rsidRPr="009557A1">
        <w:rPr>
          <w:spacing w:val="1"/>
          <w:sz w:val="24"/>
        </w:rPr>
        <w:t xml:space="preserve"> </w:t>
      </w:r>
      <w:r w:rsidRPr="009557A1">
        <w:rPr>
          <w:sz w:val="24"/>
        </w:rPr>
        <w:t>Studi</w:t>
      </w:r>
      <w:r w:rsidRPr="009557A1">
        <w:rPr>
          <w:spacing w:val="1"/>
          <w:sz w:val="24"/>
        </w:rPr>
        <w:t xml:space="preserve"> </w:t>
      </w:r>
      <w:r w:rsidRPr="009557A1">
        <w:rPr>
          <w:sz w:val="24"/>
        </w:rPr>
        <w:t>Budidaya</w:t>
      </w:r>
      <w:r w:rsidRPr="009557A1">
        <w:rPr>
          <w:spacing w:val="1"/>
          <w:sz w:val="24"/>
        </w:rPr>
        <w:t xml:space="preserve"> </w:t>
      </w:r>
      <w:r w:rsidRPr="009557A1">
        <w:rPr>
          <w:sz w:val="24"/>
        </w:rPr>
        <w:t>Perairan</w:t>
      </w:r>
      <w:r w:rsidRPr="009557A1">
        <w:rPr>
          <w:spacing w:val="1"/>
          <w:sz w:val="24"/>
        </w:rPr>
        <w:t xml:space="preserve"> </w:t>
      </w:r>
      <w:r w:rsidRPr="009557A1">
        <w:rPr>
          <w:sz w:val="24"/>
        </w:rPr>
        <w:t>Fakultas</w:t>
      </w:r>
      <w:r w:rsidRPr="009557A1">
        <w:rPr>
          <w:spacing w:val="1"/>
          <w:sz w:val="24"/>
        </w:rPr>
        <w:t xml:space="preserve"> </w:t>
      </w:r>
      <w:r w:rsidRPr="009557A1">
        <w:rPr>
          <w:sz w:val="24"/>
        </w:rPr>
        <w:t>Perikanan</w:t>
      </w:r>
      <w:r w:rsidRPr="009557A1">
        <w:rPr>
          <w:spacing w:val="1"/>
          <w:sz w:val="24"/>
        </w:rPr>
        <w:t xml:space="preserve"> </w:t>
      </w:r>
      <w:r w:rsidRPr="009557A1">
        <w:rPr>
          <w:sz w:val="24"/>
        </w:rPr>
        <w:t>dan</w:t>
      </w:r>
      <w:r w:rsidRPr="009557A1">
        <w:rPr>
          <w:spacing w:val="1"/>
          <w:sz w:val="24"/>
        </w:rPr>
        <w:t xml:space="preserve"> </w:t>
      </w:r>
      <w:r w:rsidRPr="009557A1">
        <w:rPr>
          <w:sz w:val="24"/>
        </w:rPr>
        <w:t>Ilmu</w:t>
      </w:r>
      <w:r w:rsidRPr="009557A1">
        <w:rPr>
          <w:spacing w:val="1"/>
          <w:sz w:val="24"/>
        </w:rPr>
        <w:t xml:space="preserve"> </w:t>
      </w:r>
      <w:r w:rsidRPr="009557A1">
        <w:rPr>
          <w:sz w:val="24"/>
        </w:rPr>
        <w:t>Kelautan.</w:t>
      </w:r>
    </w:p>
    <w:p w14:paraId="4A268228" w14:textId="5688F6BE" w:rsidR="005151E5" w:rsidRPr="009557A1" w:rsidRDefault="005151E5" w:rsidP="00727C05">
      <w:pPr>
        <w:pStyle w:val="ListParagraph"/>
        <w:numPr>
          <w:ilvl w:val="1"/>
          <w:numId w:val="13"/>
        </w:numPr>
        <w:tabs>
          <w:tab w:val="left" w:pos="2048"/>
        </w:tabs>
        <w:spacing w:line="360" w:lineRule="auto"/>
        <w:ind w:right="961"/>
        <w:jc w:val="both"/>
        <w:rPr>
          <w:sz w:val="24"/>
        </w:rPr>
      </w:pPr>
      <w:r w:rsidRPr="009557A1">
        <w:rPr>
          <w:sz w:val="24"/>
        </w:rPr>
        <w:t>Bapak</w:t>
      </w:r>
      <w:r w:rsidR="004D1132">
        <w:rPr>
          <w:sz w:val="24"/>
        </w:rPr>
        <w:t xml:space="preserve"> Dr.</w:t>
      </w:r>
      <w:r w:rsidRPr="009557A1">
        <w:rPr>
          <w:sz w:val="24"/>
        </w:rPr>
        <w:t xml:space="preserve"> Noor Zuhry, S. Pi., M. Si selaku Dekan Fakultas Perikanan dan</w:t>
      </w:r>
      <w:r w:rsidRPr="009557A1">
        <w:rPr>
          <w:spacing w:val="1"/>
          <w:sz w:val="24"/>
        </w:rPr>
        <w:t xml:space="preserve"> </w:t>
      </w:r>
      <w:r w:rsidRPr="009557A1">
        <w:rPr>
          <w:sz w:val="24"/>
        </w:rPr>
        <w:t>Ilmu</w:t>
      </w:r>
      <w:r w:rsidRPr="009557A1">
        <w:rPr>
          <w:spacing w:val="-1"/>
          <w:sz w:val="24"/>
        </w:rPr>
        <w:t xml:space="preserve"> </w:t>
      </w:r>
      <w:r w:rsidRPr="009557A1">
        <w:rPr>
          <w:sz w:val="24"/>
        </w:rPr>
        <w:t>Kelautan</w:t>
      </w:r>
      <w:r w:rsidRPr="009557A1">
        <w:rPr>
          <w:spacing w:val="2"/>
          <w:sz w:val="24"/>
        </w:rPr>
        <w:t xml:space="preserve"> </w:t>
      </w:r>
      <w:r w:rsidRPr="009557A1">
        <w:rPr>
          <w:sz w:val="24"/>
        </w:rPr>
        <w:t>Universitas Pancasakti</w:t>
      </w:r>
      <w:r w:rsidRPr="009557A1">
        <w:rPr>
          <w:spacing w:val="-3"/>
          <w:sz w:val="24"/>
        </w:rPr>
        <w:t xml:space="preserve"> </w:t>
      </w:r>
      <w:r w:rsidRPr="009557A1">
        <w:rPr>
          <w:sz w:val="24"/>
        </w:rPr>
        <w:t>Tegal.</w:t>
      </w:r>
    </w:p>
    <w:p w14:paraId="425C258D" w14:textId="77777777" w:rsidR="005151E5" w:rsidRDefault="005151E5" w:rsidP="00727C05">
      <w:pPr>
        <w:pStyle w:val="ListParagraph"/>
        <w:numPr>
          <w:ilvl w:val="1"/>
          <w:numId w:val="13"/>
        </w:numPr>
        <w:tabs>
          <w:tab w:val="left" w:pos="2048"/>
        </w:tabs>
        <w:spacing w:line="360" w:lineRule="auto"/>
        <w:ind w:right="961"/>
        <w:jc w:val="both"/>
        <w:rPr>
          <w:sz w:val="24"/>
        </w:rPr>
      </w:pPr>
      <w:r w:rsidRPr="009557A1">
        <w:rPr>
          <w:sz w:val="24"/>
        </w:rPr>
        <w:t>Ibu Ninik Umi Hartanti, S. Si., M. Si selaku Wakil Dekan</w:t>
      </w:r>
      <w:r w:rsidRPr="009557A1">
        <w:rPr>
          <w:sz w:val="24"/>
          <w:lang w:val="en-US"/>
        </w:rPr>
        <w:t xml:space="preserve"> </w:t>
      </w:r>
      <w:r w:rsidRPr="009557A1">
        <w:rPr>
          <w:sz w:val="24"/>
        </w:rPr>
        <w:t>Fakultas</w:t>
      </w:r>
      <w:r w:rsidRPr="009557A1">
        <w:rPr>
          <w:spacing w:val="1"/>
          <w:sz w:val="24"/>
        </w:rPr>
        <w:t xml:space="preserve"> </w:t>
      </w:r>
      <w:r w:rsidRPr="009557A1">
        <w:rPr>
          <w:sz w:val="24"/>
        </w:rPr>
        <w:t>Perikanan</w:t>
      </w:r>
      <w:r w:rsidRPr="009557A1">
        <w:rPr>
          <w:spacing w:val="1"/>
          <w:sz w:val="24"/>
        </w:rPr>
        <w:t xml:space="preserve"> </w:t>
      </w:r>
      <w:r w:rsidRPr="009557A1">
        <w:rPr>
          <w:sz w:val="24"/>
        </w:rPr>
        <w:t>dan</w:t>
      </w:r>
      <w:r w:rsidRPr="009557A1">
        <w:rPr>
          <w:spacing w:val="1"/>
          <w:sz w:val="24"/>
        </w:rPr>
        <w:t xml:space="preserve"> </w:t>
      </w:r>
      <w:r w:rsidRPr="009557A1">
        <w:rPr>
          <w:sz w:val="24"/>
        </w:rPr>
        <w:t>Ilmu</w:t>
      </w:r>
      <w:r w:rsidRPr="009557A1">
        <w:rPr>
          <w:spacing w:val="1"/>
          <w:sz w:val="24"/>
        </w:rPr>
        <w:t xml:space="preserve"> </w:t>
      </w:r>
      <w:r w:rsidRPr="009557A1">
        <w:rPr>
          <w:sz w:val="24"/>
        </w:rPr>
        <w:t>Kelautan</w:t>
      </w:r>
      <w:r w:rsidRPr="009557A1">
        <w:rPr>
          <w:spacing w:val="1"/>
          <w:sz w:val="24"/>
        </w:rPr>
        <w:t xml:space="preserve"> </w:t>
      </w:r>
      <w:r w:rsidRPr="009557A1">
        <w:rPr>
          <w:sz w:val="24"/>
        </w:rPr>
        <w:t>Universitas</w:t>
      </w:r>
      <w:r w:rsidRPr="009557A1">
        <w:rPr>
          <w:spacing w:val="1"/>
          <w:sz w:val="24"/>
        </w:rPr>
        <w:t xml:space="preserve"> </w:t>
      </w:r>
      <w:r w:rsidRPr="009557A1">
        <w:rPr>
          <w:sz w:val="24"/>
        </w:rPr>
        <w:t>Pancasakti</w:t>
      </w:r>
      <w:r w:rsidRPr="009557A1">
        <w:rPr>
          <w:spacing w:val="-3"/>
          <w:sz w:val="24"/>
        </w:rPr>
        <w:t xml:space="preserve"> </w:t>
      </w:r>
      <w:r w:rsidRPr="009557A1">
        <w:rPr>
          <w:sz w:val="24"/>
        </w:rPr>
        <w:t>Tegal.</w:t>
      </w:r>
    </w:p>
    <w:p w14:paraId="64197713" w14:textId="269B5ED3" w:rsidR="00EB338F" w:rsidRDefault="00EB338F" w:rsidP="00EB338F">
      <w:pPr>
        <w:pStyle w:val="ListParagraph"/>
        <w:numPr>
          <w:ilvl w:val="1"/>
          <w:numId w:val="13"/>
        </w:numPr>
        <w:tabs>
          <w:tab w:val="left" w:pos="2048"/>
        </w:tabs>
        <w:spacing w:line="360" w:lineRule="auto"/>
        <w:ind w:right="960"/>
        <w:jc w:val="both"/>
        <w:rPr>
          <w:sz w:val="24"/>
        </w:rPr>
      </w:pPr>
      <w:r w:rsidRPr="009557A1">
        <w:rPr>
          <w:sz w:val="24"/>
        </w:rPr>
        <w:t>Kedua orangtua tercinta, keluarga dan sahabat terkasih yang senantiasa</w:t>
      </w:r>
      <w:r w:rsidRPr="009557A1">
        <w:rPr>
          <w:spacing w:val="-57"/>
          <w:sz w:val="24"/>
        </w:rPr>
        <w:t xml:space="preserve"> </w:t>
      </w:r>
      <w:r w:rsidRPr="009557A1">
        <w:rPr>
          <w:sz w:val="24"/>
        </w:rPr>
        <w:t>mendukung</w:t>
      </w:r>
      <w:r w:rsidRPr="009557A1">
        <w:rPr>
          <w:spacing w:val="1"/>
          <w:sz w:val="24"/>
        </w:rPr>
        <w:t xml:space="preserve"> </w:t>
      </w:r>
      <w:r w:rsidRPr="009557A1">
        <w:rPr>
          <w:sz w:val="24"/>
        </w:rPr>
        <w:t>serta</w:t>
      </w:r>
      <w:r w:rsidRPr="009557A1">
        <w:rPr>
          <w:spacing w:val="1"/>
          <w:sz w:val="24"/>
        </w:rPr>
        <w:t xml:space="preserve"> </w:t>
      </w:r>
      <w:r w:rsidRPr="009557A1">
        <w:rPr>
          <w:sz w:val="24"/>
        </w:rPr>
        <w:t>mendo’akan</w:t>
      </w:r>
      <w:r w:rsidRPr="009557A1">
        <w:rPr>
          <w:spacing w:val="1"/>
          <w:sz w:val="24"/>
        </w:rPr>
        <w:t xml:space="preserve"> </w:t>
      </w:r>
      <w:r w:rsidRPr="009557A1">
        <w:rPr>
          <w:sz w:val="24"/>
        </w:rPr>
        <w:t>tiada</w:t>
      </w:r>
      <w:r w:rsidRPr="009557A1">
        <w:rPr>
          <w:spacing w:val="1"/>
          <w:sz w:val="24"/>
        </w:rPr>
        <w:t xml:space="preserve"> </w:t>
      </w:r>
      <w:r w:rsidRPr="009557A1">
        <w:rPr>
          <w:sz w:val="24"/>
        </w:rPr>
        <w:t>henti</w:t>
      </w:r>
      <w:r w:rsidRPr="009557A1">
        <w:rPr>
          <w:spacing w:val="1"/>
          <w:sz w:val="24"/>
        </w:rPr>
        <w:t xml:space="preserve"> </w:t>
      </w:r>
      <w:r w:rsidRPr="009557A1">
        <w:rPr>
          <w:sz w:val="24"/>
        </w:rPr>
        <w:t>sehingga</w:t>
      </w:r>
      <w:r w:rsidRPr="009557A1">
        <w:rPr>
          <w:spacing w:val="1"/>
          <w:sz w:val="24"/>
        </w:rPr>
        <w:t xml:space="preserve"> </w:t>
      </w:r>
      <w:r w:rsidRPr="009557A1">
        <w:rPr>
          <w:sz w:val="24"/>
        </w:rPr>
        <w:t>penulis</w:t>
      </w:r>
      <w:r w:rsidRPr="009557A1">
        <w:rPr>
          <w:spacing w:val="1"/>
          <w:sz w:val="24"/>
        </w:rPr>
        <w:t xml:space="preserve"> </w:t>
      </w:r>
      <w:r w:rsidRPr="009557A1">
        <w:rPr>
          <w:sz w:val="24"/>
        </w:rPr>
        <w:t>dapat</w:t>
      </w:r>
      <w:r w:rsidRPr="009557A1">
        <w:rPr>
          <w:spacing w:val="1"/>
          <w:sz w:val="24"/>
        </w:rPr>
        <w:t xml:space="preserve"> </w:t>
      </w:r>
      <w:r w:rsidRPr="009557A1">
        <w:rPr>
          <w:sz w:val="24"/>
        </w:rPr>
        <w:t>menyelesaikan</w:t>
      </w:r>
      <w:r w:rsidR="0073413A">
        <w:rPr>
          <w:spacing w:val="-1"/>
          <w:sz w:val="24"/>
          <w:lang w:val="en-US"/>
        </w:rPr>
        <w:t xml:space="preserve"> </w:t>
      </w:r>
      <w:r w:rsidRPr="009557A1">
        <w:rPr>
          <w:sz w:val="24"/>
        </w:rPr>
        <w:t>skripsi ini</w:t>
      </w:r>
      <w:r w:rsidRPr="009557A1">
        <w:rPr>
          <w:spacing w:val="-2"/>
          <w:sz w:val="24"/>
        </w:rPr>
        <w:t xml:space="preserve"> </w:t>
      </w:r>
      <w:r w:rsidRPr="009557A1">
        <w:rPr>
          <w:sz w:val="24"/>
        </w:rPr>
        <w:t>dengan</w:t>
      </w:r>
      <w:r w:rsidRPr="009557A1">
        <w:rPr>
          <w:spacing w:val="2"/>
          <w:sz w:val="24"/>
        </w:rPr>
        <w:t xml:space="preserve"> </w:t>
      </w:r>
      <w:r w:rsidRPr="009557A1">
        <w:rPr>
          <w:sz w:val="24"/>
        </w:rPr>
        <w:t>tepat</w:t>
      </w:r>
      <w:r w:rsidRPr="009557A1">
        <w:rPr>
          <w:spacing w:val="-1"/>
          <w:sz w:val="24"/>
        </w:rPr>
        <w:t xml:space="preserve"> </w:t>
      </w:r>
      <w:r w:rsidRPr="009557A1">
        <w:rPr>
          <w:sz w:val="24"/>
        </w:rPr>
        <w:t>waktu.</w:t>
      </w:r>
    </w:p>
    <w:p w14:paraId="3FFA0079" w14:textId="77777777" w:rsidR="00EB338F" w:rsidRPr="00EB338F" w:rsidRDefault="00EB338F" w:rsidP="00EB338F">
      <w:pPr>
        <w:pStyle w:val="ListParagraph"/>
        <w:numPr>
          <w:ilvl w:val="1"/>
          <w:numId w:val="13"/>
        </w:numPr>
        <w:tabs>
          <w:tab w:val="left" w:pos="2048"/>
        </w:tabs>
        <w:spacing w:line="360" w:lineRule="auto"/>
        <w:ind w:right="961"/>
        <w:jc w:val="both"/>
        <w:rPr>
          <w:sz w:val="24"/>
        </w:rPr>
        <w:sectPr w:rsidR="00EB338F" w:rsidRPr="00EB338F" w:rsidSect="00EE0EA8">
          <w:footerReference w:type="default" r:id="rId14"/>
          <w:pgSz w:w="11910" w:h="16840"/>
          <w:pgMar w:top="1580" w:right="740" w:bottom="1560" w:left="1300" w:header="0" w:footer="1366" w:gutter="0"/>
          <w:pgNumType w:start="1"/>
          <w:cols w:space="720"/>
        </w:sectPr>
      </w:pPr>
      <w:r>
        <w:rPr>
          <w:sz w:val="24"/>
          <w:lang w:val="id-ID"/>
        </w:rPr>
        <w:t>Bapak Ashari selaku pengelola Laboratorium SUPM Lebaksiu Tegal</w:t>
      </w:r>
    </w:p>
    <w:p w14:paraId="74F1035C" w14:textId="77777777" w:rsidR="005151E5" w:rsidRPr="009557A1" w:rsidRDefault="005151E5" w:rsidP="00727C05">
      <w:pPr>
        <w:pStyle w:val="BodyText"/>
        <w:spacing w:line="360" w:lineRule="auto"/>
        <w:ind w:left="968" w:right="961" w:firstLine="720"/>
        <w:jc w:val="both"/>
      </w:pPr>
      <w:r w:rsidRPr="009557A1">
        <w:lastRenderedPageBreak/>
        <w:t>Penulis</w:t>
      </w:r>
      <w:r w:rsidRPr="009557A1">
        <w:rPr>
          <w:spacing w:val="1"/>
        </w:rPr>
        <w:t xml:space="preserve"> </w:t>
      </w:r>
      <w:r w:rsidRPr="009557A1">
        <w:t>menyadari</w:t>
      </w:r>
      <w:r w:rsidRPr="009557A1">
        <w:rPr>
          <w:spacing w:val="1"/>
        </w:rPr>
        <w:t xml:space="preserve"> </w:t>
      </w:r>
      <w:r w:rsidRPr="009557A1">
        <w:t>bahwa</w:t>
      </w:r>
      <w:r w:rsidRPr="009557A1">
        <w:rPr>
          <w:spacing w:val="1"/>
        </w:rPr>
        <w:t xml:space="preserve"> </w:t>
      </w:r>
      <w:r w:rsidRPr="009557A1">
        <w:t>dalam</w:t>
      </w:r>
      <w:r w:rsidRPr="009557A1">
        <w:rPr>
          <w:spacing w:val="1"/>
        </w:rPr>
        <w:t xml:space="preserve"> </w:t>
      </w:r>
      <w:r w:rsidRPr="009557A1">
        <w:t>penulisan</w:t>
      </w:r>
      <w:r w:rsidRPr="009557A1">
        <w:rPr>
          <w:spacing w:val="1"/>
          <w:lang w:val="en-US"/>
        </w:rPr>
        <w:t xml:space="preserve"> </w:t>
      </w:r>
      <w:r w:rsidRPr="009557A1">
        <w:t>skripsi</w:t>
      </w:r>
      <w:r w:rsidRPr="009557A1">
        <w:rPr>
          <w:spacing w:val="1"/>
        </w:rPr>
        <w:t xml:space="preserve"> </w:t>
      </w:r>
      <w:r w:rsidRPr="009557A1">
        <w:t>ini</w:t>
      </w:r>
      <w:r w:rsidRPr="009557A1">
        <w:rPr>
          <w:spacing w:val="1"/>
        </w:rPr>
        <w:t xml:space="preserve"> </w:t>
      </w:r>
      <w:r w:rsidRPr="009557A1">
        <w:t>masih</w:t>
      </w:r>
      <w:r w:rsidRPr="009557A1">
        <w:rPr>
          <w:spacing w:val="1"/>
        </w:rPr>
        <w:t xml:space="preserve"> </w:t>
      </w:r>
      <w:r w:rsidRPr="009557A1">
        <w:t>banyak</w:t>
      </w:r>
      <w:r w:rsidRPr="009557A1">
        <w:rPr>
          <w:spacing w:val="1"/>
        </w:rPr>
        <w:t xml:space="preserve"> </w:t>
      </w:r>
      <w:r w:rsidRPr="009557A1">
        <w:t>kekurangan yang harus dibenahi, maka dari itu penulis membutuhkan saran dan</w:t>
      </w:r>
      <w:r w:rsidRPr="009557A1">
        <w:rPr>
          <w:spacing w:val="1"/>
        </w:rPr>
        <w:t xml:space="preserve"> </w:t>
      </w:r>
      <w:r w:rsidRPr="009557A1">
        <w:t>kritik</w:t>
      </w:r>
      <w:r w:rsidRPr="009557A1">
        <w:rPr>
          <w:spacing w:val="-4"/>
        </w:rPr>
        <w:t xml:space="preserve"> </w:t>
      </w:r>
      <w:r w:rsidRPr="009557A1">
        <w:t>membangun</w:t>
      </w:r>
      <w:r w:rsidRPr="009557A1">
        <w:rPr>
          <w:spacing w:val="2"/>
        </w:rPr>
        <w:t xml:space="preserve"> </w:t>
      </w:r>
      <w:r w:rsidRPr="009557A1">
        <w:t>skripsi</w:t>
      </w:r>
      <w:r w:rsidRPr="009557A1">
        <w:rPr>
          <w:spacing w:val="-2"/>
        </w:rPr>
        <w:t xml:space="preserve"> </w:t>
      </w:r>
      <w:r w:rsidRPr="009557A1">
        <w:t>ini untuk kesempurnaan.</w:t>
      </w:r>
    </w:p>
    <w:p w14:paraId="5D1AE5B8" w14:textId="77777777" w:rsidR="005151E5" w:rsidRPr="009557A1" w:rsidRDefault="005151E5" w:rsidP="005151E5">
      <w:pPr>
        <w:pStyle w:val="BodyText"/>
        <w:spacing w:before="1"/>
        <w:rPr>
          <w:sz w:val="36"/>
        </w:rPr>
      </w:pPr>
    </w:p>
    <w:p w14:paraId="6BEBA313" w14:textId="77777777" w:rsidR="005151E5" w:rsidRPr="009557A1" w:rsidRDefault="005151E5" w:rsidP="005151E5">
      <w:pPr>
        <w:pStyle w:val="BodyText"/>
        <w:spacing w:line="720" w:lineRule="auto"/>
        <w:ind w:right="944"/>
        <w:jc w:val="right"/>
        <w:rPr>
          <w:spacing w:val="-57"/>
        </w:rPr>
      </w:pPr>
      <w:r w:rsidRPr="009557A1">
        <w:t>Tegal, 15 Januari 2024</w:t>
      </w:r>
    </w:p>
    <w:p w14:paraId="49DC0AEF" w14:textId="77777777" w:rsidR="005151E5" w:rsidRPr="009557A1" w:rsidRDefault="005151E5" w:rsidP="005151E5">
      <w:pPr>
        <w:pStyle w:val="BodyText"/>
        <w:spacing w:line="720" w:lineRule="auto"/>
        <w:ind w:right="944"/>
        <w:jc w:val="center"/>
        <w:rPr>
          <w:spacing w:val="-57"/>
          <w:lang w:val="en-US"/>
        </w:rPr>
      </w:pPr>
    </w:p>
    <w:p w14:paraId="199C568E" w14:textId="77777777" w:rsidR="005151E5" w:rsidRPr="009557A1" w:rsidRDefault="005151E5" w:rsidP="005151E5">
      <w:pPr>
        <w:pStyle w:val="BodyText"/>
        <w:spacing w:line="720" w:lineRule="auto"/>
        <w:ind w:right="944"/>
        <w:jc w:val="right"/>
        <w:rPr>
          <w:spacing w:val="-57"/>
        </w:rPr>
      </w:pPr>
    </w:p>
    <w:p w14:paraId="1DB1565C" w14:textId="77777777" w:rsidR="005151E5" w:rsidRPr="009557A1" w:rsidRDefault="005151E5" w:rsidP="005151E5">
      <w:pPr>
        <w:pStyle w:val="BodyText"/>
        <w:spacing w:line="720" w:lineRule="auto"/>
        <w:ind w:right="944"/>
        <w:jc w:val="right"/>
        <w:sectPr w:rsidR="005151E5" w:rsidRPr="009557A1" w:rsidSect="00EE0EA8">
          <w:pgSz w:w="11910" w:h="16840"/>
          <w:pgMar w:top="1580" w:right="740" w:bottom="1560" w:left="1300" w:header="0" w:footer="1366" w:gutter="0"/>
          <w:cols w:space="720"/>
        </w:sectPr>
      </w:pPr>
    </w:p>
    <w:p w14:paraId="374AD9EB" w14:textId="77777777" w:rsidR="005151E5" w:rsidRPr="009557A1" w:rsidRDefault="005151E5" w:rsidP="005151E5">
      <w:pPr>
        <w:pStyle w:val="Heading1"/>
        <w:spacing w:before="103"/>
        <w:ind w:right="1014"/>
      </w:pPr>
      <w:bookmarkStart w:id="2" w:name="_TOC_250027"/>
      <w:r w:rsidRPr="009557A1">
        <w:lastRenderedPageBreak/>
        <w:t>DAFTAR</w:t>
      </w:r>
      <w:r w:rsidRPr="009557A1">
        <w:rPr>
          <w:spacing w:val="-3"/>
        </w:rPr>
        <w:t xml:space="preserve"> </w:t>
      </w:r>
      <w:bookmarkEnd w:id="2"/>
      <w:r w:rsidRPr="009557A1">
        <w:t>ISI</w:t>
      </w:r>
    </w:p>
    <w:p w14:paraId="4D96E5AF" w14:textId="77777777" w:rsidR="005151E5" w:rsidRPr="009557A1" w:rsidRDefault="005151E5" w:rsidP="005151E5">
      <w:pPr>
        <w:sectPr w:rsidR="005151E5" w:rsidRPr="009557A1" w:rsidSect="00EE0EA8">
          <w:pgSz w:w="11910" w:h="16840"/>
          <w:pgMar w:top="1580" w:right="740" w:bottom="1870" w:left="1300" w:header="0" w:footer="1366" w:gutter="0"/>
          <w:cols w:space="720"/>
        </w:sectPr>
      </w:pPr>
    </w:p>
    <w:sdt>
      <w:sdtPr>
        <w:id w:val="-2057539275"/>
        <w:docPartObj>
          <w:docPartGallery w:val="Table of Contents"/>
          <w:docPartUnique/>
        </w:docPartObj>
      </w:sdtPr>
      <w:sdtEndPr/>
      <w:sdtContent>
        <w:p w14:paraId="30F65832" w14:textId="77777777" w:rsidR="005151E5" w:rsidRPr="009557A1" w:rsidRDefault="00DC67A6" w:rsidP="005151E5">
          <w:pPr>
            <w:pStyle w:val="TOC1"/>
            <w:tabs>
              <w:tab w:val="right" w:leader="dot" w:pos="8906"/>
            </w:tabs>
            <w:spacing w:before="550"/>
          </w:pPr>
          <w:hyperlink w:anchor="_TOC_250028" w:history="1">
            <w:r w:rsidR="005151E5" w:rsidRPr="009557A1">
              <w:t>KATA PENGANTAR</w:t>
            </w:r>
            <w:r w:rsidR="005151E5" w:rsidRPr="009557A1">
              <w:tab/>
              <w:t>i</w:t>
            </w:r>
          </w:hyperlink>
        </w:p>
        <w:p w14:paraId="75A24609" w14:textId="77777777" w:rsidR="005151E5" w:rsidRPr="009557A1" w:rsidRDefault="00DC67A6" w:rsidP="005151E5">
          <w:pPr>
            <w:pStyle w:val="TOC1"/>
            <w:tabs>
              <w:tab w:val="right" w:leader="dot" w:pos="8906"/>
            </w:tabs>
          </w:pPr>
          <w:hyperlink w:anchor="_TOC_250027" w:history="1">
            <w:r w:rsidR="005151E5" w:rsidRPr="009557A1">
              <w:t>DAFTAR</w:t>
            </w:r>
            <w:r w:rsidR="005151E5" w:rsidRPr="009557A1">
              <w:rPr>
                <w:spacing w:val="-2"/>
              </w:rPr>
              <w:t xml:space="preserve"> </w:t>
            </w:r>
            <w:r w:rsidR="005151E5" w:rsidRPr="009557A1">
              <w:t>ISI</w:t>
            </w:r>
            <w:r w:rsidR="005151E5" w:rsidRPr="009557A1">
              <w:tab/>
              <w:t>iii</w:t>
            </w:r>
          </w:hyperlink>
        </w:p>
        <w:p w14:paraId="6D65B93C" w14:textId="77777777" w:rsidR="005151E5" w:rsidRPr="009557A1" w:rsidRDefault="00DC67A6" w:rsidP="005151E5">
          <w:pPr>
            <w:pStyle w:val="TOC1"/>
            <w:tabs>
              <w:tab w:val="right" w:leader="dot" w:pos="8904"/>
            </w:tabs>
          </w:pPr>
          <w:hyperlink w:anchor="_TOC_250026" w:history="1">
            <w:r w:rsidR="005151E5" w:rsidRPr="009557A1">
              <w:t>DAFTAR</w:t>
            </w:r>
            <w:r w:rsidR="005151E5" w:rsidRPr="009557A1">
              <w:rPr>
                <w:spacing w:val="-2"/>
              </w:rPr>
              <w:t xml:space="preserve"> </w:t>
            </w:r>
            <w:r w:rsidR="005151E5" w:rsidRPr="009557A1">
              <w:t>GAMBAR</w:t>
            </w:r>
            <w:r w:rsidR="005151E5" w:rsidRPr="009557A1">
              <w:tab/>
              <w:t>v</w:t>
            </w:r>
          </w:hyperlink>
        </w:p>
        <w:p w14:paraId="72801746" w14:textId="77777777" w:rsidR="005151E5" w:rsidRPr="009557A1" w:rsidRDefault="00DC67A6" w:rsidP="005151E5">
          <w:pPr>
            <w:pStyle w:val="TOC1"/>
            <w:tabs>
              <w:tab w:val="right" w:leader="dot" w:pos="8906"/>
            </w:tabs>
          </w:pPr>
          <w:hyperlink w:anchor="_TOC_250025" w:history="1">
            <w:r w:rsidR="005151E5" w:rsidRPr="009557A1">
              <w:t>DAFTAR</w:t>
            </w:r>
            <w:r w:rsidR="005151E5" w:rsidRPr="009557A1">
              <w:rPr>
                <w:spacing w:val="-2"/>
              </w:rPr>
              <w:t xml:space="preserve"> </w:t>
            </w:r>
            <w:r w:rsidR="005151E5" w:rsidRPr="009557A1">
              <w:t>TABEL</w:t>
            </w:r>
            <w:r w:rsidR="005151E5" w:rsidRPr="009557A1">
              <w:tab/>
              <w:t>vi</w:t>
            </w:r>
          </w:hyperlink>
        </w:p>
        <w:p w14:paraId="3709C899" w14:textId="77777777" w:rsidR="005151E5" w:rsidRPr="009557A1" w:rsidRDefault="005151E5" w:rsidP="005151E5">
          <w:pPr>
            <w:pStyle w:val="TOC1"/>
            <w:tabs>
              <w:tab w:val="right" w:leader="dot" w:pos="8904"/>
            </w:tabs>
          </w:pPr>
          <w:r w:rsidRPr="009557A1">
            <w:t>BAB</w:t>
          </w:r>
          <w:r w:rsidRPr="009557A1">
            <w:rPr>
              <w:spacing w:val="-3"/>
            </w:rPr>
            <w:t xml:space="preserve"> </w:t>
          </w:r>
          <w:r w:rsidRPr="009557A1">
            <w:t>I PENDAHULUAN</w:t>
          </w:r>
          <w:r w:rsidRPr="009557A1">
            <w:tab/>
            <w:t>1</w:t>
          </w:r>
        </w:p>
        <w:p w14:paraId="0D616C47" w14:textId="77777777" w:rsidR="005151E5" w:rsidRPr="009557A1" w:rsidRDefault="00DC67A6" w:rsidP="005151E5">
          <w:pPr>
            <w:pStyle w:val="TOC2"/>
            <w:numPr>
              <w:ilvl w:val="1"/>
              <w:numId w:val="12"/>
            </w:numPr>
            <w:tabs>
              <w:tab w:val="left" w:pos="1328"/>
              <w:tab w:val="right" w:leader="dot" w:pos="8904"/>
            </w:tabs>
          </w:pPr>
          <w:hyperlink w:anchor="_TOC_250024" w:history="1">
            <w:r w:rsidR="005151E5" w:rsidRPr="009557A1">
              <w:t>Latar Belakang</w:t>
            </w:r>
            <w:r w:rsidR="005151E5" w:rsidRPr="009557A1">
              <w:tab/>
              <w:t>1</w:t>
            </w:r>
          </w:hyperlink>
        </w:p>
        <w:p w14:paraId="6D839956" w14:textId="77777777" w:rsidR="005151E5" w:rsidRPr="009557A1" w:rsidRDefault="00DC67A6" w:rsidP="005151E5">
          <w:pPr>
            <w:pStyle w:val="TOC2"/>
            <w:numPr>
              <w:ilvl w:val="1"/>
              <w:numId w:val="12"/>
            </w:numPr>
            <w:tabs>
              <w:tab w:val="left" w:pos="1328"/>
              <w:tab w:val="right" w:leader="dot" w:pos="8904"/>
            </w:tabs>
          </w:pPr>
          <w:hyperlink w:anchor="_TOC_250023" w:history="1">
            <w:r w:rsidR="005151E5" w:rsidRPr="009557A1">
              <w:t>Rumusan</w:t>
            </w:r>
            <w:r w:rsidR="005151E5" w:rsidRPr="009557A1">
              <w:rPr>
                <w:spacing w:val="-4"/>
              </w:rPr>
              <w:t xml:space="preserve"> </w:t>
            </w:r>
            <w:r w:rsidR="005151E5" w:rsidRPr="009557A1">
              <w:t>Masalah</w:t>
            </w:r>
            <w:r w:rsidR="005151E5" w:rsidRPr="009557A1">
              <w:tab/>
              <w:t>3</w:t>
            </w:r>
          </w:hyperlink>
        </w:p>
        <w:p w14:paraId="6C9E6543" w14:textId="77777777" w:rsidR="005151E5" w:rsidRPr="009557A1" w:rsidRDefault="00DC67A6" w:rsidP="005151E5">
          <w:pPr>
            <w:pStyle w:val="TOC2"/>
            <w:numPr>
              <w:ilvl w:val="1"/>
              <w:numId w:val="12"/>
            </w:numPr>
            <w:tabs>
              <w:tab w:val="left" w:pos="1328"/>
              <w:tab w:val="right" w:leader="dot" w:pos="8904"/>
            </w:tabs>
          </w:pPr>
          <w:hyperlink w:anchor="_TOC_250022" w:history="1">
            <w:r w:rsidR="005151E5" w:rsidRPr="009557A1">
              <w:t>Pendekatan</w:t>
            </w:r>
            <w:r w:rsidR="005151E5" w:rsidRPr="009557A1">
              <w:rPr>
                <w:spacing w:val="1"/>
              </w:rPr>
              <w:t xml:space="preserve"> </w:t>
            </w:r>
            <w:r w:rsidR="005151E5" w:rsidRPr="009557A1">
              <w:t>Masalah</w:t>
            </w:r>
            <w:r w:rsidR="005151E5" w:rsidRPr="009557A1">
              <w:tab/>
            </w:r>
            <w:r w:rsidR="005151E5" w:rsidRPr="009557A1">
              <w:rPr>
                <w:lang w:val="en-US"/>
              </w:rPr>
              <w:t>4</w:t>
            </w:r>
          </w:hyperlink>
        </w:p>
        <w:p w14:paraId="139FA045" w14:textId="77777777" w:rsidR="005151E5" w:rsidRPr="009557A1" w:rsidRDefault="00DC67A6" w:rsidP="005151E5">
          <w:pPr>
            <w:pStyle w:val="TOC2"/>
            <w:numPr>
              <w:ilvl w:val="1"/>
              <w:numId w:val="12"/>
            </w:numPr>
            <w:tabs>
              <w:tab w:val="left" w:pos="1328"/>
              <w:tab w:val="right" w:leader="dot" w:pos="8904"/>
            </w:tabs>
          </w:pPr>
          <w:hyperlink w:anchor="_TOC_250021" w:history="1">
            <w:r w:rsidR="005151E5" w:rsidRPr="009557A1">
              <w:t>Tujuan</w:t>
            </w:r>
            <w:r w:rsidR="005151E5" w:rsidRPr="009557A1">
              <w:rPr>
                <w:spacing w:val="-1"/>
              </w:rPr>
              <w:t xml:space="preserve"> </w:t>
            </w:r>
            <w:r w:rsidR="005151E5" w:rsidRPr="009557A1">
              <w:t>Penelitian</w:t>
            </w:r>
            <w:r w:rsidR="005151E5" w:rsidRPr="009557A1">
              <w:tab/>
            </w:r>
            <w:r w:rsidR="005151E5" w:rsidRPr="009557A1">
              <w:rPr>
                <w:lang w:val="en-US"/>
              </w:rPr>
              <w:t>5</w:t>
            </w:r>
          </w:hyperlink>
        </w:p>
        <w:p w14:paraId="6DD44451" w14:textId="77777777" w:rsidR="005151E5" w:rsidRPr="009557A1" w:rsidRDefault="00DC67A6" w:rsidP="005151E5">
          <w:pPr>
            <w:pStyle w:val="TOC2"/>
            <w:numPr>
              <w:ilvl w:val="1"/>
              <w:numId w:val="12"/>
            </w:numPr>
            <w:tabs>
              <w:tab w:val="left" w:pos="1328"/>
              <w:tab w:val="right" w:leader="dot" w:pos="8904"/>
            </w:tabs>
          </w:pPr>
          <w:hyperlink w:anchor="_TOC_250020" w:history="1">
            <w:r w:rsidR="005151E5" w:rsidRPr="009557A1">
              <w:t>Manfaat</w:t>
            </w:r>
            <w:r w:rsidR="005151E5" w:rsidRPr="009557A1">
              <w:rPr>
                <w:spacing w:val="-1"/>
              </w:rPr>
              <w:t xml:space="preserve"> </w:t>
            </w:r>
            <w:r w:rsidR="005151E5" w:rsidRPr="009557A1">
              <w:t>Penelitian</w:t>
            </w:r>
            <w:r w:rsidR="005151E5" w:rsidRPr="009557A1">
              <w:tab/>
            </w:r>
            <w:r w:rsidR="005151E5" w:rsidRPr="009557A1">
              <w:rPr>
                <w:lang w:val="en-US"/>
              </w:rPr>
              <w:t>5</w:t>
            </w:r>
          </w:hyperlink>
        </w:p>
        <w:p w14:paraId="034DBBAF" w14:textId="77777777" w:rsidR="005151E5" w:rsidRPr="009557A1" w:rsidRDefault="00DC67A6" w:rsidP="005151E5">
          <w:pPr>
            <w:pStyle w:val="TOC2"/>
            <w:numPr>
              <w:ilvl w:val="1"/>
              <w:numId w:val="12"/>
            </w:numPr>
            <w:tabs>
              <w:tab w:val="left" w:pos="1328"/>
              <w:tab w:val="right" w:leader="dot" w:pos="8904"/>
            </w:tabs>
          </w:pPr>
          <w:hyperlink w:anchor="_TOC_250019" w:history="1">
            <w:r w:rsidR="005151E5" w:rsidRPr="009557A1">
              <w:t>Waktu</w:t>
            </w:r>
            <w:r w:rsidR="005151E5" w:rsidRPr="009557A1">
              <w:rPr>
                <w:spacing w:val="-4"/>
              </w:rPr>
              <w:t xml:space="preserve"> </w:t>
            </w:r>
            <w:r w:rsidR="005151E5" w:rsidRPr="009557A1">
              <w:t>dan</w:t>
            </w:r>
            <w:r w:rsidR="005151E5" w:rsidRPr="009557A1">
              <w:rPr>
                <w:spacing w:val="2"/>
              </w:rPr>
              <w:t xml:space="preserve"> </w:t>
            </w:r>
            <w:r w:rsidR="005151E5" w:rsidRPr="009557A1">
              <w:t>Tempat</w:t>
            </w:r>
            <w:r w:rsidR="005151E5" w:rsidRPr="009557A1">
              <w:tab/>
            </w:r>
            <w:r w:rsidR="005151E5" w:rsidRPr="009557A1">
              <w:rPr>
                <w:lang w:val="en-US"/>
              </w:rPr>
              <w:t>6</w:t>
            </w:r>
          </w:hyperlink>
        </w:p>
        <w:p w14:paraId="5825DD8C" w14:textId="77777777" w:rsidR="005151E5" w:rsidRPr="009557A1" w:rsidRDefault="00DC67A6" w:rsidP="005151E5">
          <w:pPr>
            <w:pStyle w:val="TOC2"/>
            <w:numPr>
              <w:ilvl w:val="1"/>
              <w:numId w:val="12"/>
            </w:numPr>
            <w:tabs>
              <w:tab w:val="left" w:pos="1328"/>
              <w:tab w:val="right" w:leader="dot" w:pos="8904"/>
            </w:tabs>
          </w:pPr>
          <w:hyperlink w:anchor="_TOC_250018" w:history="1">
            <w:r w:rsidR="005151E5" w:rsidRPr="009557A1">
              <w:t>Hipotesis</w:t>
            </w:r>
            <w:r w:rsidR="005151E5" w:rsidRPr="009557A1">
              <w:tab/>
            </w:r>
            <w:r w:rsidR="005151E5" w:rsidRPr="009557A1">
              <w:rPr>
                <w:lang w:val="en-US"/>
              </w:rPr>
              <w:t>6</w:t>
            </w:r>
          </w:hyperlink>
        </w:p>
        <w:p w14:paraId="3FB12DD0" w14:textId="77777777" w:rsidR="005151E5" w:rsidRPr="009557A1" w:rsidRDefault="005151E5" w:rsidP="005151E5">
          <w:pPr>
            <w:pStyle w:val="TOC1"/>
            <w:tabs>
              <w:tab w:val="right" w:leader="dot" w:pos="8904"/>
            </w:tabs>
          </w:pPr>
          <w:r w:rsidRPr="009557A1">
            <w:t>BAB</w:t>
          </w:r>
          <w:r w:rsidRPr="009557A1">
            <w:rPr>
              <w:spacing w:val="-3"/>
            </w:rPr>
            <w:t xml:space="preserve"> </w:t>
          </w:r>
          <w:r w:rsidRPr="009557A1">
            <w:t>II TINJAUAN</w:t>
          </w:r>
          <w:r w:rsidRPr="009557A1">
            <w:rPr>
              <w:spacing w:val="1"/>
            </w:rPr>
            <w:t xml:space="preserve"> </w:t>
          </w:r>
          <w:r w:rsidRPr="009557A1">
            <w:t>PUSTAKA</w:t>
          </w:r>
          <w:r w:rsidRPr="009557A1">
            <w:tab/>
          </w:r>
          <w:r w:rsidRPr="009557A1">
            <w:rPr>
              <w:lang w:val="en-US"/>
            </w:rPr>
            <w:t>7</w:t>
          </w:r>
        </w:p>
        <w:p w14:paraId="0B3748E7" w14:textId="77777777" w:rsidR="005151E5" w:rsidRPr="009557A1" w:rsidRDefault="00DC67A6" w:rsidP="005151E5">
          <w:pPr>
            <w:pStyle w:val="TOC2"/>
            <w:numPr>
              <w:ilvl w:val="1"/>
              <w:numId w:val="11"/>
            </w:numPr>
            <w:tabs>
              <w:tab w:val="left" w:pos="1328"/>
              <w:tab w:val="right" w:leader="dot" w:pos="8904"/>
            </w:tabs>
          </w:pPr>
          <w:hyperlink w:anchor="_TOC_250017" w:history="1">
            <w:r w:rsidR="005151E5" w:rsidRPr="009557A1">
              <w:t>Klasifikasi</w:t>
            </w:r>
            <w:r w:rsidR="005151E5" w:rsidRPr="009557A1">
              <w:rPr>
                <w:spacing w:val="-1"/>
              </w:rPr>
              <w:t xml:space="preserve"> </w:t>
            </w:r>
            <w:r w:rsidR="005151E5" w:rsidRPr="009557A1">
              <w:t>dan Morfologi Ikan</w:t>
            </w:r>
            <w:r w:rsidR="005151E5" w:rsidRPr="009557A1">
              <w:rPr>
                <w:spacing w:val="2"/>
              </w:rPr>
              <w:t xml:space="preserve"> </w:t>
            </w:r>
            <w:r w:rsidR="005151E5" w:rsidRPr="009557A1">
              <w:t>Koi</w:t>
            </w:r>
            <w:r w:rsidR="005151E5" w:rsidRPr="009557A1">
              <w:tab/>
            </w:r>
            <w:r w:rsidR="005151E5" w:rsidRPr="009557A1">
              <w:rPr>
                <w:lang w:val="en-US"/>
              </w:rPr>
              <w:t>7</w:t>
            </w:r>
          </w:hyperlink>
        </w:p>
        <w:p w14:paraId="62F46C34" w14:textId="77777777" w:rsidR="005151E5" w:rsidRPr="009557A1" w:rsidRDefault="00DC67A6" w:rsidP="005151E5">
          <w:pPr>
            <w:pStyle w:val="TOC2"/>
            <w:numPr>
              <w:ilvl w:val="1"/>
              <w:numId w:val="11"/>
            </w:numPr>
            <w:tabs>
              <w:tab w:val="left" w:pos="1328"/>
              <w:tab w:val="right" w:leader="dot" w:pos="8904"/>
            </w:tabs>
          </w:pPr>
          <w:hyperlink w:anchor="_TOC_250016" w:history="1">
            <w:r w:rsidR="005151E5" w:rsidRPr="009557A1">
              <w:t>Habitat</w:t>
            </w:r>
            <w:r w:rsidR="005151E5" w:rsidRPr="009557A1">
              <w:rPr>
                <w:spacing w:val="-1"/>
              </w:rPr>
              <w:t xml:space="preserve"> </w:t>
            </w:r>
            <w:r w:rsidR="005151E5" w:rsidRPr="009557A1">
              <w:t>Ikan</w:t>
            </w:r>
            <w:r w:rsidR="005151E5" w:rsidRPr="009557A1">
              <w:rPr>
                <w:spacing w:val="2"/>
              </w:rPr>
              <w:t xml:space="preserve"> </w:t>
            </w:r>
            <w:r w:rsidR="005151E5" w:rsidRPr="009557A1">
              <w:t>Koi</w:t>
            </w:r>
            <w:r w:rsidR="005151E5" w:rsidRPr="009557A1">
              <w:tab/>
            </w:r>
          </w:hyperlink>
          <w:r w:rsidR="00100407">
            <w:rPr>
              <w:lang w:val="en-US"/>
            </w:rPr>
            <w:t>9</w:t>
          </w:r>
        </w:p>
        <w:p w14:paraId="55E80020" w14:textId="77777777" w:rsidR="005151E5" w:rsidRPr="009557A1" w:rsidRDefault="00DC67A6" w:rsidP="005151E5">
          <w:pPr>
            <w:pStyle w:val="TOC2"/>
            <w:numPr>
              <w:ilvl w:val="1"/>
              <w:numId w:val="11"/>
            </w:numPr>
            <w:tabs>
              <w:tab w:val="left" w:pos="1328"/>
              <w:tab w:val="right" w:leader="dot" w:pos="8904"/>
            </w:tabs>
          </w:pPr>
          <w:hyperlink w:anchor="_TOC_250015" w:history="1">
            <w:r w:rsidR="005151E5" w:rsidRPr="009557A1">
              <w:t>Makanan</w:t>
            </w:r>
            <w:r w:rsidR="005151E5" w:rsidRPr="009557A1">
              <w:rPr>
                <w:spacing w:val="-1"/>
              </w:rPr>
              <w:t xml:space="preserve"> </w:t>
            </w:r>
            <w:r w:rsidR="005151E5" w:rsidRPr="009557A1">
              <w:t>dan Kebiasaan Makan</w:t>
            </w:r>
            <w:r w:rsidR="005151E5" w:rsidRPr="009557A1">
              <w:tab/>
            </w:r>
            <w:r w:rsidR="005151E5" w:rsidRPr="009557A1">
              <w:rPr>
                <w:lang w:val="en-US"/>
              </w:rPr>
              <w:t>9</w:t>
            </w:r>
          </w:hyperlink>
        </w:p>
        <w:p w14:paraId="4059A16B" w14:textId="77777777" w:rsidR="005151E5" w:rsidRPr="009557A1" w:rsidRDefault="00DC67A6" w:rsidP="005151E5">
          <w:pPr>
            <w:pStyle w:val="TOC2"/>
            <w:numPr>
              <w:ilvl w:val="1"/>
              <w:numId w:val="11"/>
            </w:numPr>
            <w:tabs>
              <w:tab w:val="left" w:pos="1328"/>
              <w:tab w:val="right" w:leader="dot" w:pos="8904"/>
            </w:tabs>
          </w:pPr>
          <w:hyperlink w:anchor="_TOC_250014" w:history="1">
            <w:r w:rsidR="005151E5" w:rsidRPr="009557A1">
              <w:t>Kualitas</w:t>
            </w:r>
            <w:r w:rsidR="005151E5" w:rsidRPr="009557A1">
              <w:rPr>
                <w:spacing w:val="-1"/>
              </w:rPr>
              <w:t xml:space="preserve"> </w:t>
            </w:r>
            <w:r w:rsidR="005151E5" w:rsidRPr="009557A1">
              <w:t>Air</w:t>
            </w:r>
            <w:r w:rsidR="005151E5" w:rsidRPr="009557A1">
              <w:tab/>
            </w:r>
            <w:r w:rsidR="005151E5" w:rsidRPr="009557A1">
              <w:rPr>
                <w:lang w:val="en-US"/>
              </w:rPr>
              <w:t>10</w:t>
            </w:r>
          </w:hyperlink>
        </w:p>
        <w:p w14:paraId="49925EE3" w14:textId="77777777" w:rsidR="005151E5" w:rsidRPr="009557A1" w:rsidRDefault="005151E5" w:rsidP="005151E5">
          <w:pPr>
            <w:pStyle w:val="TOC3"/>
            <w:numPr>
              <w:ilvl w:val="1"/>
              <w:numId w:val="11"/>
            </w:numPr>
            <w:tabs>
              <w:tab w:val="left" w:pos="1328"/>
              <w:tab w:val="right" w:leader="dot" w:pos="8904"/>
            </w:tabs>
            <w:rPr>
              <w:b w:val="0"/>
              <w:i w:val="0"/>
              <w:sz w:val="24"/>
            </w:rPr>
          </w:pPr>
          <w:r w:rsidRPr="009557A1">
            <w:rPr>
              <w:b w:val="0"/>
              <w:i w:val="0"/>
              <w:sz w:val="24"/>
              <w:lang w:val="en-US"/>
            </w:rPr>
            <w:t>Tepung Tomat</w:t>
          </w:r>
          <w:r w:rsidRPr="009557A1">
            <w:rPr>
              <w:b w:val="0"/>
              <w:i w:val="0"/>
              <w:spacing w:val="-3"/>
              <w:sz w:val="24"/>
            </w:rPr>
            <w:t xml:space="preserve"> </w:t>
          </w:r>
          <w:r w:rsidRPr="009557A1">
            <w:rPr>
              <w:b w:val="0"/>
              <w:i w:val="0"/>
              <w:sz w:val="24"/>
            </w:rPr>
            <w:t>(</w:t>
          </w:r>
          <w:r w:rsidRPr="009557A1">
            <w:rPr>
              <w:b w:val="0"/>
              <w:sz w:val="24"/>
              <w:lang w:val="en-ID"/>
            </w:rPr>
            <w:t>Solanum</w:t>
          </w:r>
          <w:r w:rsidRPr="009557A1">
            <w:rPr>
              <w:b w:val="0"/>
              <w:sz w:val="24"/>
            </w:rPr>
            <w:t xml:space="preserve"> </w:t>
          </w:r>
          <w:r w:rsidRPr="009557A1">
            <w:rPr>
              <w:b w:val="0"/>
              <w:sz w:val="24"/>
              <w:lang w:val="en-ID"/>
            </w:rPr>
            <w:t>lycopersicum</w:t>
          </w:r>
          <w:r w:rsidRPr="009557A1">
            <w:rPr>
              <w:b w:val="0"/>
              <w:i w:val="0"/>
              <w:sz w:val="24"/>
            </w:rPr>
            <w:t>)</w:t>
          </w:r>
          <w:r w:rsidRPr="009557A1">
            <w:rPr>
              <w:b w:val="0"/>
              <w:i w:val="0"/>
              <w:sz w:val="24"/>
            </w:rPr>
            <w:tab/>
          </w:r>
          <w:r w:rsidRPr="009557A1">
            <w:rPr>
              <w:b w:val="0"/>
              <w:i w:val="0"/>
              <w:sz w:val="24"/>
              <w:lang w:val="en-US"/>
            </w:rPr>
            <w:t>11</w:t>
          </w:r>
        </w:p>
        <w:p w14:paraId="0F4EFC37" w14:textId="77777777" w:rsidR="005151E5" w:rsidRPr="00055019" w:rsidRDefault="005151E5" w:rsidP="005151E5">
          <w:pPr>
            <w:pStyle w:val="TOC2"/>
            <w:numPr>
              <w:ilvl w:val="1"/>
              <w:numId w:val="11"/>
            </w:numPr>
            <w:tabs>
              <w:tab w:val="left" w:pos="1328"/>
              <w:tab w:val="right" w:leader="dot" w:pos="8904"/>
            </w:tabs>
          </w:pPr>
          <w:r w:rsidRPr="009557A1">
            <w:rPr>
              <w:lang w:val="en-US"/>
            </w:rPr>
            <w:t xml:space="preserve">Tepung </w:t>
          </w:r>
          <w:hyperlink w:anchor="_TOC_250013" w:history="1">
            <w:r w:rsidRPr="009557A1">
              <w:rPr>
                <w:lang w:val="en-US"/>
              </w:rPr>
              <w:t>Labu Kuning (</w:t>
            </w:r>
            <w:r w:rsidRPr="009557A1">
              <w:rPr>
                <w:i/>
                <w:iCs/>
                <w:lang w:val="en-ID"/>
              </w:rPr>
              <w:t>Cucurbita moscahata D.</w:t>
            </w:r>
            <w:r w:rsidRPr="009557A1">
              <w:rPr>
                <w:lang w:val="en-ID"/>
              </w:rPr>
              <w:t>)</w:t>
            </w:r>
            <w:r w:rsidRPr="009557A1">
              <w:tab/>
              <w:t>1</w:t>
            </w:r>
            <w:r w:rsidRPr="009557A1">
              <w:rPr>
                <w:lang w:val="en-US"/>
              </w:rPr>
              <w:t>3</w:t>
            </w:r>
          </w:hyperlink>
        </w:p>
        <w:p w14:paraId="2622E77C" w14:textId="41D52981" w:rsidR="00055019" w:rsidRPr="00055019" w:rsidRDefault="00055019" w:rsidP="005151E5">
          <w:pPr>
            <w:pStyle w:val="TOC2"/>
            <w:numPr>
              <w:ilvl w:val="1"/>
              <w:numId w:val="11"/>
            </w:numPr>
            <w:tabs>
              <w:tab w:val="left" w:pos="1328"/>
              <w:tab w:val="right" w:leader="dot" w:pos="8904"/>
            </w:tabs>
          </w:pPr>
          <w:r>
            <w:rPr>
              <w:lang w:val="en-US"/>
            </w:rPr>
            <w:t>Pakan</w:t>
          </w:r>
          <w:r>
            <w:rPr>
              <w:lang w:val="en-US"/>
            </w:rPr>
            <w:tab/>
            <w:t>16</w:t>
          </w:r>
        </w:p>
        <w:p w14:paraId="2F6B48D0" w14:textId="29A620D1" w:rsidR="00055019" w:rsidRPr="009557A1" w:rsidRDefault="00055019" w:rsidP="005151E5">
          <w:pPr>
            <w:pStyle w:val="TOC2"/>
            <w:numPr>
              <w:ilvl w:val="1"/>
              <w:numId w:val="11"/>
            </w:numPr>
            <w:tabs>
              <w:tab w:val="left" w:pos="1328"/>
              <w:tab w:val="right" w:leader="dot" w:pos="8904"/>
            </w:tabs>
          </w:pPr>
          <w:r>
            <w:rPr>
              <w:lang w:val="en-US"/>
            </w:rPr>
            <w:t>Progol (Protein Golongan)</w:t>
          </w:r>
          <w:r>
            <w:rPr>
              <w:lang w:val="en-US"/>
            </w:rPr>
            <w:tab/>
            <w:t>16</w:t>
          </w:r>
        </w:p>
        <w:p w14:paraId="642E83F9" w14:textId="54317A1A" w:rsidR="005151E5" w:rsidRPr="009557A1" w:rsidRDefault="00DC67A6" w:rsidP="005151E5">
          <w:pPr>
            <w:pStyle w:val="TOC1"/>
            <w:tabs>
              <w:tab w:val="right" w:leader="dot" w:pos="8904"/>
            </w:tabs>
            <w:spacing w:before="277"/>
          </w:pPr>
          <w:hyperlink w:anchor="_TOC_250012" w:history="1">
            <w:r w:rsidR="005151E5" w:rsidRPr="009557A1">
              <w:t>BAB</w:t>
            </w:r>
            <w:r w:rsidR="005151E5" w:rsidRPr="009557A1">
              <w:rPr>
                <w:spacing w:val="-3"/>
              </w:rPr>
              <w:t xml:space="preserve"> </w:t>
            </w:r>
            <w:r w:rsidR="005151E5" w:rsidRPr="009557A1">
              <w:t>III METODOLOGI</w:t>
            </w:r>
            <w:r w:rsidR="005151E5" w:rsidRPr="009557A1">
              <w:tab/>
            </w:r>
            <w:r w:rsidR="005151E5" w:rsidRPr="009557A1">
              <w:rPr>
                <w:lang w:val="en-US"/>
              </w:rPr>
              <w:t>1</w:t>
            </w:r>
          </w:hyperlink>
          <w:r w:rsidR="00055019">
            <w:rPr>
              <w:lang w:val="en-US"/>
            </w:rPr>
            <w:t>8</w:t>
          </w:r>
        </w:p>
        <w:p w14:paraId="6789D7EC" w14:textId="09653DA9" w:rsidR="005151E5" w:rsidRPr="009557A1" w:rsidRDefault="005151E5" w:rsidP="005151E5">
          <w:pPr>
            <w:pStyle w:val="TOC2"/>
            <w:numPr>
              <w:ilvl w:val="1"/>
              <w:numId w:val="10"/>
            </w:numPr>
            <w:tabs>
              <w:tab w:val="left" w:pos="1328"/>
              <w:tab w:val="right" w:leader="dot" w:pos="8904"/>
            </w:tabs>
          </w:pPr>
          <w:r w:rsidRPr="009557A1">
            <w:t>Peta</w:t>
          </w:r>
          <w:r w:rsidRPr="009557A1">
            <w:rPr>
              <w:spacing w:val="-2"/>
            </w:rPr>
            <w:t xml:space="preserve"> </w:t>
          </w:r>
          <w:r w:rsidRPr="009557A1">
            <w:t>Pelaksanaan Penelitian</w:t>
          </w:r>
          <w:r w:rsidRPr="009557A1">
            <w:tab/>
            <w:t>1</w:t>
          </w:r>
          <w:r w:rsidR="00055019">
            <w:t>8</w:t>
          </w:r>
        </w:p>
        <w:p w14:paraId="64F5C541" w14:textId="058DFE3E" w:rsidR="00055019" w:rsidRPr="009557A1" w:rsidRDefault="00DC67A6" w:rsidP="00055019">
          <w:pPr>
            <w:pStyle w:val="TOC2"/>
            <w:numPr>
              <w:ilvl w:val="1"/>
              <w:numId w:val="10"/>
            </w:numPr>
            <w:tabs>
              <w:tab w:val="left" w:pos="1328"/>
              <w:tab w:val="right" w:leader="dot" w:pos="8904"/>
            </w:tabs>
            <w:spacing w:after="240"/>
            <w:ind w:left="1327" w:hanging="357"/>
          </w:pPr>
          <w:hyperlink w:anchor="_TOC_250011" w:history="1">
            <w:r w:rsidR="005151E5" w:rsidRPr="009557A1">
              <w:t>Alat</w:t>
            </w:r>
            <w:r w:rsidR="005151E5" w:rsidRPr="009557A1">
              <w:rPr>
                <w:spacing w:val="-1"/>
              </w:rPr>
              <w:t xml:space="preserve"> </w:t>
            </w:r>
            <w:r w:rsidR="005151E5" w:rsidRPr="009557A1">
              <w:t>dan Bahan</w:t>
            </w:r>
            <w:r w:rsidR="005151E5" w:rsidRPr="009557A1">
              <w:rPr>
                <w:spacing w:val="2"/>
              </w:rPr>
              <w:t xml:space="preserve"> </w:t>
            </w:r>
            <w:r w:rsidR="005151E5" w:rsidRPr="009557A1">
              <w:t>Penelitian</w:t>
            </w:r>
            <w:r w:rsidR="005151E5" w:rsidRPr="009557A1">
              <w:tab/>
              <w:t>1</w:t>
            </w:r>
          </w:hyperlink>
          <w:r w:rsidR="00055019">
            <w:rPr>
              <w:lang w:val="en-US"/>
            </w:rPr>
            <w:t>9</w:t>
          </w:r>
        </w:p>
        <w:p w14:paraId="408BFF52" w14:textId="06D0E53C" w:rsidR="005151E5" w:rsidRPr="009557A1" w:rsidRDefault="00055019" w:rsidP="00055019">
          <w:pPr>
            <w:pStyle w:val="TOC2"/>
            <w:numPr>
              <w:ilvl w:val="1"/>
              <w:numId w:val="10"/>
            </w:numPr>
            <w:tabs>
              <w:tab w:val="left" w:pos="1328"/>
              <w:tab w:val="right" w:leader="dot" w:pos="8904"/>
            </w:tabs>
            <w:spacing w:before="103"/>
          </w:pPr>
          <w:r w:rsidRPr="00055019">
            <w:t xml:space="preserve">Metode Penelitian </w:t>
          </w:r>
          <w:r>
            <w:tab/>
            <w:t>20</w:t>
          </w:r>
        </w:p>
        <w:p w14:paraId="55CEC32E" w14:textId="2755F620" w:rsidR="005151E5" w:rsidRPr="009557A1" w:rsidRDefault="00DC67A6" w:rsidP="005151E5">
          <w:pPr>
            <w:pStyle w:val="TOC2"/>
            <w:numPr>
              <w:ilvl w:val="1"/>
              <w:numId w:val="10"/>
            </w:numPr>
            <w:tabs>
              <w:tab w:val="left" w:pos="1328"/>
              <w:tab w:val="right" w:leader="dot" w:pos="8904"/>
            </w:tabs>
            <w:spacing w:before="274"/>
          </w:pPr>
          <w:hyperlink w:anchor="_TOC_250009" w:history="1">
            <w:r w:rsidR="005151E5" w:rsidRPr="009557A1">
              <w:t>Prosedur</w:t>
            </w:r>
            <w:r w:rsidR="005151E5" w:rsidRPr="009557A1">
              <w:rPr>
                <w:spacing w:val="-2"/>
              </w:rPr>
              <w:t xml:space="preserve"> </w:t>
            </w:r>
            <w:r w:rsidR="005151E5" w:rsidRPr="009557A1">
              <w:t>Penelitian</w:t>
            </w:r>
            <w:r w:rsidR="005151E5" w:rsidRPr="009557A1">
              <w:tab/>
            </w:r>
            <w:r w:rsidR="00055019">
              <w:t>22</w:t>
            </w:r>
          </w:hyperlink>
        </w:p>
        <w:p w14:paraId="7822A61B" w14:textId="18A26F07" w:rsidR="005151E5" w:rsidRPr="009557A1" w:rsidRDefault="00DC67A6" w:rsidP="005151E5">
          <w:pPr>
            <w:pStyle w:val="TOC2"/>
            <w:numPr>
              <w:ilvl w:val="1"/>
              <w:numId w:val="10"/>
            </w:numPr>
            <w:tabs>
              <w:tab w:val="left" w:pos="1328"/>
              <w:tab w:val="right" w:leader="dot" w:pos="8904"/>
            </w:tabs>
          </w:pPr>
          <w:hyperlink w:anchor="_TOC_250008" w:history="1">
            <w:r w:rsidR="005151E5" w:rsidRPr="009557A1">
              <w:t>Parameter</w:t>
            </w:r>
            <w:r w:rsidR="005151E5" w:rsidRPr="009557A1">
              <w:rPr>
                <w:spacing w:val="-2"/>
              </w:rPr>
              <w:t xml:space="preserve"> </w:t>
            </w:r>
            <w:r w:rsidR="005151E5" w:rsidRPr="009557A1">
              <w:t>Penelitian</w:t>
            </w:r>
            <w:r w:rsidR="005151E5" w:rsidRPr="009557A1">
              <w:tab/>
            </w:r>
          </w:hyperlink>
          <w:r w:rsidR="00100407">
            <w:rPr>
              <w:lang w:val="en-US"/>
            </w:rPr>
            <w:t>2</w:t>
          </w:r>
          <w:r w:rsidR="00055019">
            <w:rPr>
              <w:lang w:val="en-US"/>
            </w:rPr>
            <w:t>4</w:t>
          </w:r>
        </w:p>
        <w:p w14:paraId="644B5750" w14:textId="17C79CC0" w:rsidR="005151E5" w:rsidRPr="009557A1" w:rsidRDefault="00DC67A6" w:rsidP="005151E5">
          <w:pPr>
            <w:pStyle w:val="TOC2"/>
            <w:numPr>
              <w:ilvl w:val="1"/>
              <w:numId w:val="10"/>
            </w:numPr>
            <w:tabs>
              <w:tab w:val="left" w:pos="1328"/>
              <w:tab w:val="right" w:leader="dot" w:pos="8904"/>
            </w:tabs>
          </w:pPr>
          <w:hyperlink w:anchor="_TOC_250007" w:history="1">
            <w:r w:rsidR="005151E5" w:rsidRPr="009557A1">
              <w:t>Pengamatan</w:t>
            </w:r>
            <w:r w:rsidR="005151E5" w:rsidRPr="009557A1">
              <w:rPr>
                <w:spacing w:val="-1"/>
              </w:rPr>
              <w:t xml:space="preserve"> </w:t>
            </w:r>
            <w:r w:rsidR="005151E5" w:rsidRPr="009557A1">
              <w:t>Kualitas</w:t>
            </w:r>
            <w:r w:rsidR="005151E5" w:rsidRPr="009557A1">
              <w:rPr>
                <w:spacing w:val="2"/>
              </w:rPr>
              <w:t xml:space="preserve"> </w:t>
            </w:r>
            <w:r w:rsidR="005151E5" w:rsidRPr="009557A1">
              <w:t>Air</w:t>
            </w:r>
            <w:r w:rsidR="005151E5" w:rsidRPr="009557A1">
              <w:tab/>
            </w:r>
            <w:r w:rsidR="005151E5" w:rsidRPr="009557A1">
              <w:rPr>
                <w:lang w:val="en-US"/>
              </w:rPr>
              <w:t>2</w:t>
            </w:r>
          </w:hyperlink>
          <w:r w:rsidR="00055019">
            <w:rPr>
              <w:lang w:val="en-US"/>
            </w:rPr>
            <w:t>8</w:t>
          </w:r>
        </w:p>
        <w:p w14:paraId="39617B7E" w14:textId="0D52DA43" w:rsidR="005151E5" w:rsidRPr="009557A1" w:rsidRDefault="005151E5" w:rsidP="005151E5">
          <w:pPr>
            <w:pStyle w:val="TOC2"/>
            <w:numPr>
              <w:ilvl w:val="1"/>
              <w:numId w:val="10"/>
            </w:numPr>
            <w:tabs>
              <w:tab w:val="left" w:pos="1328"/>
              <w:tab w:val="right" w:leader="dot" w:pos="8904"/>
            </w:tabs>
          </w:pPr>
          <w:r w:rsidRPr="009557A1">
            <w:t>Analisi</w:t>
          </w:r>
          <w:r w:rsidRPr="009557A1">
            <w:rPr>
              <w:lang w:val="en-US"/>
            </w:rPr>
            <w:t>s</w:t>
          </w:r>
          <w:r w:rsidRPr="009557A1">
            <w:rPr>
              <w:spacing w:val="-1"/>
            </w:rPr>
            <w:t xml:space="preserve"> </w:t>
          </w:r>
          <w:r w:rsidRPr="009557A1">
            <w:t>Data</w:t>
          </w:r>
          <w:r w:rsidRPr="009557A1">
            <w:tab/>
            <w:t>2</w:t>
          </w:r>
          <w:r w:rsidR="00055019">
            <w:t>8</w:t>
          </w:r>
        </w:p>
        <w:p w14:paraId="6BCB6C09" w14:textId="1A4B3401" w:rsidR="005151E5" w:rsidRPr="009557A1" w:rsidRDefault="005151E5" w:rsidP="005151E5">
          <w:pPr>
            <w:pStyle w:val="TOC2"/>
            <w:tabs>
              <w:tab w:val="left" w:pos="1328"/>
              <w:tab w:val="right" w:leader="dot" w:pos="8904"/>
            </w:tabs>
            <w:ind w:left="968" w:firstLine="0"/>
            <w:rPr>
              <w:b/>
              <w:lang w:val="en-US"/>
            </w:rPr>
          </w:pPr>
          <w:r w:rsidRPr="009557A1">
            <w:rPr>
              <w:b/>
              <w:lang w:val="en-US"/>
            </w:rPr>
            <w:t>BAB IV HASIL DAN PEMBAHASAN</w:t>
          </w:r>
          <w:r w:rsidRPr="009557A1">
            <w:rPr>
              <w:b/>
              <w:lang w:val="en-US"/>
            </w:rPr>
            <w:tab/>
            <w:t>2</w:t>
          </w:r>
          <w:r w:rsidR="00055019">
            <w:rPr>
              <w:b/>
              <w:lang w:val="en-US"/>
            </w:rPr>
            <w:t>9</w:t>
          </w:r>
        </w:p>
        <w:p w14:paraId="75FC783F" w14:textId="118BDD7C" w:rsidR="005151E5" w:rsidRPr="009557A1" w:rsidRDefault="005151E5" w:rsidP="005151E5">
          <w:pPr>
            <w:pStyle w:val="TOC2"/>
            <w:tabs>
              <w:tab w:val="left" w:pos="1328"/>
              <w:tab w:val="right" w:leader="dot" w:pos="8904"/>
            </w:tabs>
            <w:ind w:left="968" w:firstLine="0"/>
          </w:pPr>
          <w:r w:rsidRPr="009557A1">
            <w:rPr>
              <w:lang w:val="en-US"/>
            </w:rPr>
            <w:t>4.1</w:t>
          </w:r>
          <w:r w:rsidRPr="009557A1">
            <w:rPr>
              <w:lang w:val="en-US"/>
            </w:rPr>
            <w:tab/>
          </w:r>
          <w:r w:rsidRPr="009557A1">
            <w:t>Hasil Uji Toca Colour Finder (TCF)</w:t>
          </w:r>
          <w:r w:rsidRPr="009557A1">
            <w:tab/>
            <w:t>2</w:t>
          </w:r>
          <w:r w:rsidR="00055019">
            <w:t>9</w:t>
          </w:r>
        </w:p>
        <w:p w14:paraId="719E0723" w14:textId="479D969A" w:rsidR="005151E5" w:rsidRPr="009557A1" w:rsidRDefault="005151E5" w:rsidP="005151E5">
          <w:pPr>
            <w:pStyle w:val="TOC2"/>
            <w:tabs>
              <w:tab w:val="left" w:pos="1328"/>
              <w:tab w:val="right" w:leader="dot" w:pos="8904"/>
            </w:tabs>
            <w:ind w:left="968" w:firstLine="0"/>
            <w:rPr>
              <w:lang w:val="en-US"/>
            </w:rPr>
          </w:pPr>
          <w:r w:rsidRPr="009557A1">
            <w:rPr>
              <w:lang w:val="en-US"/>
            </w:rPr>
            <w:t>4.2</w:t>
          </w:r>
          <w:r w:rsidRPr="009557A1">
            <w:rPr>
              <w:lang w:val="en-US"/>
            </w:rPr>
            <w:tab/>
          </w:r>
          <w:r w:rsidRPr="009557A1">
            <w:rPr>
              <w:lang w:val="id-ID"/>
            </w:rPr>
            <w:t>Laju Pertumbuhan Harian</w:t>
          </w:r>
          <w:r w:rsidRPr="009557A1">
            <w:rPr>
              <w:lang w:val="id-ID"/>
            </w:rPr>
            <w:tab/>
          </w:r>
          <w:r w:rsidR="00055019">
            <w:rPr>
              <w:lang w:val="en-US"/>
            </w:rPr>
            <w:t>33</w:t>
          </w:r>
        </w:p>
        <w:p w14:paraId="5684CC77" w14:textId="0A50CF2D" w:rsidR="005151E5" w:rsidRPr="009557A1" w:rsidRDefault="005151E5" w:rsidP="005151E5">
          <w:pPr>
            <w:pStyle w:val="TOC2"/>
            <w:tabs>
              <w:tab w:val="left" w:pos="1328"/>
              <w:tab w:val="right" w:leader="dot" w:pos="8904"/>
            </w:tabs>
            <w:ind w:left="968" w:firstLine="0"/>
          </w:pPr>
          <w:r w:rsidRPr="009557A1">
            <w:rPr>
              <w:lang w:val="en-US"/>
            </w:rPr>
            <w:t>4.3</w:t>
          </w:r>
          <w:r w:rsidRPr="009557A1">
            <w:rPr>
              <w:lang w:val="en-US"/>
            </w:rPr>
            <w:tab/>
          </w:r>
          <w:r w:rsidR="00100407">
            <w:t>Pertumbuhan Bobot Mutlak</w:t>
          </w:r>
          <w:r w:rsidR="00100407">
            <w:tab/>
            <w:t>3</w:t>
          </w:r>
          <w:r w:rsidR="00055019">
            <w:t>6</w:t>
          </w:r>
        </w:p>
        <w:p w14:paraId="3FA4C9B9" w14:textId="3A84BAAB" w:rsidR="005151E5" w:rsidRPr="009557A1" w:rsidRDefault="005151E5" w:rsidP="005151E5">
          <w:pPr>
            <w:pStyle w:val="TOC2"/>
            <w:tabs>
              <w:tab w:val="left" w:pos="1328"/>
              <w:tab w:val="right" w:leader="dot" w:pos="8904"/>
            </w:tabs>
            <w:ind w:left="968" w:firstLine="0"/>
            <w:rPr>
              <w:lang w:val="en-US"/>
            </w:rPr>
          </w:pPr>
          <w:r w:rsidRPr="009557A1">
            <w:rPr>
              <w:lang w:val="en-US"/>
            </w:rPr>
            <w:t>4.4</w:t>
          </w:r>
          <w:r w:rsidRPr="009557A1">
            <w:rPr>
              <w:lang w:val="en-US"/>
            </w:rPr>
            <w:tab/>
          </w:r>
          <w:r w:rsidRPr="009557A1">
            <w:rPr>
              <w:lang w:val="id-ID"/>
            </w:rPr>
            <w:t>Tingkat Kelangsungan Hidup/Survival Rate (SR)</w:t>
          </w:r>
          <w:r w:rsidRPr="009557A1">
            <w:rPr>
              <w:lang w:val="id-ID"/>
            </w:rPr>
            <w:tab/>
          </w:r>
          <w:r w:rsidR="00100407">
            <w:rPr>
              <w:lang w:val="en-US"/>
            </w:rPr>
            <w:t>3</w:t>
          </w:r>
          <w:r w:rsidR="00055019">
            <w:rPr>
              <w:lang w:val="en-US"/>
            </w:rPr>
            <w:t>9</w:t>
          </w:r>
        </w:p>
        <w:p w14:paraId="2FDB858A" w14:textId="5CEDC443" w:rsidR="005151E5" w:rsidRPr="009557A1" w:rsidRDefault="005151E5" w:rsidP="005151E5">
          <w:pPr>
            <w:pStyle w:val="TOC2"/>
            <w:tabs>
              <w:tab w:val="left" w:pos="1328"/>
              <w:tab w:val="right" w:leader="dot" w:pos="8904"/>
            </w:tabs>
            <w:ind w:left="968" w:firstLine="0"/>
          </w:pPr>
          <w:r w:rsidRPr="009557A1">
            <w:rPr>
              <w:lang w:val="en-US"/>
            </w:rPr>
            <w:t>4.5</w:t>
          </w:r>
          <w:r w:rsidRPr="009557A1">
            <w:rPr>
              <w:lang w:val="en-US"/>
            </w:rPr>
            <w:tab/>
          </w:r>
          <w:r w:rsidRPr="009557A1">
            <w:t>Rasio Konversi Paka</w:t>
          </w:r>
          <w:r w:rsidR="00055019">
            <w:t>n (FCR) dan Efisien Pakan (EP)</w:t>
          </w:r>
          <w:r w:rsidR="00055019">
            <w:tab/>
            <w:t>40</w:t>
          </w:r>
        </w:p>
        <w:p w14:paraId="139ED5FA" w14:textId="00AE3F9E" w:rsidR="005151E5" w:rsidRPr="009557A1" w:rsidRDefault="005151E5" w:rsidP="005151E5">
          <w:pPr>
            <w:pStyle w:val="TOC2"/>
            <w:tabs>
              <w:tab w:val="left" w:pos="1328"/>
              <w:tab w:val="right" w:leader="dot" w:pos="8904"/>
            </w:tabs>
            <w:ind w:left="968" w:firstLine="0"/>
            <w:rPr>
              <w:lang w:val="en-US"/>
            </w:rPr>
          </w:pPr>
          <w:r w:rsidRPr="009557A1">
            <w:rPr>
              <w:lang w:val="en-US"/>
            </w:rPr>
            <w:t>4.6</w:t>
          </w:r>
          <w:r w:rsidRPr="009557A1">
            <w:rPr>
              <w:lang w:val="en-US"/>
            </w:rPr>
            <w:tab/>
          </w:r>
          <w:r w:rsidR="00055019">
            <w:t>Kualitas Air</w:t>
          </w:r>
          <w:r w:rsidR="00055019">
            <w:tab/>
            <w:t>43</w:t>
          </w:r>
        </w:p>
        <w:p w14:paraId="4F839F4D" w14:textId="5C3F89B6" w:rsidR="005151E5" w:rsidRPr="009557A1" w:rsidRDefault="00100407" w:rsidP="005151E5">
          <w:pPr>
            <w:pStyle w:val="TOC2"/>
            <w:tabs>
              <w:tab w:val="left" w:pos="1328"/>
              <w:tab w:val="right" w:leader="dot" w:pos="8904"/>
            </w:tabs>
            <w:ind w:left="968" w:firstLine="0"/>
            <w:rPr>
              <w:b/>
              <w:lang w:val="en-US"/>
            </w:rPr>
          </w:pPr>
          <w:r>
            <w:rPr>
              <w:b/>
              <w:lang w:val="en-US"/>
            </w:rPr>
            <w:t>BAB V KESIMPULAN DAN SARAN</w:t>
          </w:r>
          <w:r>
            <w:rPr>
              <w:b/>
              <w:lang w:val="en-US"/>
            </w:rPr>
            <w:tab/>
          </w:r>
          <w:r w:rsidR="00055019">
            <w:rPr>
              <w:b/>
              <w:lang w:val="en-US"/>
            </w:rPr>
            <w:t>45</w:t>
          </w:r>
        </w:p>
        <w:p w14:paraId="078331C1" w14:textId="268ED69E" w:rsidR="005151E5" w:rsidRPr="009557A1" w:rsidRDefault="00100407" w:rsidP="005151E5">
          <w:pPr>
            <w:pStyle w:val="TOC2"/>
            <w:tabs>
              <w:tab w:val="left" w:pos="1328"/>
              <w:tab w:val="right" w:leader="dot" w:pos="8904"/>
            </w:tabs>
            <w:ind w:left="968" w:firstLine="0"/>
            <w:rPr>
              <w:lang w:val="en-US"/>
            </w:rPr>
          </w:pPr>
          <w:r>
            <w:rPr>
              <w:lang w:val="en-US"/>
            </w:rPr>
            <w:t>5.1</w:t>
          </w:r>
          <w:r>
            <w:rPr>
              <w:lang w:val="en-US"/>
            </w:rPr>
            <w:tab/>
            <w:t>Kesimpulan</w:t>
          </w:r>
          <w:r>
            <w:rPr>
              <w:lang w:val="en-US"/>
            </w:rPr>
            <w:tab/>
          </w:r>
          <w:r w:rsidR="00055019">
            <w:rPr>
              <w:lang w:val="en-US"/>
            </w:rPr>
            <w:t>45</w:t>
          </w:r>
        </w:p>
        <w:p w14:paraId="4F18785A" w14:textId="2E6A4AB2" w:rsidR="005151E5" w:rsidRPr="009557A1" w:rsidRDefault="00100407" w:rsidP="005151E5">
          <w:pPr>
            <w:pStyle w:val="TOC2"/>
            <w:tabs>
              <w:tab w:val="left" w:pos="1328"/>
              <w:tab w:val="right" w:leader="dot" w:pos="8904"/>
            </w:tabs>
            <w:ind w:left="968" w:firstLine="0"/>
            <w:rPr>
              <w:b/>
            </w:rPr>
          </w:pPr>
          <w:r>
            <w:rPr>
              <w:lang w:val="en-US"/>
            </w:rPr>
            <w:t>5.2</w:t>
          </w:r>
          <w:r>
            <w:rPr>
              <w:lang w:val="en-US"/>
            </w:rPr>
            <w:tab/>
            <w:t>Saran</w:t>
          </w:r>
          <w:r>
            <w:rPr>
              <w:lang w:val="en-US"/>
            </w:rPr>
            <w:tab/>
            <w:t>4</w:t>
          </w:r>
          <w:r w:rsidR="00055019">
            <w:rPr>
              <w:lang w:val="en-US"/>
            </w:rPr>
            <w:t>5</w:t>
          </w:r>
        </w:p>
        <w:p w14:paraId="78CDFA38" w14:textId="7863B466" w:rsidR="005151E5" w:rsidRPr="009557A1" w:rsidRDefault="00DC67A6" w:rsidP="005151E5">
          <w:pPr>
            <w:pStyle w:val="TOC1"/>
            <w:tabs>
              <w:tab w:val="right" w:leader="dot" w:pos="8904"/>
            </w:tabs>
          </w:pPr>
          <w:hyperlink w:anchor="_TOC_250001" w:history="1">
            <w:r w:rsidR="005151E5" w:rsidRPr="009557A1">
              <w:t>DAFTAR</w:t>
            </w:r>
            <w:r w:rsidR="005151E5" w:rsidRPr="009557A1">
              <w:rPr>
                <w:spacing w:val="-2"/>
              </w:rPr>
              <w:t xml:space="preserve"> </w:t>
            </w:r>
            <w:r w:rsidR="005151E5" w:rsidRPr="009557A1">
              <w:t>PUSTAKA</w:t>
            </w:r>
            <w:r w:rsidR="005151E5" w:rsidRPr="009557A1">
              <w:tab/>
            </w:r>
          </w:hyperlink>
          <w:r w:rsidR="00055019">
            <w:rPr>
              <w:lang w:val="en-US"/>
            </w:rPr>
            <w:t>46</w:t>
          </w:r>
        </w:p>
        <w:p w14:paraId="11053B45" w14:textId="77777777" w:rsidR="005151E5" w:rsidRPr="009557A1" w:rsidRDefault="00DC67A6" w:rsidP="005151E5">
          <w:pPr>
            <w:pStyle w:val="TOC1"/>
            <w:tabs>
              <w:tab w:val="right" w:leader="dot" w:pos="8904"/>
            </w:tabs>
          </w:pPr>
        </w:p>
      </w:sdtContent>
    </w:sdt>
    <w:p w14:paraId="10BF8289" w14:textId="77777777" w:rsidR="005151E5" w:rsidRPr="009557A1" w:rsidRDefault="005151E5" w:rsidP="005151E5">
      <w:pPr>
        <w:sectPr w:rsidR="005151E5" w:rsidRPr="009557A1" w:rsidSect="00EE0EA8">
          <w:type w:val="continuous"/>
          <w:pgSz w:w="11910" w:h="16840"/>
          <w:pgMar w:top="1600" w:right="740" w:bottom="1870" w:left="1300" w:header="720" w:footer="720" w:gutter="0"/>
          <w:cols w:space="720"/>
        </w:sectPr>
      </w:pPr>
    </w:p>
    <w:p w14:paraId="1DFF8BA7" w14:textId="77777777" w:rsidR="005151E5" w:rsidRPr="009557A1" w:rsidRDefault="005151E5" w:rsidP="005151E5">
      <w:pPr>
        <w:pStyle w:val="Heading1"/>
        <w:spacing w:before="103"/>
        <w:ind w:right="1016"/>
      </w:pPr>
      <w:bookmarkStart w:id="3" w:name="_TOC_250026"/>
      <w:r w:rsidRPr="009557A1">
        <w:lastRenderedPageBreak/>
        <w:t>DAFTAR</w:t>
      </w:r>
      <w:r w:rsidRPr="009557A1">
        <w:rPr>
          <w:spacing w:val="-4"/>
        </w:rPr>
        <w:t xml:space="preserve"> </w:t>
      </w:r>
      <w:bookmarkEnd w:id="3"/>
      <w:r w:rsidRPr="009557A1">
        <w:t>GAMBAR</w:t>
      </w:r>
    </w:p>
    <w:p w14:paraId="6F9D3CE3" w14:textId="77777777" w:rsidR="005151E5" w:rsidRPr="009557A1" w:rsidRDefault="005151E5" w:rsidP="005151E5">
      <w:pPr>
        <w:pStyle w:val="BodyText"/>
        <w:rPr>
          <w:b/>
          <w:sz w:val="26"/>
        </w:rPr>
      </w:pPr>
    </w:p>
    <w:p w14:paraId="7E35CBA5" w14:textId="77777777" w:rsidR="005151E5" w:rsidRPr="009557A1" w:rsidRDefault="005151E5" w:rsidP="005151E5">
      <w:pPr>
        <w:pStyle w:val="BodyText"/>
        <w:spacing w:before="9"/>
        <w:rPr>
          <w:b/>
          <w:sz w:val="21"/>
        </w:rPr>
      </w:pPr>
    </w:p>
    <w:p w14:paraId="70D26A75" w14:textId="77777777" w:rsidR="005151E5" w:rsidRPr="009557A1" w:rsidRDefault="005151E5" w:rsidP="005151E5">
      <w:pPr>
        <w:pStyle w:val="Heading1"/>
        <w:tabs>
          <w:tab w:val="left" w:pos="4567"/>
          <w:tab w:val="left" w:pos="8527"/>
        </w:tabs>
        <w:spacing w:before="1"/>
        <w:ind w:left="968"/>
        <w:jc w:val="left"/>
      </w:pPr>
      <w:r w:rsidRPr="009557A1">
        <w:t>Gambar</w:t>
      </w:r>
      <w:r w:rsidRPr="009557A1">
        <w:tab/>
        <w:t>Keterangan</w:t>
      </w:r>
      <w:r w:rsidRPr="009557A1">
        <w:tab/>
        <w:t>Hal</w:t>
      </w:r>
    </w:p>
    <w:p w14:paraId="534AEB89" w14:textId="77777777" w:rsidR="005151E5" w:rsidRPr="009557A1" w:rsidRDefault="005151E5" w:rsidP="005151E5">
      <w:pPr>
        <w:pStyle w:val="BodyText"/>
        <w:rPr>
          <w:b/>
          <w:sz w:val="26"/>
        </w:rPr>
      </w:pPr>
    </w:p>
    <w:p w14:paraId="7C3AC94C" w14:textId="77777777" w:rsidR="005151E5" w:rsidRPr="009557A1" w:rsidRDefault="005151E5" w:rsidP="005151E5">
      <w:pPr>
        <w:pStyle w:val="BodyText"/>
        <w:spacing w:before="11"/>
        <w:rPr>
          <w:b/>
          <w:sz w:val="21"/>
        </w:rPr>
      </w:pPr>
    </w:p>
    <w:p w14:paraId="76496357" w14:textId="77777777" w:rsidR="005151E5" w:rsidRPr="009557A1" w:rsidRDefault="005151E5" w:rsidP="005151E5">
      <w:pPr>
        <w:pStyle w:val="ListParagraph"/>
        <w:numPr>
          <w:ilvl w:val="0"/>
          <w:numId w:val="9"/>
        </w:numPr>
        <w:tabs>
          <w:tab w:val="right" w:pos="1208"/>
          <w:tab w:val="left" w:leader="dot" w:pos="8784"/>
        </w:tabs>
        <w:rPr>
          <w:sz w:val="24"/>
        </w:rPr>
      </w:pPr>
      <w:bookmarkStart w:id="4" w:name="_Hlk148430537"/>
      <w:r w:rsidRPr="009557A1">
        <w:rPr>
          <w:sz w:val="24"/>
        </w:rPr>
        <w:t>Bagan</w:t>
      </w:r>
      <w:r w:rsidRPr="009557A1">
        <w:rPr>
          <w:spacing w:val="-3"/>
          <w:sz w:val="24"/>
        </w:rPr>
        <w:t xml:space="preserve"> </w:t>
      </w:r>
      <w:r w:rsidRPr="009557A1">
        <w:rPr>
          <w:sz w:val="24"/>
        </w:rPr>
        <w:t>Pendekatan Masalah</w:t>
      </w:r>
      <w:r w:rsidRPr="009557A1">
        <w:rPr>
          <w:sz w:val="24"/>
        </w:rPr>
        <w:tab/>
      </w:r>
      <w:r w:rsidRPr="009557A1">
        <w:rPr>
          <w:sz w:val="24"/>
          <w:lang w:val="en-US"/>
        </w:rPr>
        <w:t>4</w:t>
      </w:r>
    </w:p>
    <w:p w14:paraId="7874EED2" w14:textId="77777777" w:rsidR="005151E5" w:rsidRPr="009557A1" w:rsidRDefault="005151E5" w:rsidP="005151E5">
      <w:pPr>
        <w:pStyle w:val="BodyText"/>
      </w:pPr>
    </w:p>
    <w:p w14:paraId="38FAF5FC" w14:textId="77777777" w:rsidR="005151E5" w:rsidRPr="009557A1" w:rsidRDefault="005151E5" w:rsidP="005151E5">
      <w:pPr>
        <w:pStyle w:val="ListParagraph"/>
        <w:numPr>
          <w:ilvl w:val="0"/>
          <w:numId w:val="9"/>
        </w:numPr>
        <w:tabs>
          <w:tab w:val="left" w:pos="1208"/>
          <w:tab w:val="left" w:leader="dot" w:pos="8784"/>
        </w:tabs>
        <w:rPr>
          <w:sz w:val="24"/>
        </w:rPr>
      </w:pPr>
      <w:r w:rsidRPr="009557A1">
        <w:rPr>
          <w:sz w:val="24"/>
        </w:rPr>
        <w:t>Klasifikasi</w:t>
      </w:r>
      <w:r w:rsidRPr="009557A1">
        <w:rPr>
          <w:spacing w:val="-2"/>
          <w:sz w:val="24"/>
        </w:rPr>
        <w:t xml:space="preserve"> </w:t>
      </w:r>
      <w:r w:rsidRPr="009557A1">
        <w:rPr>
          <w:sz w:val="24"/>
        </w:rPr>
        <w:t>Ikan Koi</w:t>
      </w:r>
      <w:r w:rsidRPr="009557A1">
        <w:rPr>
          <w:sz w:val="24"/>
        </w:rPr>
        <w:tab/>
      </w:r>
      <w:r w:rsidRPr="009557A1">
        <w:rPr>
          <w:sz w:val="24"/>
          <w:lang w:val="en-US"/>
        </w:rPr>
        <w:t>7</w:t>
      </w:r>
    </w:p>
    <w:p w14:paraId="0EBB9C97" w14:textId="77777777" w:rsidR="005151E5" w:rsidRPr="009557A1" w:rsidRDefault="005151E5" w:rsidP="005151E5">
      <w:pPr>
        <w:pStyle w:val="ListParagraph"/>
        <w:rPr>
          <w:sz w:val="24"/>
        </w:rPr>
      </w:pPr>
    </w:p>
    <w:p w14:paraId="4E7310BD" w14:textId="77777777" w:rsidR="005151E5" w:rsidRPr="009557A1" w:rsidRDefault="005151E5" w:rsidP="005151E5">
      <w:pPr>
        <w:pStyle w:val="ListParagraph"/>
        <w:numPr>
          <w:ilvl w:val="0"/>
          <w:numId w:val="9"/>
        </w:numPr>
        <w:tabs>
          <w:tab w:val="left" w:pos="1208"/>
          <w:tab w:val="left" w:leader="dot" w:pos="8784"/>
        </w:tabs>
        <w:rPr>
          <w:sz w:val="24"/>
        </w:rPr>
      </w:pPr>
      <w:r w:rsidRPr="009557A1">
        <w:rPr>
          <w:sz w:val="24"/>
          <w:lang w:val="en-US"/>
        </w:rPr>
        <w:t>Morfologi Ikan Koi</w:t>
      </w:r>
      <w:r w:rsidRPr="009557A1">
        <w:rPr>
          <w:sz w:val="24"/>
          <w:lang w:val="en-US"/>
        </w:rPr>
        <w:tab/>
        <w:t>8</w:t>
      </w:r>
    </w:p>
    <w:p w14:paraId="2F56123B" w14:textId="77777777" w:rsidR="005151E5" w:rsidRPr="009557A1" w:rsidRDefault="005151E5" w:rsidP="005151E5">
      <w:pPr>
        <w:pStyle w:val="ListParagraph"/>
        <w:rPr>
          <w:sz w:val="24"/>
        </w:rPr>
      </w:pPr>
    </w:p>
    <w:p w14:paraId="140626AC" w14:textId="7126126E" w:rsidR="005151E5" w:rsidRPr="009557A1" w:rsidRDefault="00866147" w:rsidP="005151E5">
      <w:pPr>
        <w:pStyle w:val="ListParagraph"/>
        <w:numPr>
          <w:ilvl w:val="0"/>
          <w:numId w:val="9"/>
        </w:numPr>
        <w:tabs>
          <w:tab w:val="left" w:pos="1208"/>
          <w:tab w:val="left" w:leader="dot" w:pos="8784"/>
        </w:tabs>
        <w:rPr>
          <w:sz w:val="24"/>
        </w:rPr>
      </w:pPr>
      <w:r>
        <w:rPr>
          <w:sz w:val="24"/>
          <w:lang w:val="en-US"/>
        </w:rPr>
        <w:t>Peta Lokasi Penelitian</w:t>
      </w:r>
      <w:r>
        <w:rPr>
          <w:sz w:val="24"/>
          <w:lang w:val="en-US"/>
        </w:rPr>
        <w:tab/>
        <w:t>1</w:t>
      </w:r>
      <w:r w:rsidR="000262E8">
        <w:rPr>
          <w:sz w:val="24"/>
          <w:lang w:val="en-US"/>
        </w:rPr>
        <w:t>8</w:t>
      </w:r>
    </w:p>
    <w:p w14:paraId="4B0641AA" w14:textId="77777777" w:rsidR="005151E5" w:rsidRPr="009557A1" w:rsidRDefault="005151E5" w:rsidP="005151E5">
      <w:pPr>
        <w:pStyle w:val="ListParagraph"/>
        <w:tabs>
          <w:tab w:val="right" w:pos="1208"/>
          <w:tab w:val="left" w:leader="dot" w:pos="8784"/>
        </w:tabs>
        <w:ind w:left="1208" w:firstLine="0"/>
        <w:rPr>
          <w:sz w:val="24"/>
        </w:rPr>
      </w:pPr>
    </w:p>
    <w:p w14:paraId="4A1204E7" w14:textId="279B0DDA" w:rsidR="005151E5" w:rsidRPr="009557A1" w:rsidRDefault="005151E5" w:rsidP="005151E5">
      <w:pPr>
        <w:pStyle w:val="ListParagraph"/>
        <w:numPr>
          <w:ilvl w:val="0"/>
          <w:numId w:val="9"/>
        </w:numPr>
        <w:tabs>
          <w:tab w:val="left" w:pos="1208"/>
          <w:tab w:val="left" w:leader="dot" w:pos="8784"/>
        </w:tabs>
        <w:rPr>
          <w:sz w:val="24"/>
        </w:rPr>
      </w:pPr>
      <w:r w:rsidRPr="009557A1">
        <w:rPr>
          <w:sz w:val="24"/>
          <w:lang w:val="en-US"/>
        </w:rPr>
        <w:t>Dena</w:t>
      </w:r>
      <w:r w:rsidR="000262E8">
        <w:rPr>
          <w:sz w:val="24"/>
          <w:lang w:val="en-US"/>
        </w:rPr>
        <w:t>h Penempatan Wadah Penelitian</w:t>
      </w:r>
      <w:r w:rsidR="000262E8">
        <w:rPr>
          <w:sz w:val="24"/>
          <w:lang w:val="en-US"/>
        </w:rPr>
        <w:tab/>
        <w:t>20</w:t>
      </w:r>
    </w:p>
    <w:p w14:paraId="3052EC35" w14:textId="77777777" w:rsidR="005151E5" w:rsidRPr="009557A1" w:rsidRDefault="005151E5" w:rsidP="005151E5">
      <w:pPr>
        <w:pStyle w:val="ListParagraph"/>
        <w:tabs>
          <w:tab w:val="left" w:pos="1208"/>
          <w:tab w:val="left" w:leader="dot" w:pos="8784"/>
        </w:tabs>
        <w:ind w:left="1208" w:firstLine="0"/>
        <w:rPr>
          <w:sz w:val="24"/>
        </w:rPr>
      </w:pPr>
    </w:p>
    <w:p w14:paraId="783C825F" w14:textId="7C9B1FC1" w:rsidR="005151E5" w:rsidRPr="009557A1" w:rsidRDefault="000262E8" w:rsidP="005151E5">
      <w:pPr>
        <w:pStyle w:val="ListParagraph"/>
        <w:numPr>
          <w:ilvl w:val="0"/>
          <w:numId w:val="9"/>
        </w:numPr>
        <w:tabs>
          <w:tab w:val="left" w:pos="1208"/>
          <w:tab w:val="left" w:leader="dot" w:pos="8784"/>
        </w:tabs>
        <w:rPr>
          <w:sz w:val="24"/>
        </w:rPr>
      </w:pPr>
      <w:r>
        <w:rPr>
          <w:sz w:val="24"/>
          <w:lang w:val="en-US"/>
        </w:rPr>
        <w:t>Kertas TCF</w:t>
      </w:r>
      <w:r>
        <w:rPr>
          <w:sz w:val="24"/>
          <w:lang w:val="en-US"/>
        </w:rPr>
        <w:tab/>
        <w:t>24</w:t>
      </w:r>
    </w:p>
    <w:p w14:paraId="44625D8A" w14:textId="77777777" w:rsidR="005151E5" w:rsidRPr="009557A1" w:rsidRDefault="005151E5" w:rsidP="005151E5">
      <w:pPr>
        <w:pStyle w:val="ListParagraph"/>
        <w:tabs>
          <w:tab w:val="left" w:pos="1208"/>
          <w:tab w:val="left" w:leader="dot" w:pos="8784"/>
        </w:tabs>
        <w:ind w:left="1208" w:firstLine="0"/>
        <w:rPr>
          <w:sz w:val="24"/>
        </w:rPr>
      </w:pPr>
    </w:p>
    <w:p w14:paraId="0CAB47AF" w14:textId="093AAFF6" w:rsidR="005151E5" w:rsidRPr="00866147" w:rsidRDefault="005151E5" w:rsidP="005151E5">
      <w:pPr>
        <w:pStyle w:val="ListParagraph"/>
        <w:numPr>
          <w:ilvl w:val="0"/>
          <w:numId w:val="9"/>
        </w:numPr>
        <w:tabs>
          <w:tab w:val="left" w:pos="1208"/>
          <w:tab w:val="left" w:leader="dot" w:pos="8784"/>
        </w:tabs>
        <w:rPr>
          <w:sz w:val="24"/>
          <w:szCs w:val="24"/>
        </w:rPr>
      </w:pPr>
      <w:r w:rsidRPr="009557A1">
        <w:rPr>
          <w:sz w:val="24"/>
          <w:szCs w:val="24"/>
        </w:rPr>
        <w:t>Rat</w:t>
      </w:r>
      <w:r w:rsidR="00866147">
        <w:rPr>
          <w:sz w:val="24"/>
          <w:szCs w:val="24"/>
        </w:rPr>
        <w:t xml:space="preserve">a - </w:t>
      </w:r>
      <w:r w:rsidR="002E03F7">
        <w:rPr>
          <w:sz w:val="24"/>
          <w:szCs w:val="24"/>
        </w:rPr>
        <w:t>Rata Skor Warna Ikan Koi</w:t>
      </w:r>
      <w:r w:rsidR="002E03F7">
        <w:rPr>
          <w:sz w:val="24"/>
          <w:szCs w:val="24"/>
        </w:rPr>
        <w:tab/>
        <w:t>29</w:t>
      </w:r>
    </w:p>
    <w:p w14:paraId="21E9C22B" w14:textId="77777777" w:rsidR="005151E5" w:rsidRPr="00866147" w:rsidRDefault="005151E5" w:rsidP="005151E5">
      <w:pPr>
        <w:pStyle w:val="ListParagraph"/>
        <w:rPr>
          <w:sz w:val="24"/>
          <w:szCs w:val="24"/>
        </w:rPr>
      </w:pPr>
    </w:p>
    <w:p w14:paraId="1FCAAAF0" w14:textId="7CB4F18A" w:rsidR="005151E5" w:rsidRPr="00866147" w:rsidRDefault="005151E5" w:rsidP="005151E5">
      <w:pPr>
        <w:pStyle w:val="ListParagraph"/>
        <w:numPr>
          <w:ilvl w:val="0"/>
          <w:numId w:val="9"/>
        </w:numPr>
        <w:tabs>
          <w:tab w:val="left" w:pos="1208"/>
          <w:tab w:val="left" w:leader="dot" w:pos="8784"/>
        </w:tabs>
        <w:rPr>
          <w:sz w:val="24"/>
          <w:szCs w:val="24"/>
        </w:rPr>
      </w:pPr>
      <w:r w:rsidRPr="00866147">
        <w:rPr>
          <w:sz w:val="24"/>
          <w:szCs w:val="24"/>
        </w:rPr>
        <w:t>Pertumbuhan Bobo</w:t>
      </w:r>
      <w:r w:rsidR="002E03F7">
        <w:rPr>
          <w:sz w:val="24"/>
          <w:szCs w:val="24"/>
        </w:rPr>
        <w:t>t Harian (gram) pada Ikan Koi</w:t>
      </w:r>
      <w:r w:rsidR="002E03F7">
        <w:rPr>
          <w:sz w:val="24"/>
          <w:szCs w:val="24"/>
        </w:rPr>
        <w:tab/>
        <w:t>34</w:t>
      </w:r>
    </w:p>
    <w:p w14:paraId="3D0C7F52" w14:textId="77777777" w:rsidR="005151E5" w:rsidRPr="00866147" w:rsidRDefault="005151E5" w:rsidP="005151E5">
      <w:pPr>
        <w:pStyle w:val="ListParagraph"/>
        <w:rPr>
          <w:sz w:val="24"/>
          <w:szCs w:val="24"/>
        </w:rPr>
      </w:pPr>
    </w:p>
    <w:p w14:paraId="237D473B" w14:textId="457000AE" w:rsidR="005151E5" w:rsidRPr="00866147" w:rsidRDefault="00704B36" w:rsidP="005151E5">
      <w:pPr>
        <w:pStyle w:val="ListParagraph"/>
        <w:numPr>
          <w:ilvl w:val="0"/>
          <w:numId w:val="9"/>
        </w:numPr>
        <w:tabs>
          <w:tab w:val="left" w:pos="1208"/>
          <w:tab w:val="left" w:leader="dot" w:pos="8784"/>
        </w:tabs>
        <w:rPr>
          <w:sz w:val="24"/>
          <w:szCs w:val="24"/>
        </w:rPr>
      </w:pPr>
      <w:r w:rsidRPr="00866147">
        <w:rPr>
          <w:sz w:val="24"/>
          <w:szCs w:val="24"/>
        </w:rPr>
        <w:t>Rata – rata Pertumbuhan Panjang Harian Ikan Koi</w:t>
      </w:r>
      <w:r w:rsidR="002E03F7">
        <w:rPr>
          <w:sz w:val="24"/>
          <w:szCs w:val="24"/>
          <w:lang w:val="en-US"/>
        </w:rPr>
        <w:tab/>
        <w:t>35</w:t>
      </w:r>
    </w:p>
    <w:p w14:paraId="18225F21" w14:textId="77777777" w:rsidR="005151E5" w:rsidRPr="00866147" w:rsidRDefault="005151E5" w:rsidP="005151E5">
      <w:pPr>
        <w:pStyle w:val="ListParagraph"/>
        <w:rPr>
          <w:sz w:val="24"/>
          <w:szCs w:val="24"/>
        </w:rPr>
      </w:pPr>
    </w:p>
    <w:p w14:paraId="79A82D68" w14:textId="760E6959" w:rsidR="005151E5" w:rsidRPr="00866147" w:rsidRDefault="005151E5" w:rsidP="005151E5">
      <w:pPr>
        <w:pStyle w:val="ListParagraph"/>
        <w:tabs>
          <w:tab w:val="left" w:leader="dot" w:pos="8784"/>
        </w:tabs>
        <w:ind w:left="1134" w:hanging="215"/>
        <w:rPr>
          <w:bCs/>
          <w:sz w:val="24"/>
          <w:szCs w:val="24"/>
        </w:rPr>
      </w:pPr>
      <w:r w:rsidRPr="00866147">
        <w:rPr>
          <w:sz w:val="24"/>
          <w:szCs w:val="24"/>
        </w:rPr>
        <w:t>10.</w:t>
      </w:r>
      <w:r w:rsidRPr="00866147">
        <w:rPr>
          <w:bCs/>
          <w:sz w:val="24"/>
          <w:szCs w:val="24"/>
        </w:rPr>
        <w:t xml:space="preserve"> Rata-Rata</w:t>
      </w:r>
      <w:r w:rsidR="002E03F7">
        <w:rPr>
          <w:bCs/>
          <w:sz w:val="24"/>
          <w:szCs w:val="24"/>
        </w:rPr>
        <w:t xml:space="preserve"> Bobot Mutlak Ikan Koi (gram)</w:t>
      </w:r>
      <w:r w:rsidR="002E03F7">
        <w:rPr>
          <w:bCs/>
          <w:sz w:val="24"/>
          <w:szCs w:val="24"/>
        </w:rPr>
        <w:tab/>
        <w:t>37</w:t>
      </w:r>
    </w:p>
    <w:p w14:paraId="43E2E65E" w14:textId="77777777" w:rsidR="005151E5" w:rsidRPr="00866147" w:rsidRDefault="005151E5" w:rsidP="005151E5">
      <w:pPr>
        <w:pStyle w:val="ListParagraph"/>
        <w:tabs>
          <w:tab w:val="left" w:leader="dot" w:pos="8784"/>
        </w:tabs>
        <w:ind w:left="1134" w:hanging="215"/>
        <w:rPr>
          <w:bCs/>
          <w:sz w:val="24"/>
          <w:szCs w:val="24"/>
        </w:rPr>
      </w:pPr>
    </w:p>
    <w:p w14:paraId="72AC7A17" w14:textId="0480743B" w:rsidR="005151E5" w:rsidRPr="009557A1" w:rsidRDefault="005151E5" w:rsidP="005151E5">
      <w:pPr>
        <w:pStyle w:val="ListParagraph"/>
        <w:tabs>
          <w:tab w:val="left" w:leader="dot" w:pos="8784"/>
        </w:tabs>
        <w:ind w:left="1134" w:hanging="215"/>
        <w:rPr>
          <w:bCs/>
          <w:sz w:val="24"/>
          <w:szCs w:val="24"/>
        </w:rPr>
      </w:pPr>
      <w:r w:rsidRPr="00866147">
        <w:rPr>
          <w:bCs/>
          <w:sz w:val="24"/>
          <w:szCs w:val="24"/>
        </w:rPr>
        <w:t xml:space="preserve">11. </w:t>
      </w:r>
      <w:r w:rsidR="00704B36" w:rsidRPr="00866147">
        <w:rPr>
          <w:sz w:val="24"/>
          <w:szCs w:val="24"/>
        </w:rPr>
        <w:t>Rata - rata Pertumbuhan Panjang Mutlak</w:t>
      </w:r>
      <w:r w:rsidR="002E03F7">
        <w:rPr>
          <w:bCs/>
          <w:sz w:val="24"/>
          <w:szCs w:val="24"/>
        </w:rPr>
        <w:tab/>
        <w:t>38</w:t>
      </w:r>
    </w:p>
    <w:p w14:paraId="5DD4AB4E" w14:textId="77777777" w:rsidR="005151E5" w:rsidRPr="009557A1" w:rsidRDefault="005151E5" w:rsidP="005151E5">
      <w:pPr>
        <w:rPr>
          <w:sz w:val="24"/>
        </w:rPr>
      </w:pPr>
    </w:p>
    <w:p w14:paraId="42BCBF5B" w14:textId="77777777" w:rsidR="005151E5" w:rsidRPr="009557A1" w:rsidRDefault="005151E5" w:rsidP="005151E5">
      <w:pPr>
        <w:pStyle w:val="ListParagraph"/>
        <w:tabs>
          <w:tab w:val="left" w:pos="1208"/>
          <w:tab w:val="left" w:leader="dot" w:pos="8784"/>
        </w:tabs>
        <w:ind w:left="1208" w:firstLine="0"/>
        <w:rPr>
          <w:sz w:val="24"/>
        </w:rPr>
      </w:pPr>
    </w:p>
    <w:bookmarkEnd w:id="4"/>
    <w:p w14:paraId="5E05CEBD" w14:textId="77777777" w:rsidR="005151E5" w:rsidRPr="009557A1" w:rsidRDefault="005151E5" w:rsidP="005151E5">
      <w:pPr>
        <w:tabs>
          <w:tab w:val="left" w:pos="1208"/>
          <w:tab w:val="left" w:leader="dot" w:pos="8784"/>
        </w:tabs>
        <w:rPr>
          <w:sz w:val="24"/>
        </w:rPr>
        <w:sectPr w:rsidR="005151E5" w:rsidRPr="009557A1" w:rsidSect="00EE0EA8">
          <w:pgSz w:w="11910" w:h="16840"/>
          <w:pgMar w:top="1580" w:right="740" w:bottom="1560" w:left="1300" w:header="0" w:footer="1366" w:gutter="0"/>
          <w:cols w:space="720"/>
        </w:sectPr>
      </w:pPr>
    </w:p>
    <w:p w14:paraId="1FD909D8" w14:textId="77777777" w:rsidR="005151E5" w:rsidRPr="009557A1" w:rsidRDefault="005151E5" w:rsidP="005151E5">
      <w:pPr>
        <w:pStyle w:val="Heading1"/>
        <w:spacing w:before="103"/>
        <w:ind w:right="1014"/>
      </w:pPr>
      <w:bookmarkStart w:id="5" w:name="_TOC_250025"/>
      <w:r w:rsidRPr="009557A1">
        <w:lastRenderedPageBreak/>
        <w:t>DAFTAR</w:t>
      </w:r>
      <w:r w:rsidRPr="009557A1">
        <w:rPr>
          <w:spacing w:val="-4"/>
        </w:rPr>
        <w:t xml:space="preserve"> </w:t>
      </w:r>
      <w:bookmarkEnd w:id="5"/>
      <w:r w:rsidRPr="009557A1">
        <w:t>TABEL</w:t>
      </w:r>
    </w:p>
    <w:p w14:paraId="645B6D7F" w14:textId="77777777" w:rsidR="005151E5" w:rsidRPr="009557A1" w:rsidRDefault="005151E5" w:rsidP="005151E5">
      <w:pPr>
        <w:pStyle w:val="BodyText"/>
        <w:rPr>
          <w:b/>
          <w:sz w:val="26"/>
        </w:rPr>
      </w:pPr>
    </w:p>
    <w:p w14:paraId="22848CA9" w14:textId="77777777" w:rsidR="005151E5" w:rsidRPr="009557A1" w:rsidRDefault="005151E5" w:rsidP="005151E5">
      <w:pPr>
        <w:pStyle w:val="BodyText"/>
        <w:spacing w:before="9"/>
        <w:rPr>
          <w:b/>
          <w:sz w:val="21"/>
        </w:rPr>
      </w:pPr>
    </w:p>
    <w:p w14:paraId="5214FBF8" w14:textId="77777777" w:rsidR="005151E5" w:rsidRPr="009557A1" w:rsidRDefault="005151E5" w:rsidP="005151E5">
      <w:pPr>
        <w:tabs>
          <w:tab w:val="left" w:pos="4567"/>
          <w:tab w:val="left" w:pos="8527"/>
        </w:tabs>
        <w:spacing w:before="1"/>
        <w:ind w:left="968"/>
        <w:rPr>
          <w:b/>
          <w:sz w:val="24"/>
        </w:rPr>
      </w:pPr>
      <w:r w:rsidRPr="009557A1">
        <w:rPr>
          <w:b/>
          <w:sz w:val="24"/>
        </w:rPr>
        <w:t>Tabel</w:t>
      </w:r>
      <w:r w:rsidRPr="009557A1">
        <w:rPr>
          <w:b/>
          <w:sz w:val="24"/>
        </w:rPr>
        <w:tab/>
        <w:t>Keterangan</w:t>
      </w:r>
      <w:r w:rsidRPr="009557A1">
        <w:rPr>
          <w:b/>
          <w:sz w:val="24"/>
        </w:rPr>
        <w:tab/>
        <w:t>Hal</w:t>
      </w:r>
    </w:p>
    <w:p w14:paraId="0A134B5D" w14:textId="77777777" w:rsidR="005151E5" w:rsidRPr="009557A1" w:rsidRDefault="005151E5" w:rsidP="005151E5">
      <w:pPr>
        <w:tabs>
          <w:tab w:val="left" w:pos="1208"/>
          <w:tab w:val="right" w:leader="dot" w:pos="8904"/>
        </w:tabs>
        <w:spacing w:before="552"/>
        <w:rPr>
          <w:sz w:val="24"/>
        </w:rPr>
      </w:pPr>
    </w:p>
    <w:p w14:paraId="213EE257" w14:textId="77777777" w:rsidR="005151E5" w:rsidRPr="009557A1" w:rsidRDefault="005151E5" w:rsidP="005151E5">
      <w:pPr>
        <w:pStyle w:val="ListParagraph"/>
        <w:numPr>
          <w:ilvl w:val="0"/>
          <w:numId w:val="15"/>
        </w:numPr>
        <w:tabs>
          <w:tab w:val="left" w:pos="1208"/>
          <w:tab w:val="left" w:leader="dot" w:pos="8784"/>
        </w:tabs>
        <w:rPr>
          <w:sz w:val="24"/>
        </w:rPr>
      </w:pPr>
      <w:r w:rsidRPr="009557A1">
        <w:rPr>
          <w:sz w:val="24"/>
          <w:lang w:val="en-US"/>
        </w:rPr>
        <w:t>Kandungan nutr</w:t>
      </w:r>
      <w:r w:rsidR="00817B94">
        <w:rPr>
          <w:sz w:val="24"/>
          <w:lang w:val="en-US"/>
        </w:rPr>
        <w:t>isi tepung tomat per 100 gram</w:t>
      </w:r>
      <w:r w:rsidR="00817B94">
        <w:rPr>
          <w:sz w:val="24"/>
          <w:lang w:val="en-US"/>
        </w:rPr>
        <w:tab/>
        <w:t>13</w:t>
      </w:r>
    </w:p>
    <w:p w14:paraId="047DD5E3" w14:textId="77777777" w:rsidR="005151E5" w:rsidRPr="009557A1" w:rsidRDefault="005151E5" w:rsidP="005151E5">
      <w:pPr>
        <w:pStyle w:val="ListParagraph"/>
        <w:tabs>
          <w:tab w:val="left" w:pos="1208"/>
          <w:tab w:val="left" w:leader="dot" w:pos="8784"/>
        </w:tabs>
        <w:ind w:left="960" w:firstLine="0"/>
        <w:rPr>
          <w:sz w:val="24"/>
        </w:rPr>
      </w:pPr>
    </w:p>
    <w:p w14:paraId="6A83145E" w14:textId="77777777" w:rsidR="005151E5" w:rsidRPr="009557A1" w:rsidRDefault="005151E5" w:rsidP="005151E5">
      <w:pPr>
        <w:pStyle w:val="ListParagraph"/>
        <w:numPr>
          <w:ilvl w:val="0"/>
          <w:numId w:val="15"/>
        </w:numPr>
        <w:tabs>
          <w:tab w:val="left" w:pos="1208"/>
          <w:tab w:val="left" w:leader="dot" w:pos="8784"/>
        </w:tabs>
        <w:rPr>
          <w:sz w:val="24"/>
        </w:rPr>
      </w:pPr>
      <w:r w:rsidRPr="009557A1">
        <w:rPr>
          <w:sz w:val="24"/>
          <w:lang w:val="en-US"/>
        </w:rPr>
        <w:t>Hasil Analisa kandungan gizi daging buah labu kunin</w:t>
      </w:r>
      <w:r w:rsidRPr="009557A1">
        <w:rPr>
          <w:sz w:val="24"/>
          <w:lang w:val="id-ID"/>
        </w:rPr>
        <w:t>g</w:t>
      </w:r>
      <w:r w:rsidRPr="009557A1">
        <w:rPr>
          <w:sz w:val="24"/>
          <w:lang w:val="en-US"/>
        </w:rPr>
        <w:t xml:space="preserve"> per 100 gram</w:t>
      </w:r>
      <w:r w:rsidRPr="009557A1">
        <w:rPr>
          <w:sz w:val="24"/>
          <w:lang w:val="en-US"/>
        </w:rPr>
        <w:tab/>
        <w:t>1</w:t>
      </w:r>
      <w:r w:rsidR="00817B94">
        <w:rPr>
          <w:sz w:val="24"/>
          <w:lang w:val="en-US"/>
        </w:rPr>
        <w:t>5</w:t>
      </w:r>
    </w:p>
    <w:p w14:paraId="41B14F1D" w14:textId="77777777" w:rsidR="005151E5" w:rsidRPr="009557A1" w:rsidRDefault="005151E5" w:rsidP="005151E5">
      <w:pPr>
        <w:pStyle w:val="BodyText"/>
      </w:pPr>
    </w:p>
    <w:p w14:paraId="4A34D3C4" w14:textId="16BA512A" w:rsidR="005151E5" w:rsidRPr="009557A1" w:rsidRDefault="005151E5" w:rsidP="005151E5">
      <w:pPr>
        <w:pStyle w:val="ListParagraph"/>
        <w:numPr>
          <w:ilvl w:val="0"/>
          <w:numId w:val="15"/>
        </w:numPr>
        <w:tabs>
          <w:tab w:val="left" w:pos="1208"/>
          <w:tab w:val="left" w:leader="dot" w:pos="8784"/>
        </w:tabs>
        <w:rPr>
          <w:sz w:val="24"/>
        </w:rPr>
      </w:pPr>
      <w:r w:rsidRPr="009557A1">
        <w:rPr>
          <w:sz w:val="24"/>
          <w:lang w:val="en-US"/>
        </w:rPr>
        <w:t>Alat ya</w:t>
      </w:r>
      <w:r w:rsidR="002A4803">
        <w:rPr>
          <w:sz w:val="24"/>
          <w:lang w:val="en-US"/>
        </w:rPr>
        <w:t>ng digunakan untuk penelitian</w:t>
      </w:r>
      <w:r w:rsidR="002A4803">
        <w:rPr>
          <w:sz w:val="24"/>
          <w:lang w:val="en-US"/>
        </w:rPr>
        <w:tab/>
        <w:t>19</w:t>
      </w:r>
    </w:p>
    <w:p w14:paraId="67ACE3F0" w14:textId="77777777" w:rsidR="005151E5" w:rsidRPr="009557A1" w:rsidRDefault="005151E5" w:rsidP="005151E5">
      <w:pPr>
        <w:pStyle w:val="ListParagraph"/>
        <w:rPr>
          <w:sz w:val="24"/>
          <w:lang w:val="en-US"/>
        </w:rPr>
      </w:pPr>
    </w:p>
    <w:p w14:paraId="6EB150F1" w14:textId="1B4F3524" w:rsidR="005151E5" w:rsidRPr="009557A1" w:rsidRDefault="005151E5" w:rsidP="005151E5">
      <w:pPr>
        <w:pStyle w:val="ListParagraph"/>
        <w:numPr>
          <w:ilvl w:val="0"/>
          <w:numId w:val="15"/>
        </w:numPr>
        <w:tabs>
          <w:tab w:val="left" w:pos="1208"/>
          <w:tab w:val="left" w:leader="dot" w:pos="8784"/>
        </w:tabs>
        <w:rPr>
          <w:sz w:val="24"/>
        </w:rPr>
      </w:pPr>
      <w:r w:rsidRPr="009557A1">
        <w:rPr>
          <w:sz w:val="24"/>
          <w:lang w:val="en-US"/>
        </w:rPr>
        <w:t>Bahan ya</w:t>
      </w:r>
      <w:r w:rsidR="00817B94">
        <w:rPr>
          <w:sz w:val="24"/>
          <w:lang w:val="en-US"/>
        </w:rPr>
        <w:t>n</w:t>
      </w:r>
      <w:r w:rsidR="002A4803">
        <w:rPr>
          <w:sz w:val="24"/>
          <w:lang w:val="en-US"/>
        </w:rPr>
        <w:t>g digunakan untuk penelitian</w:t>
      </w:r>
      <w:r w:rsidR="002A4803">
        <w:rPr>
          <w:sz w:val="24"/>
          <w:lang w:val="en-US"/>
        </w:rPr>
        <w:tab/>
        <w:t>19</w:t>
      </w:r>
    </w:p>
    <w:p w14:paraId="237B16D4" w14:textId="77777777" w:rsidR="005151E5" w:rsidRPr="009557A1" w:rsidRDefault="005151E5" w:rsidP="005151E5">
      <w:pPr>
        <w:pStyle w:val="ListParagraph"/>
        <w:rPr>
          <w:sz w:val="24"/>
        </w:rPr>
      </w:pPr>
    </w:p>
    <w:p w14:paraId="44277E6F" w14:textId="1606B4BA" w:rsidR="001E1F2D" w:rsidRPr="001E1F2D" w:rsidRDefault="00867EE6" w:rsidP="005151E5">
      <w:pPr>
        <w:pStyle w:val="ListParagraph"/>
        <w:numPr>
          <w:ilvl w:val="0"/>
          <w:numId w:val="15"/>
        </w:numPr>
        <w:tabs>
          <w:tab w:val="left" w:pos="1208"/>
          <w:tab w:val="left" w:leader="dot" w:pos="8784"/>
        </w:tabs>
        <w:rPr>
          <w:sz w:val="24"/>
        </w:rPr>
      </w:pPr>
      <w:r w:rsidRPr="009557A1">
        <w:rPr>
          <w:sz w:val="24"/>
          <w:szCs w:val="24"/>
        </w:rPr>
        <w:t>Rata - Rata Skor Warna Ikan Koi</w:t>
      </w:r>
      <w:r w:rsidR="002A4803">
        <w:rPr>
          <w:sz w:val="24"/>
          <w:szCs w:val="24"/>
        </w:rPr>
        <w:tab/>
        <w:t>31</w:t>
      </w:r>
    </w:p>
    <w:p w14:paraId="3A2A43BD" w14:textId="77777777" w:rsidR="001E1F2D" w:rsidRPr="001E1F2D" w:rsidRDefault="001E1F2D" w:rsidP="001E1F2D">
      <w:pPr>
        <w:pStyle w:val="ListParagraph"/>
        <w:rPr>
          <w:sz w:val="24"/>
          <w:szCs w:val="24"/>
        </w:rPr>
      </w:pPr>
    </w:p>
    <w:p w14:paraId="02757438" w14:textId="0AD6413D" w:rsidR="005151E5" w:rsidRPr="009557A1" w:rsidRDefault="00867EE6" w:rsidP="005151E5">
      <w:pPr>
        <w:pStyle w:val="ListParagraph"/>
        <w:numPr>
          <w:ilvl w:val="0"/>
          <w:numId w:val="15"/>
        </w:numPr>
        <w:tabs>
          <w:tab w:val="left" w:pos="1208"/>
          <w:tab w:val="left" w:leader="dot" w:pos="8784"/>
        </w:tabs>
        <w:rPr>
          <w:sz w:val="24"/>
        </w:rPr>
      </w:pPr>
      <w:r w:rsidRPr="009557A1">
        <w:rPr>
          <w:sz w:val="24"/>
          <w:szCs w:val="24"/>
        </w:rPr>
        <w:t>Pertumbuhan Bobot Harian Ikan Koi</w:t>
      </w:r>
      <w:r w:rsidR="002A4803">
        <w:rPr>
          <w:sz w:val="24"/>
          <w:szCs w:val="24"/>
        </w:rPr>
        <w:tab/>
        <w:t>34</w:t>
      </w:r>
    </w:p>
    <w:p w14:paraId="6EF8318D" w14:textId="77777777" w:rsidR="005151E5" w:rsidRPr="009557A1" w:rsidRDefault="005151E5" w:rsidP="005151E5">
      <w:pPr>
        <w:pStyle w:val="ListParagraph"/>
        <w:rPr>
          <w:sz w:val="24"/>
          <w:lang w:val="en-US"/>
        </w:rPr>
      </w:pPr>
    </w:p>
    <w:p w14:paraId="4291EAAE" w14:textId="607C1424" w:rsidR="001E1F2D" w:rsidRPr="0073413A" w:rsidRDefault="00867EE6" w:rsidP="005151E5">
      <w:pPr>
        <w:pStyle w:val="ListParagraph"/>
        <w:numPr>
          <w:ilvl w:val="0"/>
          <w:numId w:val="15"/>
        </w:numPr>
        <w:tabs>
          <w:tab w:val="left" w:pos="1208"/>
          <w:tab w:val="left" w:leader="dot" w:pos="8784"/>
        </w:tabs>
        <w:rPr>
          <w:sz w:val="24"/>
          <w:szCs w:val="24"/>
        </w:rPr>
      </w:pPr>
      <w:r w:rsidRPr="0073413A">
        <w:rPr>
          <w:sz w:val="24"/>
          <w:szCs w:val="24"/>
        </w:rPr>
        <w:t>Pertumbuhan Panjang Harian</w:t>
      </w:r>
      <w:r w:rsidR="002A4803">
        <w:rPr>
          <w:sz w:val="24"/>
          <w:szCs w:val="24"/>
        </w:rPr>
        <w:tab/>
        <w:t>35</w:t>
      </w:r>
    </w:p>
    <w:p w14:paraId="72E4FABC" w14:textId="77777777" w:rsidR="001E1F2D" w:rsidRPr="0073413A" w:rsidRDefault="001E1F2D" w:rsidP="001E1F2D">
      <w:pPr>
        <w:pStyle w:val="ListParagraph"/>
        <w:rPr>
          <w:bCs/>
          <w:sz w:val="24"/>
          <w:szCs w:val="24"/>
        </w:rPr>
      </w:pPr>
    </w:p>
    <w:p w14:paraId="55740338" w14:textId="727891E5" w:rsidR="005151E5" w:rsidRPr="0073413A" w:rsidRDefault="00867EE6" w:rsidP="005151E5">
      <w:pPr>
        <w:pStyle w:val="ListParagraph"/>
        <w:numPr>
          <w:ilvl w:val="0"/>
          <w:numId w:val="15"/>
        </w:numPr>
        <w:tabs>
          <w:tab w:val="left" w:pos="1208"/>
          <w:tab w:val="left" w:leader="dot" w:pos="8784"/>
        </w:tabs>
        <w:rPr>
          <w:sz w:val="24"/>
          <w:szCs w:val="24"/>
        </w:rPr>
      </w:pPr>
      <w:r w:rsidRPr="0073413A">
        <w:rPr>
          <w:sz w:val="24"/>
          <w:szCs w:val="24"/>
        </w:rPr>
        <w:t>Pertumbuhan Bobot Mutlak Ikan Koi</w:t>
      </w:r>
      <w:r w:rsidR="002A4803">
        <w:rPr>
          <w:bCs/>
          <w:sz w:val="24"/>
          <w:szCs w:val="24"/>
        </w:rPr>
        <w:tab/>
        <w:t>37</w:t>
      </w:r>
    </w:p>
    <w:p w14:paraId="5EAC5E2C" w14:textId="77777777" w:rsidR="005151E5" w:rsidRPr="0073413A" w:rsidRDefault="005151E5" w:rsidP="005151E5">
      <w:pPr>
        <w:pStyle w:val="ListParagraph"/>
        <w:tabs>
          <w:tab w:val="left" w:pos="1208"/>
          <w:tab w:val="left" w:leader="dot" w:pos="8784"/>
        </w:tabs>
        <w:ind w:left="960" w:firstLine="0"/>
        <w:rPr>
          <w:sz w:val="24"/>
          <w:szCs w:val="24"/>
        </w:rPr>
      </w:pPr>
    </w:p>
    <w:p w14:paraId="15A5AE3B" w14:textId="15006F52" w:rsidR="001E1F2D" w:rsidRPr="001E1F2D" w:rsidRDefault="00867EE6" w:rsidP="005151E5">
      <w:pPr>
        <w:pStyle w:val="ListParagraph"/>
        <w:numPr>
          <w:ilvl w:val="0"/>
          <w:numId w:val="15"/>
        </w:numPr>
        <w:tabs>
          <w:tab w:val="left" w:pos="1208"/>
          <w:tab w:val="left" w:leader="dot" w:pos="8784"/>
        </w:tabs>
        <w:rPr>
          <w:sz w:val="24"/>
        </w:rPr>
      </w:pPr>
      <w:r w:rsidRPr="0073413A">
        <w:rPr>
          <w:sz w:val="24"/>
          <w:szCs w:val="24"/>
        </w:rPr>
        <w:t>Pertumbuhan Panjang Mutlak</w:t>
      </w:r>
      <w:r w:rsidR="002A4803">
        <w:rPr>
          <w:sz w:val="24"/>
          <w:szCs w:val="24"/>
        </w:rPr>
        <w:tab/>
        <w:t>37</w:t>
      </w:r>
    </w:p>
    <w:p w14:paraId="1019C4A9" w14:textId="77777777" w:rsidR="001E1F2D" w:rsidRPr="001E1F2D" w:rsidRDefault="001E1F2D" w:rsidP="001E1F2D">
      <w:pPr>
        <w:pStyle w:val="ListParagraph"/>
        <w:rPr>
          <w:sz w:val="24"/>
          <w:szCs w:val="24"/>
        </w:rPr>
      </w:pPr>
    </w:p>
    <w:p w14:paraId="479A35DA" w14:textId="02444C18" w:rsidR="005151E5" w:rsidRPr="009557A1" w:rsidRDefault="00867EE6" w:rsidP="005151E5">
      <w:pPr>
        <w:pStyle w:val="ListParagraph"/>
        <w:numPr>
          <w:ilvl w:val="0"/>
          <w:numId w:val="15"/>
        </w:numPr>
        <w:tabs>
          <w:tab w:val="left" w:pos="1208"/>
          <w:tab w:val="left" w:leader="dot" w:pos="8784"/>
        </w:tabs>
        <w:rPr>
          <w:sz w:val="24"/>
        </w:rPr>
      </w:pPr>
      <w:r w:rsidRPr="009557A1">
        <w:rPr>
          <w:sz w:val="24"/>
          <w:szCs w:val="24"/>
        </w:rPr>
        <w:t>Rata – Rata Tingkat Kelangsungan Hidup Ikan Koi</w:t>
      </w:r>
      <w:r w:rsidR="002A4803">
        <w:rPr>
          <w:sz w:val="24"/>
          <w:szCs w:val="24"/>
        </w:rPr>
        <w:tab/>
        <w:t>40</w:t>
      </w:r>
    </w:p>
    <w:p w14:paraId="0210B75A" w14:textId="77777777" w:rsidR="005151E5" w:rsidRPr="009557A1" w:rsidRDefault="005151E5" w:rsidP="005151E5">
      <w:pPr>
        <w:pStyle w:val="ListParagraph"/>
        <w:rPr>
          <w:sz w:val="24"/>
        </w:rPr>
      </w:pPr>
    </w:p>
    <w:p w14:paraId="5656B24A" w14:textId="450EC04D" w:rsidR="005151E5" w:rsidRPr="009557A1" w:rsidRDefault="00867EE6" w:rsidP="005151E5">
      <w:pPr>
        <w:pStyle w:val="ListParagraph"/>
        <w:numPr>
          <w:ilvl w:val="0"/>
          <w:numId w:val="15"/>
        </w:numPr>
        <w:tabs>
          <w:tab w:val="left" w:pos="1208"/>
          <w:tab w:val="left" w:leader="dot" w:pos="8784"/>
        </w:tabs>
        <w:rPr>
          <w:sz w:val="24"/>
        </w:rPr>
      </w:pPr>
      <w:r w:rsidRPr="009557A1">
        <w:rPr>
          <w:sz w:val="24"/>
          <w:szCs w:val="24"/>
        </w:rPr>
        <w:t>Hasil Analisa Proksimat</w:t>
      </w:r>
      <w:r w:rsidR="002A4803">
        <w:rPr>
          <w:sz w:val="24"/>
          <w:szCs w:val="24"/>
        </w:rPr>
        <w:tab/>
        <w:t>40</w:t>
      </w:r>
    </w:p>
    <w:p w14:paraId="57029C5F" w14:textId="77777777" w:rsidR="005151E5" w:rsidRPr="009557A1" w:rsidRDefault="005151E5" w:rsidP="005151E5">
      <w:pPr>
        <w:pStyle w:val="ListParagraph"/>
        <w:rPr>
          <w:sz w:val="24"/>
          <w:lang w:val="en-US"/>
        </w:rPr>
      </w:pPr>
    </w:p>
    <w:p w14:paraId="1A35D10A" w14:textId="6E4551C6" w:rsidR="005151E5" w:rsidRPr="004A58B0" w:rsidRDefault="004A58B0" w:rsidP="005151E5">
      <w:pPr>
        <w:pStyle w:val="ListParagraph"/>
        <w:numPr>
          <w:ilvl w:val="0"/>
          <w:numId w:val="15"/>
        </w:numPr>
        <w:tabs>
          <w:tab w:val="left" w:pos="1208"/>
          <w:tab w:val="left" w:leader="dot" w:pos="8784"/>
        </w:tabs>
        <w:rPr>
          <w:sz w:val="24"/>
        </w:rPr>
      </w:pPr>
      <w:r w:rsidRPr="009557A1">
        <w:rPr>
          <w:sz w:val="24"/>
          <w:szCs w:val="24"/>
        </w:rPr>
        <w:t>Rata – Rata Feed Convertion Ratio dan Efisiensi Pakan</w:t>
      </w:r>
      <w:r w:rsidR="002A4803">
        <w:rPr>
          <w:sz w:val="24"/>
          <w:szCs w:val="24"/>
        </w:rPr>
        <w:tab/>
        <w:t>41</w:t>
      </w:r>
    </w:p>
    <w:p w14:paraId="1DA12F06" w14:textId="77777777" w:rsidR="004A58B0" w:rsidRPr="004A58B0" w:rsidRDefault="004A58B0" w:rsidP="004A58B0">
      <w:pPr>
        <w:pStyle w:val="ListParagraph"/>
        <w:rPr>
          <w:sz w:val="24"/>
        </w:rPr>
      </w:pPr>
    </w:p>
    <w:p w14:paraId="4B95AA1C" w14:textId="7F066283" w:rsidR="004A58B0" w:rsidRPr="009557A1" w:rsidRDefault="004A58B0" w:rsidP="005151E5">
      <w:pPr>
        <w:pStyle w:val="ListParagraph"/>
        <w:numPr>
          <w:ilvl w:val="0"/>
          <w:numId w:val="15"/>
        </w:numPr>
        <w:tabs>
          <w:tab w:val="left" w:pos="1208"/>
          <w:tab w:val="left" w:leader="dot" w:pos="8784"/>
        </w:tabs>
        <w:rPr>
          <w:sz w:val="24"/>
        </w:rPr>
      </w:pPr>
      <w:r>
        <w:t>Kualitas Air Selama Penelitian</w:t>
      </w:r>
      <w:r w:rsidR="002A4803">
        <w:tab/>
        <w:t>43</w:t>
      </w:r>
    </w:p>
    <w:p w14:paraId="47ABBF1A" w14:textId="77777777" w:rsidR="005151E5" w:rsidRPr="009557A1" w:rsidRDefault="005151E5" w:rsidP="005151E5">
      <w:pPr>
        <w:pStyle w:val="ListParagraph"/>
        <w:tabs>
          <w:tab w:val="left" w:pos="1208"/>
          <w:tab w:val="left" w:leader="dot" w:pos="8784"/>
        </w:tabs>
        <w:ind w:left="960" w:firstLine="0"/>
        <w:rPr>
          <w:sz w:val="24"/>
        </w:rPr>
      </w:pPr>
    </w:p>
    <w:p w14:paraId="22CF1480" w14:textId="77777777" w:rsidR="005151E5" w:rsidRPr="009557A1" w:rsidRDefault="005151E5" w:rsidP="005151E5">
      <w:pPr>
        <w:pStyle w:val="ListParagraph"/>
        <w:tabs>
          <w:tab w:val="left" w:leader="dot" w:pos="8784"/>
        </w:tabs>
        <w:ind w:left="709" w:firstLine="0"/>
        <w:rPr>
          <w:sz w:val="24"/>
          <w:lang w:val="en-US"/>
        </w:rPr>
      </w:pPr>
    </w:p>
    <w:p w14:paraId="7D5233FC" w14:textId="77777777" w:rsidR="005151E5" w:rsidRPr="009557A1" w:rsidRDefault="005151E5" w:rsidP="005151E5">
      <w:pPr>
        <w:pStyle w:val="ListParagraph"/>
        <w:tabs>
          <w:tab w:val="left" w:leader="dot" w:pos="8784"/>
        </w:tabs>
        <w:ind w:left="709" w:firstLine="0"/>
        <w:rPr>
          <w:sz w:val="24"/>
          <w:lang w:val="en-US"/>
        </w:rPr>
      </w:pPr>
    </w:p>
    <w:p w14:paraId="55A1414F" w14:textId="77777777" w:rsidR="005151E5" w:rsidRPr="009557A1" w:rsidRDefault="005151E5" w:rsidP="005151E5">
      <w:pPr>
        <w:pStyle w:val="ListParagraph"/>
        <w:tabs>
          <w:tab w:val="left" w:leader="dot" w:pos="8784"/>
        </w:tabs>
        <w:ind w:left="709" w:firstLine="0"/>
        <w:rPr>
          <w:sz w:val="24"/>
          <w:lang w:val="en-US"/>
        </w:rPr>
      </w:pPr>
    </w:p>
    <w:p w14:paraId="265349CB" w14:textId="77777777" w:rsidR="005151E5" w:rsidRPr="009557A1" w:rsidRDefault="005151E5" w:rsidP="005151E5">
      <w:pPr>
        <w:pStyle w:val="ListParagraph"/>
        <w:tabs>
          <w:tab w:val="left" w:leader="dot" w:pos="8784"/>
        </w:tabs>
        <w:ind w:left="709" w:firstLine="0"/>
        <w:rPr>
          <w:sz w:val="24"/>
          <w:lang w:val="en-US"/>
        </w:rPr>
      </w:pPr>
    </w:p>
    <w:p w14:paraId="6442BF45" w14:textId="77777777" w:rsidR="005151E5" w:rsidRPr="009557A1" w:rsidRDefault="005151E5" w:rsidP="005151E5">
      <w:pPr>
        <w:pStyle w:val="ListParagraph"/>
        <w:tabs>
          <w:tab w:val="left" w:leader="dot" w:pos="8784"/>
        </w:tabs>
        <w:ind w:left="709" w:firstLine="0"/>
        <w:rPr>
          <w:sz w:val="24"/>
          <w:lang w:val="en-US"/>
        </w:rPr>
      </w:pPr>
    </w:p>
    <w:p w14:paraId="6FB0A1B1" w14:textId="77777777" w:rsidR="005151E5" w:rsidRPr="009557A1" w:rsidRDefault="005151E5" w:rsidP="005151E5">
      <w:pPr>
        <w:pStyle w:val="ListParagraph"/>
        <w:tabs>
          <w:tab w:val="left" w:leader="dot" w:pos="8784"/>
        </w:tabs>
        <w:ind w:left="709" w:firstLine="0"/>
        <w:rPr>
          <w:sz w:val="24"/>
          <w:lang w:val="en-US"/>
        </w:rPr>
      </w:pPr>
    </w:p>
    <w:p w14:paraId="6637E528" w14:textId="77777777" w:rsidR="005151E5" w:rsidRPr="009557A1" w:rsidRDefault="005151E5" w:rsidP="005151E5">
      <w:pPr>
        <w:pStyle w:val="ListParagraph"/>
        <w:tabs>
          <w:tab w:val="left" w:leader="dot" w:pos="8784"/>
        </w:tabs>
        <w:ind w:left="709" w:firstLine="0"/>
        <w:rPr>
          <w:sz w:val="24"/>
          <w:lang w:val="en-US"/>
        </w:rPr>
      </w:pPr>
    </w:p>
    <w:p w14:paraId="095F1211" w14:textId="77777777" w:rsidR="005151E5" w:rsidRPr="009557A1" w:rsidRDefault="005151E5" w:rsidP="005151E5">
      <w:pPr>
        <w:pStyle w:val="ListParagraph"/>
        <w:tabs>
          <w:tab w:val="left" w:leader="dot" w:pos="8784"/>
        </w:tabs>
        <w:ind w:left="709" w:firstLine="0"/>
        <w:rPr>
          <w:sz w:val="24"/>
          <w:lang w:val="en-US"/>
        </w:rPr>
      </w:pPr>
    </w:p>
    <w:p w14:paraId="1F44C42F" w14:textId="77777777" w:rsidR="005151E5" w:rsidRPr="009557A1" w:rsidRDefault="005151E5" w:rsidP="005151E5">
      <w:pPr>
        <w:pStyle w:val="ListParagraph"/>
        <w:tabs>
          <w:tab w:val="left" w:leader="dot" w:pos="8784"/>
        </w:tabs>
        <w:ind w:left="709" w:firstLine="0"/>
        <w:rPr>
          <w:sz w:val="24"/>
          <w:lang w:val="en-US"/>
        </w:rPr>
      </w:pPr>
    </w:p>
    <w:p w14:paraId="2C2706C8" w14:textId="77777777" w:rsidR="005151E5" w:rsidRPr="009557A1" w:rsidRDefault="005151E5" w:rsidP="005151E5">
      <w:pPr>
        <w:pStyle w:val="ListParagraph"/>
        <w:tabs>
          <w:tab w:val="left" w:leader="dot" w:pos="8784"/>
        </w:tabs>
        <w:ind w:left="709" w:firstLine="0"/>
        <w:rPr>
          <w:sz w:val="24"/>
          <w:lang w:val="en-US"/>
        </w:rPr>
      </w:pPr>
    </w:p>
    <w:p w14:paraId="703BF9F9" w14:textId="77777777" w:rsidR="005151E5" w:rsidRPr="009557A1" w:rsidRDefault="005151E5" w:rsidP="005151E5">
      <w:pPr>
        <w:pStyle w:val="ListParagraph"/>
        <w:tabs>
          <w:tab w:val="left" w:leader="dot" w:pos="8784"/>
        </w:tabs>
        <w:ind w:left="709" w:firstLine="0"/>
        <w:rPr>
          <w:sz w:val="24"/>
          <w:lang w:val="en-US"/>
        </w:rPr>
      </w:pPr>
    </w:p>
    <w:p w14:paraId="47F1C50F" w14:textId="77777777" w:rsidR="005151E5" w:rsidRPr="009557A1" w:rsidRDefault="005151E5" w:rsidP="005151E5">
      <w:pPr>
        <w:pStyle w:val="ListParagraph"/>
        <w:tabs>
          <w:tab w:val="left" w:leader="dot" w:pos="8784"/>
        </w:tabs>
        <w:ind w:left="709" w:firstLine="0"/>
        <w:rPr>
          <w:sz w:val="24"/>
          <w:lang w:val="en-US"/>
        </w:rPr>
      </w:pPr>
    </w:p>
    <w:p w14:paraId="2121B72E" w14:textId="77777777" w:rsidR="005151E5" w:rsidRPr="009557A1" w:rsidRDefault="005151E5" w:rsidP="005151E5">
      <w:pPr>
        <w:pStyle w:val="ListParagraph"/>
        <w:tabs>
          <w:tab w:val="left" w:leader="dot" w:pos="8784"/>
        </w:tabs>
        <w:ind w:left="709" w:firstLine="0"/>
        <w:rPr>
          <w:sz w:val="24"/>
          <w:lang w:val="en-US"/>
        </w:rPr>
      </w:pPr>
    </w:p>
    <w:p w14:paraId="257D1450" w14:textId="77777777" w:rsidR="005151E5" w:rsidRPr="009557A1" w:rsidRDefault="005151E5" w:rsidP="005151E5">
      <w:pPr>
        <w:pStyle w:val="ListParagraph"/>
        <w:tabs>
          <w:tab w:val="left" w:leader="dot" w:pos="8784"/>
        </w:tabs>
        <w:ind w:left="709" w:firstLine="0"/>
        <w:rPr>
          <w:sz w:val="24"/>
          <w:lang w:val="en-US"/>
        </w:rPr>
      </w:pPr>
    </w:p>
    <w:p w14:paraId="4A81082B" w14:textId="77777777" w:rsidR="005151E5" w:rsidRPr="009557A1" w:rsidRDefault="005151E5" w:rsidP="005151E5">
      <w:pPr>
        <w:pStyle w:val="ListParagraph"/>
        <w:tabs>
          <w:tab w:val="left" w:leader="dot" w:pos="8784"/>
        </w:tabs>
        <w:ind w:left="709" w:firstLine="0"/>
        <w:rPr>
          <w:sz w:val="24"/>
          <w:lang w:val="en-US"/>
        </w:rPr>
      </w:pPr>
    </w:p>
    <w:p w14:paraId="532341EC" w14:textId="77777777" w:rsidR="005151E5" w:rsidRPr="009557A1" w:rsidRDefault="005151E5" w:rsidP="005151E5">
      <w:pPr>
        <w:pStyle w:val="ListParagraph"/>
        <w:tabs>
          <w:tab w:val="left" w:leader="dot" w:pos="8784"/>
        </w:tabs>
        <w:ind w:left="709" w:firstLine="0"/>
        <w:rPr>
          <w:sz w:val="24"/>
          <w:lang w:val="en-US"/>
        </w:rPr>
      </w:pPr>
    </w:p>
    <w:p w14:paraId="0AA4CE95" w14:textId="77777777" w:rsidR="005151E5" w:rsidRPr="009557A1" w:rsidRDefault="005151E5" w:rsidP="005151E5">
      <w:pPr>
        <w:pStyle w:val="ListParagraph"/>
        <w:tabs>
          <w:tab w:val="left" w:leader="dot" w:pos="8784"/>
        </w:tabs>
        <w:ind w:left="709" w:firstLine="0"/>
        <w:rPr>
          <w:sz w:val="24"/>
          <w:lang w:val="en-US"/>
        </w:rPr>
      </w:pPr>
    </w:p>
    <w:p w14:paraId="6F95E76B" w14:textId="77777777" w:rsidR="005151E5" w:rsidRPr="00704B36" w:rsidRDefault="005151E5" w:rsidP="00704B36">
      <w:pPr>
        <w:tabs>
          <w:tab w:val="left" w:leader="dot" w:pos="8784"/>
        </w:tabs>
        <w:rPr>
          <w:sz w:val="24"/>
          <w:lang w:val="en-US"/>
        </w:rPr>
      </w:pPr>
    </w:p>
    <w:p w14:paraId="64DBE409" w14:textId="77777777" w:rsidR="005151E5" w:rsidRPr="009557A1" w:rsidRDefault="005151E5" w:rsidP="005151E5">
      <w:pPr>
        <w:pStyle w:val="Heading1"/>
        <w:spacing w:before="103"/>
        <w:ind w:right="1014"/>
      </w:pPr>
      <w:r w:rsidRPr="009557A1">
        <w:t>DAFTAR</w:t>
      </w:r>
      <w:r w:rsidRPr="009557A1">
        <w:rPr>
          <w:spacing w:val="-4"/>
        </w:rPr>
        <w:t xml:space="preserve"> </w:t>
      </w:r>
      <w:r w:rsidRPr="009557A1">
        <w:t>LAMPIRAN</w:t>
      </w:r>
    </w:p>
    <w:p w14:paraId="62C82A53" w14:textId="77777777" w:rsidR="005151E5" w:rsidRPr="009557A1" w:rsidRDefault="005151E5" w:rsidP="005151E5">
      <w:pPr>
        <w:pStyle w:val="BodyText"/>
        <w:rPr>
          <w:b/>
          <w:sz w:val="26"/>
        </w:rPr>
      </w:pPr>
    </w:p>
    <w:p w14:paraId="340C9210" w14:textId="77777777" w:rsidR="005151E5" w:rsidRPr="009557A1" w:rsidRDefault="005151E5" w:rsidP="005151E5">
      <w:pPr>
        <w:pStyle w:val="BodyText"/>
        <w:spacing w:before="9"/>
        <w:rPr>
          <w:b/>
          <w:sz w:val="21"/>
        </w:rPr>
      </w:pPr>
    </w:p>
    <w:p w14:paraId="614C3678" w14:textId="77777777" w:rsidR="005151E5" w:rsidRPr="009557A1" w:rsidRDefault="005151E5" w:rsidP="005151E5">
      <w:pPr>
        <w:tabs>
          <w:tab w:val="left" w:pos="4567"/>
          <w:tab w:val="left" w:pos="8527"/>
        </w:tabs>
        <w:spacing w:before="1"/>
        <w:ind w:left="968"/>
        <w:rPr>
          <w:b/>
          <w:sz w:val="24"/>
        </w:rPr>
      </w:pPr>
      <w:r w:rsidRPr="009557A1">
        <w:rPr>
          <w:b/>
          <w:sz w:val="24"/>
        </w:rPr>
        <w:t>LAMPIRAN</w:t>
      </w:r>
      <w:r w:rsidRPr="009557A1">
        <w:rPr>
          <w:b/>
          <w:sz w:val="24"/>
        </w:rPr>
        <w:tab/>
        <w:t>Keterangan</w:t>
      </w:r>
      <w:r w:rsidRPr="009557A1">
        <w:rPr>
          <w:b/>
          <w:sz w:val="24"/>
        </w:rPr>
        <w:tab/>
        <w:t>Hal</w:t>
      </w:r>
    </w:p>
    <w:p w14:paraId="43D27E73" w14:textId="77777777" w:rsidR="005151E5" w:rsidRPr="009557A1" w:rsidRDefault="005151E5" w:rsidP="005151E5">
      <w:pPr>
        <w:tabs>
          <w:tab w:val="left" w:pos="1208"/>
          <w:tab w:val="right" w:leader="dot" w:pos="8904"/>
        </w:tabs>
        <w:spacing w:before="552"/>
        <w:rPr>
          <w:sz w:val="24"/>
        </w:rPr>
      </w:pPr>
    </w:p>
    <w:p w14:paraId="7D49C7FB" w14:textId="02EE2BA3" w:rsidR="005151E5" w:rsidRPr="009557A1" w:rsidRDefault="005151E5" w:rsidP="005151E5">
      <w:pPr>
        <w:pStyle w:val="ListParagraph"/>
        <w:numPr>
          <w:ilvl w:val="0"/>
          <w:numId w:val="17"/>
        </w:numPr>
        <w:tabs>
          <w:tab w:val="left" w:pos="1208"/>
          <w:tab w:val="left" w:leader="dot" w:pos="8784"/>
        </w:tabs>
        <w:rPr>
          <w:sz w:val="24"/>
        </w:rPr>
      </w:pPr>
      <w:r w:rsidRPr="009557A1">
        <w:rPr>
          <w:sz w:val="24"/>
          <w:szCs w:val="24"/>
        </w:rPr>
        <w:t>Laju Pertumbuhan Ikan Koi dengan Dosis Tepung tomat dan Labu kuning</w:t>
      </w:r>
      <w:r w:rsidR="004F748D">
        <w:rPr>
          <w:sz w:val="24"/>
          <w:lang w:val="en-US"/>
        </w:rPr>
        <w:tab/>
        <w:t>52</w:t>
      </w:r>
    </w:p>
    <w:p w14:paraId="1289EFF5" w14:textId="77777777" w:rsidR="005151E5" w:rsidRPr="009557A1" w:rsidRDefault="005151E5" w:rsidP="005151E5">
      <w:pPr>
        <w:pStyle w:val="ListParagraph"/>
        <w:tabs>
          <w:tab w:val="left" w:pos="1208"/>
          <w:tab w:val="left" w:leader="dot" w:pos="8784"/>
        </w:tabs>
        <w:ind w:left="960" w:firstLine="0"/>
        <w:rPr>
          <w:sz w:val="24"/>
        </w:rPr>
      </w:pPr>
    </w:p>
    <w:p w14:paraId="50C74293" w14:textId="65D5CD59" w:rsidR="005151E5" w:rsidRPr="009557A1" w:rsidRDefault="005151E5" w:rsidP="005151E5">
      <w:pPr>
        <w:pStyle w:val="ListParagraph"/>
        <w:numPr>
          <w:ilvl w:val="0"/>
          <w:numId w:val="17"/>
        </w:numPr>
        <w:tabs>
          <w:tab w:val="left" w:pos="1208"/>
          <w:tab w:val="left" w:leader="dot" w:pos="8784"/>
        </w:tabs>
        <w:rPr>
          <w:sz w:val="24"/>
        </w:rPr>
      </w:pPr>
      <w:r w:rsidRPr="009557A1">
        <w:rPr>
          <w:sz w:val="24"/>
          <w:szCs w:val="24"/>
        </w:rPr>
        <w:t>Data Uji Normalitas Ikan Koi dengan Dosis Tepung tomat dan Labu kuning</w:t>
      </w:r>
      <w:r w:rsidR="001F0AF7">
        <w:rPr>
          <w:sz w:val="24"/>
          <w:lang w:val="en-US"/>
        </w:rPr>
        <w:t xml:space="preserve"> </w:t>
      </w:r>
      <w:r w:rsidR="001F0AF7">
        <w:rPr>
          <w:sz w:val="24"/>
          <w:lang w:val="en-US"/>
        </w:rPr>
        <w:tab/>
      </w:r>
      <w:r w:rsidR="004F748D">
        <w:rPr>
          <w:sz w:val="24"/>
          <w:lang w:val="en-US"/>
        </w:rPr>
        <w:t>53</w:t>
      </w:r>
    </w:p>
    <w:p w14:paraId="0751E091" w14:textId="77777777" w:rsidR="005151E5" w:rsidRPr="009557A1" w:rsidRDefault="005151E5" w:rsidP="005151E5">
      <w:pPr>
        <w:pStyle w:val="ListParagraph"/>
        <w:rPr>
          <w:sz w:val="24"/>
        </w:rPr>
      </w:pPr>
    </w:p>
    <w:p w14:paraId="6B20C203" w14:textId="17FEE25F" w:rsidR="005151E5" w:rsidRPr="009557A1" w:rsidRDefault="005151E5" w:rsidP="005151E5">
      <w:pPr>
        <w:pStyle w:val="ListParagraph"/>
        <w:numPr>
          <w:ilvl w:val="0"/>
          <w:numId w:val="17"/>
        </w:numPr>
        <w:tabs>
          <w:tab w:val="left" w:pos="1208"/>
          <w:tab w:val="left" w:leader="dot" w:pos="8784"/>
        </w:tabs>
        <w:rPr>
          <w:sz w:val="24"/>
        </w:rPr>
      </w:pPr>
      <w:r w:rsidRPr="009557A1">
        <w:rPr>
          <w:sz w:val="24"/>
          <w:szCs w:val="24"/>
        </w:rPr>
        <w:t>Uji Homogenitas Ikan Koi dengan Dosis</w:t>
      </w:r>
      <w:r w:rsidR="001F0AF7">
        <w:rPr>
          <w:sz w:val="24"/>
          <w:szCs w:val="24"/>
        </w:rPr>
        <w:t xml:space="preserve"> Tepung tomat dan Labu kuning</w:t>
      </w:r>
      <w:r w:rsidR="001F0AF7">
        <w:rPr>
          <w:sz w:val="24"/>
          <w:szCs w:val="24"/>
        </w:rPr>
        <w:tab/>
      </w:r>
      <w:r w:rsidR="004F748D">
        <w:rPr>
          <w:sz w:val="24"/>
          <w:szCs w:val="24"/>
        </w:rPr>
        <w:t>54</w:t>
      </w:r>
    </w:p>
    <w:p w14:paraId="62BFD4CA" w14:textId="77777777" w:rsidR="005151E5" w:rsidRPr="009557A1" w:rsidRDefault="005151E5" w:rsidP="005151E5">
      <w:pPr>
        <w:pStyle w:val="ListParagraph"/>
        <w:rPr>
          <w:sz w:val="24"/>
        </w:rPr>
      </w:pPr>
    </w:p>
    <w:p w14:paraId="74533234" w14:textId="19EFACBA" w:rsidR="005151E5" w:rsidRPr="009557A1" w:rsidRDefault="005151E5" w:rsidP="005151E5">
      <w:pPr>
        <w:pStyle w:val="ListParagraph"/>
        <w:numPr>
          <w:ilvl w:val="0"/>
          <w:numId w:val="17"/>
        </w:numPr>
        <w:tabs>
          <w:tab w:val="left" w:pos="1208"/>
          <w:tab w:val="left" w:leader="dot" w:pos="8784"/>
        </w:tabs>
        <w:rPr>
          <w:sz w:val="24"/>
        </w:rPr>
      </w:pPr>
      <w:r w:rsidRPr="009557A1">
        <w:rPr>
          <w:sz w:val="24"/>
          <w:szCs w:val="24"/>
        </w:rPr>
        <w:t>Uji Anova Ikan Koi dengan Dosis</w:t>
      </w:r>
      <w:r w:rsidR="001F0AF7">
        <w:rPr>
          <w:sz w:val="24"/>
          <w:szCs w:val="24"/>
        </w:rPr>
        <w:t xml:space="preserve"> Tepung tomat dan Labu kuning</w:t>
      </w:r>
      <w:r w:rsidR="001F0AF7">
        <w:rPr>
          <w:sz w:val="24"/>
          <w:szCs w:val="24"/>
        </w:rPr>
        <w:tab/>
        <w:t>5</w:t>
      </w:r>
      <w:r w:rsidR="004F748D">
        <w:rPr>
          <w:sz w:val="24"/>
          <w:szCs w:val="24"/>
        </w:rPr>
        <w:t>5</w:t>
      </w:r>
    </w:p>
    <w:p w14:paraId="36B9F984" w14:textId="77777777" w:rsidR="005151E5" w:rsidRPr="009557A1" w:rsidRDefault="005151E5" w:rsidP="005151E5">
      <w:pPr>
        <w:pStyle w:val="ListParagraph"/>
        <w:rPr>
          <w:sz w:val="24"/>
        </w:rPr>
      </w:pPr>
    </w:p>
    <w:p w14:paraId="17A603EA" w14:textId="2146B6DA" w:rsidR="005151E5" w:rsidRPr="009557A1" w:rsidRDefault="005151E5" w:rsidP="005151E5">
      <w:pPr>
        <w:pStyle w:val="ListParagraph"/>
        <w:numPr>
          <w:ilvl w:val="0"/>
          <w:numId w:val="17"/>
        </w:numPr>
        <w:tabs>
          <w:tab w:val="left" w:pos="1208"/>
          <w:tab w:val="left" w:leader="dot" w:pos="8784"/>
        </w:tabs>
        <w:rPr>
          <w:sz w:val="24"/>
        </w:rPr>
      </w:pPr>
      <w:r w:rsidRPr="009557A1">
        <w:rPr>
          <w:sz w:val="24"/>
          <w:szCs w:val="24"/>
        </w:rPr>
        <w:t>Kegiat</w:t>
      </w:r>
      <w:r w:rsidR="001F0AF7">
        <w:rPr>
          <w:sz w:val="24"/>
          <w:szCs w:val="24"/>
        </w:rPr>
        <w:t>an selama Penelitian Ikan Koi</w:t>
      </w:r>
      <w:r w:rsidR="001F0AF7">
        <w:rPr>
          <w:sz w:val="24"/>
          <w:szCs w:val="24"/>
        </w:rPr>
        <w:tab/>
      </w:r>
      <w:r w:rsidR="004F748D">
        <w:rPr>
          <w:sz w:val="24"/>
          <w:szCs w:val="24"/>
        </w:rPr>
        <w:t>60</w:t>
      </w:r>
    </w:p>
    <w:p w14:paraId="56F0DC02" w14:textId="77777777" w:rsidR="005151E5" w:rsidRPr="009557A1" w:rsidRDefault="005151E5" w:rsidP="005151E5">
      <w:pPr>
        <w:pStyle w:val="ListParagraph"/>
        <w:rPr>
          <w:sz w:val="24"/>
        </w:rPr>
      </w:pPr>
    </w:p>
    <w:p w14:paraId="713514D0" w14:textId="5A32CDB5" w:rsidR="005151E5" w:rsidRPr="00C61938" w:rsidRDefault="00C61938" w:rsidP="005151E5">
      <w:pPr>
        <w:pStyle w:val="ListParagraph"/>
        <w:numPr>
          <w:ilvl w:val="0"/>
          <w:numId w:val="17"/>
        </w:numPr>
        <w:tabs>
          <w:tab w:val="left" w:pos="1208"/>
          <w:tab w:val="left" w:leader="dot" w:pos="8784"/>
        </w:tabs>
        <w:rPr>
          <w:sz w:val="24"/>
        </w:rPr>
      </w:pPr>
      <w:r>
        <w:rPr>
          <w:sz w:val="24"/>
          <w:szCs w:val="24"/>
          <w:lang w:val="en-US"/>
        </w:rPr>
        <w:t>Hasil skor Warna Ikan Koi</w:t>
      </w:r>
      <w:r>
        <w:rPr>
          <w:sz w:val="24"/>
          <w:szCs w:val="24"/>
          <w:lang w:val="en-US"/>
        </w:rPr>
        <w:tab/>
        <w:t>6</w:t>
      </w:r>
      <w:r w:rsidR="004F748D">
        <w:rPr>
          <w:sz w:val="24"/>
          <w:szCs w:val="24"/>
          <w:lang w:val="en-US"/>
        </w:rPr>
        <w:t>6</w:t>
      </w:r>
    </w:p>
    <w:p w14:paraId="5EDC185B" w14:textId="77777777" w:rsidR="00C61938" w:rsidRPr="00C61938" w:rsidRDefault="00C61938" w:rsidP="00C61938">
      <w:pPr>
        <w:pStyle w:val="ListParagraph"/>
        <w:rPr>
          <w:sz w:val="24"/>
        </w:rPr>
      </w:pPr>
    </w:p>
    <w:p w14:paraId="442F1F99" w14:textId="323EF053" w:rsidR="00C61938" w:rsidRPr="00C61938" w:rsidRDefault="00C61938" w:rsidP="005151E5">
      <w:pPr>
        <w:pStyle w:val="ListParagraph"/>
        <w:numPr>
          <w:ilvl w:val="0"/>
          <w:numId w:val="17"/>
        </w:numPr>
        <w:tabs>
          <w:tab w:val="left" w:pos="1208"/>
          <w:tab w:val="left" w:leader="dot" w:pos="8784"/>
        </w:tabs>
        <w:rPr>
          <w:sz w:val="24"/>
        </w:rPr>
      </w:pPr>
      <w:r w:rsidRPr="009557A1">
        <w:rPr>
          <w:sz w:val="24"/>
          <w:szCs w:val="24"/>
        </w:rPr>
        <w:t>Hasil Uji Proksimat</w:t>
      </w:r>
      <w:r>
        <w:rPr>
          <w:sz w:val="24"/>
          <w:szCs w:val="24"/>
        </w:rPr>
        <w:t xml:space="preserve"> Tepung Tomat dan Labu Kuning</w:t>
      </w:r>
      <w:r>
        <w:rPr>
          <w:sz w:val="24"/>
          <w:szCs w:val="24"/>
        </w:rPr>
        <w:tab/>
      </w:r>
      <w:r w:rsidR="004F748D">
        <w:rPr>
          <w:sz w:val="24"/>
          <w:szCs w:val="24"/>
          <w:lang w:val="en-US"/>
        </w:rPr>
        <w:t>67</w:t>
      </w:r>
    </w:p>
    <w:p w14:paraId="6A9E3219" w14:textId="77777777" w:rsidR="00C61938" w:rsidRPr="00C61938" w:rsidRDefault="00C61938" w:rsidP="00C61938">
      <w:pPr>
        <w:pStyle w:val="ListParagraph"/>
        <w:rPr>
          <w:sz w:val="24"/>
        </w:rPr>
      </w:pPr>
    </w:p>
    <w:p w14:paraId="2D71322A" w14:textId="2EBEB7DA" w:rsidR="00C61938" w:rsidRPr="009557A1" w:rsidRDefault="00C61938" w:rsidP="005151E5">
      <w:pPr>
        <w:pStyle w:val="ListParagraph"/>
        <w:numPr>
          <w:ilvl w:val="0"/>
          <w:numId w:val="17"/>
        </w:numPr>
        <w:tabs>
          <w:tab w:val="left" w:pos="1208"/>
          <w:tab w:val="left" w:leader="dot" w:pos="8784"/>
        </w:tabs>
        <w:rPr>
          <w:sz w:val="24"/>
        </w:rPr>
      </w:pPr>
      <w:r>
        <w:rPr>
          <w:sz w:val="24"/>
          <w:lang w:val="en-US"/>
        </w:rPr>
        <w:t>Lokasi Penelitian di Laboratorium SUPM Lebaksiu Tegal</w:t>
      </w:r>
      <w:r>
        <w:rPr>
          <w:sz w:val="24"/>
          <w:lang w:val="en-US"/>
        </w:rPr>
        <w:tab/>
        <w:t>6</w:t>
      </w:r>
      <w:r w:rsidR="004F748D">
        <w:rPr>
          <w:sz w:val="24"/>
          <w:lang w:val="en-US"/>
        </w:rPr>
        <w:t>8</w:t>
      </w:r>
    </w:p>
    <w:p w14:paraId="1C6C5278" w14:textId="77777777" w:rsidR="005151E5" w:rsidRPr="009557A1" w:rsidRDefault="005151E5" w:rsidP="005151E5">
      <w:pPr>
        <w:pStyle w:val="BodyText"/>
      </w:pPr>
    </w:p>
    <w:p w14:paraId="02A49672" w14:textId="77777777" w:rsidR="005151E5" w:rsidRPr="009557A1" w:rsidRDefault="005151E5" w:rsidP="005151E5">
      <w:pPr>
        <w:pStyle w:val="ListParagraph"/>
        <w:tabs>
          <w:tab w:val="left" w:leader="dot" w:pos="8784"/>
        </w:tabs>
        <w:ind w:left="709" w:firstLine="0"/>
        <w:rPr>
          <w:sz w:val="24"/>
        </w:rPr>
        <w:sectPr w:rsidR="005151E5" w:rsidRPr="009557A1" w:rsidSect="00EE0EA8">
          <w:pgSz w:w="11910" w:h="16840"/>
          <w:pgMar w:top="1580" w:right="740" w:bottom="1560" w:left="1300" w:header="0" w:footer="1366" w:gutter="0"/>
          <w:cols w:space="720"/>
        </w:sectPr>
      </w:pPr>
    </w:p>
    <w:p w14:paraId="7F2C4683" w14:textId="77777777" w:rsidR="005151E5" w:rsidRPr="009557A1" w:rsidRDefault="005151E5" w:rsidP="005151E5">
      <w:pPr>
        <w:pStyle w:val="Heading1"/>
        <w:spacing w:before="103"/>
        <w:ind w:right="1014"/>
      </w:pPr>
      <w:r w:rsidRPr="009557A1">
        <w:lastRenderedPageBreak/>
        <w:t>BAB</w:t>
      </w:r>
      <w:r w:rsidRPr="009557A1">
        <w:rPr>
          <w:spacing w:val="-3"/>
        </w:rPr>
        <w:t xml:space="preserve"> </w:t>
      </w:r>
      <w:r w:rsidRPr="009557A1">
        <w:t>I</w:t>
      </w:r>
    </w:p>
    <w:p w14:paraId="609A0B26" w14:textId="77777777" w:rsidR="005151E5" w:rsidRPr="009557A1" w:rsidRDefault="005151E5" w:rsidP="005151E5">
      <w:pPr>
        <w:spacing w:before="711"/>
        <w:ind w:left="1020" w:right="1013"/>
        <w:jc w:val="center"/>
        <w:rPr>
          <w:b/>
          <w:sz w:val="24"/>
        </w:rPr>
      </w:pPr>
      <w:r w:rsidRPr="009557A1">
        <w:rPr>
          <w:b/>
          <w:sz w:val="24"/>
        </w:rPr>
        <w:t>PENDAHULUAN</w:t>
      </w:r>
    </w:p>
    <w:p w14:paraId="10AA8F71" w14:textId="77777777" w:rsidR="005151E5" w:rsidRPr="009557A1" w:rsidRDefault="005151E5" w:rsidP="005151E5">
      <w:pPr>
        <w:pStyle w:val="BodyText"/>
        <w:rPr>
          <w:b/>
          <w:sz w:val="26"/>
        </w:rPr>
      </w:pPr>
    </w:p>
    <w:p w14:paraId="7A4DA555" w14:textId="77777777" w:rsidR="005151E5" w:rsidRPr="009557A1" w:rsidRDefault="005151E5" w:rsidP="005151E5">
      <w:pPr>
        <w:pStyle w:val="BodyText"/>
        <w:rPr>
          <w:b/>
          <w:sz w:val="36"/>
        </w:rPr>
      </w:pPr>
    </w:p>
    <w:p w14:paraId="0FCCB26E" w14:textId="77777777" w:rsidR="005151E5" w:rsidRPr="009557A1" w:rsidRDefault="005151E5" w:rsidP="005151E5">
      <w:pPr>
        <w:pStyle w:val="Heading1"/>
        <w:numPr>
          <w:ilvl w:val="1"/>
          <w:numId w:val="8"/>
        </w:numPr>
        <w:tabs>
          <w:tab w:val="left" w:pos="1328"/>
        </w:tabs>
        <w:jc w:val="left"/>
      </w:pPr>
      <w:bookmarkStart w:id="6" w:name="_TOC_250024"/>
      <w:r w:rsidRPr="009557A1">
        <w:t>Latar</w:t>
      </w:r>
      <w:r w:rsidRPr="009557A1">
        <w:rPr>
          <w:spacing w:val="-2"/>
        </w:rPr>
        <w:t xml:space="preserve"> </w:t>
      </w:r>
      <w:bookmarkEnd w:id="6"/>
      <w:r w:rsidRPr="009557A1">
        <w:t>Belakang</w:t>
      </w:r>
    </w:p>
    <w:p w14:paraId="3AE5E5E0" w14:textId="77777777" w:rsidR="005151E5" w:rsidRPr="009557A1" w:rsidRDefault="005151E5" w:rsidP="005151E5">
      <w:pPr>
        <w:pStyle w:val="Heading1"/>
        <w:tabs>
          <w:tab w:val="left" w:pos="1328"/>
        </w:tabs>
        <w:ind w:left="1328"/>
        <w:jc w:val="left"/>
      </w:pPr>
    </w:p>
    <w:p w14:paraId="20B099E5" w14:textId="77777777" w:rsidR="005151E5" w:rsidRPr="009557A1" w:rsidRDefault="005151E5" w:rsidP="005151E5">
      <w:pPr>
        <w:pStyle w:val="BodyText"/>
        <w:rPr>
          <w:b/>
          <w:sz w:val="26"/>
        </w:rPr>
      </w:pPr>
    </w:p>
    <w:p w14:paraId="320C9FAA" w14:textId="77777777" w:rsidR="005151E5" w:rsidRPr="009557A1" w:rsidRDefault="005151E5" w:rsidP="005151E5">
      <w:pPr>
        <w:widowControl/>
        <w:autoSpaceDE/>
        <w:autoSpaceDN/>
        <w:spacing w:after="160" w:line="480" w:lineRule="auto"/>
        <w:ind w:left="993" w:right="939" w:firstLine="720"/>
        <w:jc w:val="both"/>
        <w:rPr>
          <w:rFonts w:eastAsia="Calibri"/>
          <w:kern w:val="2"/>
          <w:sz w:val="24"/>
          <w:szCs w:val="24"/>
          <w:lang w:val="en-ID"/>
          <w14:ligatures w14:val="standardContextual"/>
        </w:rPr>
      </w:pPr>
      <w:r w:rsidRPr="009557A1">
        <w:rPr>
          <w:rFonts w:eastAsia="Calibri"/>
          <w:kern w:val="2"/>
          <w:sz w:val="24"/>
          <w:szCs w:val="24"/>
          <w:lang w:val="en-ID"/>
          <w14:ligatures w14:val="standardContextual"/>
        </w:rPr>
        <w:t>Ikan koi (</w:t>
      </w:r>
      <w:r w:rsidRPr="009557A1">
        <w:rPr>
          <w:rFonts w:eastAsia="Calibri"/>
          <w:i/>
          <w:iCs/>
          <w:kern w:val="2"/>
          <w:sz w:val="24"/>
          <w:szCs w:val="24"/>
          <w:lang w:val="en-ID"/>
          <w14:ligatures w14:val="standardContextual"/>
        </w:rPr>
        <w:t>Cyprinus carpio</w:t>
      </w:r>
      <w:r w:rsidRPr="009557A1">
        <w:rPr>
          <w:rFonts w:eastAsia="Calibri"/>
          <w:kern w:val="2"/>
          <w:sz w:val="24"/>
          <w:szCs w:val="24"/>
          <w:lang w:val="en-ID"/>
          <w14:ligatures w14:val="standardContextual"/>
        </w:rPr>
        <w:t xml:space="preserve">) merupakan salah satu komoditas ikan hias air tawar yang memiliki potensi ekonomi di pasar nasional maupun internasional. </w:t>
      </w:r>
      <w:proofErr w:type="gramStart"/>
      <w:r w:rsidRPr="009557A1">
        <w:rPr>
          <w:rFonts w:eastAsia="Calibri"/>
          <w:kern w:val="2"/>
          <w:sz w:val="24"/>
          <w:szCs w:val="24"/>
          <w:lang w:val="en-ID"/>
          <w14:ligatures w14:val="standardContextual"/>
        </w:rPr>
        <w:t xml:space="preserve">Menurut Kifly </w:t>
      </w:r>
      <w:r w:rsidRPr="00137D75">
        <w:rPr>
          <w:rFonts w:eastAsia="Calibri"/>
          <w:i/>
          <w:kern w:val="2"/>
          <w:sz w:val="24"/>
          <w:szCs w:val="24"/>
          <w:lang w:val="en-ID"/>
          <w14:ligatures w14:val="standardContextual"/>
        </w:rPr>
        <w:t>et al</w:t>
      </w:r>
      <w:r w:rsidRPr="009557A1">
        <w:rPr>
          <w:rFonts w:eastAsia="Calibri"/>
          <w:kern w:val="2"/>
          <w:sz w:val="24"/>
          <w:szCs w:val="24"/>
          <w:lang w:val="en-ID"/>
          <w14:ligatures w14:val="standardContextual"/>
        </w:rPr>
        <w:t>. (2020).</w:t>
      </w:r>
      <w:proofErr w:type="gramEnd"/>
      <w:r w:rsidRPr="009557A1">
        <w:rPr>
          <w:rFonts w:eastAsia="Calibri"/>
          <w:kern w:val="2"/>
          <w:sz w:val="24"/>
          <w:szCs w:val="24"/>
          <w:lang w:val="en-ID"/>
          <w14:ligatures w14:val="standardContextual"/>
        </w:rPr>
        <w:t xml:space="preserve"> </w:t>
      </w:r>
      <w:proofErr w:type="gramStart"/>
      <w:r w:rsidRPr="009557A1">
        <w:rPr>
          <w:rFonts w:eastAsia="Calibri"/>
          <w:kern w:val="2"/>
          <w:sz w:val="24"/>
          <w:szCs w:val="24"/>
          <w:lang w:val="en-ID"/>
          <w14:ligatures w14:val="standardContextual"/>
        </w:rPr>
        <w:t>Indikator keindahan pada ikan ini sendiri dapat dilihat dari segi corak, warna tubuh, diameter tubuh dan diameter bentuk corak warna.</w:t>
      </w:r>
      <w:proofErr w:type="gramEnd"/>
      <w:r w:rsidRPr="009557A1">
        <w:rPr>
          <w:rFonts w:eastAsia="Calibri"/>
          <w:kern w:val="2"/>
          <w:sz w:val="24"/>
          <w:szCs w:val="24"/>
          <w:lang w:val="en-ID"/>
          <w14:ligatures w14:val="standardContextual"/>
        </w:rPr>
        <w:t xml:space="preserve"> </w:t>
      </w:r>
      <w:proofErr w:type="gramStart"/>
      <w:r w:rsidRPr="009557A1">
        <w:rPr>
          <w:rFonts w:eastAsia="Calibri"/>
          <w:kern w:val="2"/>
          <w:sz w:val="24"/>
          <w:szCs w:val="24"/>
          <w:lang w:val="en-ID"/>
          <w14:ligatures w14:val="standardContextual"/>
        </w:rPr>
        <w:t>Daya tarik inilah yang menjadikan ikan koi sangat popular sehingga banyak orang mengincar untuk hanya sekedar hobi ataupun berbudidaya.</w:t>
      </w:r>
      <w:proofErr w:type="gramEnd"/>
    </w:p>
    <w:p w14:paraId="2955FC73" w14:textId="576FE6C6" w:rsidR="005151E5" w:rsidRPr="009557A1" w:rsidRDefault="005151E5" w:rsidP="005151E5">
      <w:pPr>
        <w:spacing w:line="480" w:lineRule="auto"/>
        <w:ind w:left="993" w:right="939" w:firstLine="720"/>
        <w:jc w:val="both"/>
        <w:rPr>
          <w:sz w:val="24"/>
          <w:szCs w:val="24"/>
          <w:lang w:val="en-ID"/>
        </w:rPr>
      </w:pPr>
      <w:r w:rsidRPr="009557A1">
        <w:rPr>
          <w:sz w:val="24"/>
          <w:szCs w:val="24"/>
        </w:rPr>
        <w:t xml:space="preserve">Warna merupakan karakter penting yang menentukan nilai estetika, selera konsumen, serta meningkatkan harga jual suatu komoditas ikan hias (Kurnia </w:t>
      </w:r>
      <w:r w:rsidRPr="009557A1">
        <w:rPr>
          <w:i/>
          <w:iCs/>
          <w:sz w:val="24"/>
          <w:szCs w:val="24"/>
        </w:rPr>
        <w:t>et al</w:t>
      </w:r>
      <w:r w:rsidR="00745674">
        <w:rPr>
          <w:sz w:val="24"/>
          <w:szCs w:val="24"/>
        </w:rPr>
        <w:t>., 2019). Warna ikan k</w:t>
      </w:r>
      <w:r w:rsidRPr="009557A1">
        <w:rPr>
          <w:sz w:val="24"/>
          <w:szCs w:val="24"/>
        </w:rPr>
        <w:t xml:space="preserve">oi </w:t>
      </w:r>
      <w:bookmarkStart w:id="7" w:name="_Hlk147404601"/>
      <w:r w:rsidRPr="009557A1">
        <w:rPr>
          <w:sz w:val="24"/>
          <w:szCs w:val="24"/>
        </w:rPr>
        <w:t>(</w:t>
      </w:r>
      <w:r w:rsidRPr="009557A1">
        <w:rPr>
          <w:i/>
          <w:iCs/>
          <w:sz w:val="24"/>
          <w:szCs w:val="24"/>
        </w:rPr>
        <w:t xml:space="preserve">Cyrpinus </w:t>
      </w:r>
      <w:r w:rsidRPr="009557A1">
        <w:rPr>
          <w:i/>
          <w:iCs/>
          <w:sz w:val="24"/>
          <w:szCs w:val="24"/>
          <w:lang w:val="en-US"/>
        </w:rPr>
        <w:t>c</w:t>
      </w:r>
      <w:r w:rsidRPr="009557A1">
        <w:rPr>
          <w:i/>
          <w:iCs/>
          <w:sz w:val="24"/>
          <w:szCs w:val="24"/>
        </w:rPr>
        <w:t>arpio</w:t>
      </w:r>
      <w:r w:rsidRPr="009557A1">
        <w:rPr>
          <w:sz w:val="24"/>
          <w:szCs w:val="24"/>
        </w:rPr>
        <w:t xml:space="preserve">) </w:t>
      </w:r>
      <w:bookmarkEnd w:id="7"/>
      <w:r w:rsidRPr="009557A1">
        <w:rPr>
          <w:sz w:val="24"/>
          <w:szCs w:val="24"/>
        </w:rPr>
        <w:t>dapat timbul karena adanya proses pigmentasi pada jaringan epidermis ikan. Upaya yang dilakukan</w:t>
      </w:r>
      <w:r w:rsidRPr="009557A1">
        <w:rPr>
          <w:sz w:val="24"/>
          <w:szCs w:val="24"/>
          <w:lang w:val="en-US"/>
        </w:rPr>
        <w:t xml:space="preserve"> </w:t>
      </w:r>
      <w:r w:rsidRPr="009557A1">
        <w:rPr>
          <w:sz w:val="24"/>
          <w:szCs w:val="24"/>
        </w:rPr>
        <w:t xml:space="preserve">untuk meningkatkan </w:t>
      </w:r>
      <w:r w:rsidRPr="009557A1">
        <w:rPr>
          <w:sz w:val="24"/>
          <w:szCs w:val="24"/>
          <w:lang w:val="en-US"/>
        </w:rPr>
        <w:t xml:space="preserve">kualitas </w:t>
      </w:r>
      <w:r w:rsidRPr="009557A1">
        <w:rPr>
          <w:sz w:val="24"/>
          <w:szCs w:val="24"/>
        </w:rPr>
        <w:t xml:space="preserve">warna pada tubuh ikan </w:t>
      </w:r>
      <w:r w:rsidRPr="009557A1">
        <w:rPr>
          <w:sz w:val="24"/>
          <w:szCs w:val="24"/>
          <w:lang w:val="en-US"/>
        </w:rPr>
        <w:t xml:space="preserve">dapat dilakukan dengan </w:t>
      </w:r>
      <w:r w:rsidRPr="009557A1">
        <w:rPr>
          <w:sz w:val="24"/>
          <w:szCs w:val="24"/>
        </w:rPr>
        <w:t xml:space="preserve">menambahkan sumber pakan yang mengandung pigmen karotenoid. </w:t>
      </w:r>
      <w:proofErr w:type="gramStart"/>
      <w:r w:rsidRPr="009557A1">
        <w:rPr>
          <w:sz w:val="24"/>
          <w:szCs w:val="24"/>
          <w:lang w:val="en-US"/>
        </w:rPr>
        <w:t>P</w:t>
      </w:r>
      <w:r w:rsidRPr="009557A1">
        <w:rPr>
          <w:sz w:val="24"/>
          <w:szCs w:val="24"/>
        </w:rPr>
        <w:t xml:space="preserve">igmen karotenoid </w:t>
      </w:r>
      <w:r w:rsidRPr="009557A1">
        <w:rPr>
          <w:sz w:val="24"/>
          <w:szCs w:val="24"/>
          <w:lang w:val="en-US"/>
        </w:rPr>
        <w:t xml:space="preserve">memungkinkan </w:t>
      </w:r>
      <w:r w:rsidRPr="009557A1">
        <w:rPr>
          <w:sz w:val="24"/>
          <w:szCs w:val="24"/>
        </w:rPr>
        <w:t>untuk meningkat</w:t>
      </w:r>
      <w:r w:rsidRPr="009557A1">
        <w:rPr>
          <w:sz w:val="24"/>
          <w:szCs w:val="24"/>
          <w:lang w:val="en-US"/>
        </w:rPr>
        <w:t>k</w:t>
      </w:r>
      <w:r w:rsidRPr="009557A1">
        <w:rPr>
          <w:sz w:val="24"/>
          <w:szCs w:val="24"/>
        </w:rPr>
        <w:t>an</w:t>
      </w:r>
      <w:r w:rsidRPr="009557A1">
        <w:rPr>
          <w:sz w:val="24"/>
          <w:szCs w:val="24"/>
          <w:lang w:val="en-US"/>
        </w:rPr>
        <w:t xml:space="preserve"> </w:t>
      </w:r>
      <w:r w:rsidRPr="009557A1">
        <w:rPr>
          <w:sz w:val="24"/>
          <w:szCs w:val="24"/>
        </w:rPr>
        <w:t>warna ikan</w:t>
      </w:r>
      <w:r w:rsidRPr="009557A1">
        <w:rPr>
          <w:sz w:val="24"/>
          <w:szCs w:val="24"/>
          <w:lang w:val="en-ID"/>
        </w:rPr>
        <w:t xml:space="preserve"> yang mengandung pigmen warna atau </w:t>
      </w:r>
      <w:r w:rsidRPr="009557A1">
        <w:rPr>
          <w:i/>
          <w:iCs/>
          <w:sz w:val="24"/>
          <w:szCs w:val="24"/>
          <w:lang w:val="en-ID"/>
        </w:rPr>
        <w:t>karotenoid</w:t>
      </w:r>
      <w:r w:rsidRPr="009557A1">
        <w:rPr>
          <w:sz w:val="24"/>
          <w:szCs w:val="24"/>
          <w:lang w:val="en-ID"/>
        </w:rPr>
        <w:t xml:space="preserve"> (Soleha </w:t>
      </w:r>
      <w:r w:rsidRPr="009557A1">
        <w:rPr>
          <w:i/>
          <w:iCs/>
          <w:sz w:val="24"/>
          <w:szCs w:val="24"/>
          <w:lang w:val="en-ID"/>
        </w:rPr>
        <w:t>et al</w:t>
      </w:r>
      <w:r w:rsidR="003A51EB">
        <w:rPr>
          <w:sz w:val="24"/>
          <w:szCs w:val="24"/>
          <w:lang w:val="en-ID"/>
        </w:rPr>
        <w:t xml:space="preserve">., </w:t>
      </w:r>
      <w:r w:rsidRPr="009557A1">
        <w:rPr>
          <w:sz w:val="24"/>
          <w:szCs w:val="24"/>
          <w:lang w:val="en-ID"/>
        </w:rPr>
        <w:t>2022).</w:t>
      </w:r>
      <w:proofErr w:type="gramEnd"/>
      <w:r w:rsidRPr="009557A1">
        <w:rPr>
          <w:sz w:val="24"/>
          <w:szCs w:val="24"/>
        </w:rPr>
        <w:t xml:space="preserve"> </w:t>
      </w:r>
    </w:p>
    <w:p w14:paraId="62C28A63" w14:textId="4CDDCA8E" w:rsidR="005151E5" w:rsidRPr="009557A1" w:rsidRDefault="005151E5" w:rsidP="005151E5">
      <w:pPr>
        <w:spacing w:line="480" w:lineRule="auto"/>
        <w:ind w:left="993" w:right="939" w:firstLine="720"/>
        <w:jc w:val="both"/>
        <w:rPr>
          <w:sz w:val="24"/>
          <w:szCs w:val="24"/>
        </w:rPr>
      </w:pPr>
      <w:r w:rsidRPr="009557A1">
        <w:rPr>
          <w:sz w:val="24"/>
          <w:szCs w:val="24"/>
        </w:rPr>
        <w:t>Kualitas warna sangat mempengaruhi nilai ekonomis</w:t>
      </w:r>
      <w:r w:rsidRPr="009557A1">
        <w:rPr>
          <w:sz w:val="24"/>
          <w:szCs w:val="24"/>
          <w:lang w:val="en-US"/>
        </w:rPr>
        <w:t xml:space="preserve"> ikan k</w:t>
      </w:r>
      <w:r w:rsidRPr="009557A1">
        <w:rPr>
          <w:sz w:val="24"/>
          <w:szCs w:val="24"/>
        </w:rPr>
        <w:t>oi sehingga bisa dijadikan suatu parameter penentuan kualitas</w:t>
      </w:r>
      <w:r w:rsidRPr="009557A1">
        <w:rPr>
          <w:sz w:val="24"/>
          <w:szCs w:val="24"/>
          <w:lang w:val="en-US"/>
        </w:rPr>
        <w:t xml:space="preserve"> ikan</w:t>
      </w:r>
      <w:r w:rsidRPr="009557A1">
        <w:rPr>
          <w:sz w:val="24"/>
          <w:szCs w:val="24"/>
        </w:rPr>
        <w:t xml:space="preserve"> dari </w:t>
      </w:r>
      <w:r w:rsidRPr="009557A1">
        <w:rPr>
          <w:sz w:val="24"/>
          <w:szCs w:val="24"/>
          <w:lang w:val="en-US"/>
        </w:rPr>
        <w:t>k</w:t>
      </w:r>
      <w:r w:rsidRPr="009557A1">
        <w:rPr>
          <w:sz w:val="24"/>
          <w:szCs w:val="24"/>
        </w:rPr>
        <w:t>oi itu sendiri</w:t>
      </w:r>
      <w:r w:rsidRPr="009557A1">
        <w:rPr>
          <w:sz w:val="24"/>
          <w:szCs w:val="24"/>
          <w:lang w:val="en-US"/>
        </w:rPr>
        <w:t xml:space="preserve">. Pada sisi yang </w:t>
      </w:r>
      <w:proofErr w:type="gramStart"/>
      <w:r w:rsidRPr="009557A1">
        <w:rPr>
          <w:sz w:val="24"/>
          <w:szCs w:val="24"/>
          <w:lang w:val="en-US"/>
        </w:rPr>
        <w:t>lain</w:t>
      </w:r>
      <w:proofErr w:type="gramEnd"/>
      <w:r w:rsidRPr="009557A1">
        <w:rPr>
          <w:sz w:val="24"/>
          <w:szCs w:val="24"/>
          <w:lang w:val="en-US"/>
        </w:rPr>
        <w:t xml:space="preserve"> </w:t>
      </w:r>
      <w:r w:rsidRPr="009557A1">
        <w:rPr>
          <w:sz w:val="24"/>
          <w:szCs w:val="24"/>
        </w:rPr>
        <w:t xml:space="preserve">jika faktor lingkungan </w:t>
      </w:r>
      <w:r w:rsidRPr="009557A1">
        <w:rPr>
          <w:sz w:val="24"/>
          <w:szCs w:val="24"/>
          <w:lang w:val="en-US"/>
        </w:rPr>
        <w:t xml:space="preserve">tidak </w:t>
      </w:r>
      <w:r w:rsidRPr="009557A1">
        <w:rPr>
          <w:sz w:val="24"/>
          <w:szCs w:val="24"/>
        </w:rPr>
        <w:t>terjaga dan makanan yang telah diberikan tidak memenuhi kebutuhannya, maka warna tersebut dapat memudar a</w:t>
      </w:r>
      <w:r w:rsidR="003A51EB">
        <w:rPr>
          <w:sz w:val="24"/>
          <w:szCs w:val="24"/>
        </w:rPr>
        <w:t>tau hilang (Nur</w:t>
      </w:r>
      <w:r w:rsidRPr="009557A1">
        <w:rPr>
          <w:sz w:val="24"/>
          <w:szCs w:val="24"/>
        </w:rPr>
        <w:t xml:space="preserve"> </w:t>
      </w:r>
      <w:r w:rsidRPr="009557A1">
        <w:rPr>
          <w:i/>
          <w:iCs/>
          <w:sz w:val="24"/>
          <w:szCs w:val="24"/>
          <w:lang w:val="en-US"/>
        </w:rPr>
        <w:t>et al</w:t>
      </w:r>
      <w:r w:rsidRPr="009557A1">
        <w:rPr>
          <w:sz w:val="24"/>
          <w:szCs w:val="24"/>
          <w:lang w:val="en-US"/>
        </w:rPr>
        <w:t>.,</w:t>
      </w:r>
      <w:r w:rsidR="003A51EB">
        <w:rPr>
          <w:sz w:val="24"/>
          <w:szCs w:val="24"/>
          <w:lang w:val="en-US"/>
        </w:rPr>
        <w:t xml:space="preserve"> </w:t>
      </w:r>
      <w:r w:rsidRPr="009557A1">
        <w:rPr>
          <w:sz w:val="24"/>
          <w:szCs w:val="24"/>
        </w:rPr>
        <w:t xml:space="preserve">2020). </w:t>
      </w:r>
    </w:p>
    <w:p w14:paraId="5C43E429" w14:textId="5555A247" w:rsidR="005151E5" w:rsidRPr="009557A1" w:rsidRDefault="005151E5" w:rsidP="005151E5">
      <w:pPr>
        <w:spacing w:line="480" w:lineRule="auto"/>
        <w:ind w:left="851" w:right="939" w:firstLine="720"/>
        <w:jc w:val="both"/>
        <w:rPr>
          <w:sz w:val="24"/>
          <w:szCs w:val="24"/>
          <w:lang w:val="en-ID"/>
        </w:rPr>
      </w:pPr>
      <w:r w:rsidRPr="009557A1">
        <w:rPr>
          <w:sz w:val="24"/>
          <w:szCs w:val="24"/>
        </w:rPr>
        <w:lastRenderedPageBreak/>
        <w:t xml:space="preserve">Sumber pigmen alami yang dapat digunakan untuk menambah warna pada ikan </w:t>
      </w:r>
      <w:r w:rsidRPr="009557A1">
        <w:rPr>
          <w:sz w:val="24"/>
          <w:szCs w:val="24"/>
          <w:lang w:val="en-US"/>
        </w:rPr>
        <w:t xml:space="preserve">koi </w:t>
      </w:r>
      <w:r w:rsidRPr="009557A1">
        <w:rPr>
          <w:sz w:val="24"/>
          <w:szCs w:val="24"/>
        </w:rPr>
        <w:t>adalah dengan menambahkan</w:t>
      </w:r>
      <w:r w:rsidRPr="009557A1">
        <w:rPr>
          <w:sz w:val="24"/>
          <w:szCs w:val="24"/>
          <w:lang w:val="en-US"/>
        </w:rPr>
        <w:t xml:space="preserve"> tepung </w:t>
      </w:r>
      <w:r w:rsidRPr="009557A1">
        <w:rPr>
          <w:sz w:val="24"/>
          <w:szCs w:val="24"/>
        </w:rPr>
        <w:t>tomat</w:t>
      </w:r>
      <w:r w:rsidRPr="009557A1">
        <w:rPr>
          <w:lang w:val="en-US"/>
        </w:rPr>
        <w:t xml:space="preserve"> (</w:t>
      </w:r>
      <w:r w:rsidRPr="009557A1">
        <w:rPr>
          <w:i/>
          <w:iCs/>
          <w:sz w:val="24"/>
          <w:szCs w:val="24"/>
          <w:lang w:val="en-US"/>
        </w:rPr>
        <w:t>Solanum lycopersicum)</w:t>
      </w:r>
      <w:r w:rsidRPr="009557A1">
        <w:rPr>
          <w:sz w:val="24"/>
          <w:szCs w:val="24"/>
        </w:rPr>
        <w:t xml:space="preserve"> pada pakan. Tomat mengandung pigmen </w:t>
      </w:r>
      <w:r w:rsidRPr="00F70FF9">
        <w:rPr>
          <w:i/>
          <w:iCs/>
          <w:sz w:val="24"/>
          <w:szCs w:val="24"/>
        </w:rPr>
        <w:t>karatenoid</w:t>
      </w:r>
      <w:r w:rsidRPr="009557A1">
        <w:rPr>
          <w:sz w:val="24"/>
          <w:szCs w:val="24"/>
        </w:rPr>
        <w:t xml:space="preserve">. </w:t>
      </w:r>
      <w:r w:rsidRPr="00F70FF9">
        <w:rPr>
          <w:i/>
          <w:iCs/>
          <w:sz w:val="24"/>
          <w:szCs w:val="24"/>
        </w:rPr>
        <w:t>Karotenoid</w:t>
      </w:r>
      <w:r w:rsidRPr="009557A1">
        <w:rPr>
          <w:sz w:val="24"/>
          <w:szCs w:val="24"/>
        </w:rPr>
        <w:t xml:space="preserve"> merupakan pigmen berwarna kuning oranye dan oranye kemerahan, yang terlarut dalam lipid yang meliputi kelompok hidrokarbon yang disebut karoten dan derivat oksigenasinya</w:t>
      </w:r>
      <w:r w:rsidRPr="009557A1">
        <w:rPr>
          <w:i/>
          <w:iCs/>
          <w:sz w:val="24"/>
          <w:szCs w:val="24"/>
        </w:rPr>
        <w:t>, xantofil</w:t>
      </w:r>
      <w:r w:rsidRPr="009557A1">
        <w:rPr>
          <w:sz w:val="24"/>
          <w:szCs w:val="24"/>
        </w:rPr>
        <w:t xml:space="preserve">. Penambahan </w:t>
      </w:r>
      <w:r w:rsidRPr="00F70FF9">
        <w:rPr>
          <w:i/>
          <w:iCs/>
          <w:sz w:val="24"/>
          <w:szCs w:val="24"/>
        </w:rPr>
        <w:t>karatenoid</w:t>
      </w:r>
      <w:r w:rsidRPr="009557A1">
        <w:rPr>
          <w:sz w:val="24"/>
          <w:szCs w:val="24"/>
        </w:rPr>
        <w:t xml:space="preserve"> kedalam pakan perlu </w:t>
      </w:r>
      <w:r w:rsidR="007B0A1A">
        <w:rPr>
          <w:sz w:val="24"/>
          <w:szCs w:val="24"/>
          <w:lang w:val="en-ID"/>
        </w:rPr>
        <w:t>p</w:t>
      </w:r>
      <w:r w:rsidRPr="009557A1">
        <w:rPr>
          <w:sz w:val="24"/>
          <w:szCs w:val="24"/>
          <w:lang w:val="en-ID"/>
        </w:rPr>
        <w:t xml:space="preserve">enambahan sumber karoten pada pakan berpengaruh terhadap pembentukan warna ikan hias. </w:t>
      </w:r>
      <w:proofErr w:type="gramStart"/>
      <w:r w:rsidRPr="009557A1">
        <w:rPr>
          <w:sz w:val="24"/>
          <w:szCs w:val="24"/>
          <w:lang w:val="en-ID"/>
        </w:rPr>
        <w:t xml:space="preserve">(Sartikawati </w:t>
      </w:r>
      <w:r w:rsidRPr="009557A1">
        <w:rPr>
          <w:i/>
          <w:iCs/>
          <w:sz w:val="24"/>
          <w:szCs w:val="24"/>
          <w:lang w:val="en-ID"/>
        </w:rPr>
        <w:t>et al</w:t>
      </w:r>
      <w:r w:rsidR="003A51EB">
        <w:rPr>
          <w:sz w:val="24"/>
          <w:szCs w:val="24"/>
          <w:lang w:val="en-ID"/>
        </w:rPr>
        <w:t xml:space="preserve">., </w:t>
      </w:r>
      <w:r w:rsidR="00727C05">
        <w:rPr>
          <w:sz w:val="24"/>
          <w:szCs w:val="24"/>
          <w:lang w:val="en-ID"/>
        </w:rPr>
        <w:t>2020).</w:t>
      </w:r>
      <w:proofErr w:type="gramEnd"/>
      <w:r w:rsidR="00727C05">
        <w:rPr>
          <w:sz w:val="24"/>
          <w:szCs w:val="24"/>
          <w:lang w:val="en-ID"/>
        </w:rPr>
        <w:t xml:space="preserve"> </w:t>
      </w:r>
      <w:r w:rsidRPr="009557A1">
        <w:rPr>
          <w:sz w:val="24"/>
          <w:szCs w:val="24"/>
          <w:lang w:val="en-ID"/>
        </w:rPr>
        <w:t>Sedangkan kandungan</w:t>
      </w:r>
      <w:r w:rsidRPr="009557A1">
        <w:rPr>
          <w:sz w:val="24"/>
          <w:szCs w:val="24"/>
        </w:rPr>
        <w:t xml:space="preserve"> </w:t>
      </w:r>
      <w:r w:rsidRPr="00F70FF9">
        <w:rPr>
          <w:i/>
          <w:iCs/>
          <w:sz w:val="24"/>
          <w:szCs w:val="24"/>
          <w:lang w:val="en-ID"/>
        </w:rPr>
        <w:t>karotenoid</w:t>
      </w:r>
      <w:r w:rsidRPr="009557A1">
        <w:rPr>
          <w:sz w:val="24"/>
          <w:szCs w:val="24"/>
          <w:lang w:val="en-ID"/>
        </w:rPr>
        <w:t xml:space="preserve"> pada</w:t>
      </w:r>
      <w:r w:rsidRPr="009557A1">
        <w:rPr>
          <w:sz w:val="24"/>
          <w:szCs w:val="24"/>
        </w:rPr>
        <w:t xml:space="preserve"> </w:t>
      </w:r>
      <w:r w:rsidRPr="009557A1">
        <w:rPr>
          <w:sz w:val="24"/>
          <w:szCs w:val="24"/>
          <w:lang w:val="en-ID"/>
        </w:rPr>
        <w:t xml:space="preserve">labu kuning </w:t>
      </w:r>
      <w:bookmarkStart w:id="8" w:name="_Hlk147353813"/>
      <w:r w:rsidRPr="009557A1">
        <w:rPr>
          <w:sz w:val="24"/>
          <w:szCs w:val="24"/>
          <w:lang w:val="en-ID"/>
        </w:rPr>
        <w:t>(</w:t>
      </w:r>
      <w:r w:rsidRPr="009557A1">
        <w:rPr>
          <w:i/>
          <w:iCs/>
          <w:sz w:val="24"/>
          <w:szCs w:val="24"/>
          <w:lang w:val="en-ID"/>
        </w:rPr>
        <w:t>Cucurbita moscahata D.</w:t>
      </w:r>
      <w:r w:rsidRPr="009557A1">
        <w:rPr>
          <w:sz w:val="24"/>
          <w:szCs w:val="24"/>
          <w:lang w:val="en-ID"/>
        </w:rPr>
        <w:t xml:space="preserve">) </w:t>
      </w:r>
      <w:bookmarkEnd w:id="8"/>
      <w:r w:rsidRPr="009557A1">
        <w:rPr>
          <w:sz w:val="24"/>
          <w:szCs w:val="24"/>
          <w:lang w:val="en-ID"/>
        </w:rPr>
        <w:t>yaitu sebesar</w:t>
      </w:r>
      <w:r w:rsidRPr="009557A1">
        <w:rPr>
          <w:sz w:val="24"/>
          <w:szCs w:val="24"/>
        </w:rPr>
        <w:t xml:space="preserve"> </w:t>
      </w:r>
      <w:r w:rsidRPr="009557A1">
        <w:rPr>
          <w:sz w:val="24"/>
          <w:szCs w:val="24"/>
          <w:lang w:val="en-ID"/>
        </w:rPr>
        <w:t>180</w:t>
      </w:r>
      <w:proofErr w:type="gramStart"/>
      <w:r w:rsidRPr="009557A1">
        <w:rPr>
          <w:sz w:val="24"/>
          <w:szCs w:val="24"/>
          <w:lang w:val="en-ID"/>
        </w:rPr>
        <w:t>,00</w:t>
      </w:r>
      <w:proofErr w:type="gramEnd"/>
      <w:r w:rsidRPr="009557A1">
        <w:rPr>
          <w:sz w:val="24"/>
          <w:szCs w:val="24"/>
        </w:rPr>
        <w:t xml:space="preserve"> </w:t>
      </w:r>
      <w:r w:rsidRPr="009557A1">
        <w:rPr>
          <w:sz w:val="24"/>
          <w:szCs w:val="24"/>
          <w:lang w:val="en-ID"/>
        </w:rPr>
        <w:t>SI (sekitar1.000</w:t>
      </w:r>
      <w:r w:rsidRPr="009557A1">
        <w:rPr>
          <w:sz w:val="24"/>
          <w:szCs w:val="24"/>
        </w:rPr>
        <w:t xml:space="preserve"> </w:t>
      </w:r>
      <w:r w:rsidRPr="009557A1">
        <w:rPr>
          <w:sz w:val="24"/>
          <w:szCs w:val="24"/>
          <w:lang w:val="en-ID"/>
        </w:rPr>
        <w:t>-1.300IU/100g</w:t>
      </w:r>
      <w:r w:rsidRPr="009557A1">
        <w:rPr>
          <w:sz w:val="24"/>
          <w:szCs w:val="24"/>
        </w:rPr>
        <w:t xml:space="preserve"> </w:t>
      </w:r>
      <w:r w:rsidRPr="009557A1">
        <w:rPr>
          <w:sz w:val="24"/>
          <w:szCs w:val="24"/>
          <w:lang w:val="en-ID"/>
        </w:rPr>
        <w:t xml:space="preserve">bahan). Buah ini kaya </w:t>
      </w:r>
      <w:proofErr w:type="gramStart"/>
      <w:r w:rsidRPr="009557A1">
        <w:rPr>
          <w:sz w:val="24"/>
          <w:szCs w:val="24"/>
          <w:lang w:val="en-ID"/>
        </w:rPr>
        <w:t>akan</w:t>
      </w:r>
      <w:proofErr w:type="gramEnd"/>
      <w:r w:rsidRPr="009557A1">
        <w:rPr>
          <w:sz w:val="24"/>
          <w:szCs w:val="24"/>
          <w:lang w:val="en-ID"/>
        </w:rPr>
        <w:t xml:space="preserve"> beta-karoten yang terbukti memiliki aktivitas melawan bahaya radikal bebas. Beta karoten salah satu jenis karotenoid</w:t>
      </w:r>
      <w:r w:rsidRPr="009557A1">
        <w:rPr>
          <w:i/>
          <w:iCs/>
          <w:sz w:val="24"/>
          <w:szCs w:val="24"/>
          <w:lang w:val="en-ID"/>
        </w:rPr>
        <w:t xml:space="preserve"> </w:t>
      </w:r>
      <w:r w:rsidRPr="009557A1">
        <w:rPr>
          <w:sz w:val="24"/>
          <w:szCs w:val="24"/>
          <w:lang w:val="en-ID"/>
        </w:rPr>
        <w:t xml:space="preserve">yang berfungsi sebagai provitamin-A, beta karoten juga berperan sebagai antioksidan yang efektif </w:t>
      </w:r>
      <w:r w:rsidR="00745674">
        <w:rPr>
          <w:sz w:val="24"/>
          <w:szCs w:val="24"/>
          <w:lang w:val="en-ID"/>
        </w:rPr>
        <w:t>pada konsentrasi rendah oksigen</w:t>
      </w:r>
      <w:r w:rsidRPr="009557A1">
        <w:rPr>
          <w:sz w:val="24"/>
          <w:szCs w:val="24"/>
          <w:lang w:val="en-ID"/>
        </w:rPr>
        <w:t xml:space="preserve"> </w:t>
      </w:r>
      <w:r w:rsidRPr="009557A1">
        <w:rPr>
          <w:sz w:val="24"/>
          <w:szCs w:val="24"/>
          <w:lang w:val="en-ID"/>
        </w:rPr>
        <w:fldChar w:fldCharType="begin" w:fldLock="1"/>
      </w:r>
      <w:r w:rsidRPr="009557A1">
        <w:rPr>
          <w:sz w:val="24"/>
          <w:szCs w:val="24"/>
          <w:lang w:val="en-ID"/>
        </w:rPr>
        <w:instrText>ADDIN CSL_CITATION {"citationItems":[{"id":"ITEM-1","itemData":{"ISSN":"2598-9979","abstract":"Labu kuning (Cucurbita moschata)&amp;nbsp; jenis tanaman hortikultura yang cukup banyak ditanam di Indonesia, buah ini kaya akan beta-karoten yang terbukti memiliki aktivitas melawan bahaya radikal bebas. Beta karoten salah satu jenis karotenoid yang berfungsi sebagai provitamin-A, beta karoten juga berperan sebagai antioksidan yang efektif pada konsentrasi rendah oksigen. Penelitian ini bertujuan Untuk mengetahui kadar beta karoten dan aktivitas antioksidan pada labu kuning (Cucurbita moschata). Labu kuning diekstraksi menggunakan metode maserasi dengan pelarut n-heksan. Hasil ekstraksi dilakukan uji kualitatif dan kuantitatif. Uji kualitatif menggunakan metode kromatografi lapis tipis (KLT) sedangkan uji kuantitatif menggunakan spektrofotometer UV-Vis. Kadar beta karoten pada sampel labu kuning adalah sebesar 14,59%. Untuk hasil antioksidan pada ekstrak labu kuning&amp;nbsp; didapatkan IC50 &amp;nbsp;sebesar 30,75 dan asam askorbat sebesar 18,43 sehingga dapat digolongkan sebagai antioksidan dengan kategori sangat kuat. Kata Kunci : Labu kuning (Cucurbita moschata), beta karoten, antioksidan, spektrofotometer UV-Vis.","author":[{"dropping-particle":"","family":"Lismawati","given":"","non-dropping-particle":"","parse-names":false,"suffix":""},{"dropping-particle":"","family":"Tutik","given":"","non-dropping-particle":"","parse-names":false,"suffix":""},{"dropping-particle":"","family":"Nofita","given":"","non-dropping-particle":"","parse-names":false,"suffix":""}],"container-title":"Jurnal Mandala Pharmacon Indonesia","id":"ITEM-1","issue":"2","issued":{"date-parts":[["2021"]]},"page":"263-273","title":"Kandungan Beta Karoten Dan Aktivitas Antioksidan Terhadap Ekstrak Buah Labu Kuning (Cucurbita moschata)","type":"article-journal","volume":"7"},"uris":["http://www.mendeley.com/documents/?uuid=ae1b7773-ac8e-4096-ac5b-810380eaa6f9"]}],"mendeley":{"formattedCitation":"(Lismawati et al., 2021)","plainTextFormattedCitation":"(Lismawati et al., 2021)","previouslyFormattedCitation":"(Lismawati et al., 2021)"},"properties":{"noteIndex":0},"schema":"https://github.com/citation-style-language/schema/raw/master/csl-citation.json"}</w:instrText>
      </w:r>
      <w:r w:rsidRPr="009557A1">
        <w:rPr>
          <w:sz w:val="24"/>
          <w:szCs w:val="24"/>
          <w:lang w:val="en-ID"/>
        </w:rPr>
        <w:fldChar w:fldCharType="separate"/>
      </w:r>
      <w:r w:rsidRPr="009557A1">
        <w:rPr>
          <w:noProof/>
          <w:sz w:val="24"/>
          <w:szCs w:val="24"/>
          <w:lang w:val="en-ID"/>
        </w:rPr>
        <w:t xml:space="preserve">(Lismawati </w:t>
      </w:r>
      <w:r w:rsidRPr="009557A1">
        <w:rPr>
          <w:i/>
          <w:iCs/>
          <w:noProof/>
          <w:sz w:val="24"/>
          <w:szCs w:val="24"/>
          <w:lang w:val="en-ID"/>
        </w:rPr>
        <w:t>et al</w:t>
      </w:r>
      <w:r w:rsidRPr="009557A1">
        <w:rPr>
          <w:noProof/>
          <w:sz w:val="24"/>
          <w:szCs w:val="24"/>
          <w:lang w:val="en-ID"/>
        </w:rPr>
        <w:t>., 2021)</w:t>
      </w:r>
      <w:r w:rsidRPr="009557A1">
        <w:rPr>
          <w:sz w:val="24"/>
          <w:szCs w:val="24"/>
        </w:rPr>
        <w:fldChar w:fldCharType="end"/>
      </w:r>
      <w:r w:rsidR="00745674">
        <w:rPr>
          <w:sz w:val="24"/>
          <w:szCs w:val="24"/>
        </w:rPr>
        <w:t>.</w:t>
      </w:r>
    </w:p>
    <w:p w14:paraId="3394DDD3" w14:textId="77777777" w:rsidR="005151E5" w:rsidRPr="009557A1" w:rsidRDefault="005151E5" w:rsidP="005151E5">
      <w:pPr>
        <w:spacing w:line="480" w:lineRule="auto"/>
        <w:ind w:left="851" w:right="939" w:firstLine="720"/>
        <w:jc w:val="both"/>
        <w:rPr>
          <w:sz w:val="24"/>
          <w:szCs w:val="24"/>
          <w:lang w:val="en-ID"/>
        </w:rPr>
        <w:sectPr w:rsidR="005151E5" w:rsidRPr="009557A1" w:rsidSect="00EE0EA8">
          <w:footerReference w:type="default" r:id="rId15"/>
          <w:pgSz w:w="11910" w:h="16840"/>
          <w:pgMar w:top="1580" w:right="740" w:bottom="1560" w:left="1300" w:header="0" w:footer="1366" w:gutter="0"/>
          <w:pgNumType w:start="1"/>
          <w:cols w:space="720"/>
        </w:sectPr>
      </w:pPr>
      <w:r w:rsidRPr="009557A1">
        <w:rPr>
          <w:sz w:val="24"/>
          <w:szCs w:val="24"/>
        </w:rPr>
        <w:t>Hasil penelitian</w:t>
      </w:r>
      <w:r w:rsidRPr="009557A1">
        <w:rPr>
          <w:rFonts w:eastAsiaTheme="minorHAnsi"/>
          <w:kern w:val="2"/>
          <w:sz w:val="24"/>
          <w:szCs w:val="24"/>
          <w:lang w:val="en-ID"/>
          <w14:ligatures w14:val="standardContextual"/>
        </w:rPr>
        <w:t xml:space="preserve"> </w:t>
      </w:r>
      <w:r w:rsidRPr="009557A1">
        <w:rPr>
          <w:sz w:val="24"/>
          <w:szCs w:val="24"/>
          <w:lang w:val="en-ID"/>
        </w:rPr>
        <w:fldChar w:fldCharType="begin" w:fldLock="1"/>
      </w:r>
      <w:r w:rsidRPr="009557A1">
        <w:rPr>
          <w:sz w:val="24"/>
          <w:szCs w:val="24"/>
          <w:lang w:val="en-ID"/>
        </w:rPr>
        <w:instrText>ADDIN CSL_CITATION {"citationItems":[{"id":"ITEM-1","itemData":{"author":[{"dropping-particle":"","family":"Ibrahim","given":"Yusran","non-dropping-particle":"","parse-names":false,"suffix":""},{"dropping-particle":"","family":"Irawan","given":"Andi","non-dropping-particle":"","parse-names":false,"suffix":""},{"dropping-particle":"","family":"Diana","given":"Farah","non-dropping-particle":"","parse-names":false,"suffix":""}],"id":"ITEM-1","issued":{"date-parts":[["2017"]]},"title":"TERHADAP PERTUMBUHAN DAN KELANGSUNGAN HIDUP BENIH IKAN TAWES ( Puntius javanicus ) TOMATO EFFECTIVENESS TEST ( Solanum lycopersicum ) ON FEED FOR GROWTH PERFORMANCE AND SURVIVAL RATE TAWES FISH Penelitian ini dilakukan untuk melihat tingkat efektifitas to","type":"article-journal","volume":"I"},"uris":["http://www.mendeley.com/documents/?uuid=f79597f6-39a6-4642-8a36-db04c7e70725"]}],"mendeley":{"formattedCitation":"(Ibrahim et al., 2017)","plainTextFormattedCitation":"(Ibrahim et al., 2017)","previouslyFormattedCitation":"(Ibrahim et al., 2017)"},"properties":{"noteIndex":0},"schema":"https://github.com/citation-style-language/schema/raw/master/csl-citation.json"}</w:instrText>
      </w:r>
      <w:r w:rsidRPr="009557A1">
        <w:rPr>
          <w:sz w:val="24"/>
          <w:szCs w:val="24"/>
          <w:lang w:val="en-ID"/>
        </w:rPr>
        <w:fldChar w:fldCharType="separate"/>
      </w:r>
      <w:r w:rsidRPr="009557A1">
        <w:rPr>
          <w:noProof/>
          <w:sz w:val="24"/>
          <w:szCs w:val="24"/>
          <w:lang w:val="en-ID"/>
        </w:rPr>
        <w:t xml:space="preserve">(Ibrahim </w:t>
      </w:r>
      <w:r w:rsidRPr="009557A1">
        <w:rPr>
          <w:i/>
          <w:iCs/>
          <w:noProof/>
          <w:sz w:val="24"/>
          <w:szCs w:val="24"/>
          <w:lang w:val="en-ID"/>
        </w:rPr>
        <w:t>et al</w:t>
      </w:r>
      <w:r w:rsidRPr="009557A1">
        <w:rPr>
          <w:noProof/>
          <w:sz w:val="24"/>
          <w:szCs w:val="24"/>
          <w:lang w:val="en-ID"/>
        </w:rPr>
        <w:t xml:space="preserve">., </w:t>
      </w:r>
      <w:proofErr w:type="gramStart"/>
      <w:r w:rsidRPr="009557A1">
        <w:rPr>
          <w:noProof/>
          <w:sz w:val="24"/>
          <w:szCs w:val="24"/>
          <w:lang w:val="en-ID"/>
        </w:rPr>
        <w:t>2017)</w:t>
      </w:r>
      <w:r w:rsidRPr="009557A1">
        <w:rPr>
          <w:sz w:val="24"/>
          <w:szCs w:val="24"/>
        </w:rPr>
        <w:fldChar w:fldCharType="end"/>
      </w:r>
      <w:r w:rsidR="007B0A1A">
        <w:rPr>
          <w:sz w:val="24"/>
          <w:szCs w:val="24"/>
          <w:lang w:val="en-US"/>
        </w:rPr>
        <w:t>, m</w:t>
      </w:r>
      <w:r w:rsidRPr="009557A1">
        <w:rPr>
          <w:sz w:val="24"/>
          <w:szCs w:val="24"/>
          <w:lang w:val="en-US"/>
        </w:rPr>
        <w:t xml:space="preserve">enunjukan bahwa penambahan </w:t>
      </w:r>
      <w:r w:rsidRPr="009557A1">
        <w:rPr>
          <w:sz w:val="24"/>
          <w:szCs w:val="24"/>
          <w:lang w:val="en-ID"/>
        </w:rPr>
        <w:t>Ekstrak tomat yang ditambahkan ke dalam pakan buatan dapat meningkatkan pertumbuhan dan kelangsungan hidup benih ikan tawes (</w:t>
      </w:r>
      <w:r w:rsidRPr="009557A1">
        <w:rPr>
          <w:i/>
          <w:iCs/>
          <w:sz w:val="24"/>
          <w:szCs w:val="24"/>
          <w:lang w:val="en-ID"/>
        </w:rPr>
        <w:t>Puntius javanicus</w:t>
      </w:r>
      <w:r w:rsidRPr="009557A1">
        <w:rPr>
          <w:sz w:val="24"/>
          <w:szCs w:val="24"/>
          <w:lang w:val="en-ID"/>
        </w:rPr>
        <w:t>).</w:t>
      </w:r>
      <w:proofErr w:type="gramEnd"/>
      <w:r w:rsidRPr="009557A1">
        <w:rPr>
          <w:sz w:val="24"/>
          <w:szCs w:val="24"/>
          <w:lang w:val="en-ID"/>
        </w:rPr>
        <w:t xml:space="preserve"> </w:t>
      </w:r>
      <w:r w:rsidRPr="009557A1">
        <w:rPr>
          <w:sz w:val="24"/>
          <w:szCs w:val="24"/>
        </w:rPr>
        <w:t xml:space="preserve">Hal ini disebabkan </w:t>
      </w:r>
      <w:r w:rsidRPr="009557A1">
        <w:rPr>
          <w:sz w:val="24"/>
          <w:szCs w:val="24"/>
          <w:lang w:val="en-US"/>
        </w:rPr>
        <w:t>p</w:t>
      </w:r>
      <w:r w:rsidRPr="009557A1">
        <w:rPr>
          <w:sz w:val="24"/>
          <w:szCs w:val="24"/>
        </w:rPr>
        <w:t>emberian pakan yang optimal akan menghasilkan pertumbuhan yang baik. Pertumbuhan dapat terjadi karena terdapat energi yang berasal dari pakan</w:t>
      </w:r>
      <w:r w:rsidRPr="009557A1">
        <w:rPr>
          <w:sz w:val="24"/>
          <w:szCs w:val="24"/>
          <w:lang w:val="en-US"/>
        </w:rPr>
        <w:t xml:space="preserve"> </w:t>
      </w:r>
      <w:r w:rsidRPr="009557A1">
        <w:rPr>
          <w:sz w:val="24"/>
          <w:szCs w:val="24"/>
        </w:rPr>
        <w:t>dalam buah tomat mengandung pigmen karatenoid, terutama β-</w:t>
      </w:r>
      <w:r w:rsidRPr="00F70FF9">
        <w:rPr>
          <w:i/>
          <w:iCs/>
          <w:sz w:val="24"/>
          <w:szCs w:val="24"/>
        </w:rPr>
        <w:t>karoten</w:t>
      </w:r>
      <w:r w:rsidRPr="009557A1">
        <w:rPr>
          <w:sz w:val="24"/>
          <w:szCs w:val="24"/>
        </w:rPr>
        <w:t xml:space="preserve"> yang merupakan komponen utama penentu warna pada buah tomat.</w:t>
      </w:r>
      <w:r w:rsidRPr="009557A1">
        <w:rPr>
          <w:sz w:val="24"/>
          <w:szCs w:val="24"/>
          <w:lang w:val="en-US"/>
        </w:rPr>
        <w:t xml:space="preserve"> </w:t>
      </w:r>
      <w:r w:rsidRPr="009557A1">
        <w:rPr>
          <w:sz w:val="24"/>
          <w:szCs w:val="24"/>
        </w:rPr>
        <w:t>Menurut Nazhira (2017), penambahan tepung labu kuning dalam pakan</w:t>
      </w:r>
      <w:r w:rsidRPr="009557A1">
        <w:rPr>
          <w:sz w:val="24"/>
          <w:szCs w:val="24"/>
          <w:lang w:val="en-US"/>
        </w:rPr>
        <w:t xml:space="preserve"> </w:t>
      </w:r>
      <w:r w:rsidRPr="009557A1">
        <w:rPr>
          <w:sz w:val="24"/>
          <w:szCs w:val="24"/>
        </w:rPr>
        <w:t xml:space="preserve">berpengaruh terhadap perubahan warna Ikan Maskoki. Berdasarkan hal tersebut maka perlu dilakukan penelitian untuk mengetahui pengaruh penambahan tepung </w:t>
      </w:r>
      <w:r w:rsidRPr="009557A1">
        <w:rPr>
          <w:sz w:val="24"/>
          <w:szCs w:val="24"/>
          <w:lang w:val="en-US"/>
        </w:rPr>
        <w:t>tomat (</w:t>
      </w:r>
      <w:r w:rsidRPr="009557A1">
        <w:rPr>
          <w:i/>
          <w:iCs/>
          <w:sz w:val="24"/>
          <w:szCs w:val="24"/>
          <w:lang w:val="en-US"/>
        </w:rPr>
        <w:t xml:space="preserve">Solanum lycopersicum) </w:t>
      </w:r>
      <w:r w:rsidRPr="009557A1">
        <w:rPr>
          <w:sz w:val="24"/>
          <w:szCs w:val="24"/>
          <w:lang w:val="en-US"/>
        </w:rPr>
        <w:t xml:space="preserve">dan </w:t>
      </w:r>
      <w:r w:rsidRPr="009557A1">
        <w:rPr>
          <w:sz w:val="24"/>
          <w:szCs w:val="24"/>
        </w:rPr>
        <w:t xml:space="preserve">labu kuning </w:t>
      </w:r>
      <w:r w:rsidRPr="009557A1">
        <w:rPr>
          <w:sz w:val="24"/>
          <w:szCs w:val="24"/>
          <w:lang w:val="en-ID"/>
        </w:rPr>
        <w:t>(</w:t>
      </w:r>
      <w:r w:rsidRPr="009557A1">
        <w:rPr>
          <w:i/>
          <w:iCs/>
          <w:sz w:val="24"/>
          <w:szCs w:val="24"/>
          <w:lang w:val="en-ID"/>
        </w:rPr>
        <w:t>Cucurbita moscahata D.</w:t>
      </w:r>
      <w:r w:rsidRPr="009557A1">
        <w:rPr>
          <w:sz w:val="24"/>
          <w:szCs w:val="24"/>
          <w:lang w:val="en-ID"/>
        </w:rPr>
        <w:t xml:space="preserve">) </w:t>
      </w:r>
      <w:r w:rsidRPr="009557A1">
        <w:rPr>
          <w:sz w:val="24"/>
          <w:szCs w:val="24"/>
        </w:rPr>
        <w:t xml:space="preserve">terhadap perubahan warna ikan </w:t>
      </w:r>
      <w:r w:rsidRPr="009557A1">
        <w:rPr>
          <w:sz w:val="24"/>
          <w:szCs w:val="24"/>
          <w:lang w:val="en-US"/>
        </w:rPr>
        <w:t xml:space="preserve">koi </w:t>
      </w:r>
      <w:r w:rsidRPr="009557A1">
        <w:rPr>
          <w:sz w:val="24"/>
          <w:szCs w:val="24"/>
        </w:rPr>
        <w:t>dengan dosis yang berbeda</w:t>
      </w:r>
      <w:r w:rsidRPr="009557A1">
        <w:rPr>
          <w:sz w:val="24"/>
          <w:szCs w:val="24"/>
          <w:lang w:val="en-US"/>
        </w:rPr>
        <w:t>.</w:t>
      </w:r>
    </w:p>
    <w:p w14:paraId="710EB4D3" w14:textId="77777777" w:rsidR="005151E5" w:rsidRPr="009557A1" w:rsidRDefault="005151E5" w:rsidP="005151E5">
      <w:pPr>
        <w:pStyle w:val="Heading1"/>
        <w:numPr>
          <w:ilvl w:val="1"/>
          <w:numId w:val="8"/>
        </w:numPr>
        <w:tabs>
          <w:tab w:val="left" w:pos="1328"/>
        </w:tabs>
        <w:spacing w:before="103"/>
        <w:jc w:val="both"/>
      </w:pPr>
      <w:bookmarkStart w:id="9" w:name="_TOC_250023"/>
      <w:r w:rsidRPr="009557A1">
        <w:lastRenderedPageBreak/>
        <w:t>Rumusan</w:t>
      </w:r>
      <w:r w:rsidRPr="009557A1">
        <w:rPr>
          <w:spacing w:val="-4"/>
        </w:rPr>
        <w:t xml:space="preserve"> </w:t>
      </w:r>
      <w:bookmarkEnd w:id="9"/>
      <w:r w:rsidRPr="009557A1">
        <w:t>Masalah</w:t>
      </w:r>
    </w:p>
    <w:p w14:paraId="5C3C064D" w14:textId="77777777" w:rsidR="005151E5" w:rsidRPr="009557A1" w:rsidRDefault="005151E5" w:rsidP="005151E5">
      <w:pPr>
        <w:pStyle w:val="BodyText"/>
        <w:spacing w:before="9"/>
        <w:rPr>
          <w:b/>
          <w:sz w:val="23"/>
        </w:rPr>
      </w:pPr>
    </w:p>
    <w:p w14:paraId="05CA975C" w14:textId="77777777" w:rsidR="005151E5" w:rsidRPr="009557A1" w:rsidRDefault="005151E5" w:rsidP="00137D75">
      <w:pPr>
        <w:pStyle w:val="BodyText"/>
        <w:spacing w:before="1" w:line="480" w:lineRule="auto"/>
        <w:ind w:left="1328" w:right="959"/>
        <w:jc w:val="both"/>
      </w:pPr>
      <w:r w:rsidRPr="009557A1">
        <w:t>Berdasarkan</w:t>
      </w:r>
      <w:r w:rsidRPr="009557A1">
        <w:rPr>
          <w:spacing w:val="1"/>
        </w:rPr>
        <w:t xml:space="preserve"> </w:t>
      </w:r>
      <w:r w:rsidRPr="009557A1">
        <w:t>latar</w:t>
      </w:r>
      <w:r w:rsidRPr="009557A1">
        <w:rPr>
          <w:spacing w:val="1"/>
        </w:rPr>
        <w:t xml:space="preserve"> </w:t>
      </w:r>
      <w:r w:rsidRPr="009557A1">
        <w:t>belakang</w:t>
      </w:r>
      <w:r w:rsidRPr="009557A1">
        <w:rPr>
          <w:spacing w:val="1"/>
        </w:rPr>
        <w:t xml:space="preserve"> </w:t>
      </w:r>
      <w:r w:rsidRPr="009557A1">
        <w:t>diatas</w:t>
      </w:r>
      <w:r w:rsidRPr="009557A1">
        <w:rPr>
          <w:spacing w:val="1"/>
        </w:rPr>
        <w:t xml:space="preserve"> </w:t>
      </w:r>
      <w:r w:rsidRPr="009557A1">
        <w:t>maka</w:t>
      </w:r>
      <w:r w:rsidRPr="009557A1">
        <w:rPr>
          <w:spacing w:val="1"/>
        </w:rPr>
        <w:t xml:space="preserve"> </w:t>
      </w:r>
      <w:r w:rsidRPr="009557A1">
        <w:t>diperoleh</w:t>
      </w:r>
      <w:r w:rsidRPr="009557A1">
        <w:rPr>
          <w:spacing w:val="60"/>
        </w:rPr>
        <w:t xml:space="preserve"> </w:t>
      </w:r>
      <w:r w:rsidRPr="009557A1">
        <w:t>rumusan</w:t>
      </w:r>
      <w:r w:rsidRPr="009557A1">
        <w:rPr>
          <w:spacing w:val="60"/>
        </w:rPr>
        <w:t xml:space="preserve"> </w:t>
      </w:r>
      <w:r w:rsidRPr="009557A1">
        <w:t>sebagai</w:t>
      </w:r>
      <w:r w:rsidRPr="009557A1">
        <w:rPr>
          <w:spacing w:val="1"/>
        </w:rPr>
        <w:t xml:space="preserve"> </w:t>
      </w:r>
      <w:r w:rsidRPr="009557A1">
        <w:t>berikut</w:t>
      </w:r>
      <w:r w:rsidRPr="009557A1">
        <w:rPr>
          <w:spacing w:val="-1"/>
        </w:rPr>
        <w:t xml:space="preserve"> </w:t>
      </w:r>
      <w:r w:rsidRPr="009557A1">
        <w:t>:</w:t>
      </w:r>
    </w:p>
    <w:p w14:paraId="481D60AA" w14:textId="77777777" w:rsidR="005151E5" w:rsidRPr="009557A1" w:rsidRDefault="005151E5" w:rsidP="005151E5">
      <w:pPr>
        <w:numPr>
          <w:ilvl w:val="2"/>
          <w:numId w:val="8"/>
        </w:numPr>
        <w:tabs>
          <w:tab w:val="left" w:pos="1688"/>
        </w:tabs>
        <w:spacing w:line="480" w:lineRule="auto"/>
        <w:ind w:right="959"/>
        <w:jc w:val="both"/>
        <w:rPr>
          <w:sz w:val="24"/>
        </w:rPr>
      </w:pPr>
      <w:r w:rsidRPr="009557A1">
        <w:rPr>
          <w:sz w:val="24"/>
        </w:rPr>
        <w:t xml:space="preserve">Apakah penambahan tepung </w:t>
      </w:r>
      <w:r w:rsidRPr="009557A1">
        <w:rPr>
          <w:sz w:val="24"/>
          <w:lang w:val="en-US"/>
        </w:rPr>
        <w:t xml:space="preserve">tomat </w:t>
      </w:r>
      <w:bookmarkStart w:id="10" w:name="_Hlk147348077"/>
      <w:r w:rsidRPr="009557A1">
        <w:rPr>
          <w:sz w:val="24"/>
        </w:rPr>
        <w:t>(</w:t>
      </w:r>
      <w:bookmarkStart w:id="11" w:name="_Hlk147343149"/>
      <w:r w:rsidRPr="009557A1">
        <w:rPr>
          <w:i/>
          <w:iCs/>
          <w:sz w:val="24"/>
          <w:lang w:val="en-ID"/>
        </w:rPr>
        <w:t>Solanum</w:t>
      </w:r>
      <w:r w:rsidRPr="009557A1">
        <w:rPr>
          <w:i/>
          <w:iCs/>
          <w:sz w:val="24"/>
        </w:rPr>
        <w:t xml:space="preserve"> </w:t>
      </w:r>
      <w:r w:rsidRPr="009557A1">
        <w:rPr>
          <w:i/>
          <w:iCs/>
          <w:sz w:val="24"/>
          <w:lang w:val="en-ID"/>
        </w:rPr>
        <w:t>lycopersicum</w:t>
      </w:r>
      <w:bookmarkEnd w:id="11"/>
      <w:r w:rsidRPr="009557A1">
        <w:rPr>
          <w:i/>
          <w:sz w:val="24"/>
        </w:rPr>
        <w:t>.</w:t>
      </w:r>
      <w:r w:rsidRPr="009557A1">
        <w:rPr>
          <w:sz w:val="24"/>
        </w:rPr>
        <w:t xml:space="preserve">) </w:t>
      </w:r>
      <w:bookmarkEnd w:id="10"/>
      <w:proofErr w:type="gramStart"/>
      <w:r w:rsidRPr="009557A1">
        <w:rPr>
          <w:sz w:val="24"/>
          <w:lang w:val="en-US"/>
        </w:rPr>
        <w:t>dan</w:t>
      </w:r>
      <w:proofErr w:type="gramEnd"/>
      <w:r w:rsidRPr="009557A1">
        <w:rPr>
          <w:sz w:val="24"/>
          <w:lang w:val="en-US"/>
        </w:rPr>
        <w:t xml:space="preserve"> labu kuning</w:t>
      </w:r>
      <w:r w:rsidRPr="009557A1">
        <w:t xml:space="preserve"> (</w:t>
      </w:r>
      <w:r w:rsidRPr="009557A1">
        <w:rPr>
          <w:i/>
          <w:iCs/>
          <w:sz w:val="24"/>
          <w:lang w:val="en-ID"/>
        </w:rPr>
        <w:t>Cucurbita moschata D</w:t>
      </w:r>
      <w:r w:rsidRPr="009557A1">
        <w:rPr>
          <w:sz w:val="24"/>
          <w:lang w:val="en-ID"/>
        </w:rPr>
        <w:t>.</w:t>
      </w:r>
      <w:r w:rsidRPr="009557A1">
        <w:rPr>
          <w:sz w:val="24"/>
          <w:lang w:val="en-US"/>
        </w:rPr>
        <w:t xml:space="preserve">) berpengaruh terhadap </w:t>
      </w:r>
      <w:r w:rsidRPr="009557A1">
        <w:rPr>
          <w:sz w:val="24"/>
        </w:rPr>
        <w:t xml:space="preserve">peningkatan </w:t>
      </w:r>
      <w:r w:rsidRPr="009557A1">
        <w:rPr>
          <w:sz w:val="24"/>
          <w:lang w:val="en-US"/>
        </w:rPr>
        <w:t xml:space="preserve">kualitas </w:t>
      </w:r>
      <w:r w:rsidRPr="009557A1">
        <w:rPr>
          <w:sz w:val="24"/>
        </w:rPr>
        <w:t xml:space="preserve">warna ikan </w:t>
      </w:r>
      <w:r w:rsidRPr="009557A1">
        <w:rPr>
          <w:sz w:val="24"/>
          <w:lang w:val="en-US"/>
        </w:rPr>
        <w:t>k</w:t>
      </w:r>
      <w:r w:rsidRPr="009557A1">
        <w:rPr>
          <w:sz w:val="24"/>
        </w:rPr>
        <w:t>oi (</w:t>
      </w:r>
      <w:r w:rsidRPr="009557A1">
        <w:rPr>
          <w:i/>
          <w:sz w:val="24"/>
        </w:rPr>
        <w:t>Cyprinus</w:t>
      </w:r>
      <w:r w:rsidRPr="009557A1">
        <w:rPr>
          <w:i/>
          <w:spacing w:val="1"/>
          <w:sz w:val="24"/>
        </w:rPr>
        <w:t xml:space="preserve"> </w:t>
      </w:r>
      <w:r w:rsidRPr="009557A1">
        <w:rPr>
          <w:i/>
          <w:sz w:val="24"/>
        </w:rPr>
        <w:t>carpio</w:t>
      </w:r>
      <w:r w:rsidRPr="009557A1">
        <w:rPr>
          <w:sz w:val="24"/>
        </w:rPr>
        <w:t>)?</w:t>
      </w:r>
    </w:p>
    <w:p w14:paraId="2A123519" w14:textId="77777777" w:rsidR="005151E5" w:rsidRPr="009557A1" w:rsidRDefault="005151E5" w:rsidP="005151E5">
      <w:pPr>
        <w:numPr>
          <w:ilvl w:val="2"/>
          <w:numId w:val="8"/>
        </w:numPr>
        <w:tabs>
          <w:tab w:val="left" w:pos="1688"/>
        </w:tabs>
        <w:spacing w:line="480" w:lineRule="auto"/>
        <w:ind w:right="961"/>
        <w:jc w:val="both"/>
        <w:rPr>
          <w:sz w:val="24"/>
        </w:rPr>
      </w:pPr>
      <w:r w:rsidRPr="009557A1">
        <w:rPr>
          <w:sz w:val="24"/>
        </w:rPr>
        <w:t>Berapa dosis</w:t>
      </w:r>
      <w:r w:rsidRPr="009557A1">
        <w:rPr>
          <w:sz w:val="24"/>
          <w:lang w:val="en-US"/>
        </w:rPr>
        <w:t xml:space="preserve"> </w:t>
      </w:r>
      <w:r w:rsidRPr="009557A1">
        <w:rPr>
          <w:sz w:val="24"/>
        </w:rPr>
        <w:t xml:space="preserve">tepung </w:t>
      </w:r>
      <w:r w:rsidRPr="009557A1">
        <w:rPr>
          <w:sz w:val="24"/>
          <w:lang w:val="en-US"/>
        </w:rPr>
        <w:t>tomat</w:t>
      </w:r>
      <w:r w:rsidRPr="009557A1">
        <w:rPr>
          <w:sz w:val="24"/>
        </w:rPr>
        <w:t xml:space="preserve"> (</w:t>
      </w:r>
      <w:r w:rsidRPr="009557A1">
        <w:rPr>
          <w:i/>
          <w:iCs/>
          <w:sz w:val="24"/>
          <w:lang w:val="en-ID"/>
        </w:rPr>
        <w:t>Solanum lycopersicum</w:t>
      </w:r>
      <w:r w:rsidRPr="009557A1">
        <w:rPr>
          <w:i/>
          <w:sz w:val="24"/>
        </w:rPr>
        <w:t>.</w:t>
      </w:r>
      <w:r w:rsidRPr="009557A1">
        <w:rPr>
          <w:sz w:val="24"/>
        </w:rPr>
        <w:t xml:space="preserve">) </w:t>
      </w:r>
      <w:proofErr w:type="gramStart"/>
      <w:r w:rsidRPr="009557A1">
        <w:rPr>
          <w:sz w:val="24"/>
          <w:lang w:val="en-US"/>
        </w:rPr>
        <w:t>dan</w:t>
      </w:r>
      <w:proofErr w:type="gramEnd"/>
      <w:r w:rsidRPr="009557A1">
        <w:rPr>
          <w:sz w:val="24"/>
          <w:lang w:val="en-US"/>
        </w:rPr>
        <w:t xml:space="preserve"> labu kuning (</w:t>
      </w:r>
      <w:bookmarkStart w:id="12" w:name="_Hlk147348122"/>
      <w:r w:rsidRPr="009557A1">
        <w:rPr>
          <w:i/>
          <w:iCs/>
          <w:sz w:val="24"/>
          <w:lang w:val="en-ID"/>
        </w:rPr>
        <w:t>Cucurbita moschata D</w:t>
      </w:r>
      <w:r w:rsidRPr="009557A1">
        <w:rPr>
          <w:sz w:val="24"/>
          <w:lang w:val="en-ID"/>
        </w:rPr>
        <w:t>.</w:t>
      </w:r>
      <w:r w:rsidRPr="009557A1">
        <w:rPr>
          <w:sz w:val="24"/>
        </w:rPr>
        <w:t xml:space="preserve">) </w:t>
      </w:r>
      <w:bookmarkEnd w:id="12"/>
      <w:r w:rsidRPr="009557A1">
        <w:rPr>
          <w:sz w:val="24"/>
        </w:rPr>
        <w:t>terbaik yang berpengaruh</w:t>
      </w:r>
      <w:r w:rsidRPr="009557A1">
        <w:rPr>
          <w:spacing w:val="1"/>
          <w:sz w:val="24"/>
        </w:rPr>
        <w:t xml:space="preserve"> </w:t>
      </w:r>
      <w:r w:rsidRPr="009557A1">
        <w:rPr>
          <w:sz w:val="24"/>
        </w:rPr>
        <w:t>pada</w:t>
      </w:r>
      <w:r w:rsidRPr="009557A1">
        <w:rPr>
          <w:spacing w:val="-1"/>
          <w:sz w:val="24"/>
        </w:rPr>
        <w:t xml:space="preserve"> </w:t>
      </w:r>
      <w:r w:rsidRPr="009557A1">
        <w:rPr>
          <w:sz w:val="24"/>
        </w:rPr>
        <w:t>pertumbuhan</w:t>
      </w:r>
      <w:r w:rsidRPr="009557A1">
        <w:rPr>
          <w:spacing w:val="-1"/>
          <w:sz w:val="24"/>
        </w:rPr>
        <w:t xml:space="preserve"> </w:t>
      </w:r>
      <w:r w:rsidRPr="009557A1">
        <w:rPr>
          <w:sz w:val="24"/>
        </w:rPr>
        <w:t>dan</w:t>
      </w:r>
      <w:r w:rsidRPr="009557A1">
        <w:rPr>
          <w:spacing w:val="-1"/>
          <w:sz w:val="24"/>
        </w:rPr>
        <w:t xml:space="preserve"> </w:t>
      </w:r>
      <w:r w:rsidRPr="009557A1">
        <w:rPr>
          <w:sz w:val="24"/>
        </w:rPr>
        <w:t>peningkatan</w:t>
      </w:r>
      <w:r w:rsidRPr="009557A1">
        <w:rPr>
          <w:spacing w:val="1"/>
          <w:sz w:val="24"/>
        </w:rPr>
        <w:t xml:space="preserve"> </w:t>
      </w:r>
      <w:r w:rsidRPr="009557A1">
        <w:rPr>
          <w:sz w:val="24"/>
        </w:rPr>
        <w:t>warna</w:t>
      </w:r>
      <w:r w:rsidRPr="009557A1">
        <w:rPr>
          <w:spacing w:val="2"/>
          <w:sz w:val="24"/>
        </w:rPr>
        <w:t xml:space="preserve"> </w:t>
      </w:r>
      <w:r w:rsidRPr="009557A1">
        <w:rPr>
          <w:sz w:val="24"/>
        </w:rPr>
        <w:t>ikan</w:t>
      </w:r>
      <w:r w:rsidRPr="009557A1">
        <w:rPr>
          <w:spacing w:val="-2"/>
          <w:sz w:val="24"/>
        </w:rPr>
        <w:t xml:space="preserve"> </w:t>
      </w:r>
      <w:r w:rsidRPr="009557A1">
        <w:rPr>
          <w:sz w:val="24"/>
        </w:rPr>
        <w:t>Koi</w:t>
      </w:r>
      <w:r w:rsidRPr="009557A1">
        <w:rPr>
          <w:spacing w:val="-1"/>
          <w:sz w:val="24"/>
        </w:rPr>
        <w:t xml:space="preserve"> </w:t>
      </w:r>
      <w:r w:rsidRPr="009557A1">
        <w:rPr>
          <w:sz w:val="24"/>
        </w:rPr>
        <w:t>(</w:t>
      </w:r>
      <w:r w:rsidRPr="009557A1">
        <w:rPr>
          <w:i/>
          <w:sz w:val="24"/>
        </w:rPr>
        <w:t>Cyprinus</w:t>
      </w:r>
      <w:r w:rsidRPr="009557A1">
        <w:rPr>
          <w:i/>
          <w:spacing w:val="-1"/>
          <w:sz w:val="24"/>
        </w:rPr>
        <w:t xml:space="preserve"> </w:t>
      </w:r>
      <w:r w:rsidRPr="009557A1">
        <w:rPr>
          <w:i/>
          <w:sz w:val="24"/>
        </w:rPr>
        <w:t>carpio</w:t>
      </w:r>
      <w:r w:rsidRPr="009557A1">
        <w:rPr>
          <w:sz w:val="24"/>
        </w:rPr>
        <w:t>)?</w:t>
      </w:r>
    </w:p>
    <w:p w14:paraId="178BC3AC" w14:textId="77777777" w:rsidR="005151E5" w:rsidRPr="009557A1" w:rsidRDefault="005151E5" w:rsidP="005151E5">
      <w:pPr>
        <w:tabs>
          <w:tab w:val="left" w:pos="1688"/>
        </w:tabs>
        <w:spacing w:line="480" w:lineRule="auto"/>
        <w:ind w:left="1688" w:right="961"/>
        <w:jc w:val="both"/>
        <w:rPr>
          <w:sz w:val="24"/>
        </w:rPr>
      </w:pPr>
    </w:p>
    <w:p w14:paraId="67DE4AD0" w14:textId="77777777" w:rsidR="005151E5" w:rsidRPr="009557A1" w:rsidRDefault="005151E5" w:rsidP="005151E5">
      <w:pPr>
        <w:tabs>
          <w:tab w:val="left" w:pos="1688"/>
        </w:tabs>
        <w:spacing w:line="480" w:lineRule="auto"/>
        <w:ind w:left="1688" w:right="961"/>
        <w:jc w:val="both"/>
        <w:rPr>
          <w:sz w:val="24"/>
        </w:rPr>
      </w:pPr>
    </w:p>
    <w:p w14:paraId="55E909A5" w14:textId="77777777" w:rsidR="005151E5" w:rsidRPr="009557A1" w:rsidRDefault="005151E5" w:rsidP="005151E5">
      <w:pPr>
        <w:tabs>
          <w:tab w:val="left" w:pos="1688"/>
        </w:tabs>
        <w:spacing w:line="480" w:lineRule="auto"/>
        <w:ind w:left="1688" w:right="961"/>
        <w:jc w:val="both"/>
        <w:rPr>
          <w:sz w:val="24"/>
        </w:rPr>
      </w:pPr>
    </w:p>
    <w:p w14:paraId="6823D0FC" w14:textId="77777777" w:rsidR="005151E5" w:rsidRPr="009557A1" w:rsidRDefault="005151E5" w:rsidP="005151E5">
      <w:pPr>
        <w:tabs>
          <w:tab w:val="left" w:pos="1688"/>
        </w:tabs>
        <w:spacing w:line="480" w:lineRule="auto"/>
        <w:ind w:left="1688" w:right="961"/>
        <w:jc w:val="both"/>
        <w:rPr>
          <w:sz w:val="24"/>
        </w:rPr>
      </w:pPr>
    </w:p>
    <w:p w14:paraId="41154FC7" w14:textId="77777777" w:rsidR="005151E5" w:rsidRPr="009557A1" w:rsidRDefault="005151E5" w:rsidP="005151E5">
      <w:pPr>
        <w:tabs>
          <w:tab w:val="left" w:pos="1688"/>
        </w:tabs>
        <w:spacing w:line="480" w:lineRule="auto"/>
        <w:ind w:left="1688" w:right="961"/>
        <w:jc w:val="both"/>
        <w:rPr>
          <w:sz w:val="24"/>
        </w:rPr>
      </w:pPr>
    </w:p>
    <w:p w14:paraId="69A26546" w14:textId="77777777" w:rsidR="005151E5" w:rsidRPr="009557A1" w:rsidRDefault="005151E5" w:rsidP="005151E5">
      <w:pPr>
        <w:tabs>
          <w:tab w:val="left" w:pos="1688"/>
        </w:tabs>
        <w:spacing w:line="480" w:lineRule="auto"/>
        <w:ind w:left="1688" w:right="961"/>
        <w:jc w:val="both"/>
        <w:rPr>
          <w:sz w:val="24"/>
        </w:rPr>
      </w:pPr>
    </w:p>
    <w:p w14:paraId="1614226C" w14:textId="77777777" w:rsidR="005151E5" w:rsidRPr="009557A1" w:rsidRDefault="005151E5" w:rsidP="005151E5">
      <w:pPr>
        <w:tabs>
          <w:tab w:val="left" w:pos="1688"/>
        </w:tabs>
        <w:spacing w:line="480" w:lineRule="auto"/>
        <w:ind w:left="1688" w:right="961"/>
        <w:jc w:val="both"/>
        <w:rPr>
          <w:sz w:val="24"/>
        </w:rPr>
      </w:pPr>
    </w:p>
    <w:p w14:paraId="1D79439B" w14:textId="77777777" w:rsidR="005151E5" w:rsidRPr="009557A1" w:rsidRDefault="005151E5" w:rsidP="005151E5">
      <w:pPr>
        <w:tabs>
          <w:tab w:val="left" w:pos="1688"/>
        </w:tabs>
        <w:spacing w:line="480" w:lineRule="auto"/>
        <w:ind w:left="1688" w:right="961"/>
        <w:jc w:val="both"/>
        <w:rPr>
          <w:sz w:val="24"/>
        </w:rPr>
      </w:pPr>
    </w:p>
    <w:p w14:paraId="502357E4" w14:textId="77777777" w:rsidR="005151E5" w:rsidRPr="009557A1" w:rsidRDefault="005151E5" w:rsidP="005151E5">
      <w:pPr>
        <w:tabs>
          <w:tab w:val="left" w:pos="1688"/>
        </w:tabs>
        <w:spacing w:line="480" w:lineRule="auto"/>
        <w:ind w:left="1688" w:right="961"/>
        <w:jc w:val="both"/>
        <w:rPr>
          <w:sz w:val="24"/>
        </w:rPr>
      </w:pPr>
    </w:p>
    <w:p w14:paraId="76EFA3B6" w14:textId="77777777" w:rsidR="005151E5" w:rsidRPr="009557A1" w:rsidRDefault="005151E5" w:rsidP="005151E5">
      <w:pPr>
        <w:tabs>
          <w:tab w:val="left" w:pos="1688"/>
        </w:tabs>
        <w:spacing w:line="480" w:lineRule="auto"/>
        <w:ind w:left="1688" w:right="961"/>
        <w:jc w:val="both"/>
        <w:rPr>
          <w:sz w:val="24"/>
        </w:rPr>
      </w:pPr>
    </w:p>
    <w:p w14:paraId="62686DCF" w14:textId="77777777" w:rsidR="005151E5" w:rsidRPr="009557A1" w:rsidRDefault="005151E5" w:rsidP="005151E5">
      <w:pPr>
        <w:tabs>
          <w:tab w:val="left" w:pos="1688"/>
        </w:tabs>
        <w:spacing w:line="480" w:lineRule="auto"/>
        <w:ind w:left="1688" w:right="961"/>
        <w:jc w:val="both"/>
        <w:rPr>
          <w:sz w:val="24"/>
        </w:rPr>
      </w:pPr>
    </w:p>
    <w:p w14:paraId="5B497F3B" w14:textId="77777777" w:rsidR="005151E5" w:rsidRPr="009557A1" w:rsidRDefault="005151E5" w:rsidP="005151E5">
      <w:pPr>
        <w:tabs>
          <w:tab w:val="left" w:pos="1688"/>
        </w:tabs>
        <w:spacing w:line="480" w:lineRule="auto"/>
        <w:ind w:left="1688" w:right="961"/>
        <w:jc w:val="both"/>
        <w:rPr>
          <w:sz w:val="24"/>
        </w:rPr>
      </w:pPr>
    </w:p>
    <w:p w14:paraId="2DA2DCE4" w14:textId="77777777" w:rsidR="005151E5" w:rsidRPr="009557A1" w:rsidRDefault="005151E5" w:rsidP="005151E5">
      <w:pPr>
        <w:tabs>
          <w:tab w:val="left" w:pos="1688"/>
        </w:tabs>
        <w:spacing w:line="480" w:lineRule="auto"/>
        <w:ind w:left="1688" w:right="961"/>
        <w:jc w:val="both"/>
        <w:rPr>
          <w:sz w:val="24"/>
        </w:rPr>
      </w:pPr>
    </w:p>
    <w:p w14:paraId="5C00E43A" w14:textId="77777777" w:rsidR="005151E5" w:rsidRPr="009557A1" w:rsidRDefault="005151E5" w:rsidP="005151E5">
      <w:pPr>
        <w:tabs>
          <w:tab w:val="left" w:pos="1688"/>
        </w:tabs>
        <w:spacing w:line="480" w:lineRule="auto"/>
        <w:ind w:left="1688" w:right="961"/>
        <w:jc w:val="both"/>
        <w:rPr>
          <w:sz w:val="24"/>
        </w:rPr>
      </w:pPr>
    </w:p>
    <w:p w14:paraId="29407743" w14:textId="77777777" w:rsidR="005151E5" w:rsidRPr="009557A1" w:rsidRDefault="005151E5" w:rsidP="005151E5">
      <w:pPr>
        <w:tabs>
          <w:tab w:val="left" w:pos="1688"/>
        </w:tabs>
        <w:spacing w:line="480" w:lineRule="auto"/>
        <w:ind w:left="1688" w:right="961"/>
        <w:jc w:val="both"/>
        <w:rPr>
          <w:sz w:val="24"/>
        </w:rPr>
      </w:pPr>
    </w:p>
    <w:p w14:paraId="292C184A" w14:textId="77777777" w:rsidR="005151E5" w:rsidRDefault="005151E5" w:rsidP="005151E5">
      <w:pPr>
        <w:tabs>
          <w:tab w:val="left" w:pos="1688"/>
        </w:tabs>
        <w:spacing w:line="480" w:lineRule="auto"/>
        <w:ind w:right="961"/>
        <w:jc w:val="both"/>
        <w:rPr>
          <w:sz w:val="24"/>
        </w:rPr>
      </w:pPr>
    </w:p>
    <w:p w14:paraId="1BAC8549" w14:textId="77777777" w:rsidR="00137D75" w:rsidRPr="009557A1" w:rsidRDefault="00137D75" w:rsidP="005151E5">
      <w:pPr>
        <w:tabs>
          <w:tab w:val="left" w:pos="1688"/>
        </w:tabs>
        <w:spacing w:line="480" w:lineRule="auto"/>
        <w:ind w:right="961"/>
        <w:jc w:val="both"/>
        <w:rPr>
          <w:sz w:val="24"/>
        </w:rPr>
      </w:pPr>
    </w:p>
    <w:p w14:paraId="4481F00D" w14:textId="77777777" w:rsidR="005151E5" w:rsidRPr="009557A1" w:rsidRDefault="005151E5" w:rsidP="005151E5">
      <w:pPr>
        <w:pStyle w:val="Heading1"/>
        <w:numPr>
          <w:ilvl w:val="1"/>
          <w:numId w:val="8"/>
        </w:numPr>
        <w:tabs>
          <w:tab w:val="left" w:pos="1276"/>
        </w:tabs>
        <w:spacing w:after="480"/>
        <w:ind w:left="1327" w:hanging="476"/>
        <w:jc w:val="both"/>
      </w:pPr>
      <w:bookmarkStart w:id="13" w:name="_TOC_250022"/>
      <w:r w:rsidRPr="009557A1">
        <w:lastRenderedPageBreak/>
        <w:t>Pendekatan</w:t>
      </w:r>
      <w:r w:rsidRPr="009557A1">
        <w:rPr>
          <w:spacing w:val="-5"/>
        </w:rPr>
        <w:t xml:space="preserve"> </w:t>
      </w:r>
      <w:bookmarkEnd w:id="13"/>
      <w:r w:rsidRPr="009557A1">
        <w:t>Masalah</w:t>
      </w:r>
    </w:p>
    <w:p w14:paraId="47E2F4D8" w14:textId="77777777" w:rsidR="005151E5" w:rsidRPr="009557A1" w:rsidRDefault="005151E5" w:rsidP="005151E5">
      <w:pPr>
        <w:pStyle w:val="Heading1"/>
        <w:spacing w:line="480" w:lineRule="auto"/>
        <w:ind w:left="851" w:right="1081" w:firstLine="709"/>
        <w:jc w:val="both"/>
        <w:rPr>
          <w:b w:val="0"/>
        </w:rPr>
      </w:pPr>
      <w:r w:rsidRPr="009557A1">
        <w:rPr>
          <w:b w:val="0"/>
        </w:rPr>
        <w:t>Kegiatan budidaya yang dilaku</w:t>
      </w:r>
      <w:r w:rsidR="00727C05">
        <w:rPr>
          <w:b w:val="0"/>
        </w:rPr>
        <w:t>k</w:t>
      </w:r>
      <w:r w:rsidRPr="009557A1">
        <w:rPr>
          <w:b w:val="0"/>
        </w:rPr>
        <w:t>an dalam penelitian adalah penambahan tepung tomat (</w:t>
      </w:r>
      <w:r w:rsidRPr="009557A1">
        <w:rPr>
          <w:b w:val="0"/>
          <w:i/>
        </w:rPr>
        <w:t>Solanum lycopersicum</w:t>
      </w:r>
      <w:r w:rsidRPr="009557A1">
        <w:rPr>
          <w:b w:val="0"/>
        </w:rPr>
        <w:t>) dan tepung labu kuning (</w:t>
      </w:r>
      <w:r w:rsidRPr="009557A1">
        <w:rPr>
          <w:b w:val="0"/>
          <w:i/>
        </w:rPr>
        <w:t>Cucurbita moschata D</w:t>
      </w:r>
      <w:r w:rsidRPr="009557A1">
        <w:rPr>
          <w:b w:val="0"/>
        </w:rPr>
        <w:t>) pada pakan. Sistem pemberian pakan dan dosis pakan yang dapat menunjang pertumbuhan dan peningkatan warna ikan koi (</w:t>
      </w:r>
      <w:r w:rsidRPr="009557A1">
        <w:rPr>
          <w:b w:val="0"/>
          <w:i/>
        </w:rPr>
        <w:t>Cyprinus carpio</w:t>
      </w:r>
      <w:r w:rsidRPr="009557A1">
        <w:rPr>
          <w:b w:val="0"/>
        </w:rPr>
        <w:t xml:space="preserve">). </w:t>
      </w:r>
    </w:p>
    <w:p w14:paraId="68D7DF4E" w14:textId="77777777" w:rsidR="005151E5" w:rsidRPr="009557A1" w:rsidRDefault="005151E5" w:rsidP="005151E5">
      <w:pPr>
        <w:pStyle w:val="Heading1"/>
        <w:tabs>
          <w:tab w:val="left" w:pos="1328"/>
        </w:tabs>
        <w:ind w:left="0"/>
        <w:jc w:val="both"/>
      </w:pPr>
    </w:p>
    <w:p w14:paraId="3C9E8F33" w14:textId="77777777" w:rsidR="005151E5" w:rsidRPr="009557A1" w:rsidRDefault="005151E5" w:rsidP="005151E5">
      <w:pPr>
        <w:pStyle w:val="Heading1"/>
        <w:tabs>
          <w:tab w:val="left" w:pos="1328"/>
        </w:tabs>
        <w:ind w:left="0"/>
        <w:jc w:val="both"/>
      </w:pPr>
    </w:p>
    <w:p w14:paraId="29E86588" w14:textId="77777777" w:rsidR="005151E5" w:rsidRPr="009557A1" w:rsidRDefault="005151E5" w:rsidP="005151E5">
      <w:pPr>
        <w:spacing w:after="160" w:line="259" w:lineRule="auto"/>
        <w:ind w:left="1571"/>
      </w:pPr>
      <w:r w:rsidRPr="009557A1">
        <w:rPr>
          <w:b/>
        </w:rPr>
        <w:t xml:space="preserve">    INPUT</w:t>
      </w:r>
      <w:r w:rsidRPr="009557A1">
        <w:rPr>
          <w:b/>
        </w:rPr>
        <w:tab/>
      </w:r>
      <w:r w:rsidRPr="009557A1">
        <w:rPr>
          <w:b/>
        </w:rPr>
        <w:tab/>
      </w:r>
      <w:r w:rsidRPr="009557A1">
        <w:rPr>
          <w:b/>
        </w:rPr>
        <w:tab/>
        <w:t xml:space="preserve">         PROSES</w:t>
      </w:r>
      <w:r w:rsidRPr="009557A1">
        <w:rPr>
          <w:b/>
        </w:rPr>
        <w:tab/>
      </w:r>
      <w:r w:rsidRPr="009557A1">
        <w:rPr>
          <w:b/>
        </w:rPr>
        <w:tab/>
      </w:r>
      <w:r w:rsidRPr="009557A1">
        <w:rPr>
          <w:b/>
        </w:rPr>
        <w:tab/>
        <w:t xml:space="preserve">     OUTPUT</w:t>
      </w:r>
    </w:p>
    <w:p w14:paraId="538BC941" w14:textId="77777777" w:rsidR="005151E5" w:rsidRPr="009557A1" w:rsidRDefault="005151E5" w:rsidP="005151E5">
      <w:pPr>
        <w:spacing w:line="480" w:lineRule="auto"/>
        <w:ind w:left="851"/>
        <w:rPr>
          <w:b/>
        </w:rPr>
      </w:pPr>
      <w:r w:rsidRPr="009557A1">
        <w:rPr>
          <w:b/>
          <w:noProof/>
          <w:lang w:val="id-ID" w:eastAsia="id-ID"/>
        </w:rPr>
        <mc:AlternateContent>
          <mc:Choice Requires="wps">
            <w:drawing>
              <wp:anchor distT="0" distB="0" distL="114300" distR="114300" simplePos="0" relativeHeight="251660288" behindDoc="0" locked="0" layoutInCell="1" allowOverlap="1" wp14:anchorId="25070482" wp14:editId="1944AD1F">
                <wp:simplePos x="0" y="0"/>
                <wp:positionH relativeFrom="margin">
                  <wp:posOffset>2668327</wp:posOffset>
                </wp:positionH>
                <wp:positionV relativeFrom="paragraph">
                  <wp:posOffset>10207</wp:posOffset>
                </wp:positionV>
                <wp:extent cx="1238250" cy="873457"/>
                <wp:effectExtent l="0" t="0" r="19050" b="22225"/>
                <wp:wrapNone/>
                <wp:docPr id="14" name="Text Box 14"/>
                <wp:cNvGraphicFramePr/>
                <a:graphic xmlns:a="http://schemas.openxmlformats.org/drawingml/2006/main">
                  <a:graphicData uri="http://schemas.microsoft.com/office/word/2010/wordprocessingShape">
                    <wps:wsp>
                      <wps:cNvSpPr txBox="1"/>
                      <wps:spPr>
                        <a:xfrm>
                          <a:off x="0" y="0"/>
                          <a:ext cx="1238250" cy="8734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454137" w14:textId="77777777" w:rsidR="00483649" w:rsidRPr="006F131A" w:rsidRDefault="00483649" w:rsidP="005151E5">
                            <w:pPr>
                              <w:jc w:val="center"/>
                              <w:rPr>
                                <w:lang w:val="en-US"/>
                              </w:rPr>
                            </w:pPr>
                            <w:r>
                              <w:t xml:space="preserve">Pemeliharaan ikan koi ( </w:t>
                            </w:r>
                            <w:r w:rsidRPr="00737554">
                              <w:rPr>
                                <w:i/>
                              </w:rPr>
                              <w:t>Cyprinus carpio</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5070482" id="Text Box 14" o:spid="_x0000_s1028" type="#_x0000_t202" style="position:absolute;left:0;text-align:left;margin-left:210.1pt;margin-top:.8pt;width:97.5pt;height:68.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" fillcolor="white [3201]" strokeweight=".5pt">
                <v:textbox>
                  <w:txbxContent>
                    <w:p w14:paraId="23454137" w14:textId="77777777" w:rsidR="00483649" w:rsidRPr="006F131A" w:rsidRDefault="00483649" w:rsidP="005151E5">
                      <w:pPr>
                        <w:jc w:val="center"/>
                        <w:rPr>
                          <w:lang w:val="en-US"/>
                        </w:rPr>
                      </w:pPr>
                      <w:r>
                        <w:t xml:space="preserve">Pemeliharaan ikan koi ( </w:t>
                      </w:r>
                      <w:r w:rsidRPr="00737554">
                        <w:rPr>
                          <w:i/>
                        </w:rPr>
                        <w:t>Cyprinus carpio</w:t>
                      </w:r>
                      <w:r>
                        <w:t>)</w:t>
                      </w:r>
                    </w:p>
                  </w:txbxContent>
                </v:textbox>
                <w10:wrap anchorx="margin"/>
              </v:shape>
            </w:pict>
          </mc:Fallback>
        </mc:AlternateContent>
      </w:r>
      <w:r w:rsidRPr="009557A1">
        <w:rPr>
          <w:b/>
          <w:noProof/>
          <w:lang w:val="id-ID" w:eastAsia="id-ID"/>
        </w:rPr>
        <mc:AlternateContent>
          <mc:Choice Requires="wps">
            <w:drawing>
              <wp:anchor distT="0" distB="0" distL="114300" distR="114300" simplePos="0" relativeHeight="251659264" behindDoc="0" locked="0" layoutInCell="1" allowOverlap="1" wp14:anchorId="7AB23315" wp14:editId="215EAF02">
                <wp:simplePos x="0" y="0"/>
                <wp:positionH relativeFrom="column">
                  <wp:posOffset>415925</wp:posOffset>
                </wp:positionH>
                <wp:positionV relativeFrom="paragraph">
                  <wp:posOffset>13335</wp:posOffset>
                </wp:positionV>
                <wp:extent cx="1818640" cy="4166870"/>
                <wp:effectExtent l="0" t="0" r="10160" b="24130"/>
                <wp:wrapNone/>
                <wp:docPr id="11" name="Text Box 11"/>
                <wp:cNvGraphicFramePr/>
                <a:graphic xmlns:a="http://schemas.openxmlformats.org/drawingml/2006/main">
                  <a:graphicData uri="http://schemas.microsoft.com/office/word/2010/wordprocessingShape">
                    <wps:wsp>
                      <wps:cNvSpPr txBox="1"/>
                      <wps:spPr>
                        <a:xfrm>
                          <a:off x="0" y="0"/>
                          <a:ext cx="1818640" cy="41668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F1C2D54" w14:textId="77777777" w:rsidR="00483649" w:rsidRDefault="00483649" w:rsidP="005151E5">
                            <w:r>
                              <w:t>Kepadatan ikan koi 10 ekor/ akuarium dengan perlakukan :</w:t>
                            </w:r>
                          </w:p>
                          <w:p w14:paraId="5703E155" w14:textId="77777777" w:rsidR="00483649" w:rsidRDefault="00483649" w:rsidP="005151E5">
                            <w:pPr>
                              <w:jc w:val="center"/>
                            </w:pPr>
                          </w:p>
                          <w:p w14:paraId="4AE85059" w14:textId="77777777" w:rsidR="00483649" w:rsidRPr="00737554" w:rsidRDefault="00483649" w:rsidP="005151E5">
                            <w:pPr>
                              <w:pStyle w:val="ListParagraph"/>
                              <w:widowControl/>
                              <w:numPr>
                                <w:ilvl w:val="0"/>
                                <w:numId w:val="16"/>
                              </w:numPr>
                              <w:autoSpaceDE/>
                              <w:autoSpaceDN/>
                              <w:spacing w:after="160" w:line="360" w:lineRule="auto"/>
                              <w:ind w:left="284" w:hanging="284"/>
                              <w:contextualSpacing/>
                            </w:pPr>
                            <w:r>
                              <w:t xml:space="preserve"> </w:t>
                            </w:r>
                            <w:r>
                              <w:rPr>
                                <w:lang w:val="en-US"/>
                              </w:rPr>
                              <w:t>A. : Pemberian tepung tomat pada pakan dengan dosis 20 %/kg</w:t>
                            </w:r>
                          </w:p>
                          <w:p w14:paraId="4D5F3156" w14:textId="77777777" w:rsidR="00483649" w:rsidRPr="00D8621D" w:rsidRDefault="00483649" w:rsidP="005151E5">
                            <w:pPr>
                              <w:pStyle w:val="ListParagraph"/>
                              <w:widowControl/>
                              <w:autoSpaceDE/>
                              <w:autoSpaceDN/>
                              <w:spacing w:after="160" w:line="360" w:lineRule="auto"/>
                              <w:ind w:left="284" w:firstLine="0"/>
                              <w:contextualSpacing/>
                            </w:pPr>
                          </w:p>
                          <w:p w14:paraId="57F48343" w14:textId="77777777" w:rsidR="00483649" w:rsidRPr="00737554" w:rsidRDefault="00483649" w:rsidP="005151E5">
                            <w:pPr>
                              <w:pStyle w:val="ListParagraph"/>
                              <w:widowControl/>
                              <w:numPr>
                                <w:ilvl w:val="0"/>
                                <w:numId w:val="16"/>
                              </w:numPr>
                              <w:autoSpaceDE/>
                              <w:autoSpaceDN/>
                              <w:spacing w:after="160" w:line="360" w:lineRule="auto"/>
                              <w:ind w:left="284" w:hanging="284"/>
                              <w:contextualSpacing/>
                            </w:pPr>
                            <w:r>
                              <w:rPr>
                                <w:lang w:val="en-US"/>
                              </w:rPr>
                              <w:t xml:space="preserve">B </w:t>
                            </w:r>
                            <w:r>
                              <w:t xml:space="preserve">: </w:t>
                            </w:r>
                            <w:r>
                              <w:rPr>
                                <w:lang w:val="en-US"/>
                              </w:rPr>
                              <w:t>Pemberian tepung labu kuning pada pakan dengan dosis 20 %/kg</w:t>
                            </w:r>
                          </w:p>
                          <w:p w14:paraId="5A5C8511" w14:textId="77777777" w:rsidR="00483649" w:rsidRPr="00D8621D" w:rsidRDefault="00483649" w:rsidP="005151E5">
                            <w:pPr>
                              <w:pStyle w:val="ListParagraph"/>
                              <w:widowControl/>
                              <w:autoSpaceDE/>
                              <w:autoSpaceDN/>
                              <w:spacing w:after="160" w:line="360" w:lineRule="auto"/>
                              <w:ind w:left="284" w:firstLine="0"/>
                              <w:contextualSpacing/>
                            </w:pPr>
                          </w:p>
                          <w:p w14:paraId="2A69D450" w14:textId="77777777" w:rsidR="00483649" w:rsidRPr="00D8621D" w:rsidRDefault="00483649" w:rsidP="005151E5">
                            <w:pPr>
                              <w:pStyle w:val="ListParagraph"/>
                              <w:widowControl/>
                              <w:numPr>
                                <w:ilvl w:val="0"/>
                                <w:numId w:val="16"/>
                              </w:numPr>
                              <w:autoSpaceDE/>
                              <w:autoSpaceDN/>
                              <w:spacing w:after="160" w:line="360" w:lineRule="auto"/>
                              <w:ind w:left="284" w:hanging="284"/>
                              <w:contextualSpacing/>
                            </w:pPr>
                            <w:r>
                              <w:rPr>
                                <w:lang w:val="en-US"/>
                              </w:rPr>
                              <w:t>C</w:t>
                            </w:r>
                            <w:r>
                              <w:t xml:space="preserve"> : </w:t>
                            </w:r>
                            <w:r>
                              <w:rPr>
                                <w:lang w:val="en-US"/>
                              </w:rPr>
                              <w:t>Pemberian tepung tomat  dan labu kuning pada pakan dengan dosis 40 %/kg</w:t>
                            </w:r>
                          </w:p>
                          <w:p w14:paraId="3902D38F" w14:textId="77777777" w:rsidR="00483649" w:rsidRPr="000A20FE" w:rsidRDefault="00483649" w:rsidP="005151E5">
                            <w:pPr>
                              <w:pStyle w:val="ListParagraph"/>
                              <w:ind w:left="284"/>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AB23315" id="Text Box 11" o:spid="_x0000_s1029" type="#_x0000_t202" style="position:absolute;left:0;text-align:left;margin-left:32.75pt;margin-top:1.05pt;width:143.2pt;height:32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" fillcolor="white [3201]" strokeweight=".5pt">
                <v:textbox>
                  <w:txbxContent>
                    <w:p w14:paraId="5F1C2D54" w14:textId="77777777" w:rsidR="00483649" w:rsidRDefault="00483649" w:rsidP="005151E5">
                      <w:r>
                        <w:t>Kepadatan ikan koi 10 ekor/ akuarium dengan perlakukan :</w:t>
                      </w:r>
                    </w:p>
                    <w:p w14:paraId="5703E155" w14:textId="77777777" w:rsidR="00483649" w:rsidRDefault="00483649" w:rsidP="005151E5">
                      <w:pPr>
                        <w:jc w:val="center"/>
                      </w:pPr>
                    </w:p>
                    <w:p w14:paraId="4AE85059" w14:textId="77777777" w:rsidR="00483649" w:rsidRPr="00737554" w:rsidRDefault="00483649" w:rsidP="005151E5">
                      <w:pPr>
                        <w:pStyle w:val="ListParagraph"/>
                        <w:widowControl/>
                        <w:numPr>
                          <w:ilvl w:val="0"/>
                          <w:numId w:val="16"/>
                        </w:numPr>
                        <w:autoSpaceDE/>
                        <w:autoSpaceDN/>
                        <w:spacing w:after="160" w:line="360" w:lineRule="auto"/>
                        <w:ind w:left="284" w:hanging="284"/>
                        <w:contextualSpacing/>
                      </w:pPr>
                      <w:r>
                        <w:t xml:space="preserve"> </w:t>
                      </w:r>
                      <w:r>
                        <w:rPr>
                          <w:lang w:val="en-US"/>
                        </w:rPr>
                        <w:t>A. : Pemberian tepung tomat pada pakan dengan dosis 20 %/kg</w:t>
                      </w:r>
                    </w:p>
                    <w:p w14:paraId="4D5F3156" w14:textId="77777777" w:rsidR="00483649" w:rsidRPr="00D8621D" w:rsidRDefault="00483649" w:rsidP="005151E5">
                      <w:pPr>
                        <w:pStyle w:val="ListParagraph"/>
                        <w:widowControl/>
                        <w:autoSpaceDE/>
                        <w:autoSpaceDN/>
                        <w:spacing w:after="160" w:line="360" w:lineRule="auto"/>
                        <w:ind w:left="284" w:firstLine="0"/>
                        <w:contextualSpacing/>
                      </w:pPr>
                    </w:p>
                    <w:p w14:paraId="57F48343" w14:textId="77777777" w:rsidR="00483649" w:rsidRPr="00737554" w:rsidRDefault="00483649" w:rsidP="005151E5">
                      <w:pPr>
                        <w:pStyle w:val="ListParagraph"/>
                        <w:widowControl/>
                        <w:numPr>
                          <w:ilvl w:val="0"/>
                          <w:numId w:val="16"/>
                        </w:numPr>
                        <w:autoSpaceDE/>
                        <w:autoSpaceDN/>
                        <w:spacing w:after="160" w:line="360" w:lineRule="auto"/>
                        <w:ind w:left="284" w:hanging="284"/>
                        <w:contextualSpacing/>
                      </w:pPr>
                      <w:r>
                        <w:rPr>
                          <w:lang w:val="en-US"/>
                        </w:rPr>
                        <w:t xml:space="preserve">B </w:t>
                      </w:r>
                      <w:r>
                        <w:t xml:space="preserve">: </w:t>
                      </w:r>
                      <w:r>
                        <w:rPr>
                          <w:lang w:val="en-US"/>
                        </w:rPr>
                        <w:t>Pemberian tepung labu kuning pada pakan dengan dosis 20 %/kg</w:t>
                      </w:r>
                    </w:p>
                    <w:p w14:paraId="5A5C8511" w14:textId="77777777" w:rsidR="00483649" w:rsidRPr="00D8621D" w:rsidRDefault="00483649" w:rsidP="005151E5">
                      <w:pPr>
                        <w:pStyle w:val="ListParagraph"/>
                        <w:widowControl/>
                        <w:autoSpaceDE/>
                        <w:autoSpaceDN/>
                        <w:spacing w:after="160" w:line="360" w:lineRule="auto"/>
                        <w:ind w:left="284" w:firstLine="0"/>
                        <w:contextualSpacing/>
                      </w:pPr>
                    </w:p>
                    <w:p w14:paraId="2A69D450" w14:textId="77777777" w:rsidR="00483649" w:rsidRPr="00D8621D" w:rsidRDefault="00483649" w:rsidP="005151E5">
                      <w:pPr>
                        <w:pStyle w:val="ListParagraph"/>
                        <w:widowControl/>
                        <w:numPr>
                          <w:ilvl w:val="0"/>
                          <w:numId w:val="16"/>
                        </w:numPr>
                        <w:autoSpaceDE/>
                        <w:autoSpaceDN/>
                        <w:spacing w:after="160" w:line="360" w:lineRule="auto"/>
                        <w:ind w:left="284" w:hanging="284"/>
                        <w:contextualSpacing/>
                      </w:pPr>
                      <w:r>
                        <w:rPr>
                          <w:lang w:val="en-US"/>
                        </w:rPr>
                        <w:t>C</w:t>
                      </w:r>
                      <w:r>
                        <w:t xml:space="preserve"> : </w:t>
                      </w:r>
                      <w:r>
                        <w:rPr>
                          <w:lang w:val="en-US"/>
                        </w:rPr>
                        <w:t>Pemberian tepung tomat  dan labu kuning pada pakan dengan dosis 40 %/kg</w:t>
                      </w:r>
                    </w:p>
                    <w:p w14:paraId="3902D38F" w14:textId="77777777" w:rsidR="00483649" w:rsidRPr="000A20FE" w:rsidRDefault="00483649" w:rsidP="005151E5">
                      <w:pPr>
                        <w:pStyle w:val="ListParagraph"/>
                        <w:ind w:left="284"/>
                        <w:rPr>
                          <w:lang w:val="en-US"/>
                        </w:rPr>
                      </w:pPr>
                    </w:p>
                  </w:txbxContent>
                </v:textbox>
              </v:shape>
            </w:pict>
          </mc:Fallback>
        </mc:AlternateContent>
      </w:r>
      <w:r w:rsidRPr="009557A1">
        <w:rPr>
          <w:b/>
          <w:noProof/>
          <w:lang w:val="id-ID" w:eastAsia="id-ID"/>
        </w:rPr>
        <mc:AlternateContent>
          <mc:Choice Requires="wps">
            <w:drawing>
              <wp:anchor distT="0" distB="0" distL="114300" distR="114300" simplePos="0" relativeHeight="251661312" behindDoc="0" locked="0" layoutInCell="1" allowOverlap="1" wp14:anchorId="486C954D" wp14:editId="08A87FF2">
                <wp:simplePos x="0" y="0"/>
                <wp:positionH relativeFrom="column">
                  <wp:posOffset>4356100</wp:posOffset>
                </wp:positionH>
                <wp:positionV relativeFrom="paragraph">
                  <wp:posOffset>13335</wp:posOffset>
                </wp:positionV>
                <wp:extent cx="1400175" cy="850265"/>
                <wp:effectExtent l="0" t="0" r="28575" b="26035"/>
                <wp:wrapNone/>
                <wp:docPr id="16" name="Text Box 16"/>
                <wp:cNvGraphicFramePr/>
                <a:graphic xmlns:a="http://schemas.openxmlformats.org/drawingml/2006/main">
                  <a:graphicData uri="http://schemas.microsoft.com/office/word/2010/wordprocessingShape">
                    <wps:wsp>
                      <wps:cNvSpPr txBox="1"/>
                      <wps:spPr>
                        <a:xfrm>
                          <a:off x="0" y="0"/>
                          <a:ext cx="1400175" cy="8502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3136DF6" w14:textId="77777777" w:rsidR="00483649" w:rsidRDefault="00483649" w:rsidP="005151E5">
                            <w:r>
                              <w:t>1. Pertumbuhan dan peningkatan warna ikan koi</w:t>
                            </w:r>
                          </w:p>
                          <w:p w14:paraId="2B6E463E" w14:textId="77777777" w:rsidR="00483649" w:rsidRDefault="00483649" w:rsidP="005151E5">
                            <w:r>
                              <w:t>2. Dosis terba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86C954D" id="Text Box 16" o:spid="_x0000_s1030" type="#_x0000_t202" style="position:absolute;left:0;text-align:left;margin-left:343pt;margin-top:1.05pt;width:110.25pt;height:6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" fillcolor="white [3201]" strokeweight=".5pt">
                <v:textbox>
                  <w:txbxContent>
                    <w:p w14:paraId="53136DF6" w14:textId="77777777" w:rsidR="00483649" w:rsidRDefault="00483649" w:rsidP="005151E5">
                      <w:r>
                        <w:t>1. Pertumbuhan dan peningkatan warna ikan koi</w:t>
                      </w:r>
                    </w:p>
                    <w:p w14:paraId="2B6E463E" w14:textId="77777777" w:rsidR="00483649" w:rsidRDefault="00483649" w:rsidP="005151E5">
                      <w:r>
                        <w:t>2. Dosis terbaik</w:t>
                      </w:r>
                    </w:p>
                  </w:txbxContent>
                </v:textbox>
              </v:shape>
            </w:pict>
          </mc:Fallback>
        </mc:AlternateContent>
      </w:r>
    </w:p>
    <w:p w14:paraId="34B49AF4" w14:textId="77777777" w:rsidR="005151E5" w:rsidRPr="009557A1" w:rsidRDefault="005151E5" w:rsidP="005151E5">
      <w:pPr>
        <w:tabs>
          <w:tab w:val="left" w:pos="6000"/>
        </w:tabs>
        <w:spacing w:line="480" w:lineRule="auto"/>
        <w:ind w:left="851"/>
        <w:rPr>
          <w:b/>
        </w:rPr>
      </w:pPr>
      <w:r w:rsidRPr="009557A1">
        <w:rPr>
          <w:b/>
          <w:noProof/>
          <w:lang w:val="id-ID" w:eastAsia="id-ID"/>
        </w:rPr>
        <mc:AlternateContent>
          <mc:Choice Requires="wps">
            <w:drawing>
              <wp:anchor distT="0" distB="0" distL="114300" distR="114300" simplePos="0" relativeHeight="251674624" behindDoc="0" locked="0" layoutInCell="1" allowOverlap="1" wp14:anchorId="434119A4" wp14:editId="3381814B">
                <wp:simplePos x="0" y="0"/>
                <wp:positionH relativeFrom="column">
                  <wp:posOffset>2237740</wp:posOffset>
                </wp:positionH>
                <wp:positionV relativeFrom="paragraph">
                  <wp:posOffset>81280</wp:posOffset>
                </wp:positionV>
                <wp:extent cx="400050" cy="0"/>
                <wp:effectExtent l="0" t="76200" r="19050" b="114300"/>
                <wp:wrapNone/>
                <wp:docPr id="68" name="Straight Arrow Connector 68"/>
                <wp:cNvGraphicFramePr/>
                <a:graphic xmlns:a="http://schemas.openxmlformats.org/drawingml/2006/main">
                  <a:graphicData uri="http://schemas.microsoft.com/office/word/2010/wordprocessingShape">
                    <wps:wsp>
                      <wps:cNvCnPr/>
                      <wps:spPr>
                        <a:xfrm flipV="1">
                          <a:off x="0" y="0"/>
                          <a:ext cx="4000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37CC85C5" id="_x0000_t32" coordsize="21600,21600" o:spt="32" o:oned="t" path="m,l21600,21600e" filled="f">
                <v:path arrowok="t" fillok="f" o:connecttype="none"/>
                <o:lock v:ext="edit" shapetype="t"/>
              </v:shapetype>
              <v:shape id="Straight Arrow Connector 68" o:spid="_x0000_s1026" type="#_x0000_t32" style="position:absolute;margin-left:176.2pt;margin-top:6.4pt;width:31.5pt;height:0;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" strokecolor="black [3040]">
                <v:stroke endarrow="open"/>
              </v:shape>
            </w:pict>
          </mc:Fallback>
        </mc:AlternateContent>
      </w:r>
      <w:r w:rsidRPr="009557A1">
        <w:rPr>
          <w:b/>
          <w:noProof/>
          <w:lang w:val="id-ID" w:eastAsia="id-ID"/>
        </w:rPr>
        <mc:AlternateContent>
          <mc:Choice Requires="wps">
            <w:drawing>
              <wp:anchor distT="0" distB="0" distL="114300" distR="114300" simplePos="0" relativeHeight="251671552" behindDoc="0" locked="0" layoutInCell="1" allowOverlap="1" wp14:anchorId="0A49F67D" wp14:editId="5281BD86">
                <wp:simplePos x="0" y="0"/>
                <wp:positionH relativeFrom="column">
                  <wp:posOffset>3912870</wp:posOffset>
                </wp:positionH>
                <wp:positionV relativeFrom="paragraph">
                  <wp:posOffset>104775</wp:posOffset>
                </wp:positionV>
                <wp:extent cx="428625" cy="0"/>
                <wp:effectExtent l="0" t="76200" r="28575" b="114300"/>
                <wp:wrapNone/>
                <wp:docPr id="65" name="Straight Arrow Connector 65"/>
                <wp:cNvGraphicFramePr/>
                <a:graphic xmlns:a="http://schemas.openxmlformats.org/drawingml/2006/main">
                  <a:graphicData uri="http://schemas.microsoft.com/office/word/2010/wordprocessingShape">
                    <wps:wsp>
                      <wps:cNvCnPr/>
                      <wps:spPr>
                        <a:xfrm>
                          <a:off x="0" y="0"/>
                          <a:ext cx="4286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646320F1" id="Straight Arrow Connector 65" o:spid="_x0000_s1026" type="#_x0000_t32" style="position:absolute;margin-left:308.1pt;margin-top:8.25pt;width:33.7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" strokecolor="black [3040]">
                <v:stroke endarrow="open"/>
              </v:shape>
            </w:pict>
          </mc:Fallback>
        </mc:AlternateContent>
      </w:r>
      <w:r w:rsidRPr="009557A1">
        <w:rPr>
          <w:b/>
        </w:rPr>
        <w:tab/>
      </w:r>
    </w:p>
    <w:p w14:paraId="0FA96267" w14:textId="77777777" w:rsidR="005151E5" w:rsidRPr="009557A1" w:rsidRDefault="005151E5" w:rsidP="005151E5">
      <w:pPr>
        <w:tabs>
          <w:tab w:val="left" w:pos="6600"/>
          <w:tab w:val="right" w:pos="7933"/>
        </w:tabs>
        <w:spacing w:line="480" w:lineRule="auto"/>
        <w:ind w:left="851"/>
        <w:rPr>
          <w:b/>
        </w:rPr>
      </w:pPr>
      <w:r w:rsidRPr="009557A1">
        <w:rPr>
          <w:b/>
          <w:noProof/>
          <w:lang w:val="id-ID" w:eastAsia="id-ID"/>
        </w:rPr>
        <mc:AlternateContent>
          <mc:Choice Requires="wps">
            <w:drawing>
              <wp:anchor distT="0" distB="0" distL="114300" distR="114300" simplePos="0" relativeHeight="251683840" behindDoc="0" locked="0" layoutInCell="1" allowOverlap="1" wp14:anchorId="5650ACA6" wp14:editId="6FFC3684">
                <wp:simplePos x="0" y="0"/>
                <wp:positionH relativeFrom="margin">
                  <wp:posOffset>3314701</wp:posOffset>
                </wp:positionH>
                <wp:positionV relativeFrom="paragraph">
                  <wp:posOffset>273666</wp:posOffset>
                </wp:positionV>
                <wp:extent cx="0" cy="419100"/>
                <wp:effectExtent l="95250" t="38100" r="57150" b="19050"/>
                <wp:wrapNone/>
                <wp:docPr id="21" name="Straight Arrow Connector 21"/>
                <wp:cNvGraphicFramePr/>
                <a:graphic xmlns:a="http://schemas.openxmlformats.org/drawingml/2006/main">
                  <a:graphicData uri="http://schemas.microsoft.com/office/word/2010/wordprocessingShape">
                    <wps:wsp>
                      <wps:cNvCnPr/>
                      <wps:spPr>
                        <a:xfrm rot="10800000">
                          <a:off x="0" y="0"/>
                          <a:ext cx="0" cy="4191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626FF8EF" id="Straight Arrow Connector 21" o:spid="_x0000_s1026" type="#_x0000_t32" style="position:absolute;margin-left:261pt;margin-top:21.55pt;width:0;height:33pt;rotation:180;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" strokecolor="black [3040]">
                <v:stroke endarrow="open"/>
                <w10:wrap anchorx="margin"/>
              </v:shape>
            </w:pict>
          </mc:Fallback>
        </mc:AlternateContent>
      </w:r>
      <w:r w:rsidRPr="009557A1">
        <w:rPr>
          <w:b/>
          <w:noProof/>
          <w:lang w:val="id-ID" w:eastAsia="id-ID"/>
        </w:rPr>
        <mc:AlternateContent>
          <mc:Choice Requires="wps">
            <w:drawing>
              <wp:anchor distT="0" distB="0" distL="114300" distR="114300" simplePos="0" relativeHeight="251672576" behindDoc="0" locked="0" layoutInCell="1" allowOverlap="1" wp14:anchorId="39C45A78" wp14:editId="3CCF7274">
                <wp:simplePos x="0" y="0"/>
                <wp:positionH relativeFrom="column">
                  <wp:posOffset>5060950</wp:posOffset>
                </wp:positionH>
                <wp:positionV relativeFrom="paragraph">
                  <wp:posOffset>252730</wp:posOffset>
                </wp:positionV>
                <wp:extent cx="0" cy="419100"/>
                <wp:effectExtent l="95250" t="0" r="57150" b="57150"/>
                <wp:wrapNone/>
                <wp:docPr id="67" name="Straight Arrow Connector 67"/>
                <wp:cNvGraphicFramePr/>
                <a:graphic xmlns:a="http://schemas.openxmlformats.org/drawingml/2006/main">
                  <a:graphicData uri="http://schemas.microsoft.com/office/word/2010/wordprocessingShape">
                    <wps:wsp>
                      <wps:cNvCnPr/>
                      <wps:spPr>
                        <a:xfrm>
                          <a:off x="0" y="0"/>
                          <a:ext cx="0" cy="4191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1EB8BD10" id="Straight Arrow Connector 67" o:spid="_x0000_s1026" type="#_x0000_t32" style="position:absolute;margin-left:398.5pt;margin-top:19.9pt;width:0;height:3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" strokecolor="black [3040]">
                <v:stroke endarrow="open"/>
              </v:shape>
            </w:pict>
          </mc:Fallback>
        </mc:AlternateContent>
      </w:r>
      <w:r w:rsidRPr="009557A1">
        <w:rPr>
          <w:b/>
        </w:rPr>
        <w:tab/>
      </w:r>
      <w:r w:rsidRPr="009557A1">
        <w:rPr>
          <w:b/>
        </w:rPr>
        <w:tab/>
      </w:r>
    </w:p>
    <w:p w14:paraId="7030C223" w14:textId="77777777" w:rsidR="005151E5" w:rsidRPr="009557A1" w:rsidRDefault="005151E5" w:rsidP="005151E5">
      <w:pPr>
        <w:spacing w:line="480" w:lineRule="auto"/>
        <w:ind w:left="851"/>
        <w:rPr>
          <w:b/>
        </w:rPr>
      </w:pPr>
    </w:p>
    <w:p w14:paraId="1994A5D0" w14:textId="77777777" w:rsidR="005151E5" w:rsidRPr="009557A1" w:rsidRDefault="005151E5" w:rsidP="005151E5">
      <w:pPr>
        <w:tabs>
          <w:tab w:val="left" w:pos="3075"/>
          <w:tab w:val="right" w:pos="7933"/>
        </w:tabs>
        <w:spacing w:line="480" w:lineRule="auto"/>
        <w:ind w:left="851"/>
        <w:rPr>
          <w:b/>
        </w:rPr>
      </w:pPr>
      <w:r w:rsidRPr="009557A1">
        <w:rPr>
          <w:b/>
          <w:noProof/>
          <w:lang w:val="id-ID" w:eastAsia="id-ID"/>
        </w:rPr>
        <mc:AlternateContent>
          <mc:Choice Requires="wps">
            <w:drawing>
              <wp:anchor distT="0" distB="0" distL="114300" distR="114300" simplePos="0" relativeHeight="251679744" behindDoc="0" locked="0" layoutInCell="1" allowOverlap="1" wp14:anchorId="7D66A334" wp14:editId="659004A3">
                <wp:simplePos x="0" y="0"/>
                <wp:positionH relativeFrom="margin">
                  <wp:posOffset>2476500</wp:posOffset>
                </wp:positionH>
                <wp:positionV relativeFrom="paragraph">
                  <wp:posOffset>71575</wp:posOffset>
                </wp:positionV>
                <wp:extent cx="1657985" cy="372110"/>
                <wp:effectExtent l="0" t="0" r="18415" b="27940"/>
                <wp:wrapNone/>
                <wp:docPr id="15" name="Text Box 15"/>
                <wp:cNvGraphicFramePr/>
                <a:graphic xmlns:a="http://schemas.openxmlformats.org/drawingml/2006/main">
                  <a:graphicData uri="http://schemas.microsoft.com/office/word/2010/wordprocessingShape">
                    <wps:wsp>
                      <wps:cNvSpPr txBox="1"/>
                      <wps:spPr>
                        <a:xfrm>
                          <a:off x="0" y="0"/>
                          <a:ext cx="1657985" cy="372110"/>
                        </a:xfrm>
                        <a:prstGeom prst="rect">
                          <a:avLst/>
                        </a:prstGeom>
                        <a:solidFill>
                          <a:sysClr val="window" lastClr="FFFFFF"/>
                        </a:solidFill>
                        <a:ln w="6350">
                          <a:solidFill>
                            <a:prstClr val="black"/>
                          </a:solidFill>
                        </a:ln>
                        <a:effectLst/>
                      </wps:spPr>
                      <wps:txbx>
                        <w:txbxContent>
                          <w:p w14:paraId="769EA407" w14:textId="77777777" w:rsidR="00483649" w:rsidRDefault="00483649" w:rsidP="005151E5">
                            <w:pPr>
                              <w:jc w:val="center"/>
                            </w:pPr>
                            <w:r>
                              <w:t>Kualitas a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D66A334" id="Text Box 15" o:spid="_x0000_s1031" type="#_x0000_t202" style="position:absolute;left:0;text-align:left;margin-left:195pt;margin-top:5.65pt;width:130.55pt;height:29.3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" fillcolor="window" strokeweight=".5pt">
                <v:textbox>
                  <w:txbxContent>
                    <w:p w14:paraId="769EA407" w14:textId="77777777" w:rsidR="00483649" w:rsidRDefault="00483649" w:rsidP="005151E5">
                      <w:pPr>
                        <w:jc w:val="center"/>
                      </w:pPr>
                      <w:r>
                        <w:t>Kualitas air</w:t>
                      </w:r>
                    </w:p>
                  </w:txbxContent>
                </v:textbox>
                <w10:wrap anchorx="margin"/>
              </v:shape>
            </w:pict>
          </mc:Fallback>
        </mc:AlternateContent>
      </w:r>
      <w:r w:rsidRPr="009557A1">
        <w:rPr>
          <w:b/>
          <w:noProof/>
          <w:lang w:val="id-ID" w:eastAsia="id-ID"/>
        </w:rPr>
        <mc:AlternateContent>
          <mc:Choice Requires="wps">
            <w:drawing>
              <wp:anchor distT="0" distB="0" distL="114300" distR="114300" simplePos="0" relativeHeight="251662336" behindDoc="0" locked="0" layoutInCell="1" allowOverlap="1" wp14:anchorId="610EE011" wp14:editId="12B6D9E0">
                <wp:simplePos x="0" y="0"/>
                <wp:positionH relativeFrom="column">
                  <wp:posOffset>4273194</wp:posOffset>
                </wp:positionH>
                <wp:positionV relativeFrom="paragraph">
                  <wp:posOffset>68453</wp:posOffset>
                </wp:positionV>
                <wp:extent cx="1480643" cy="361315"/>
                <wp:effectExtent l="0" t="0" r="24765" b="19685"/>
                <wp:wrapNone/>
                <wp:docPr id="69" name="Text Box 69"/>
                <wp:cNvGraphicFramePr/>
                <a:graphic xmlns:a="http://schemas.openxmlformats.org/drawingml/2006/main">
                  <a:graphicData uri="http://schemas.microsoft.com/office/word/2010/wordprocessingShape">
                    <wps:wsp>
                      <wps:cNvSpPr txBox="1"/>
                      <wps:spPr>
                        <a:xfrm>
                          <a:off x="0" y="0"/>
                          <a:ext cx="1480643" cy="3613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3938F8" w14:textId="77777777" w:rsidR="00483649" w:rsidRPr="00D43FC8" w:rsidRDefault="00483649" w:rsidP="005151E5">
                            <w:pPr>
                              <w:jc w:val="center"/>
                            </w:pPr>
                            <w:r w:rsidRPr="00D43FC8">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10EE011" id="Text Box 69" o:spid="_x0000_s1032" type="#_x0000_t202" style="position:absolute;left:0;text-align:left;margin-left:336.45pt;margin-top:5.4pt;width:116.6pt;height:28.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" fillcolor="white [3201]" strokeweight=".5pt">
                <v:textbox>
                  <w:txbxContent>
                    <w:p w14:paraId="1F3938F8" w14:textId="77777777" w:rsidR="00483649" w:rsidRPr="00D43FC8" w:rsidRDefault="00483649" w:rsidP="005151E5">
                      <w:pPr>
                        <w:jc w:val="center"/>
                      </w:pPr>
                      <w:r w:rsidRPr="00D43FC8">
                        <w:t>Analisis</w:t>
                      </w:r>
                    </w:p>
                  </w:txbxContent>
                </v:textbox>
              </v:shape>
            </w:pict>
          </mc:Fallback>
        </mc:AlternateContent>
      </w:r>
      <w:r w:rsidRPr="009557A1">
        <w:rPr>
          <w:b/>
        </w:rPr>
        <w:tab/>
      </w:r>
      <w:r w:rsidRPr="009557A1">
        <w:rPr>
          <w:b/>
        </w:rPr>
        <w:tab/>
      </w:r>
    </w:p>
    <w:p w14:paraId="76A9E205" w14:textId="77777777" w:rsidR="005151E5" w:rsidRPr="009557A1" w:rsidRDefault="005151E5" w:rsidP="005151E5">
      <w:pPr>
        <w:spacing w:line="480" w:lineRule="auto"/>
        <w:ind w:left="851"/>
        <w:rPr>
          <w:b/>
        </w:rPr>
      </w:pPr>
      <w:r w:rsidRPr="009557A1">
        <w:rPr>
          <w:b/>
          <w:noProof/>
          <w:lang w:val="id-ID" w:eastAsia="id-ID"/>
        </w:rPr>
        <mc:AlternateContent>
          <mc:Choice Requires="wps">
            <w:drawing>
              <wp:anchor distT="0" distB="0" distL="114300" distR="114300" simplePos="0" relativeHeight="251677696" behindDoc="0" locked="0" layoutInCell="1" allowOverlap="1" wp14:anchorId="0BD116DB" wp14:editId="6F66970A">
                <wp:simplePos x="0" y="0"/>
                <wp:positionH relativeFrom="column">
                  <wp:posOffset>5069473</wp:posOffset>
                </wp:positionH>
                <wp:positionV relativeFrom="paragraph">
                  <wp:posOffset>118370</wp:posOffset>
                </wp:positionV>
                <wp:extent cx="0" cy="419100"/>
                <wp:effectExtent l="95250" t="0" r="57150" b="57150"/>
                <wp:wrapNone/>
                <wp:docPr id="12" name="Straight Arrow Connector 12"/>
                <wp:cNvGraphicFramePr/>
                <a:graphic xmlns:a="http://schemas.openxmlformats.org/drawingml/2006/main">
                  <a:graphicData uri="http://schemas.microsoft.com/office/word/2010/wordprocessingShape">
                    <wps:wsp>
                      <wps:cNvCnPr/>
                      <wps:spPr>
                        <a:xfrm>
                          <a:off x="0" y="0"/>
                          <a:ext cx="0" cy="419100"/>
                        </a:xfrm>
                        <a:prstGeom prst="straightConnector1">
                          <a:avLst/>
                        </a:prstGeom>
                        <a:noFill/>
                        <a:ln w="9525">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6156CF6B" id="Straight Arrow Connector 12" o:spid="_x0000_s1026" type="#_x0000_t32" style="position:absolute;margin-left:399.15pt;margin-top:9.3pt;width:0;height:3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">
                <v:stroke endarrow="open"/>
              </v:shape>
            </w:pict>
          </mc:Fallback>
        </mc:AlternateContent>
      </w:r>
    </w:p>
    <w:p w14:paraId="6E50C244" w14:textId="77777777" w:rsidR="005151E5" w:rsidRPr="009557A1" w:rsidRDefault="005151E5" w:rsidP="005151E5">
      <w:pPr>
        <w:spacing w:line="480" w:lineRule="auto"/>
        <w:ind w:left="851"/>
        <w:rPr>
          <w:b/>
        </w:rPr>
      </w:pPr>
      <w:r w:rsidRPr="009557A1">
        <w:rPr>
          <w:b/>
          <w:noProof/>
          <w:lang w:val="id-ID" w:eastAsia="id-ID"/>
        </w:rPr>
        <mc:AlternateContent>
          <mc:Choice Requires="wps">
            <w:drawing>
              <wp:anchor distT="0" distB="0" distL="114300" distR="114300" simplePos="0" relativeHeight="251676672" behindDoc="0" locked="0" layoutInCell="1" allowOverlap="1" wp14:anchorId="4DBD3F69" wp14:editId="703684D2">
                <wp:simplePos x="0" y="0"/>
                <wp:positionH relativeFrom="column">
                  <wp:posOffset>4275055</wp:posOffset>
                </wp:positionH>
                <wp:positionV relativeFrom="paragraph">
                  <wp:posOffset>254396</wp:posOffset>
                </wp:positionV>
                <wp:extent cx="1480016" cy="372139"/>
                <wp:effectExtent l="0" t="0" r="25400" b="27940"/>
                <wp:wrapNone/>
                <wp:docPr id="10" name="Text Box 10"/>
                <wp:cNvGraphicFramePr/>
                <a:graphic xmlns:a="http://schemas.openxmlformats.org/drawingml/2006/main">
                  <a:graphicData uri="http://schemas.microsoft.com/office/word/2010/wordprocessingShape">
                    <wps:wsp>
                      <wps:cNvSpPr txBox="1"/>
                      <wps:spPr>
                        <a:xfrm>
                          <a:off x="0" y="0"/>
                          <a:ext cx="1480016" cy="372139"/>
                        </a:xfrm>
                        <a:prstGeom prst="rect">
                          <a:avLst/>
                        </a:prstGeom>
                        <a:solidFill>
                          <a:sysClr val="window" lastClr="FFFFFF"/>
                        </a:solidFill>
                        <a:ln w="6350">
                          <a:solidFill>
                            <a:prstClr val="black"/>
                          </a:solidFill>
                        </a:ln>
                        <a:effectLst/>
                      </wps:spPr>
                      <wps:txbx>
                        <w:txbxContent>
                          <w:p w14:paraId="6ECB82C4" w14:textId="77777777" w:rsidR="00483649" w:rsidRDefault="00483649" w:rsidP="005151E5">
                            <w:pPr>
                              <w:jc w:val="center"/>
                            </w:pPr>
                            <w:r>
                              <w:t>Formu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DBD3F69" id="Text Box 10" o:spid="_x0000_s1033" type="#_x0000_t202" style="position:absolute;left:0;text-align:left;margin-left:336.6pt;margin-top:20.05pt;width:116.55pt;height:29.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" fillcolor="window" strokeweight=".5pt">
                <v:textbox>
                  <w:txbxContent>
                    <w:p w14:paraId="6ECB82C4" w14:textId="77777777" w:rsidR="00483649" w:rsidRDefault="00483649" w:rsidP="005151E5">
                      <w:pPr>
                        <w:jc w:val="center"/>
                      </w:pPr>
                      <w:r>
                        <w:t>Formulasi</w:t>
                      </w:r>
                    </w:p>
                  </w:txbxContent>
                </v:textbox>
              </v:shape>
            </w:pict>
          </mc:Fallback>
        </mc:AlternateContent>
      </w:r>
    </w:p>
    <w:p w14:paraId="2B398CA3" w14:textId="77777777" w:rsidR="005151E5" w:rsidRPr="009557A1" w:rsidRDefault="00063919" w:rsidP="005151E5">
      <w:pPr>
        <w:spacing w:line="480" w:lineRule="auto"/>
        <w:ind w:left="851"/>
        <w:rPr>
          <w:b/>
          <w:lang w:val="en-US"/>
        </w:rPr>
      </w:pPr>
      <w:r w:rsidRPr="009557A1">
        <w:rPr>
          <w:b/>
          <w:noProof/>
          <w:lang w:val="id-ID" w:eastAsia="id-ID"/>
        </w:rPr>
        <mc:AlternateContent>
          <mc:Choice Requires="wps">
            <w:drawing>
              <wp:anchor distT="0" distB="0" distL="114300" distR="114300" simplePos="0" relativeHeight="251684864" behindDoc="0" locked="0" layoutInCell="1" allowOverlap="1" wp14:anchorId="769258C8" wp14:editId="6764F175">
                <wp:simplePos x="0" y="0"/>
                <wp:positionH relativeFrom="column">
                  <wp:posOffset>3242628</wp:posOffset>
                </wp:positionH>
                <wp:positionV relativeFrom="paragraph">
                  <wp:posOffset>79693</wp:posOffset>
                </wp:positionV>
                <wp:extent cx="0" cy="1944000"/>
                <wp:effectExtent l="0" t="76518" r="0" b="113982"/>
                <wp:wrapNone/>
                <wp:docPr id="22" name="Straight Arrow Connector 22"/>
                <wp:cNvGraphicFramePr/>
                <a:graphic xmlns:a="http://schemas.openxmlformats.org/drawingml/2006/main">
                  <a:graphicData uri="http://schemas.microsoft.com/office/word/2010/wordprocessingShape">
                    <wps:wsp>
                      <wps:cNvCnPr/>
                      <wps:spPr>
                        <a:xfrm rot="5400000">
                          <a:off x="0" y="0"/>
                          <a:ext cx="0" cy="1944000"/>
                        </a:xfrm>
                        <a:prstGeom prst="straightConnector1">
                          <a:avLst/>
                        </a:prstGeom>
                        <a:noFill/>
                        <a:ln w="9525">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1914100A" id="_x0000_t32" coordsize="21600,21600" o:spt="32" o:oned="t" path="m,l21600,21600e" filled="f">
                <v:path arrowok="t" fillok="f" o:connecttype="none"/>
                <o:lock v:ext="edit" shapetype="t"/>
              </v:shapetype>
              <v:shape id="Straight Arrow Connector 22" o:spid="_x0000_s1026" type="#_x0000_t32" style="position:absolute;margin-left:255.35pt;margin-top:6.3pt;width:0;height:153.0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">
                <v:stroke endarrow="open"/>
              </v:shape>
            </w:pict>
          </mc:Fallback>
        </mc:AlternateContent>
      </w:r>
    </w:p>
    <w:p w14:paraId="59D50C46" w14:textId="77777777" w:rsidR="005151E5" w:rsidRPr="009557A1" w:rsidRDefault="005151E5" w:rsidP="005151E5">
      <w:pPr>
        <w:spacing w:line="480" w:lineRule="auto"/>
        <w:ind w:left="851"/>
        <w:rPr>
          <w:b/>
          <w:lang w:val="en-US"/>
        </w:rPr>
      </w:pPr>
      <w:r w:rsidRPr="009557A1">
        <w:rPr>
          <w:b/>
          <w:noProof/>
          <w:lang w:val="id-ID" w:eastAsia="id-ID"/>
        </w:rPr>
        <mc:AlternateContent>
          <mc:Choice Requires="wps">
            <w:drawing>
              <wp:anchor distT="0" distB="0" distL="114300" distR="114300" simplePos="0" relativeHeight="251680768" behindDoc="0" locked="0" layoutInCell="1" allowOverlap="1" wp14:anchorId="268FF8A3" wp14:editId="7C42449A">
                <wp:simplePos x="0" y="0"/>
                <wp:positionH relativeFrom="margin">
                  <wp:posOffset>2794000</wp:posOffset>
                </wp:positionH>
                <wp:positionV relativeFrom="paragraph">
                  <wp:posOffset>196215</wp:posOffset>
                </wp:positionV>
                <wp:extent cx="1114425" cy="285750"/>
                <wp:effectExtent l="0" t="0" r="28575" b="19050"/>
                <wp:wrapNone/>
                <wp:docPr id="18" name="Text Box 18"/>
                <wp:cNvGraphicFramePr/>
                <a:graphic xmlns:a="http://schemas.openxmlformats.org/drawingml/2006/main">
                  <a:graphicData uri="http://schemas.microsoft.com/office/word/2010/wordprocessingShape">
                    <wps:wsp>
                      <wps:cNvSpPr txBox="1"/>
                      <wps:spPr>
                        <a:xfrm>
                          <a:off x="0" y="0"/>
                          <a:ext cx="1114425"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E541F5" w14:textId="77777777" w:rsidR="00483649" w:rsidRPr="00D43FC8" w:rsidRDefault="00483649" w:rsidP="005151E5">
                            <w:pPr>
                              <w:jc w:val="center"/>
                            </w:pPr>
                            <w:r>
                              <w:t>Umpan bal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68FF8A3" id="Text Box 18" o:spid="_x0000_s1034" type="#_x0000_t202" style="position:absolute;left:0;text-align:left;margin-left:220pt;margin-top:15.45pt;width:87.75pt;height:22.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" fillcolor="white [3201]" strokeweight=".5pt">
                <v:textbox>
                  <w:txbxContent>
                    <w:p w14:paraId="7DE541F5" w14:textId="77777777" w:rsidR="00483649" w:rsidRPr="00D43FC8" w:rsidRDefault="00483649" w:rsidP="005151E5">
                      <w:pPr>
                        <w:jc w:val="center"/>
                      </w:pPr>
                      <w:r>
                        <w:t>Umpan balik</w:t>
                      </w:r>
                    </w:p>
                  </w:txbxContent>
                </v:textbox>
                <w10:wrap anchorx="margin"/>
              </v:shape>
            </w:pict>
          </mc:Fallback>
        </mc:AlternateContent>
      </w:r>
      <w:r w:rsidRPr="009557A1">
        <w:rPr>
          <w:b/>
          <w:noProof/>
          <w:lang w:val="id-ID" w:eastAsia="id-ID"/>
        </w:rPr>
        <mc:AlternateContent>
          <mc:Choice Requires="wps">
            <w:drawing>
              <wp:anchor distT="0" distB="0" distL="114300" distR="114300" simplePos="0" relativeHeight="251673600" behindDoc="0" locked="0" layoutInCell="1" allowOverlap="1" wp14:anchorId="154EBB6A" wp14:editId="0878818A">
                <wp:simplePos x="0" y="0"/>
                <wp:positionH relativeFrom="column">
                  <wp:posOffset>5059331</wp:posOffset>
                </wp:positionH>
                <wp:positionV relativeFrom="paragraph">
                  <wp:posOffset>4518</wp:posOffset>
                </wp:positionV>
                <wp:extent cx="0" cy="390525"/>
                <wp:effectExtent l="95250" t="0" r="114300" b="66675"/>
                <wp:wrapNone/>
                <wp:docPr id="70" name="Straight Arrow Connector 70"/>
                <wp:cNvGraphicFramePr/>
                <a:graphic xmlns:a="http://schemas.openxmlformats.org/drawingml/2006/main">
                  <a:graphicData uri="http://schemas.microsoft.com/office/word/2010/wordprocessingShape">
                    <wps:wsp>
                      <wps:cNvCnPr/>
                      <wps:spPr>
                        <a:xfrm>
                          <a:off x="0" y="0"/>
                          <a:ext cx="0" cy="390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720ACFF5" id="Straight Arrow Connector 70" o:spid="_x0000_s1026" type="#_x0000_t32" style="position:absolute;margin-left:398.35pt;margin-top:.35pt;width:0;height:3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" strokecolor="black [3040]">
                <v:stroke endarrow="open"/>
              </v:shape>
            </w:pict>
          </mc:Fallback>
        </mc:AlternateContent>
      </w:r>
    </w:p>
    <w:p w14:paraId="5D44C912" w14:textId="77777777" w:rsidR="005151E5" w:rsidRPr="009557A1" w:rsidRDefault="005151E5" w:rsidP="005151E5">
      <w:pPr>
        <w:spacing w:line="480" w:lineRule="auto"/>
        <w:ind w:left="851"/>
        <w:rPr>
          <w:b/>
          <w:lang w:val="en-US"/>
        </w:rPr>
      </w:pPr>
      <w:r w:rsidRPr="009557A1">
        <w:rPr>
          <w:b/>
          <w:noProof/>
          <w:lang w:val="id-ID" w:eastAsia="id-ID"/>
        </w:rPr>
        <mc:AlternateContent>
          <mc:Choice Requires="wps">
            <w:drawing>
              <wp:anchor distT="0" distB="0" distL="114300" distR="114300" simplePos="0" relativeHeight="251663360" behindDoc="0" locked="0" layoutInCell="1" allowOverlap="1" wp14:anchorId="120E4F2C" wp14:editId="49FFFBC3">
                <wp:simplePos x="0" y="0"/>
                <wp:positionH relativeFrom="column">
                  <wp:posOffset>4285626</wp:posOffset>
                </wp:positionH>
                <wp:positionV relativeFrom="paragraph">
                  <wp:posOffset>109727</wp:posOffset>
                </wp:positionV>
                <wp:extent cx="1455512" cy="382772"/>
                <wp:effectExtent l="0" t="0" r="11430" b="17780"/>
                <wp:wrapNone/>
                <wp:docPr id="72" name="Text Box 72"/>
                <wp:cNvGraphicFramePr/>
                <a:graphic xmlns:a="http://schemas.openxmlformats.org/drawingml/2006/main">
                  <a:graphicData uri="http://schemas.microsoft.com/office/word/2010/wordprocessingShape">
                    <wps:wsp>
                      <wps:cNvSpPr txBox="1"/>
                      <wps:spPr>
                        <a:xfrm>
                          <a:off x="0" y="0"/>
                          <a:ext cx="1455512" cy="38277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76BC01" w14:textId="77777777" w:rsidR="00483649" w:rsidRPr="00D43FC8" w:rsidRDefault="00483649" w:rsidP="005151E5">
                            <w:pPr>
                              <w:jc w:val="center"/>
                            </w:pPr>
                            <w:r>
                              <w:t>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20E4F2C" id="Text Box 72" o:spid="_x0000_s1035" type="#_x0000_t202" style="position:absolute;left:0;text-align:left;margin-left:337.45pt;margin-top:8.65pt;width:114.6pt;height:3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" fillcolor="white [3201]" strokeweight=".5pt">
                <v:textbox>
                  <w:txbxContent>
                    <w:p w14:paraId="7476BC01" w14:textId="77777777" w:rsidR="00483649" w:rsidRPr="00D43FC8" w:rsidRDefault="00483649" w:rsidP="005151E5">
                      <w:pPr>
                        <w:jc w:val="center"/>
                      </w:pPr>
                      <w:r>
                        <w:t>Kesimpulan</w:t>
                      </w:r>
                    </w:p>
                  </w:txbxContent>
                </v:textbox>
              </v:shape>
            </w:pict>
          </mc:Fallback>
        </mc:AlternateContent>
      </w:r>
    </w:p>
    <w:p w14:paraId="32E2AA1B" w14:textId="77777777" w:rsidR="005151E5" w:rsidRPr="009557A1" w:rsidRDefault="005151E5" w:rsidP="005151E5">
      <w:pPr>
        <w:spacing w:line="480" w:lineRule="auto"/>
        <w:ind w:left="851"/>
        <w:rPr>
          <w:b/>
        </w:rPr>
      </w:pPr>
      <w:r w:rsidRPr="009557A1">
        <w:rPr>
          <w:b/>
          <w:noProof/>
          <w:lang w:val="id-ID" w:eastAsia="id-ID"/>
        </w:rPr>
        <mc:AlternateContent>
          <mc:Choice Requires="wps">
            <w:drawing>
              <wp:anchor distT="0" distB="0" distL="114300" distR="114300" simplePos="0" relativeHeight="251682816" behindDoc="0" locked="0" layoutInCell="1" allowOverlap="1" wp14:anchorId="7C6A4B31" wp14:editId="14D39176">
                <wp:simplePos x="0" y="0"/>
                <wp:positionH relativeFrom="column">
                  <wp:posOffset>5042821</wp:posOffset>
                </wp:positionH>
                <wp:positionV relativeFrom="paragraph">
                  <wp:posOffset>197764</wp:posOffset>
                </wp:positionV>
                <wp:extent cx="0" cy="390525"/>
                <wp:effectExtent l="95250" t="0" r="114300" b="66675"/>
                <wp:wrapNone/>
                <wp:docPr id="20" name="Straight Arrow Connector 20"/>
                <wp:cNvGraphicFramePr/>
                <a:graphic xmlns:a="http://schemas.openxmlformats.org/drawingml/2006/main">
                  <a:graphicData uri="http://schemas.microsoft.com/office/word/2010/wordprocessingShape">
                    <wps:wsp>
                      <wps:cNvCnPr/>
                      <wps:spPr>
                        <a:xfrm>
                          <a:off x="0" y="0"/>
                          <a:ext cx="0" cy="390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6E779718" id="Straight Arrow Connector 20" o:spid="_x0000_s1026" type="#_x0000_t32" style="position:absolute;margin-left:397.05pt;margin-top:15.55pt;width:0;height:30.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" strokecolor="black [3040]">
                <v:stroke endarrow="open"/>
              </v:shape>
            </w:pict>
          </mc:Fallback>
        </mc:AlternateContent>
      </w:r>
    </w:p>
    <w:p w14:paraId="3CA49D3C" w14:textId="77777777" w:rsidR="005151E5" w:rsidRPr="009557A1" w:rsidRDefault="005151E5" w:rsidP="005151E5">
      <w:pPr>
        <w:tabs>
          <w:tab w:val="left" w:pos="4785"/>
        </w:tabs>
        <w:spacing w:line="480" w:lineRule="auto"/>
        <w:ind w:left="851"/>
        <w:rPr>
          <w:b/>
          <w:lang w:val="en-US"/>
        </w:rPr>
      </w:pPr>
      <w:r w:rsidRPr="009557A1">
        <w:rPr>
          <w:b/>
          <w:noProof/>
          <w:lang w:val="id-ID" w:eastAsia="id-ID"/>
        </w:rPr>
        <mc:AlternateContent>
          <mc:Choice Requires="wps">
            <w:drawing>
              <wp:anchor distT="0" distB="0" distL="114300" distR="114300" simplePos="0" relativeHeight="251681792" behindDoc="0" locked="0" layoutInCell="1" allowOverlap="1" wp14:anchorId="13801CAF" wp14:editId="34D91D9F">
                <wp:simplePos x="0" y="0"/>
                <wp:positionH relativeFrom="column">
                  <wp:posOffset>4275055</wp:posOffset>
                </wp:positionH>
                <wp:positionV relativeFrom="paragraph">
                  <wp:posOffset>291652</wp:posOffset>
                </wp:positionV>
                <wp:extent cx="1453383" cy="382270"/>
                <wp:effectExtent l="0" t="0" r="13970" b="17780"/>
                <wp:wrapNone/>
                <wp:docPr id="19" name="Text Box 19"/>
                <wp:cNvGraphicFramePr/>
                <a:graphic xmlns:a="http://schemas.openxmlformats.org/drawingml/2006/main">
                  <a:graphicData uri="http://schemas.microsoft.com/office/word/2010/wordprocessingShape">
                    <wps:wsp>
                      <wps:cNvSpPr txBox="1"/>
                      <wps:spPr>
                        <a:xfrm>
                          <a:off x="0" y="0"/>
                          <a:ext cx="1453383" cy="3822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DB037BC" w14:textId="77777777" w:rsidR="00483649" w:rsidRPr="00D43FC8" w:rsidRDefault="00483649" w:rsidP="005151E5">
                            <w:pPr>
                              <w:jc w:val="center"/>
                            </w:pPr>
                            <w:r>
                              <w:t>Rekomend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3801CAF" id="Text Box 19" o:spid="_x0000_s1036" type="#_x0000_t202" style="position:absolute;left:0;text-align:left;margin-left:336.6pt;margin-top:22.95pt;width:114.45pt;height:30.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" fillcolor="white [3201]" strokeweight=".5pt">
                <v:textbox>
                  <w:txbxContent>
                    <w:p w14:paraId="3DB037BC" w14:textId="77777777" w:rsidR="00483649" w:rsidRPr="00D43FC8" w:rsidRDefault="00483649" w:rsidP="005151E5">
                      <w:pPr>
                        <w:jc w:val="center"/>
                      </w:pPr>
                      <w:r>
                        <w:t>Rekomendasi</w:t>
                      </w:r>
                    </w:p>
                  </w:txbxContent>
                </v:textbox>
              </v:shape>
            </w:pict>
          </mc:Fallback>
        </mc:AlternateContent>
      </w:r>
      <w:r w:rsidRPr="009557A1">
        <w:rPr>
          <w:b/>
        </w:rPr>
        <w:tab/>
      </w:r>
    </w:p>
    <w:p w14:paraId="1230CEF5" w14:textId="77777777" w:rsidR="005151E5" w:rsidRPr="009557A1" w:rsidRDefault="005151E5" w:rsidP="005151E5">
      <w:pPr>
        <w:tabs>
          <w:tab w:val="left" w:pos="4785"/>
        </w:tabs>
        <w:spacing w:line="480" w:lineRule="auto"/>
        <w:ind w:left="851"/>
        <w:rPr>
          <w:b/>
          <w:lang w:val="en-US"/>
        </w:rPr>
      </w:pPr>
    </w:p>
    <w:p w14:paraId="75803D68" w14:textId="77777777" w:rsidR="005151E5" w:rsidRPr="009557A1" w:rsidRDefault="005151E5" w:rsidP="005151E5">
      <w:pPr>
        <w:spacing w:line="480" w:lineRule="auto"/>
        <w:ind w:left="851"/>
        <w:jc w:val="center"/>
        <w:rPr>
          <w:lang w:val="en-US"/>
        </w:rPr>
      </w:pPr>
    </w:p>
    <w:p w14:paraId="53C0A5A8" w14:textId="77777777" w:rsidR="005151E5" w:rsidRPr="009557A1" w:rsidRDefault="005151E5" w:rsidP="005151E5">
      <w:pPr>
        <w:spacing w:line="480" w:lineRule="auto"/>
        <w:ind w:left="851"/>
        <w:jc w:val="center"/>
        <w:rPr>
          <w:lang w:val="en-US"/>
        </w:rPr>
      </w:pPr>
    </w:p>
    <w:p w14:paraId="20A00702" w14:textId="77777777" w:rsidR="005151E5" w:rsidRPr="009557A1" w:rsidRDefault="005151E5" w:rsidP="005151E5">
      <w:pPr>
        <w:spacing w:line="480" w:lineRule="auto"/>
        <w:ind w:left="851"/>
        <w:jc w:val="center"/>
        <w:rPr>
          <w:lang w:val="en-US"/>
        </w:rPr>
      </w:pPr>
    </w:p>
    <w:p w14:paraId="36399D90" w14:textId="77777777" w:rsidR="005151E5" w:rsidRPr="009557A1" w:rsidRDefault="005151E5" w:rsidP="005151E5">
      <w:pPr>
        <w:spacing w:line="480" w:lineRule="auto"/>
        <w:jc w:val="center"/>
        <w:rPr>
          <w:lang w:val="en-US"/>
        </w:rPr>
      </w:pPr>
    </w:p>
    <w:p w14:paraId="5B5E5BE0" w14:textId="77777777" w:rsidR="005151E5" w:rsidRPr="009557A1" w:rsidRDefault="005151E5" w:rsidP="005151E5">
      <w:pPr>
        <w:spacing w:line="480" w:lineRule="auto"/>
        <w:jc w:val="center"/>
        <w:rPr>
          <w:lang w:val="en-US"/>
        </w:rPr>
      </w:pPr>
      <w:r w:rsidRPr="009557A1">
        <w:rPr>
          <w:noProof/>
          <w:lang w:val="id-ID" w:eastAsia="id-ID"/>
        </w:rPr>
        <mc:AlternateContent>
          <mc:Choice Requires="wps">
            <w:drawing>
              <wp:anchor distT="0" distB="0" distL="114300" distR="114300" simplePos="0" relativeHeight="251675648" behindDoc="0" locked="0" layoutInCell="1" allowOverlap="1" wp14:anchorId="08523182" wp14:editId="54420C69">
                <wp:simplePos x="0" y="0"/>
                <wp:positionH relativeFrom="column">
                  <wp:posOffset>1965258</wp:posOffset>
                </wp:positionH>
                <wp:positionV relativeFrom="paragraph">
                  <wp:posOffset>148267</wp:posOffset>
                </wp:positionV>
                <wp:extent cx="2686050" cy="635"/>
                <wp:effectExtent l="0" t="0" r="0" b="2540"/>
                <wp:wrapNone/>
                <wp:docPr id="7" name="Text Box 7"/>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a:effectLst/>
                      </wps:spPr>
                      <wps:txbx>
                        <w:txbxContent>
                          <w:p w14:paraId="2097101B" w14:textId="77777777" w:rsidR="00483649" w:rsidRPr="000F2CCF" w:rsidRDefault="00483649" w:rsidP="005151E5">
                            <w:pPr>
                              <w:pStyle w:val="Caption"/>
                              <w:jc w:val="center"/>
                              <w:rPr>
                                <w:b w:val="0"/>
                                <w:noProof/>
                                <w:color w:val="auto"/>
                                <w:sz w:val="36"/>
                                <w:szCs w:val="24"/>
                              </w:rPr>
                            </w:pPr>
                            <w:bookmarkStart w:id="14" w:name="_Toc148974250"/>
                            <w:r w:rsidRPr="000F2CCF">
                              <w:rPr>
                                <w:b w:val="0"/>
                                <w:color w:val="auto"/>
                                <w:sz w:val="24"/>
                              </w:rPr>
                              <w:t xml:space="preserve">Gambar </w:t>
                            </w:r>
                            <w:r w:rsidRPr="000F2CCF">
                              <w:rPr>
                                <w:b w:val="0"/>
                                <w:color w:val="auto"/>
                                <w:sz w:val="24"/>
                              </w:rPr>
                              <w:fldChar w:fldCharType="begin"/>
                            </w:r>
                            <w:r w:rsidRPr="000F2CCF">
                              <w:rPr>
                                <w:b w:val="0"/>
                                <w:color w:val="auto"/>
                                <w:sz w:val="24"/>
                              </w:rPr>
                              <w:instrText xml:space="preserve"> SEQ Gambar \* ARABIC </w:instrText>
                            </w:r>
                            <w:r w:rsidRPr="000F2CCF">
                              <w:rPr>
                                <w:b w:val="0"/>
                                <w:color w:val="auto"/>
                                <w:sz w:val="24"/>
                              </w:rPr>
                              <w:fldChar w:fldCharType="separate"/>
                            </w:r>
                            <w:r w:rsidR="002F5B2A">
                              <w:rPr>
                                <w:b w:val="0"/>
                                <w:noProof/>
                                <w:color w:val="auto"/>
                                <w:sz w:val="24"/>
                              </w:rPr>
                              <w:t>1</w:t>
                            </w:r>
                            <w:r w:rsidRPr="000F2CCF">
                              <w:rPr>
                                <w:b w:val="0"/>
                                <w:color w:val="auto"/>
                                <w:sz w:val="24"/>
                              </w:rPr>
                              <w:fldChar w:fldCharType="end"/>
                            </w:r>
                            <w:r>
                              <w:rPr>
                                <w:b w:val="0"/>
                                <w:color w:val="auto"/>
                                <w:sz w:val="24"/>
                                <w:lang w:val="en-US"/>
                              </w:rPr>
                              <w:t>.</w:t>
                            </w:r>
                            <w:r w:rsidRPr="000F2CCF">
                              <w:rPr>
                                <w:b w:val="0"/>
                                <w:color w:val="auto"/>
                                <w:sz w:val="24"/>
                                <w:lang w:val="en-US"/>
                              </w:rPr>
                              <w:t xml:space="preserve"> Skema Pendekatan Masalah</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 w14:anchorId="08523182" id="Text Box 7" o:spid="_x0000_s1037" type="#_x0000_t202" style="position:absolute;left:0;text-align:left;margin-left:154.75pt;margin-top:11.65pt;width:211.5pt;height:.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" stroked="f">
                <v:textbox style="mso-fit-shape-to-text:t" inset="0,0,0,0">
                  <w:txbxContent>
                    <w:p w14:paraId="2097101B" w14:textId="77777777" w:rsidR="00483649" w:rsidRPr="000F2CCF" w:rsidRDefault="00483649" w:rsidP="005151E5">
                      <w:pPr>
                        <w:pStyle w:val="Caption"/>
                        <w:jc w:val="center"/>
                        <w:rPr>
                          <w:b w:val="0"/>
                          <w:noProof/>
                          <w:color w:val="auto"/>
                          <w:sz w:val="36"/>
                          <w:szCs w:val="24"/>
                        </w:rPr>
                      </w:pPr>
                      <w:bookmarkStart w:id="19" w:name="_Toc148974250"/>
                      <w:r w:rsidRPr="000F2CCF">
                        <w:rPr>
                          <w:b w:val="0"/>
                          <w:color w:val="auto"/>
                          <w:sz w:val="24"/>
                        </w:rPr>
                        <w:t xml:space="preserve">Gambar </w:t>
                      </w:r>
                      <w:r w:rsidRPr="000F2CCF">
                        <w:rPr>
                          <w:b w:val="0"/>
                          <w:color w:val="auto"/>
                          <w:sz w:val="24"/>
                        </w:rPr>
                        <w:fldChar w:fldCharType="begin"/>
                      </w:r>
                      <w:r w:rsidRPr="000F2CCF">
                        <w:rPr>
                          <w:b w:val="0"/>
                          <w:color w:val="auto"/>
                          <w:sz w:val="24"/>
                        </w:rPr>
                        <w:instrText xml:space="preserve"> SEQ Gambar \* ARABIC </w:instrText>
                      </w:r>
                      <w:r w:rsidRPr="000F2CCF">
                        <w:rPr>
                          <w:b w:val="0"/>
                          <w:color w:val="auto"/>
                          <w:sz w:val="24"/>
                        </w:rPr>
                        <w:fldChar w:fldCharType="separate"/>
                      </w:r>
                      <w:r w:rsidR="002F5B2A">
                        <w:rPr>
                          <w:b w:val="0"/>
                          <w:noProof/>
                          <w:color w:val="auto"/>
                          <w:sz w:val="24"/>
                        </w:rPr>
                        <w:t>1</w:t>
                      </w:r>
                      <w:r w:rsidRPr="000F2CCF">
                        <w:rPr>
                          <w:b w:val="0"/>
                          <w:color w:val="auto"/>
                          <w:sz w:val="24"/>
                        </w:rPr>
                        <w:fldChar w:fldCharType="end"/>
                      </w:r>
                      <w:r>
                        <w:rPr>
                          <w:b w:val="0"/>
                          <w:color w:val="auto"/>
                          <w:sz w:val="24"/>
                          <w:lang w:val="en-US"/>
                        </w:rPr>
                        <w:t>.</w:t>
                      </w:r>
                      <w:r w:rsidRPr="000F2CCF">
                        <w:rPr>
                          <w:b w:val="0"/>
                          <w:color w:val="auto"/>
                          <w:sz w:val="24"/>
                          <w:lang w:val="en-US"/>
                        </w:rPr>
                        <w:t xml:space="preserve"> Skema Pendekatan Masalah</w:t>
                      </w:r>
                      <w:bookmarkEnd w:id="19"/>
                    </w:p>
                  </w:txbxContent>
                </v:textbox>
              </v:shape>
            </w:pict>
          </mc:Fallback>
        </mc:AlternateContent>
      </w:r>
    </w:p>
    <w:p w14:paraId="4DF793EA" w14:textId="77777777" w:rsidR="005151E5" w:rsidRPr="009557A1" w:rsidRDefault="005151E5" w:rsidP="005151E5">
      <w:pPr>
        <w:pStyle w:val="BodyText"/>
        <w:rPr>
          <w:b/>
        </w:rPr>
      </w:pPr>
    </w:p>
    <w:p w14:paraId="2DF2554C" w14:textId="77777777" w:rsidR="005151E5" w:rsidRPr="009557A1" w:rsidRDefault="005151E5" w:rsidP="005151E5">
      <w:pPr>
        <w:rPr>
          <w:sz w:val="17"/>
        </w:rPr>
      </w:pPr>
    </w:p>
    <w:p w14:paraId="44BEFD8E" w14:textId="77777777" w:rsidR="005151E5" w:rsidRPr="009557A1" w:rsidRDefault="005151E5" w:rsidP="005151E5">
      <w:pPr>
        <w:pStyle w:val="Heading1"/>
        <w:numPr>
          <w:ilvl w:val="1"/>
          <w:numId w:val="8"/>
        </w:numPr>
        <w:tabs>
          <w:tab w:val="left" w:pos="1328"/>
        </w:tabs>
        <w:spacing w:before="90"/>
        <w:jc w:val="both"/>
      </w:pPr>
      <w:bookmarkStart w:id="15" w:name="_TOC_250021"/>
      <w:r w:rsidRPr="009557A1">
        <w:lastRenderedPageBreak/>
        <w:t>Tujuan</w:t>
      </w:r>
      <w:r w:rsidRPr="009557A1">
        <w:rPr>
          <w:spacing w:val="-5"/>
        </w:rPr>
        <w:t xml:space="preserve"> </w:t>
      </w:r>
      <w:bookmarkEnd w:id="15"/>
      <w:r w:rsidRPr="009557A1">
        <w:t>Penelitian</w:t>
      </w:r>
    </w:p>
    <w:p w14:paraId="6E120C39" w14:textId="77777777" w:rsidR="005151E5" w:rsidRPr="009557A1" w:rsidRDefault="005151E5" w:rsidP="005151E5">
      <w:pPr>
        <w:pStyle w:val="BodyText"/>
        <w:rPr>
          <w:b/>
        </w:rPr>
      </w:pPr>
    </w:p>
    <w:p w14:paraId="456BC62A" w14:textId="77777777" w:rsidR="005151E5" w:rsidRPr="009557A1" w:rsidRDefault="005151E5" w:rsidP="005151E5">
      <w:pPr>
        <w:pStyle w:val="BodyText"/>
        <w:ind w:left="1688"/>
      </w:pPr>
      <w:r w:rsidRPr="009557A1">
        <w:t>Tujuan</w:t>
      </w:r>
      <w:r w:rsidRPr="009557A1">
        <w:rPr>
          <w:spacing w:val="-2"/>
        </w:rPr>
        <w:t xml:space="preserve"> </w:t>
      </w:r>
      <w:r w:rsidRPr="009557A1">
        <w:t>dari</w:t>
      </w:r>
      <w:r w:rsidRPr="009557A1">
        <w:rPr>
          <w:spacing w:val="-2"/>
        </w:rPr>
        <w:t xml:space="preserve"> </w:t>
      </w:r>
      <w:r w:rsidRPr="009557A1">
        <w:t>penelitian</w:t>
      </w:r>
      <w:r w:rsidRPr="009557A1">
        <w:rPr>
          <w:spacing w:val="1"/>
        </w:rPr>
        <w:t xml:space="preserve"> </w:t>
      </w:r>
      <w:r w:rsidRPr="009557A1">
        <w:t>ini</w:t>
      </w:r>
      <w:r w:rsidRPr="009557A1">
        <w:rPr>
          <w:spacing w:val="-4"/>
        </w:rPr>
        <w:t xml:space="preserve"> </w:t>
      </w:r>
      <w:r w:rsidRPr="009557A1">
        <w:t>adalah</w:t>
      </w:r>
      <w:r w:rsidRPr="009557A1">
        <w:rPr>
          <w:spacing w:val="1"/>
        </w:rPr>
        <w:t xml:space="preserve"> </w:t>
      </w:r>
      <w:r w:rsidRPr="009557A1">
        <w:t>sebagai</w:t>
      </w:r>
      <w:r w:rsidRPr="009557A1">
        <w:rPr>
          <w:spacing w:val="-2"/>
        </w:rPr>
        <w:t xml:space="preserve"> </w:t>
      </w:r>
      <w:r w:rsidRPr="009557A1">
        <w:t>berikut</w:t>
      </w:r>
      <w:r w:rsidRPr="009557A1">
        <w:rPr>
          <w:spacing w:val="-1"/>
        </w:rPr>
        <w:t xml:space="preserve"> </w:t>
      </w:r>
      <w:r w:rsidRPr="009557A1">
        <w:t>:</w:t>
      </w:r>
    </w:p>
    <w:p w14:paraId="529E22FB" w14:textId="77777777" w:rsidR="005151E5" w:rsidRPr="009557A1" w:rsidRDefault="005151E5" w:rsidP="005151E5">
      <w:pPr>
        <w:pStyle w:val="BodyText"/>
      </w:pPr>
    </w:p>
    <w:p w14:paraId="17B0DC57" w14:textId="77777777" w:rsidR="005151E5" w:rsidRPr="009557A1" w:rsidRDefault="005151E5" w:rsidP="005151E5">
      <w:pPr>
        <w:pStyle w:val="ListParagraph"/>
        <w:numPr>
          <w:ilvl w:val="2"/>
          <w:numId w:val="8"/>
        </w:numPr>
        <w:tabs>
          <w:tab w:val="left" w:pos="1688"/>
        </w:tabs>
        <w:spacing w:line="480" w:lineRule="auto"/>
        <w:ind w:right="960"/>
        <w:jc w:val="both"/>
        <w:rPr>
          <w:sz w:val="24"/>
        </w:rPr>
      </w:pPr>
      <w:r w:rsidRPr="009557A1">
        <w:rPr>
          <w:sz w:val="24"/>
        </w:rPr>
        <w:t xml:space="preserve">Mengetahui pengaruh penambahan tepung </w:t>
      </w:r>
      <w:r w:rsidRPr="009557A1">
        <w:rPr>
          <w:sz w:val="24"/>
          <w:lang w:val="en-US"/>
        </w:rPr>
        <w:t xml:space="preserve">tomat </w:t>
      </w:r>
      <w:bookmarkStart w:id="16" w:name="_Hlk147348576"/>
      <w:r w:rsidRPr="009557A1">
        <w:rPr>
          <w:sz w:val="24"/>
        </w:rPr>
        <w:t>(</w:t>
      </w:r>
      <w:bookmarkStart w:id="17" w:name="_Hlk147399542"/>
      <w:r w:rsidRPr="009557A1">
        <w:rPr>
          <w:i/>
          <w:iCs/>
          <w:sz w:val="24"/>
          <w:lang w:val="en-ID"/>
        </w:rPr>
        <w:t>Solanum</w:t>
      </w:r>
      <w:r w:rsidRPr="009557A1">
        <w:rPr>
          <w:i/>
          <w:iCs/>
          <w:sz w:val="24"/>
        </w:rPr>
        <w:t xml:space="preserve"> </w:t>
      </w:r>
      <w:r w:rsidRPr="009557A1">
        <w:rPr>
          <w:i/>
          <w:iCs/>
          <w:sz w:val="24"/>
          <w:lang w:val="en-ID"/>
        </w:rPr>
        <w:t>lycopersicum</w:t>
      </w:r>
      <w:bookmarkEnd w:id="17"/>
      <w:r w:rsidRPr="009557A1">
        <w:rPr>
          <w:i/>
          <w:sz w:val="24"/>
        </w:rPr>
        <w:t>.</w:t>
      </w:r>
      <w:r w:rsidRPr="009557A1">
        <w:rPr>
          <w:sz w:val="24"/>
        </w:rPr>
        <w:t>)</w:t>
      </w:r>
      <w:bookmarkEnd w:id="16"/>
      <w:r w:rsidRPr="009557A1">
        <w:rPr>
          <w:sz w:val="24"/>
          <w:lang w:val="en-US"/>
        </w:rPr>
        <w:t xml:space="preserve">, </w:t>
      </w:r>
      <w:proofErr w:type="gramStart"/>
      <w:r w:rsidR="00727C05">
        <w:rPr>
          <w:sz w:val="24"/>
          <w:lang w:val="en-US"/>
        </w:rPr>
        <w:t>tepung</w:t>
      </w:r>
      <w:proofErr w:type="gramEnd"/>
      <w:r w:rsidR="00727C05">
        <w:rPr>
          <w:sz w:val="24"/>
          <w:lang w:val="en-US"/>
        </w:rPr>
        <w:t xml:space="preserve"> </w:t>
      </w:r>
      <w:r w:rsidRPr="009557A1">
        <w:rPr>
          <w:sz w:val="24"/>
          <w:lang w:val="en-US"/>
        </w:rPr>
        <w:t>labu kuning (</w:t>
      </w:r>
      <w:r w:rsidRPr="009557A1">
        <w:rPr>
          <w:i/>
          <w:iCs/>
          <w:sz w:val="24"/>
          <w:lang w:val="en-ID"/>
        </w:rPr>
        <w:t>Cucurbita moschata D</w:t>
      </w:r>
      <w:r w:rsidRPr="009557A1">
        <w:rPr>
          <w:sz w:val="24"/>
          <w:lang w:val="en-ID"/>
        </w:rPr>
        <w:t>.</w:t>
      </w:r>
      <w:r w:rsidRPr="009557A1">
        <w:rPr>
          <w:sz w:val="24"/>
        </w:rPr>
        <w:t>)</w:t>
      </w:r>
      <w:r w:rsidR="00727C05">
        <w:rPr>
          <w:sz w:val="24"/>
        </w:rPr>
        <w:t>, dan</w:t>
      </w:r>
      <w:r w:rsidR="00727C05">
        <w:rPr>
          <w:sz w:val="24"/>
          <w:lang w:val="en-US"/>
        </w:rPr>
        <w:t xml:space="preserve"> tepung tomat + tepung labu kuning </w:t>
      </w:r>
      <w:r w:rsidRPr="009557A1">
        <w:rPr>
          <w:sz w:val="24"/>
          <w:lang w:val="en-US"/>
        </w:rPr>
        <w:t xml:space="preserve">terhadap </w:t>
      </w:r>
      <w:r w:rsidRPr="009557A1">
        <w:rPr>
          <w:sz w:val="24"/>
        </w:rPr>
        <w:t>peningkatan</w:t>
      </w:r>
      <w:r w:rsidRPr="009557A1">
        <w:rPr>
          <w:spacing w:val="-1"/>
          <w:sz w:val="24"/>
        </w:rPr>
        <w:t xml:space="preserve"> </w:t>
      </w:r>
      <w:r w:rsidRPr="009557A1">
        <w:rPr>
          <w:sz w:val="24"/>
        </w:rPr>
        <w:t>warna</w:t>
      </w:r>
      <w:r w:rsidRPr="009557A1">
        <w:rPr>
          <w:spacing w:val="3"/>
          <w:sz w:val="24"/>
        </w:rPr>
        <w:t xml:space="preserve"> </w:t>
      </w:r>
      <w:r w:rsidRPr="009557A1">
        <w:rPr>
          <w:sz w:val="24"/>
        </w:rPr>
        <w:t>ikan Koi (</w:t>
      </w:r>
      <w:r w:rsidRPr="009557A1">
        <w:rPr>
          <w:i/>
          <w:sz w:val="24"/>
        </w:rPr>
        <w:t>Cyprinus</w:t>
      </w:r>
      <w:r w:rsidRPr="009557A1">
        <w:rPr>
          <w:i/>
          <w:spacing w:val="-1"/>
          <w:sz w:val="24"/>
        </w:rPr>
        <w:t xml:space="preserve"> </w:t>
      </w:r>
      <w:r w:rsidRPr="009557A1">
        <w:rPr>
          <w:i/>
          <w:sz w:val="24"/>
        </w:rPr>
        <w:t>carpio</w:t>
      </w:r>
      <w:r w:rsidRPr="009557A1">
        <w:rPr>
          <w:sz w:val="24"/>
        </w:rPr>
        <w:t>).</w:t>
      </w:r>
    </w:p>
    <w:p w14:paraId="7701B152" w14:textId="77777777" w:rsidR="005151E5" w:rsidRPr="009557A1" w:rsidRDefault="005151E5" w:rsidP="005151E5">
      <w:pPr>
        <w:pStyle w:val="ListParagraph"/>
        <w:numPr>
          <w:ilvl w:val="2"/>
          <w:numId w:val="8"/>
        </w:numPr>
        <w:tabs>
          <w:tab w:val="left" w:pos="1688"/>
        </w:tabs>
        <w:spacing w:line="480" w:lineRule="auto"/>
        <w:ind w:right="959"/>
        <w:jc w:val="both"/>
        <w:rPr>
          <w:sz w:val="24"/>
        </w:rPr>
      </w:pPr>
      <w:r w:rsidRPr="009557A1">
        <w:rPr>
          <w:sz w:val="24"/>
        </w:rPr>
        <w:t>Mengetahui</w:t>
      </w:r>
      <w:r w:rsidRPr="009557A1">
        <w:rPr>
          <w:spacing w:val="1"/>
          <w:sz w:val="24"/>
        </w:rPr>
        <w:t xml:space="preserve"> </w:t>
      </w:r>
      <w:r>
        <w:rPr>
          <w:sz w:val="24"/>
        </w:rPr>
        <w:t>dosis</w:t>
      </w:r>
      <w:r w:rsidRPr="009557A1">
        <w:rPr>
          <w:spacing w:val="1"/>
          <w:sz w:val="24"/>
          <w:lang w:val="en-US"/>
        </w:rPr>
        <w:t xml:space="preserve"> </w:t>
      </w:r>
      <w:r w:rsidRPr="009557A1">
        <w:rPr>
          <w:sz w:val="24"/>
        </w:rPr>
        <w:t>penambahan</w:t>
      </w:r>
      <w:r w:rsidRPr="009557A1">
        <w:rPr>
          <w:spacing w:val="1"/>
          <w:sz w:val="24"/>
        </w:rPr>
        <w:t xml:space="preserve"> </w:t>
      </w:r>
      <w:r w:rsidRPr="009557A1">
        <w:rPr>
          <w:sz w:val="24"/>
        </w:rPr>
        <w:t>tepung</w:t>
      </w:r>
      <w:r w:rsidRPr="009557A1">
        <w:rPr>
          <w:spacing w:val="1"/>
          <w:sz w:val="24"/>
        </w:rPr>
        <w:t xml:space="preserve"> </w:t>
      </w:r>
      <w:r w:rsidRPr="009557A1">
        <w:rPr>
          <w:sz w:val="24"/>
          <w:lang w:val="en-US"/>
        </w:rPr>
        <w:t xml:space="preserve">tomat </w:t>
      </w:r>
      <w:r w:rsidRPr="009557A1">
        <w:rPr>
          <w:sz w:val="24"/>
        </w:rPr>
        <w:t>(</w:t>
      </w:r>
      <w:r w:rsidRPr="009557A1">
        <w:rPr>
          <w:i/>
          <w:iCs/>
          <w:sz w:val="24"/>
          <w:lang w:val="en-ID"/>
        </w:rPr>
        <w:t>Solanum</w:t>
      </w:r>
      <w:r w:rsidRPr="009557A1">
        <w:rPr>
          <w:i/>
          <w:iCs/>
          <w:sz w:val="24"/>
        </w:rPr>
        <w:t xml:space="preserve"> </w:t>
      </w:r>
      <w:r w:rsidRPr="009557A1">
        <w:rPr>
          <w:i/>
          <w:iCs/>
          <w:sz w:val="24"/>
          <w:lang w:val="en-ID"/>
        </w:rPr>
        <w:t>lycopersicum</w:t>
      </w:r>
      <w:r w:rsidRPr="009557A1">
        <w:rPr>
          <w:i/>
          <w:sz w:val="24"/>
        </w:rPr>
        <w:t>.</w:t>
      </w:r>
      <w:r w:rsidRPr="009557A1">
        <w:rPr>
          <w:sz w:val="24"/>
        </w:rPr>
        <w:t>)</w:t>
      </w:r>
      <w:r w:rsidRPr="009557A1">
        <w:rPr>
          <w:sz w:val="24"/>
          <w:lang w:val="en-US"/>
        </w:rPr>
        <w:t xml:space="preserve">, </w:t>
      </w:r>
      <w:proofErr w:type="gramStart"/>
      <w:r w:rsidR="0058213A">
        <w:rPr>
          <w:sz w:val="24"/>
          <w:lang w:val="en-US"/>
        </w:rPr>
        <w:t>tepung</w:t>
      </w:r>
      <w:proofErr w:type="gramEnd"/>
      <w:r w:rsidR="0058213A">
        <w:rPr>
          <w:sz w:val="24"/>
          <w:lang w:val="en-US"/>
        </w:rPr>
        <w:t xml:space="preserve"> </w:t>
      </w:r>
      <w:r w:rsidRPr="009557A1">
        <w:rPr>
          <w:sz w:val="24"/>
          <w:lang w:val="en-US"/>
        </w:rPr>
        <w:t>labu kuning (</w:t>
      </w:r>
      <w:bookmarkStart w:id="18" w:name="_Hlk147399648"/>
      <w:r w:rsidRPr="009557A1">
        <w:rPr>
          <w:i/>
          <w:iCs/>
          <w:sz w:val="24"/>
          <w:lang w:val="en-ID"/>
        </w:rPr>
        <w:t>Cucurbita moschata D</w:t>
      </w:r>
      <w:bookmarkEnd w:id="18"/>
      <w:r w:rsidRPr="009557A1">
        <w:rPr>
          <w:sz w:val="24"/>
          <w:lang w:val="en-ID"/>
        </w:rPr>
        <w:t>.</w:t>
      </w:r>
      <w:r w:rsidRPr="009557A1">
        <w:rPr>
          <w:sz w:val="24"/>
        </w:rPr>
        <w:t>)</w:t>
      </w:r>
      <w:r w:rsidR="00727C05">
        <w:rPr>
          <w:sz w:val="24"/>
        </w:rPr>
        <w:t>,</w:t>
      </w:r>
      <w:r w:rsidRPr="009557A1">
        <w:rPr>
          <w:sz w:val="24"/>
        </w:rPr>
        <w:t xml:space="preserve"> </w:t>
      </w:r>
      <w:r w:rsidR="00727C05">
        <w:rPr>
          <w:sz w:val="24"/>
        </w:rPr>
        <w:t>dan</w:t>
      </w:r>
      <w:r w:rsidR="00727C05">
        <w:rPr>
          <w:sz w:val="24"/>
          <w:lang w:val="en-US"/>
        </w:rPr>
        <w:t xml:space="preserve"> tepung tomat + tepung labu kuning</w:t>
      </w:r>
      <w:r w:rsidR="00727C05" w:rsidRPr="009557A1">
        <w:rPr>
          <w:sz w:val="24"/>
        </w:rPr>
        <w:t xml:space="preserve"> </w:t>
      </w:r>
      <w:r w:rsidRPr="009557A1">
        <w:rPr>
          <w:sz w:val="24"/>
        </w:rPr>
        <w:t>terbaik yang dapat berpengaruh pada pertumbuhan ikan Koi (</w:t>
      </w:r>
      <w:r w:rsidRPr="009557A1">
        <w:rPr>
          <w:i/>
          <w:sz w:val="24"/>
        </w:rPr>
        <w:t>Cyprinus</w:t>
      </w:r>
      <w:r w:rsidRPr="009557A1">
        <w:rPr>
          <w:i/>
          <w:spacing w:val="1"/>
          <w:sz w:val="24"/>
        </w:rPr>
        <w:t xml:space="preserve"> </w:t>
      </w:r>
      <w:r w:rsidRPr="009557A1">
        <w:rPr>
          <w:i/>
          <w:sz w:val="24"/>
        </w:rPr>
        <w:t>carpio</w:t>
      </w:r>
      <w:r w:rsidRPr="009557A1">
        <w:rPr>
          <w:sz w:val="24"/>
        </w:rPr>
        <w:t>).</w:t>
      </w:r>
    </w:p>
    <w:p w14:paraId="16FC8E14" w14:textId="77777777" w:rsidR="005151E5" w:rsidRPr="009557A1" w:rsidRDefault="005151E5" w:rsidP="005151E5">
      <w:pPr>
        <w:pStyle w:val="ListParagraph"/>
        <w:tabs>
          <w:tab w:val="left" w:pos="1688"/>
        </w:tabs>
        <w:spacing w:line="480" w:lineRule="auto"/>
        <w:ind w:left="1688" w:right="959" w:firstLine="0"/>
        <w:jc w:val="both"/>
        <w:rPr>
          <w:sz w:val="24"/>
        </w:rPr>
      </w:pPr>
    </w:p>
    <w:p w14:paraId="71E34F55" w14:textId="77777777" w:rsidR="005151E5" w:rsidRPr="009557A1" w:rsidRDefault="005151E5" w:rsidP="005151E5">
      <w:pPr>
        <w:pStyle w:val="Heading1"/>
        <w:numPr>
          <w:ilvl w:val="1"/>
          <w:numId w:val="8"/>
        </w:numPr>
        <w:tabs>
          <w:tab w:val="left" w:pos="1328"/>
        </w:tabs>
        <w:jc w:val="both"/>
      </w:pPr>
      <w:bookmarkStart w:id="19" w:name="_TOC_250020"/>
      <w:r w:rsidRPr="009557A1">
        <w:t>Manfaat</w:t>
      </w:r>
      <w:r w:rsidRPr="009557A1">
        <w:rPr>
          <w:spacing w:val="-6"/>
        </w:rPr>
        <w:t xml:space="preserve"> </w:t>
      </w:r>
      <w:bookmarkEnd w:id="19"/>
      <w:r w:rsidRPr="009557A1">
        <w:t>Penelitian</w:t>
      </w:r>
    </w:p>
    <w:p w14:paraId="38676751" w14:textId="77777777" w:rsidR="005151E5" w:rsidRPr="009557A1" w:rsidRDefault="005151E5" w:rsidP="005151E5">
      <w:pPr>
        <w:pStyle w:val="BodyText"/>
        <w:rPr>
          <w:b/>
        </w:rPr>
      </w:pPr>
    </w:p>
    <w:p w14:paraId="71F35694" w14:textId="77777777" w:rsidR="005151E5" w:rsidRPr="009557A1" w:rsidRDefault="005151E5" w:rsidP="005151E5">
      <w:pPr>
        <w:pStyle w:val="BodyText"/>
        <w:spacing w:line="480" w:lineRule="auto"/>
        <w:ind w:left="968" w:right="959" w:firstLine="720"/>
        <w:jc w:val="both"/>
      </w:pPr>
      <w:r w:rsidRPr="009557A1">
        <w:t>Manfaat</w:t>
      </w:r>
      <w:r w:rsidRPr="009557A1">
        <w:rPr>
          <w:spacing w:val="1"/>
        </w:rPr>
        <w:t xml:space="preserve"> </w:t>
      </w:r>
      <w:r w:rsidRPr="009557A1">
        <w:t>dari</w:t>
      </w:r>
      <w:r w:rsidRPr="009557A1">
        <w:rPr>
          <w:spacing w:val="1"/>
        </w:rPr>
        <w:t xml:space="preserve"> </w:t>
      </w:r>
      <w:r w:rsidRPr="009557A1">
        <w:t>penelitian</w:t>
      </w:r>
      <w:r w:rsidRPr="009557A1">
        <w:rPr>
          <w:spacing w:val="1"/>
        </w:rPr>
        <w:t xml:space="preserve"> </w:t>
      </w:r>
      <w:r w:rsidRPr="009557A1">
        <w:t>ini</w:t>
      </w:r>
      <w:r w:rsidRPr="009557A1">
        <w:rPr>
          <w:spacing w:val="1"/>
        </w:rPr>
        <w:t xml:space="preserve"> </w:t>
      </w:r>
      <w:r w:rsidRPr="009557A1">
        <w:t>dibagi</w:t>
      </w:r>
      <w:r w:rsidRPr="009557A1">
        <w:rPr>
          <w:spacing w:val="1"/>
        </w:rPr>
        <w:t xml:space="preserve"> </w:t>
      </w:r>
      <w:r w:rsidRPr="009557A1">
        <w:t>menjadi</w:t>
      </w:r>
      <w:r w:rsidRPr="009557A1">
        <w:rPr>
          <w:spacing w:val="1"/>
        </w:rPr>
        <w:t xml:space="preserve"> </w:t>
      </w:r>
      <w:r w:rsidRPr="009557A1">
        <w:t>dua</w:t>
      </w:r>
      <w:r w:rsidRPr="009557A1">
        <w:rPr>
          <w:spacing w:val="1"/>
        </w:rPr>
        <w:t xml:space="preserve"> </w:t>
      </w:r>
      <w:r w:rsidRPr="009557A1">
        <w:t>bagian</w:t>
      </w:r>
      <w:r w:rsidRPr="009557A1">
        <w:rPr>
          <w:spacing w:val="1"/>
        </w:rPr>
        <w:t xml:space="preserve"> </w:t>
      </w:r>
      <w:r w:rsidRPr="009557A1">
        <w:t>yaitu</w:t>
      </w:r>
      <w:r w:rsidRPr="009557A1">
        <w:rPr>
          <w:spacing w:val="60"/>
          <w:lang w:val="en-US"/>
        </w:rPr>
        <w:t xml:space="preserve"> </w:t>
      </w:r>
      <w:r w:rsidRPr="009557A1">
        <w:t>manfaat</w:t>
      </w:r>
      <w:r w:rsidRPr="009557A1">
        <w:rPr>
          <w:spacing w:val="1"/>
        </w:rPr>
        <w:t xml:space="preserve"> </w:t>
      </w:r>
      <w:r w:rsidRPr="009557A1">
        <w:t>teoritis</w:t>
      </w:r>
      <w:r w:rsidRPr="009557A1">
        <w:rPr>
          <w:spacing w:val="-5"/>
        </w:rPr>
        <w:t xml:space="preserve"> </w:t>
      </w:r>
      <w:r w:rsidRPr="009557A1">
        <w:t>dan manfaat</w:t>
      </w:r>
      <w:r w:rsidRPr="009557A1">
        <w:rPr>
          <w:spacing w:val="-2"/>
        </w:rPr>
        <w:t xml:space="preserve"> </w:t>
      </w:r>
      <w:r w:rsidRPr="009557A1">
        <w:t>praktis.</w:t>
      </w:r>
      <w:r w:rsidRPr="009557A1">
        <w:rPr>
          <w:spacing w:val="-1"/>
        </w:rPr>
        <w:t xml:space="preserve"> </w:t>
      </w:r>
    </w:p>
    <w:p w14:paraId="1F4D68E6" w14:textId="77777777" w:rsidR="005151E5" w:rsidRPr="009557A1" w:rsidRDefault="005151E5" w:rsidP="005151E5">
      <w:pPr>
        <w:pStyle w:val="BodyText"/>
        <w:rPr>
          <w:sz w:val="26"/>
        </w:rPr>
      </w:pPr>
    </w:p>
    <w:p w14:paraId="77BE0037" w14:textId="77777777" w:rsidR="005151E5" w:rsidRPr="009557A1" w:rsidRDefault="005151E5" w:rsidP="005151E5">
      <w:pPr>
        <w:pStyle w:val="BodyText"/>
        <w:rPr>
          <w:sz w:val="22"/>
        </w:rPr>
      </w:pPr>
    </w:p>
    <w:p w14:paraId="4F1B34D1" w14:textId="77777777" w:rsidR="005151E5" w:rsidRPr="009557A1" w:rsidRDefault="005151E5" w:rsidP="005151E5">
      <w:pPr>
        <w:pStyle w:val="Heading1"/>
        <w:numPr>
          <w:ilvl w:val="2"/>
          <w:numId w:val="7"/>
        </w:numPr>
        <w:tabs>
          <w:tab w:val="left" w:pos="1687"/>
          <w:tab w:val="left" w:pos="1688"/>
        </w:tabs>
        <w:jc w:val="left"/>
      </w:pPr>
      <w:r w:rsidRPr="009557A1">
        <w:t>Manfaat</w:t>
      </w:r>
      <w:r w:rsidRPr="009557A1">
        <w:rPr>
          <w:spacing w:val="-6"/>
        </w:rPr>
        <w:t xml:space="preserve"> </w:t>
      </w:r>
      <w:r w:rsidRPr="009557A1">
        <w:t>Akademis</w:t>
      </w:r>
    </w:p>
    <w:p w14:paraId="61C6130F" w14:textId="77777777" w:rsidR="005151E5" w:rsidRPr="009557A1" w:rsidRDefault="005151E5" w:rsidP="005151E5">
      <w:pPr>
        <w:pStyle w:val="BodyText"/>
        <w:rPr>
          <w:b/>
        </w:rPr>
      </w:pPr>
    </w:p>
    <w:p w14:paraId="06D61E30" w14:textId="77777777" w:rsidR="005151E5" w:rsidRPr="009557A1" w:rsidRDefault="005151E5" w:rsidP="005151E5">
      <w:pPr>
        <w:pStyle w:val="BodyText"/>
        <w:spacing w:line="480" w:lineRule="auto"/>
        <w:ind w:left="968" w:right="959" w:firstLine="720"/>
        <w:jc w:val="both"/>
      </w:pPr>
      <w:r w:rsidRPr="009557A1">
        <w:t>Penelitian ini diharapkan dapat me</w:t>
      </w:r>
      <w:r w:rsidRPr="009557A1">
        <w:rPr>
          <w:lang w:val="en-US"/>
        </w:rPr>
        <w:t xml:space="preserve">mberikan tambahan wawasan </w:t>
      </w:r>
      <w:r w:rsidRPr="009557A1">
        <w:t xml:space="preserve">ilmu pengetahuan </w:t>
      </w:r>
      <w:r w:rsidR="0058213A">
        <w:rPr>
          <w:lang w:val="en-US"/>
        </w:rPr>
        <w:t xml:space="preserve">kepada kalangan akademisi </w:t>
      </w:r>
      <w:r w:rsidRPr="009557A1">
        <w:rPr>
          <w:lang w:val="en-US"/>
        </w:rPr>
        <w:t xml:space="preserve">dengan optimasi pengaruh pemberian tepung tomat </w:t>
      </w:r>
      <w:r w:rsidRPr="009557A1">
        <w:t>(</w:t>
      </w:r>
      <w:r w:rsidRPr="009557A1">
        <w:rPr>
          <w:i/>
          <w:iCs/>
          <w:lang w:val="en-ID"/>
        </w:rPr>
        <w:t>Solanum</w:t>
      </w:r>
      <w:r w:rsidRPr="009557A1">
        <w:rPr>
          <w:i/>
          <w:iCs/>
        </w:rPr>
        <w:t xml:space="preserve"> </w:t>
      </w:r>
      <w:r w:rsidRPr="009557A1">
        <w:rPr>
          <w:i/>
          <w:iCs/>
          <w:lang w:val="en-ID"/>
        </w:rPr>
        <w:t>lycopersicum</w:t>
      </w:r>
      <w:r w:rsidRPr="009557A1">
        <w:rPr>
          <w:i/>
        </w:rPr>
        <w:t>.</w:t>
      </w:r>
      <w:r w:rsidRPr="009557A1">
        <w:t xml:space="preserve">) </w:t>
      </w:r>
      <w:proofErr w:type="gramStart"/>
      <w:r w:rsidRPr="009557A1">
        <w:rPr>
          <w:lang w:val="en-US"/>
        </w:rPr>
        <w:t>dan</w:t>
      </w:r>
      <w:proofErr w:type="gramEnd"/>
      <w:r w:rsidRPr="009557A1">
        <w:rPr>
          <w:lang w:val="en-US"/>
        </w:rPr>
        <w:t xml:space="preserve"> tepung labu kuning (</w:t>
      </w:r>
      <w:r w:rsidRPr="009557A1">
        <w:rPr>
          <w:i/>
          <w:iCs/>
          <w:lang w:val="en-ID"/>
        </w:rPr>
        <w:t>Cucurbita moschata D</w:t>
      </w:r>
      <w:r w:rsidRPr="009557A1">
        <w:rPr>
          <w:lang w:val="en-ID"/>
        </w:rPr>
        <w:t>.</w:t>
      </w:r>
      <w:r w:rsidRPr="009557A1">
        <w:t>)</w:t>
      </w:r>
      <w:r w:rsidRPr="009557A1">
        <w:rPr>
          <w:lang w:val="en-US"/>
        </w:rPr>
        <w:t xml:space="preserve"> pada pakan dengan dosis yang berbeda terhadap pertumbuhan dan kecerahan warna ikan koi (</w:t>
      </w:r>
      <w:r w:rsidRPr="009557A1">
        <w:rPr>
          <w:i/>
          <w:iCs/>
          <w:lang w:val="en-US"/>
        </w:rPr>
        <w:t>Cyprinus carpio</w:t>
      </w:r>
      <w:r w:rsidRPr="009557A1">
        <w:rPr>
          <w:lang w:val="en-US"/>
        </w:rPr>
        <w:t xml:space="preserve">) </w:t>
      </w:r>
    </w:p>
    <w:p w14:paraId="5F50D4F4" w14:textId="77777777" w:rsidR="005151E5" w:rsidRPr="009557A1" w:rsidRDefault="005151E5" w:rsidP="005151E5">
      <w:pPr>
        <w:pStyle w:val="BodyText"/>
        <w:rPr>
          <w:sz w:val="22"/>
        </w:rPr>
      </w:pPr>
    </w:p>
    <w:p w14:paraId="3B06735A" w14:textId="77777777" w:rsidR="005151E5" w:rsidRPr="009557A1" w:rsidRDefault="005151E5" w:rsidP="005151E5">
      <w:pPr>
        <w:pStyle w:val="Heading1"/>
        <w:numPr>
          <w:ilvl w:val="2"/>
          <w:numId w:val="7"/>
        </w:numPr>
        <w:tabs>
          <w:tab w:val="left" w:pos="1687"/>
          <w:tab w:val="left" w:pos="1688"/>
        </w:tabs>
        <w:spacing w:before="1"/>
        <w:jc w:val="left"/>
      </w:pPr>
      <w:r w:rsidRPr="009557A1">
        <w:t>Manfaat</w:t>
      </w:r>
      <w:r w:rsidRPr="009557A1">
        <w:rPr>
          <w:spacing w:val="-6"/>
        </w:rPr>
        <w:t xml:space="preserve"> </w:t>
      </w:r>
      <w:r w:rsidRPr="009557A1">
        <w:t>Praktis</w:t>
      </w:r>
    </w:p>
    <w:p w14:paraId="01840DF4" w14:textId="77777777" w:rsidR="005151E5" w:rsidRPr="009557A1" w:rsidRDefault="005151E5" w:rsidP="005151E5">
      <w:pPr>
        <w:pStyle w:val="BodyText"/>
        <w:spacing w:before="11"/>
        <w:rPr>
          <w:b/>
          <w:sz w:val="23"/>
        </w:rPr>
      </w:pPr>
    </w:p>
    <w:p w14:paraId="4217FD57" w14:textId="77777777" w:rsidR="005151E5" w:rsidRPr="009557A1" w:rsidRDefault="005151E5" w:rsidP="005151E5">
      <w:pPr>
        <w:pStyle w:val="BodyText"/>
        <w:spacing w:line="480" w:lineRule="auto"/>
        <w:ind w:left="968" w:right="960" w:firstLine="708"/>
        <w:jc w:val="both"/>
        <w:rPr>
          <w:lang w:val="en-US"/>
        </w:rPr>
      </w:pPr>
      <w:r w:rsidRPr="009557A1">
        <w:t>Hasil dari kegiatan ini dapat dijadikan sebagai sumbangsih atau masukkan</w:t>
      </w:r>
      <w:r w:rsidRPr="009557A1">
        <w:rPr>
          <w:spacing w:val="1"/>
        </w:rPr>
        <w:t xml:space="preserve"> </w:t>
      </w:r>
      <w:r w:rsidRPr="009557A1">
        <w:rPr>
          <w:lang w:val="en-US"/>
        </w:rPr>
        <w:t>bagi pengambil kebijakan maupun praktisi budidaya ikan koi (</w:t>
      </w:r>
      <w:r w:rsidRPr="009557A1">
        <w:rPr>
          <w:i/>
          <w:iCs/>
          <w:lang w:val="en-US"/>
        </w:rPr>
        <w:t>Cyprinus carpio</w:t>
      </w:r>
      <w:r w:rsidRPr="009557A1">
        <w:rPr>
          <w:lang w:val="en-US"/>
        </w:rPr>
        <w:t>).</w:t>
      </w:r>
    </w:p>
    <w:p w14:paraId="2D5ED92F" w14:textId="77777777" w:rsidR="005151E5" w:rsidRPr="009557A1" w:rsidRDefault="005151E5" w:rsidP="005151E5">
      <w:pPr>
        <w:pStyle w:val="BodyText"/>
        <w:rPr>
          <w:sz w:val="26"/>
        </w:rPr>
      </w:pPr>
    </w:p>
    <w:p w14:paraId="2ABEB891" w14:textId="77777777" w:rsidR="005151E5" w:rsidRPr="009557A1" w:rsidRDefault="005151E5" w:rsidP="005151E5">
      <w:pPr>
        <w:pStyle w:val="BodyText"/>
        <w:spacing w:before="9"/>
        <w:rPr>
          <w:sz w:val="21"/>
        </w:rPr>
      </w:pPr>
    </w:p>
    <w:p w14:paraId="71BB5A01" w14:textId="77777777" w:rsidR="005151E5" w:rsidRPr="009557A1" w:rsidRDefault="005151E5" w:rsidP="005151E5">
      <w:pPr>
        <w:pStyle w:val="BodyText"/>
        <w:spacing w:before="9"/>
        <w:rPr>
          <w:sz w:val="21"/>
        </w:rPr>
      </w:pPr>
    </w:p>
    <w:p w14:paraId="3B78D592" w14:textId="77777777" w:rsidR="005151E5" w:rsidRPr="009557A1" w:rsidRDefault="005151E5" w:rsidP="005151E5">
      <w:pPr>
        <w:pStyle w:val="Heading1"/>
        <w:numPr>
          <w:ilvl w:val="1"/>
          <w:numId w:val="8"/>
        </w:numPr>
        <w:tabs>
          <w:tab w:val="left" w:pos="1328"/>
        </w:tabs>
        <w:jc w:val="left"/>
      </w:pPr>
      <w:bookmarkStart w:id="20" w:name="_TOC_250019"/>
      <w:r w:rsidRPr="009557A1">
        <w:t>Waktu</w:t>
      </w:r>
      <w:r w:rsidRPr="009557A1">
        <w:rPr>
          <w:spacing w:val="-3"/>
        </w:rPr>
        <w:t xml:space="preserve"> </w:t>
      </w:r>
      <w:r w:rsidRPr="009557A1">
        <w:t>dan</w:t>
      </w:r>
      <w:r w:rsidRPr="009557A1">
        <w:rPr>
          <w:spacing w:val="-3"/>
        </w:rPr>
        <w:t xml:space="preserve"> </w:t>
      </w:r>
      <w:bookmarkEnd w:id="20"/>
      <w:r w:rsidRPr="009557A1">
        <w:t>Tempat</w:t>
      </w:r>
    </w:p>
    <w:p w14:paraId="25A60999" w14:textId="77777777" w:rsidR="005151E5" w:rsidRPr="009557A1" w:rsidRDefault="005151E5" w:rsidP="005151E5">
      <w:pPr>
        <w:pStyle w:val="BodyText"/>
        <w:spacing w:before="2" w:line="550" w:lineRule="atLeast"/>
        <w:ind w:left="968" w:right="959" w:firstLine="360"/>
        <w:jc w:val="both"/>
      </w:pPr>
      <w:r w:rsidRPr="009557A1">
        <w:t xml:space="preserve">Penelitian ini dilaksanakan di Laboratorium </w:t>
      </w:r>
      <w:r w:rsidRPr="009557A1">
        <w:rPr>
          <w:lang w:val="en-US"/>
        </w:rPr>
        <w:t>Budidaya Air Tawar SUPM, Lekabsiu, Kabupaten Tegal,</w:t>
      </w:r>
      <w:r w:rsidRPr="009557A1">
        <w:rPr>
          <w:spacing w:val="1"/>
          <w:lang w:val="en-US"/>
        </w:rPr>
        <w:t xml:space="preserve"> </w:t>
      </w:r>
      <w:bookmarkStart w:id="21" w:name="_Hlk149559374"/>
      <w:r w:rsidRPr="009557A1">
        <w:rPr>
          <w:spacing w:val="1"/>
          <w:lang w:val="en-US"/>
        </w:rPr>
        <w:t>Tanggal 20 November sampai 20 Desember 2023</w:t>
      </w:r>
    </w:p>
    <w:bookmarkEnd w:id="21"/>
    <w:p w14:paraId="6DCAF7F7" w14:textId="77777777" w:rsidR="005151E5" w:rsidRPr="009557A1" w:rsidRDefault="005151E5" w:rsidP="005151E5">
      <w:pPr>
        <w:spacing w:line="550" w:lineRule="atLeast"/>
        <w:jc w:val="both"/>
      </w:pPr>
    </w:p>
    <w:p w14:paraId="1E97A037" w14:textId="77777777" w:rsidR="005151E5" w:rsidRPr="009557A1" w:rsidRDefault="005151E5" w:rsidP="005151E5">
      <w:pPr>
        <w:pStyle w:val="Heading1"/>
        <w:numPr>
          <w:ilvl w:val="1"/>
          <w:numId w:val="8"/>
        </w:numPr>
        <w:tabs>
          <w:tab w:val="left" w:pos="1328"/>
        </w:tabs>
        <w:spacing w:before="103"/>
        <w:jc w:val="left"/>
      </w:pPr>
      <w:r w:rsidRPr="009557A1">
        <w:t>Hipotesis</w:t>
      </w:r>
    </w:p>
    <w:p w14:paraId="39EA1D98" w14:textId="77777777" w:rsidR="005151E5" w:rsidRPr="009557A1" w:rsidRDefault="005151E5" w:rsidP="005151E5">
      <w:pPr>
        <w:pStyle w:val="BodyText"/>
        <w:spacing w:before="9"/>
        <w:rPr>
          <w:b/>
          <w:sz w:val="23"/>
        </w:rPr>
      </w:pPr>
    </w:p>
    <w:p w14:paraId="657E3239" w14:textId="77777777" w:rsidR="005151E5" w:rsidRPr="009557A1" w:rsidRDefault="005151E5" w:rsidP="005151E5">
      <w:pPr>
        <w:spacing w:line="480" w:lineRule="auto"/>
        <w:ind w:left="993" w:right="798" w:firstLine="335"/>
        <w:jc w:val="both"/>
        <w:rPr>
          <w:position w:val="2"/>
          <w:sz w:val="24"/>
          <w:lang w:val="en-US"/>
        </w:rPr>
      </w:pPr>
      <w:r w:rsidRPr="009557A1">
        <w:rPr>
          <w:position w:val="2"/>
          <w:sz w:val="24"/>
          <w:lang w:val="en-US"/>
        </w:rPr>
        <w:t xml:space="preserve">Hipotesis yang diambil penelitian ini </w:t>
      </w:r>
      <w:proofErr w:type="gramStart"/>
      <w:r w:rsidRPr="009557A1">
        <w:rPr>
          <w:position w:val="2"/>
          <w:sz w:val="24"/>
          <w:lang w:val="en-US"/>
        </w:rPr>
        <w:t>adalah :</w:t>
      </w:r>
      <w:proofErr w:type="gramEnd"/>
      <w:r w:rsidRPr="009557A1">
        <w:rPr>
          <w:position w:val="2"/>
          <w:sz w:val="24"/>
          <w:lang w:val="en-US"/>
        </w:rPr>
        <w:t xml:space="preserve"> </w:t>
      </w:r>
      <w:r w:rsidRPr="009557A1">
        <w:rPr>
          <w:position w:val="2"/>
          <w:sz w:val="24"/>
        </w:rPr>
        <w:t>Penambahan</w:t>
      </w:r>
      <w:r w:rsidRPr="009557A1">
        <w:rPr>
          <w:spacing w:val="48"/>
          <w:position w:val="2"/>
          <w:sz w:val="24"/>
        </w:rPr>
        <w:t xml:space="preserve"> </w:t>
      </w:r>
      <w:r w:rsidRPr="009557A1">
        <w:rPr>
          <w:position w:val="2"/>
          <w:sz w:val="24"/>
        </w:rPr>
        <w:t>tepung</w:t>
      </w:r>
      <w:r w:rsidRPr="009557A1">
        <w:rPr>
          <w:spacing w:val="46"/>
          <w:position w:val="2"/>
          <w:sz w:val="24"/>
        </w:rPr>
        <w:t xml:space="preserve"> </w:t>
      </w:r>
      <w:r w:rsidRPr="009557A1">
        <w:rPr>
          <w:position w:val="2"/>
          <w:sz w:val="24"/>
          <w:lang w:val="en-US"/>
        </w:rPr>
        <w:t xml:space="preserve">tomat </w:t>
      </w:r>
      <w:r w:rsidRPr="009557A1">
        <w:rPr>
          <w:position w:val="2"/>
          <w:sz w:val="24"/>
        </w:rPr>
        <w:t>(</w:t>
      </w:r>
      <w:bookmarkStart w:id="22" w:name="_Hlk147399697"/>
      <w:r w:rsidRPr="009557A1">
        <w:rPr>
          <w:i/>
          <w:iCs/>
          <w:sz w:val="24"/>
          <w:lang w:val="en-ID"/>
        </w:rPr>
        <w:t>Solanum</w:t>
      </w:r>
      <w:r w:rsidRPr="009557A1">
        <w:rPr>
          <w:i/>
          <w:iCs/>
          <w:sz w:val="24"/>
        </w:rPr>
        <w:t xml:space="preserve"> </w:t>
      </w:r>
      <w:r w:rsidRPr="009557A1">
        <w:rPr>
          <w:i/>
          <w:iCs/>
          <w:sz w:val="24"/>
          <w:lang w:val="en-ID"/>
        </w:rPr>
        <w:t>lycopersicum</w:t>
      </w:r>
      <w:bookmarkEnd w:id="22"/>
      <w:r w:rsidRPr="009557A1">
        <w:rPr>
          <w:position w:val="2"/>
          <w:sz w:val="24"/>
        </w:rPr>
        <w:t>)</w:t>
      </w:r>
      <w:r w:rsidRPr="009557A1">
        <w:rPr>
          <w:position w:val="2"/>
          <w:sz w:val="24"/>
          <w:lang w:val="en-US"/>
        </w:rPr>
        <w:t xml:space="preserve"> dan tepung labu kuning (</w:t>
      </w:r>
      <w:bookmarkStart w:id="23" w:name="_Hlk147399715"/>
      <w:r w:rsidRPr="009557A1">
        <w:rPr>
          <w:i/>
          <w:iCs/>
          <w:position w:val="2"/>
          <w:sz w:val="24"/>
          <w:lang w:val="en-ID"/>
        </w:rPr>
        <w:t>Cucurbita moschata D.)</w:t>
      </w:r>
      <w:r w:rsidRPr="009557A1">
        <w:rPr>
          <w:position w:val="2"/>
          <w:sz w:val="24"/>
          <w:lang w:val="en-US"/>
        </w:rPr>
        <w:t xml:space="preserve"> </w:t>
      </w:r>
      <w:bookmarkEnd w:id="23"/>
      <w:r w:rsidRPr="009557A1">
        <w:rPr>
          <w:position w:val="2"/>
          <w:sz w:val="24"/>
        </w:rPr>
        <w:t>berpengaruh</w:t>
      </w:r>
      <w:r w:rsidRPr="009557A1">
        <w:rPr>
          <w:spacing w:val="48"/>
          <w:position w:val="2"/>
          <w:sz w:val="24"/>
        </w:rPr>
        <w:t xml:space="preserve"> </w:t>
      </w:r>
      <w:r w:rsidRPr="009557A1">
        <w:rPr>
          <w:position w:val="2"/>
          <w:sz w:val="24"/>
        </w:rPr>
        <w:t>terhadap</w:t>
      </w:r>
      <w:r w:rsidRPr="009557A1">
        <w:rPr>
          <w:position w:val="2"/>
          <w:sz w:val="24"/>
          <w:lang w:val="en-US"/>
        </w:rPr>
        <w:t xml:space="preserve"> </w:t>
      </w:r>
      <w:r w:rsidRPr="009557A1">
        <w:rPr>
          <w:sz w:val="24"/>
        </w:rPr>
        <w:t>pertumbuhan</w:t>
      </w:r>
      <w:r w:rsidRPr="009557A1">
        <w:rPr>
          <w:spacing w:val="1"/>
          <w:sz w:val="24"/>
        </w:rPr>
        <w:t xml:space="preserve"> </w:t>
      </w:r>
      <w:r w:rsidRPr="009557A1">
        <w:rPr>
          <w:sz w:val="24"/>
        </w:rPr>
        <w:t>dan</w:t>
      </w:r>
      <w:r w:rsidRPr="009557A1">
        <w:rPr>
          <w:spacing w:val="-1"/>
          <w:sz w:val="24"/>
        </w:rPr>
        <w:t xml:space="preserve"> </w:t>
      </w:r>
      <w:r w:rsidRPr="009557A1">
        <w:rPr>
          <w:sz w:val="24"/>
        </w:rPr>
        <w:t>peningkatan</w:t>
      </w:r>
      <w:r w:rsidRPr="009557A1">
        <w:rPr>
          <w:spacing w:val="2"/>
          <w:sz w:val="24"/>
        </w:rPr>
        <w:t xml:space="preserve"> </w:t>
      </w:r>
      <w:r w:rsidRPr="009557A1">
        <w:rPr>
          <w:sz w:val="24"/>
        </w:rPr>
        <w:t>warna ikan</w:t>
      </w:r>
      <w:r w:rsidRPr="009557A1">
        <w:rPr>
          <w:spacing w:val="2"/>
          <w:sz w:val="24"/>
        </w:rPr>
        <w:t xml:space="preserve"> </w:t>
      </w:r>
      <w:r w:rsidRPr="009557A1">
        <w:rPr>
          <w:sz w:val="24"/>
        </w:rPr>
        <w:t>koi</w:t>
      </w:r>
      <w:r w:rsidRPr="009557A1">
        <w:rPr>
          <w:spacing w:val="-3"/>
          <w:sz w:val="24"/>
        </w:rPr>
        <w:t xml:space="preserve"> </w:t>
      </w:r>
      <w:r w:rsidRPr="009557A1">
        <w:rPr>
          <w:sz w:val="24"/>
        </w:rPr>
        <w:t>(</w:t>
      </w:r>
      <w:r w:rsidRPr="009557A1">
        <w:rPr>
          <w:i/>
          <w:sz w:val="24"/>
        </w:rPr>
        <w:t>Cyprinus carpio</w:t>
      </w:r>
      <w:r w:rsidRPr="009557A1">
        <w:rPr>
          <w:sz w:val="24"/>
        </w:rPr>
        <w:t>).</w:t>
      </w:r>
    </w:p>
    <w:p w14:paraId="3559A507" w14:textId="77777777" w:rsidR="005151E5" w:rsidRPr="009557A1" w:rsidRDefault="005151E5" w:rsidP="005151E5">
      <w:pPr>
        <w:spacing w:line="550" w:lineRule="atLeast"/>
        <w:jc w:val="both"/>
        <w:sectPr w:rsidR="005151E5" w:rsidRPr="009557A1" w:rsidSect="00EE0EA8">
          <w:pgSz w:w="11910" w:h="16840"/>
          <w:pgMar w:top="1580" w:right="740" w:bottom="1560" w:left="1300" w:header="0" w:footer="1366" w:gutter="0"/>
          <w:cols w:space="720"/>
        </w:sectPr>
      </w:pPr>
    </w:p>
    <w:p w14:paraId="4B1CBBBC" w14:textId="77777777" w:rsidR="005151E5" w:rsidRPr="009557A1" w:rsidRDefault="005151E5" w:rsidP="005151E5">
      <w:pPr>
        <w:pStyle w:val="Heading1"/>
        <w:spacing w:before="103"/>
        <w:ind w:right="1014"/>
      </w:pPr>
      <w:bookmarkStart w:id="24" w:name="_TOC_250018"/>
      <w:bookmarkEnd w:id="24"/>
      <w:r w:rsidRPr="009557A1">
        <w:lastRenderedPageBreak/>
        <w:t>BAB</w:t>
      </w:r>
      <w:r w:rsidRPr="009557A1">
        <w:rPr>
          <w:spacing w:val="-1"/>
        </w:rPr>
        <w:t xml:space="preserve"> </w:t>
      </w:r>
      <w:r w:rsidRPr="009557A1">
        <w:t>II</w:t>
      </w:r>
    </w:p>
    <w:p w14:paraId="285AEBFF" w14:textId="77777777" w:rsidR="005151E5" w:rsidRPr="009557A1" w:rsidRDefault="005151E5" w:rsidP="005151E5">
      <w:pPr>
        <w:pStyle w:val="BodyText"/>
        <w:rPr>
          <w:b/>
          <w:sz w:val="26"/>
        </w:rPr>
      </w:pPr>
    </w:p>
    <w:p w14:paraId="431C612A" w14:textId="77777777" w:rsidR="005151E5" w:rsidRPr="009557A1" w:rsidRDefault="005151E5" w:rsidP="005151E5">
      <w:pPr>
        <w:pStyle w:val="BodyText"/>
        <w:spacing w:before="9"/>
        <w:rPr>
          <w:b/>
          <w:sz w:val="35"/>
        </w:rPr>
      </w:pPr>
    </w:p>
    <w:p w14:paraId="32C865B2" w14:textId="77777777" w:rsidR="005151E5" w:rsidRPr="009557A1" w:rsidRDefault="005151E5" w:rsidP="005151E5">
      <w:pPr>
        <w:ind w:left="1020" w:right="1016"/>
        <w:jc w:val="center"/>
        <w:rPr>
          <w:b/>
          <w:sz w:val="24"/>
        </w:rPr>
      </w:pPr>
      <w:r w:rsidRPr="009557A1">
        <w:rPr>
          <w:b/>
          <w:sz w:val="24"/>
        </w:rPr>
        <w:t>TINJAUAN</w:t>
      </w:r>
      <w:r w:rsidRPr="009557A1">
        <w:rPr>
          <w:b/>
          <w:spacing w:val="-5"/>
          <w:sz w:val="24"/>
        </w:rPr>
        <w:t xml:space="preserve"> </w:t>
      </w:r>
      <w:r w:rsidRPr="009557A1">
        <w:rPr>
          <w:b/>
          <w:sz w:val="24"/>
        </w:rPr>
        <w:t>PUSTAKA</w:t>
      </w:r>
    </w:p>
    <w:p w14:paraId="4CF2248C" w14:textId="77777777" w:rsidR="005151E5" w:rsidRPr="009557A1" w:rsidRDefault="005151E5" w:rsidP="005151E5">
      <w:pPr>
        <w:pStyle w:val="BodyText"/>
        <w:rPr>
          <w:b/>
          <w:sz w:val="26"/>
        </w:rPr>
      </w:pPr>
    </w:p>
    <w:p w14:paraId="0070E242" w14:textId="77777777" w:rsidR="005151E5" w:rsidRPr="009557A1" w:rsidRDefault="005151E5" w:rsidP="005151E5">
      <w:pPr>
        <w:pStyle w:val="BodyText"/>
        <w:rPr>
          <w:b/>
          <w:sz w:val="36"/>
        </w:rPr>
      </w:pPr>
    </w:p>
    <w:p w14:paraId="05A4B7D3" w14:textId="77777777" w:rsidR="005151E5" w:rsidRPr="009557A1" w:rsidRDefault="005151E5" w:rsidP="005151E5">
      <w:pPr>
        <w:pStyle w:val="Heading1"/>
        <w:numPr>
          <w:ilvl w:val="1"/>
          <w:numId w:val="6"/>
        </w:numPr>
        <w:tabs>
          <w:tab w:val="left" w:pos="1328"/>
        </w:tabs>
        <w:jc w:val="left"/>
      </w:pPr>
      <w:bookmarkStart w:id="25" w:name="_TOC_250017"/>
      <w:r w:rsidRPr="009557A1">
        <w:t>Klasifikasi</w:t>
      </w:r>
      <w:r w:rsidRPr="009557A1">
        <w:rPr>
          <w:spacing w:val="-4"/>
        </w:rPr>
        <w:t xml:space="preserve"> </w:t>
      </w:r>
      <w:r w:rsidRPr="009557A1">
        <w:t>dan</w:t>
      </w:r>
      <w:r w:rsidRPr="009557A1">
        <w:rPr>
          <w:spacing w:val="-1"/>
        </w:rPr>
        <w:t xml:space="preserve"> </w:t>
      </w:r>
      <w:r w:rsidRPr="009557A1">
        <w:t>Morfologi</w:t>
      </w:r>
      <w:r w:rsidRPr="009557A1">
        <w:rPr>
          <w:spacing w:val="-3"/>
        </w:rPr>
        <w:t xml:space="preserve"> </w:t>
      </w:r>
      <w:r w:rsidRPr="009557A1">
        <w:t>Ikan</w:t>
      </w:r>
      <w:r w:rsidRPr="009557A1">
        <w:rPr>
          <w:spacing w:val="-1"/>
        </w:rPr>
        <w:t xml:space="preserve"> </w:t>
      </w:r>
      <w:bookmarkEnd w:id="25"/>
      <w:r w:rsidRPr="009557A1">
        <w:t>Koi</w:t>
      </w:r>
    </w:p>
    <w:p w14:paraId="1B2CD5D3" w14:textId="77777777" w:rsidR="005151E5" w:rsidRPr="009557A1" w:rsidRDefault="005151E5" w:rsidP="005151E5">
      <w:pPr>
        <w:pStyle w:val="BodyText"/>
        <w:spacing w:before="9"/>
        <w:rPr>
          <w:b/>
          <w:sz w:val="37"/>
        </w:rPr>
      </w:pPr>
    </w:p>
    <w:p w14:paraId="2213B928" w14:textId="77777777" w:rsidR="005151E5" w:rsidRPr="009557A1" w:rsidRDefault="005151E5" w:rsidP="005151E5">
      <w:pPr>
        <w:pStyle w:val="ListParagraph"/>
        <w:numPr>
          <w:ilvl w:val="2"/>
          <w:numId w:val="6"/>
        </w:numPr>
        <w:tabs>
          <w:tab w:val="left" w:pos="1508"/>
        </w:tabs>
        <w:rPr>
          <w:b/>
          <w:sz w:val="24"/>
        </w:rPr>
      </w:pPr>
      <w:r w:rsidRPr="009557A1">
        <w:rPr>
          <w:b/>
          <w:sz w:val="24"/>
        </w:rPr>
        <w:t>Klasifikasi</w:t>
      </w:r>
      <w:r w:rsidRPr="009557A1">
        <w:rPr>
          <w:b/>
          <w:spacing w:val="-4"/>
          <w:sz w:val="24"/>
        </w:rPr>
        <w:t xml:space="preserve"> </w:t>
      </w:r>
      <w:r w:rsidRPr="009557A1">
        <w:rPr>
          <w:b/>
          <w:sz w:val="24"/>
        </w:rPr>
        <w:t>Ikan</w:t>
      </w:r>
      <w:r w:rsidRPr="009557A1">
        <w:rPr>
          <w:b/>
          <w:spacing w:val="-3"/>
          <w:sz w:val="24"/>
        </w:rPr>
        <w:t xml:space="preserve"> </w:t>
      </w:r>
      <w:r w:rsidRPr="009557A1">
        <w:rPr>
          <w:b/>
          <w:sz w:val="24"/>
        </w:rPr>
        <w:t>Koi</w:t>
      </w:r>
    </w:p>
    <w:p w14:paraId="69B3023E" w14:textId="77777777" w:rsidR="005151E5" w:rsidRPr="009557A1" w:rsidRDefault="00F2471D" w:rsidP="005151E5">
      <w:pPr>
        <w:pStyle w:val="BodyText"/>
        <w:rPr>
          <w:b/>
          <w:sz w:val="20"/>
        </w:rPr>
      </w:pPr>
      <w:r>
        <w:rPr>
          <w:b/>
          <w:noProof/>
          <w:sz w:val="20"/>
          <w:lang w:val="id-ID" w:eastAsia="id-ID"/>
        </w:rPr>
        <w:drawing>
          <wp:anchor distT="0" distB="0" distL="114300" distR="114300" simplePos="0" relativeHeight="251703296" behindDoc="0" locked="0" layoutInCell="1" allowOverlap="1" wp14:anchorId="04E2FD3A" wp14:editId="6EA065FA">
            <wp:simplePos x="0" y="0"/>
            <wp:positionH relativeFrom="margin">
              <wp:align>center</wp:align>
            </wp:positionH>
            <wp:positionV relativeFrom="paragraph">
              <wp:posOffset>74987</wp:posOffset>
            </wp:positionV>
            <wp:extent cx="3174401" cy="2472574"/>
            <wp:effectExtent l="0" t="0" r="6985" b="4445"/>
            <wp:wrapNone/>
            <wp:docPr id="784208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208953" name="Picture 784208953"/>
                    <pic:cNvPicPr/>
                  </pic:nvPicPr>
                  <pic:blipFill rotWithShape="1">
                    <a:blip r:embed="rId16" cstate="print">
                      <a:extLst>
                        <a:ext uri="{28A0092B-C50C-407E-A947-70E740481C1C}">
                          <a14:useLocalDpi xmlns:a14="http://schemas.microsoft.com/office/drawing/2010/main" val="0"/>
                        </a:ext>
                      </a:extLst>
                    </a:blip>
                    <a:srcRect l="10134" t="16145" r="9307" b="30531"/>
                    <a:stretch/>
                  </pic:blipFill>
                  <pic:spPr bwMode="auto">
                    <a:xfrm>
                      <a:off x="0" y="0"/>
                      <a:ext cx="3174401" cy="24725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69EA64" w14:textId="77777777" w:rsidR="00F2471D" w:rsidRDefault="00F2471D" w:rsidP="00745674">
      <w:pPr>
        <w:pStyle w:val="BodyText"/>
        <w:rPr>
          <w:b/>
          <w:sz w:val="20"/>
        </w:rPr>
      </w:pPr>
    </w:p>
    <w:p w14:paraId="6151C2A9" w14:textId="77777777" w:rsidR="00F2471D" w:rsidRDefault="00F2471D" w:rsidP="00745674">
      <w:pPr>
        <w:pStyle w:val="BodyText"/>
        <w:rPr>
          <w:b/>
          <w:sz w:val="20"/>
        </w:rPr>
      </w:pPr>
    </w:p>
    <w:p w14:paraId="18A5C06A" w14:textId="77777777" w:rsidR="00F2471D" w:rsidRDefault="00F2471D" w:rsidP="00745674">
      <w:pPr>
        <w:pStyle w:val="BodyText"/>
        <w:rPr>
          <w:b/>
          <w:sz w:val="20"/>
        </w:rPr>
      </w:pPr>
    </w:p>
    <w:p w14:paraId="29D34F04" w14:textId="77777777" w:rsidR="00F2471D" w:rsidRDefault="00F2471D" w:rsidP="00745674">
      <w:pPr>
        <w:pStyle w:val="BodyText"/>
        <w:rPr>
          <w:b/>
          <w:sz w:val="20"/>
        </w:rPr>
      </w:pPr>
    </w:p>
    <w:p w14:paraId="2A8B223F" w14:textId="77777777" w:rsidR="00F2471D" w:rsidRDefault="00F2471D" w:rsidP="00745674">
      <w:pPr>
        <w:pStyle w:val="BodyText"/>
        <w:rPr>
          <w:b/>
          <w:sz w:val="20"/>
        </w:rPr>
      </w:pPr>
    </w:p>
    <w:p w14:paraId="36ADA3E7" w14:textId="77777777" w:rsidR="00F2471D" w:rsidRDefault="00F2471D" w:rsidP="00745674">
      <w:pPr>
        <w:pStyle w:val="BodyText"/>
        <w:rPr>
          <w:b/>
          <w:sz w:val="20"/>
        </w:rPr>
      </w:pPr>
    </w:p>
    <w:p w14:paraId="3E75A6AA" w14:textId="77777777" w:rsidR="00F2471D" w:rsidRDefault="00F2471D" w:rsidP="00745674">
      <w:pPr>
        <w:pStyle w:val="BodyText"/>
        <w:rPr>
          <w:b/>
          <w:sz w:val="20"/>
        </w:rPr>
      </w:pPr>
    </w:p>
    <w:p w14:paraId="4287A81E" w14:textId="77777777" w:rsidR="00F2471D" w:rsidRDefault="00F2471D" w:rsidP="00745674">
      <w:pPr>
        <w:pStyle w:val="BodyText"/>
        <w:rPr>
          <w:b/>
          <w:sz w:val="20"/>
        </w:rPr>
      </w:pPr>
    </w:p>
    <w:p w14:paraId="69495100" w14:textId="77777777" w:rsidR="00F2471D" w:rsidRDefault="00F2471D" w:rsidP="00745674">
      <w:pPr>
        <w:pStyle w:val="BodyText"/>
        <w:rPr>
          <w:b/>
          <w:sz w:val="20"/>
        </w:rPr>
      </w:pPr>
    </w:p>
    <w:p w14:paraId="3CB55F7E" w14:textId="77777777" w:rsidR="00F2471D" w:rsidRDefault="00F2471D" w:rsidP="00745674">
      <w:pPr>
        <w:pStyle w:val="BodyText"/>
        <w:rPr>
          <w:b/>
          <w:sz w:val="20"/>
        </w:rPr>
      </w:pPr>
    </w:p>
    <w:p w14:paraId="151D2D3B" w14:textId="77777777" w:rsidR="00F2471D" w:rsidRDefault="00F2471D" w:rsidP="00745674">
      <w:pPr>
        <w:pStyle w:val="BodyText"/>
        <w:rPr>
          <w:b/>
          <w:sz w:val="20"/>
        </w:rPr>
      </w:pPr>
    </w:p>
    <w:p w14:paraId="1B5CFCB7" w14:textId="77777777" w:rsidR="00F2471D" w:rsidRDefault="00F2471D" w:rsidP="00745674">
      <w:pPr>
        <w:pStyle w:val="BodyText"/>
        <w:rPr>
          <w:b/>
          <w:sz w:val="20"/>
        </w:rPr>
      </w:pPr>
    </w:p>
    <w:p w14:paraId="5957A882" w14:textId="77777777" w:rsidR="00F2471D" w:rsidRDefault="00F2471D" w:rsidP="00745674">
      <w:pPr>
        <w:pStyle w:val="BodyText"/>
        <w:rPr>
          <w:b/>
          <w:sz w:val="20"/>
        </w:rPr>
      </w:pPr>
    </w:p>
    <w:p w14:paraId="12E86DA1" w14:textId="77777777" w:rsidR="00F2471D" w:rsidRDefault="00F2471D" w:rsidP="00745674">
      <w:pPr>
        <w:pStyle w:val="BodyText"/>
        <w:rPr>
          <w:b/>
          <w:sz w:val="20"/>
        </w:rPr>
      </w:pPr>
    </w:p>
    <w:p w14:paraId="79C26A43" w14:textId="77777777" w:rsidR="00F2471D" w:rsidRDefault="00F2471D" w:rsidP="00745674">
      <w:pPr>
        <w:pStyle w:val="BodyText"/>
        <w:rPr>
          <w:b/>
          <w:sz w:val="20"/>
        </w:rPr>
      </w:pPr>
    </w:p>
    <w:p w14:paraId="3273960F" w14:textId="77777777" w:rsidR="00F2471D" w:rsidRPr="00745674" w:rsidRDefault="00F2471D" w:rsidP="00745674">
      <w:pPr>
        <w:pStyle w:val="BodyText"/>
        <w:rPr>
          <w:b/>
          <w:sz w:val="20"/>
        </w:rPr>
      </w:pPr>
    </w:p>
    <w:p w14:paraId="175091E5" w14:textId="77777777" w:rsidR="005151E5" w:rsidRPr="009557A1" w:rsidRDefault="005151E5" w:rsidP="005151E5">
      <w:pPr>
        <w:pStyle w:val="BodyText"/>
        <w:spacing w:line="254" w:lineRule="exact"/>
        <w:ind w:left="1020" w:right="1014"/>
        <w:jc w:val="center"/>
      </w:pPr>
    </w:p>
    <w:p w14:paraId="08F9CCDF" w14:textId="77777777" w:rsidR="005151E5" w:rsidRPr="009557A1" w:rsidRDefault="005151E5" w:rsidP="005151E5">
      <w:pPr>
        <w:pStyle w:val="BodyText"/>
        <w:spacing w:line="254" w:lineRule="exact"/>
        <w:ind w:left="1020" w:right="1014"/>
        <w:jc w:val="center"/>
      </w:pPr>
      <w:r w:rsidRPr="009557A1">
        <w:t>Gambar</w:t>
      </w:r>
      <w:r w:rsidRPr="009557A1">
        <w:rPr>
          <w:spacing w:val="-4"/>
        </w:rPr>
        <w:t xml:space="preserve"> </w:t>
      </w:r>
      <w:r w:rsidRPr="009557A1">
        <w:rPr>
          <w:lang w:val="en-US"/>
        </w:rPr>
        <w:t>2</w:t>
      </w:r>
      <w:r w:rsidRPr="009557A1">
        <w:t>.</w:t>
      </w:r>
      <w:r w:rsidRPr="009557A1">
        <w:rPr>
          <w:spacing w:val="-2"/>
        </w:rPr>
        <w:t xml:space="preserve"> </w:t>
      </w:r>
      <w:r w:rsidRPr="009557A1">
        <w:t>Klasifikasi</w:t>
      </w:r>
      <w:r w:rsidRPr="009557A1">
        <w:rPr>
          <w:spacing w:val="1"/>
        </w:rPr>
        <w:t xml:space="preserve"> </w:t>
      </w:r>
      <w:r w:rsidRPr="009557A1">
        <w:t>Ikan</w:t>
      </w:r>
      <w:r w:rsidRPr="009557A1">
        <w:rPr>
          <w:spacing w:val="-2"/>
        </w:rPr>
        <w:t xml:space="preserve"> </w:t>
      </w:r>
      <w:r w:rsidRPr="009557A1">
        <w:t>Koi</w:t>
      </w:r>
    </w:p>
    <w:p w14:paraId="72352FD8" w14:textId="03753687" w:rsidR="005151E5" w:rsidRPr="009557A1" w:rsidRDefault="00745674" w:rsidP="00D92DE1">
      <w:pPr>
        <w:pStyle w:val="BodyText"/>
        <w:tabs>
          <w:tab w:val="left" w:pos="2105"/>
        </w:tabs>
        <w:spacing w:line="480" w:lineRule="auto"/>
        <w:ind w:left="720" w:right="926" w:firstLine="273"/>
        <w:jc w:val="center"/>
      </w:pPr>
      <w:r>
        <w:t xml:space="preserve">(Sumber : </w:t>
      </w:r>
      <w:r w:rsidR="0073413A">
        <w:rPr>
          <w:lang w:val="en-US"/>
        </w:rPr>
        <w:t xml:space="preserve">dokumentasi </w:t>
      </w:r>
      <w:r w:rsidR="00212D0C">
        <w:rPr>
          <w:lang w:val="en-US"/>
        </w:rPr>
        <w:t>pribadi 2023</w:t>
      </w:r>
      <w:r w:rsidR="00D92DE1">
        <w:t>)</w:t>
      </w:r>
    </w:p>
    <w:p w14:paraId="7D797171" w14:textId="77777777" w:rsidR="005151E5" w:rsidRPr="009557A1" w:rsidRDefault="005151E5" w:rsidP="00D92DE1">
      <w:pPr>
        <w:pStyle w:val="BodyText"/>
        <w:tabs>
          <w:tab w:val="left" w:pos="2407"/>
        </w:tabs>
        <w:spacing w:line="480" w:lineRule="auto"/>
        <w:ind w:left="968" w:right="926" w:firstLine="720"/>
      </w:pPr>
      <w:r w:rsidRPr="009557A1">
        <w:t>Menurut Najib (2018), klasifikasi ikan Koi dapat diuraikan sebagai berikut:</w:t>
      </w:r>
      <w:r w:rsidRPr="009557A1">
        <w:rPr>
          <w:spacing w:val="-57"/>
        </w:rPr>
        <w:t xml:space="preserve"> </w:t>
      </w:r>
      <w:bookmarkStart w:id="26" w:name="_Hlk148176305"/>
      <w:r w:rsidRPr="009557A1">
        <w:t>Kingdom</w:t>
      </w:r>
      <w:r w:rsidRPr="009557A1">
        <w:tab/>
        <w:t>:</w:t>
      </w:r>
      <w:r w:rsidRPr="009557A1">
        <w:rPr>
          <w:spacing w:val="-3"/>
        </w:rPr>
        <w:t xml:space="preserve"> </w:t>
      </w:r>
      <w:r w:rsidRPr="003A51EB">
        <w:rPr>
          <w:i/>
        </w:rPr>
        <w:t>Animalia</w:t>
      </w:r>
    </w:p>
    <w:p w14:paraId="3702058C" w14:textId="77777777" w:rsidR="005151E5" w:rsidRPr="009557A1" w:rsidRDefault="005151E5" w:rsidP="00D92DE1">
      <w:pPr>
        <w:pStyle w:val="BodyText"/>
        <w:tabs>
          <w:tab w:val="left" w:pos="2407"/>
        </w:tabs>
        <w:spacing w:line="480" w:lineRule="auto"/>
        <w:ind w:left="968"/>
        <w:jc w:val="both"/>
      </w:pPr>
      <w:r w:rsidRPr="009557A1">
        <w:t>Filum</w:t>
      </w:r>
      <w:r w:rsidRPr="009557A1">
        <w:tab/>
        <w:t>:</w:t>
      </w:r>
      <w:r w:rsidRPr="009557A1">
        <w:rPr>
          <w:spacing w:val="-4"/>
        </w:rPr>
        <w:t xml:space="preserve"> </w:t>
      </w:r>
      <w:r w:rsidRPr="003A51EB">
        <w:rPr>
          <w:i/>
        </w:rPr>
        <w:t>Chordata</w:t>
      </w:r>
    </w:p>
    <w:p w14:paraId="639B8B52" w14:textId="77777777" w:rsidR="005151E5" w:rsidRPr="003A51EB" w:rsidRDefault="005151E5" w:rsidP="00D92DE1">
      <w:pPr>
        <w:pStyle w:val="BodyText"/>
        <w:tabs>
          <w:tab w:val="left" w:pos="2407"/>
        </w:tabs>
        <w:spacing w:line="480" w:lineRule="auto"/>
        <w:ind w:left="968" w:right="5932"/>
        <w:rPr>
          <w:i/>
        </w:rPr>
      </w:pPr>
      <w:r w:rsidRPr="009557A1">
        <w:t>Kelas</w:t>
      </w:r>
      <w:r w:rsidRPr="009557A1">
        <w:tab/>
        <w:t xml:space="preserve">: </w:t>
      </w:r>
      <w:r w:rsidRPr="003A51EB">
        <w:rPr>
          <w:i/>
        </w:rPr>
        <w:t>Esteichthyes</w:t>
      </w:r>
      <w:r w:rsidRPr="003A51EB">
        <w:rPr>
          <w:i/>
          <w:spacing w:val="1"/>
        </w:rPr>
        <w:t xml:space="preserve"> </w:t>
      </w:r>
      <w:r w:rsidRPr="009557A1">
        <w:t>Sub-kelas</w:t>
      </w:r>
      <w:r w:rsidRPr="009557A1">
        <w:tab/>
        <w:t xml:space="preserve">: </w:t>
      </w:r>
      <w:r w:rsidRPr="003A51EB">
        <w:rPr>
          <w:i/>
        </w:rPr>
        <w:t>Actinopterygii</w:t>
      </w:r>
      <w:r w:rsidRPr="003A51EB">
        <w:rPr>
          <w:i/>
          <w:spacing w:val="-57"/>
        </w:rPr>
        <w:t xml:space="preserve"> </w:t>
      </w:r>
      <w:r w:rsidRPr="009557A1">
        <w:t>Ordo</w:t>
      </w:r>
      <w:r w:rsidRPr="009557A1">
        <w:tab/>
        <w:t>:</w:t>
      </w:r>
      <w:r w:rsidRPr="009557A1">
        <w:rPr>
          <w:spacing w:val="-3"/>
        </w:rPr>
        <w:t xml:space="preserve"> </w:t>
      </w:r>
      <w:r w:rsidRPr="003A51EB">
        <w:rPr>
          <w:i/>
        </w:rPr>
        <w:t>Ostariophysi</w:t>
      </w:r>
    </w:p>
    <w:p w14:paraId="613CC338" w14:textId="77777777" w:rsidR="005151E5" w:rsidRPr="009557A1" w:rsidRDefault="005151E5" w:rsidP="00D92DE1">
      <w:pPr>
        <w:pStyle w:val="BodyText"/>
        <w:tabs>
          <w:tab w:val="left" w:pos="2407"/>
        </w:tabs>
        <w:spacing w:line="480" w:lineRule="auto"/>
        <w:ind w:left="968" w:right="6267"/>
        <w:jc w:val="both"/>
      </w:pPr>
      <w:r w:rsidRPr="009557A1">
        <w:t>Familia</w:t>
      </w:r>
      <w:r w:rsidRPr="009557A1">
        <w:tab/>
      </w:r>
      <w:r w:rsidRPr="009557A1">
        <w:rPr>
          <w:spacing w:val="-1"/>
        </w:rPr>
        <w:t xml:space="preserve">: </w:t>
      </w:r>
      <w:r w:rsidRPr="003A51EB">
        <w:rPr>
          <w:i/>
          <w:spacing w:val="-1"/>
        </w:rPr>
        <w:t>Cyprinidae</w:t>
      </w:r>
      <w:r w:rsidRPr="009557A1">
        <w:rPr>
          <w:spacing w:val="-57"/>
        </w:rPr>
        <w:t xml:space="preserve"> </w:t>
      </w:r>
      <w:r w:rsidRPr="009557A1">
        <w:t>Sub-family</w:t>
      </w:r>
      <w:r w:rsidRPr="009557A1">
        <w:rPr>
          <w:spacing w:val="1"/>
        </w:rPr>
        <w:t xml:space="preserve"> </w:t>
      </w:r>
      <w:r w:rsidRPr="009557A1">
        <w:t xml:space="preserve">: </w:t>
      </w:r>
      <w:r w:rsidRPr="003A51EB">
        <w:rPr>
          <w:i/>
        </w:rPr>
        <w:t>Cyprinida</w:t>
      </w:r>
      <w:r w:rsidRPr="009557A1">
        <w:t>e</w:t>
      </w:r>
      <w:r w:rsidRPr="009557A1">
        <w:rPr>
          <w:spacing w:val="1"/>
        </w:rPr>
        <w:t xml:space="preserve"> </w:t>
      </w:r>
      <w:r w:rsidRPr="009557A1">
        <w:t>Genus</w:t>
      </w:r>
      <w:r w:rsidRPr="009557A1">
        <w:tab/>
        <w:t>:</w:t>
      </w:r>
      <w:r w:rsidRPr="009557A1">
        <w:rPr>
          <w:spacing w:val="-3"/>
        </w:rPr>
        <w:t xml:space="preserve"> </w:t>
      </w:r>
      <w:r w:rsidRPr="003A51EB">
        <w:rPr>
          <w:i/>
        </w:rPr>
        <w:t>Cyprinus</w:t>
      </w:r>
    </w:p>
    <w:p w14:paraId="4F4608B9" w14:textId="7A953786" w:rsidR="00D92DE1" w:rsidRPr="009557A1" w:rsidRDefault="005151E5" w:rsidP="00F42733">
      <w:pPr>
        <w:tabs>
          <w:tab w:val="left" w:pos="2407"/>
        </w:tabs>
        <w:spacing w:line="480" w:lineRule="auto"/>
        <w:ind w:left="968"/>
        <w:jc w:val="both"/>
        <w:rPr>
          <w:i/>
          <w:sz w:val="24"/>
        </w:rPr>
      </w:pPr>
      <w:r w:rsidRPr="009557A1">
        <w:rPr>
          <w:sz w:val="24"/>
        </w:rPr>
        <w:t>Species</w:t>
      </w:r>
      <w:r w:rsidRPr="009557A1">
        <w:rPr>
          <w:sz w:val="24"/>
        </w:rPr>
        <w:tab/>
        <w:t>:</w:t>
      </w:r>
      <w:r w:rsidRPr="009557A1">
        <w:rPr>
          <w:spacing w:val="-3"/>
          <w:sz w:val="24"/>
        </w:rPr>
        <w:t xml:space="preserve"> </w:t>
      </w:r>
      <w:r w:rsidRPr="009557A1">
        <w:rPr>
          <w:i/>
          <w:sz w:val="24"/>
        </w:rPr>
        <w:t>Cyprinus</w:t>
      </w:r>
      <w:r w:rsidRPr="009557A1">
        <w:rPr>
          <w:i/>
          <w:spacing w:val="-1"/>
          <w:sz w:val="24"/>
        </w:rPr>
        <w:t xml:space="preserve"> </w:t>
      </w:r>
      <w:r w:rsidRPr="009557A1">
        <w:rPr>
          <w:i/>
          <w:sz w:val="24"/>
        </w:rPr>
        <w:t>carpio</w:t>
      </w:r>
      <w:bookmarkEnd w:id="26"/>
    </w:p>
    <w:p w14:paraId="4CC978F3" w14:textId="77777777" w:rsidR="005151E5" w:rsidRPr="009557A1" w:rsidRDefault="005151E5" w:rsidP="005151E5">
      <w:pPr>
        <w:pStyle w:val="Heading1"/>
        <w:numPr>
          <w:ilvl w:val="2"/>
          <w:numId w:val="6"/>
        </w:numPr>
        <w:tabs>
          <w:tab w:val="left" w:pos="1508"/>
        </w:tabs>
        <w:jc w:val="left"/>
      </w:pPr>
      <w:r w:rsidRPr="009557A1">
        <w:lastRenderedPageBreak/>
        <w:t>Morfologi</w:t>
      </w:r>
      <w:r w:rsidRPr="009557A1">
        <w:rPr>
          <w:spacing w:val="-3"/>
        </w:rPr>
        <w:t xml:space="preserve"> </w:t>
      </w:r>
      <w:r w:rsidRPr="009557A1">
        <w:t>Ikan</w:t>
      </w:r>
      <w:r w:rsidRPr="009557A1">
        <w:rPr>
          <w:spacing w:val="-3"/>
        </w:rPr>
        <w:t xml:space="preserve"> </w:t>
      </w:r>
      <w:r w:rsidRPr="009557A1">
        <w:t>Koi</w:t>
      </w:r>
    </w:p>
    <w:p w14:paraId="6831D0A6" w14:textId="77777777" w:rsidR="005151E5" w:rsidRPr="009557A1" w:rsidRDefault="005151E5" w:rsidP="005151E5">
      <w:pPr>
        <w:rPr>
          <w:b/>
          <w:sz w:val="9"/>
        </w:rPr>
      </w:pPr>
    </w:p>
    <w:p w14:paraId="5A1E705B" w14:textId="77777777" w:rsidR="005151E5" w:rsidRPr="009557A1" w:rsidRDefault="005151E5" w:rsidP="005151E5">
      <w:pPr>
        <w:pStyle w:val="BodyText"/>
        <w:ind w:left="3219"/>
        <w:rPr>
          <w:sz w:val="20"/>
        </w:rPr>
      </w:pPr>
      <w:r w:rsidRPr="009557A1">
        <w:rPr>
          <w:noProof/>
          <w:sz w:val="20"/>
          <w:lang w:val="id-ID" w:eastAsia="id-ID"/>
        </w:rPr>
        <w:drawing>
          <wp:anchor distT="0" distB="0" distL="114300" distR="114300" simplePos="0" relativeHeight="251668480" behindDoc="0" locked="0" layoutInCell="1" allowOverlap="1" wp14:anchorId="4CF1A355" wp14:editId="6D13D3EF">
            <wp:simplePos x="0" y="0"/>
            <wp:positionH relativeFrom="column">
              <wp:posOffset>1624330</wp:posOffset>
            </wp:positionH>
            <wp:positionV relativeFrom="paragraph">
              <wp:posOffset>107950</wp:posOffset>
            </wp:positionV>
            <wp:extent cx="2931261" cy="1953491"/>
            <wp:effectExtent l="0" t="0" r="2540" b="8890"/>
            <wp:wrapNone/>
            <wp:docPr id="13"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8.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31261" cy="1953491"/>
                    </a:xfrm>
                    <a:prstGeom prst="rect">
                      <a:avLst/>
                    </a:prstGeom>
                  </pic:spPr>
                </pic:pic>
              </a:graphicData>
            </a:graphic>
            <wp14:sizeRelH relativeFrom="page">
              <wp14:pctWidth>0</wp14:pctWidth>
            </wp14:sizeRelH>
            <wp14:sizeRelV relativeFrom="page">
              <wp14:pctHeight>0</wp14:pctHeight>
            </wp14:sizeRelV>
          </wp:anchor>
        </w:drawing>
      </w:r>
    </w:p>
    <w:p w14:paraId="5CC93D28" w14:textId="77777777" w:rsidR="005151E5" w:rsidRPr="009557A1" w:rsidRDefault="005151E5" w:rsidP="005151E5">
      <w:pPr>
        <w:pStyle w:val="BodyText"/>
        <w:spacing w:line="275" w:lineRule="exact"/>
        <w:ind w:left="1020" w:right="1017"/>
        <w:jc w:val="center"/>
      </w:pPr>
    </w:p>
    <w:p w14:paraId="2F3C092A" w14:textId="77777777" w:rsidR="005151E5" w:rsidRPr="009557A1" w:rsidRDefault="005151E5" w:rsidP="005151E5">
      <w:pPr>
        <w:pStyle w:val="BodyText"/>
        <w:spacing w:line="275" w:lineRule="exact"/>
        <w:ind w:left="1020" w:right="1017"/>
        <w:jc w:val="center"/>
      </w:pPr>
    </w:p>
    <w:p w14:paraId="2D385DBC" w14:textId="77777777" w:rsidR="005151E5" w:rsidRPr="009557A1" w:rsidRDefault="005151E5" w:rsidP="005151E5">
      <w:pPr>
        <w:pStyle w:val="BodyText"/>
        <w:spacing w:line="275" w:lineRule="exact"/>
        <w:ind w:left="1020" w:right="1017"/>
        <w:jc w:val="center"/>
      </w:pPr>
    </w:p>
    <w:p w14:paraId="6670C817" w14:textId="77777777" w:rsidR="005151E5" w:rsidRPr="009557A1" w:rsidRDefault="005151E5" w:rsidP="005151E5">
      <w:pPr>
        <w:pStyle w:val="BodyText"/>
        <w:spacing w:line="275" w:lineRule="exact"/>
        <w:ind w:left="1020" w:right="1017"/>
        <w:jc w:val="center"/>
      </w:pPr>
    </w:p>
    <w:p w14:paraId="0FB90F8C" w14:textId="77777777" w:rsidR="005151E5" w:rsidRPr="009557A1" w:rsidRDefault="005151E5" w:rsidP="005151E5">
      <w:pPr>
        <w:pStyle w:val="BodyText"/>
        <w:spacing w:line="275" w:lineRule="exact"/>
        <w:ind w:left="1020" w:right="1017"/>
        <w:jc w:val="center"/>
      </w:pPr>
    </w:p>
    <w:p w14:paraId="499624A2" w14:textId="77777777" w:rsidR="005151E5" w:rsidRPr="009557A1" w:rsidRDefault="005151E5" w:rsidP="005151E5">
      <w:pPr>
        <w:pStyle w:val="BodyText"/>
        <w:spacing w:line="275" w:lineRule="exact"/>
        <w:ind w:left="1020" w:right="1017"/>
        <w:jc w:val="center"/>
      </w:pPr>
    </w:p>
    <w:p w14:paraId="20082C3A" w14:textId="77777777" w:rsidR="005151E5" w:rsidRPr="009557A1" w:rsidRDefault="005151E5" w:rsidP="005151E5">
      <w:pPr>
        <w:pStyle w:val="BodyText"/>
        <w:spacing w:line="275" w:lineRule="exact"/>
        <w:ind w:left="1020" w:right="1017"/>
        <w:jc w:val="center"/>
      </w:pPr>
    </w:p>
    <w:p w14:paraId="74956A95" w14:textId="77777777" w:rsidR="005151E5" w:rsidRPr="009557A1" w:rsidRDefault="005151E5" w:rsidP="005151E5">
      <w:pPr>
        <w:pStyle w:val="BodyText"/>
        <w:spacing w:line="275" w:lineRule="exact"/>
        <w:ind w:right="1017"/>
      </w:pPr>
    </w:p>
    <w:p w14:paraId="2326DB34" w14:textId="77777777" w:rsidR="005151E5" w:rsidRPr="009557A1" w:rsidRDefault="005151E5" w:rsidP="005151E5">
      <w:pPr>
        <w:pStyle w:val="BodyText"/>
        <w:spacing w:line="275" w:lineRule="exact"/>
        <w:ind w:left="1020" w:right="1017"/>
        <w:jc w:val="center"/>
      </w:pPr>
    </w:p>
    <w:p w14:paraId="24B42426" w14:textId="77777777" w:rsidR="005151E5" w:rsidRPr="009557A1" w:rsidRDefault="005151E5" w:rsidP="005151E5">
      <w:pPr>
        <w:pStyle w:val="BodyText"/>
        <w:spacing w:line="275" w:lineRule="exact"/>
        <w:ind w:left="1020" w:right="1017"/>
        <w:jc w:val="center"/>
      </w:pPr>
    </w:p>
    <w:p w14:paraId="2DDB7982" w14:textId="77777777" w:rsidR="005151E5" w:rsidRPr="009557A1" w:rsidRDefault="005151E5" w:rsidP="005151E5">
      <w:pPr>
        <w:pStyle w:val="BodyText"/>
        <w:spacing w:line="275" w:lineRule="exact"/>
        <w:ind w:left="1020" w:right="1017"/>
        <w:jc w:val="center"/>
      </w:pPr>
    </w:p>
    <w:p w14:paraId="57D13070" w14:textId="77777777" w:rsidR="005151E5" w:rsidRPr="009557A1" w:rsidRDefault="005151E5" w:rsidP="005151E5">
      <w:pPr>
        <w:pStyle w:val="BodyText"/>
        <w:spacing w:line="275" w:lineRule="exact"/>
        <w:ind w:right="1017"/>
      </w:pPr>
    </w:p>
    <w:p w14:paraId="0F3C2C15" w14:textId="77777777" w:rsidR="005151E5" w:rsidRDefault="005151E5" w:rsidP="005151E5">
      <w:pPr>
        <w:pStyle w:val="BodyText"/>
        <w:spacing w:line="275" w:lineRule="exact"/>
        <w:ind w:left="1020" w:right="1017"/>
        <w:jc w:val="center"/>
      </w:pPr>
      <w:r w:rsidRPr="009557A1">
        <w:t>Gambar</w:t>
      </w:r>
      <w:r w:rsidRPr="009557A1">
        <w:rPr>
          <w:spacing w:val="-1"/>
        </w:rPr>
        <w:t xml:space="preserve"> </w:t>
      </w:r>
      <w:r w:rsidRPr="009557A1">
        <w:rPr>
          <w:lang w:val="en-US"/>
        </w:rPr>
        <w:t>3</w:t>
      </w:r>
      <w:r w:rsidRPr="009557A1">
        <w:t>.</w:t>
      </w:r>
      <w:r w:rsidRPr="009557A1">
        <w:rPr>
          <w:spacing w:val="-2"/>
        </w:rPr>
        <w:t xml:space="preserve"> </w:t>
      </w:r>
      <w:r w:rsidRPr="009557A1">
        <w:t>Morfologi</w:t>
      </w:r>
      <w:r w:rsidRPr="009557A1">
        <w:rPr>
          <w:spacing w:val="-2"/>
        </w:rPr>
        <w:t xml:space="preserve"> </w:t>
      </w:r>
      <w:r w:rsidRPr="009557A1">
        <w:t>Ikan</w:t>
      </w:r>
      <w:r w:rsidRPr="009557A1">
        <w:rPr>
          <w:spacing w:val="1"/>
        </w:rPr>
        <w:t xml:space="preserve"> </w:t>
      </w:r>
      <w:r w:rsidRPr="009557A1">
        <w:t>Koi</w:t>
      </w:r>
    </w:p>
    <w:p w14:paraId="1273CA9E" w14:textId="77777777" w:rsidR="00D92DE1" w:rsidRPr="009557A1" w:rsidRDefault="00D92DE1" w:rsidP="005151E5">
      <w:pPr>
        <w:pStyle w:val="BodyText"/>
        <w:spacing w:line="275" w:lineRule="exact"/>
        <w:ind w:left="1020" w:right="1017"/>
        <w:jc w:val="center"/>
      </w:pPr>
      <w:r>
        <w:t>(Sumber : D</w:t>
      </w:r>
      <w:r w:rsidRPr="00D92DE1">
        <w:t>ictio</w:t>
      </w:r>
      <w:r>
        <w:t>, 2018)</w:t>
      </w:r>
    </w:p>
    <w:p w14:paraId="7F30D095" w14:textId="77777777" w:rsidR="005151E5" w:rsidRPr="009557A1" w:rsidRDefault="005151E5" w:rsidP="005151E5">
      <w:pPr>
        <w:pStyle w:val="BodyText"/>
        <w:spacing w:before="9"/>
        <w:rPr>
          <w:sz w:val="23"/>
        </w:rPr>
      </w:pPr>
    </w:p>
    <w:p w14:paraId="0EBEE562" w14:textId="77777777" w:rsidR="005151E5" w:rsidRPr="009557A1" w:rsidRDefault="005151E5" w:rsidP="005151E5">
      <w:pPr>
        <w:widowControl/>
        <w:autoSpaceDE/>
        <w:autoSpaceDN/>
        <w:spacing w:line="480" w:lineRule="auto"/>
        <w:ind w:left="1020" w:right="939" w:firstLine="420"/>
        <w:jc w:val="both"/>
        <w:rPr>
          <w:rFonts w:eastAsia="Calibri"/>
          <w:sz w:val="24"/>
          <w:szCs w:val="24"/>
          <w:lang w:val="en-ID"/>
        </w:rPr>
      </w:pPr>
      <w:r w:rsidRPr="009557A1">
        <w:rPr>
          <w:rFonts w:eastAsia="Calibri"/>
          <w:sz w:val="24"/>
          <w:szCs w:val="24"/>
          <w:lang w:val="en-US"/>
        </w:rPr>
        <w:t xml:space="preserve">     Ikan koi termasuk dalam famili </w:t>
      </w:r>
      <w:r w:rsidRPr="009557A1">
        <w:rPr>
          <w:rFonts w:eastAsia="Calibri"/>
          <w:i/>
          <w:sz w:val="24"/>
          <w:szCs w:val="24"/>
          <w:lang w:val="en-US"/>
        </w:rPr>
        <w:t>Cyprinidae</w:t>
      </w:r>
      <w:r w:rsidRPr="009557A1">
        <w:rPr>
          <w:rFonts w:eastAsia="Calibri"/>
          <w:sz w:val="24"/>
          <w:szCs w:val="24"/>
          <w:lang w:val="en-US"/>
        </w:rPr>
        <w:t xml:space="preserve"> yang mempunyai ciri – ciri umum, badan ikan koi berbentuk memanjang dan sedikit pipih ke samping (</w:t>
      </w:r>
      <w:r w:rsidRPr="003A51EB">
        <w:rPr>
          <w:rFonts w:eastAsia="Calibri"/>
          <w:i/>
          <w:sz w:val="24"/>
          <w:szCs w:val="24"/>
          <w:lang w:val="en-US"/>
        </w:rPr>
        <w:t>compresed</w:t>
      </w:r>
      <w:r w:rsidRPr="009557A1">
        <w:rPr>
          <w:rFonts w:eastAsia="Calibri"/>
          <w:sz w:val="24"/>
          <w:szCs w:val="24"/>
          <w:lang w:val="en-US"/>
        </w:rPr>
        <w:t xml:space="preserve">) dan mulutnya terletak di ujung tengah (terminal), dan di bagian mulut terdapat dua sungut, yang kadang – kadang satu pasang di antaranya kurang sempurna dan warna badan beragam </w:t>
      </w:r>
      <w:r w:rsidRPr="009557A1">
        <w:rPr>
          <w:rFonts w:eastAsia="Calibri"/>
          <w:i/>
          <w:iCs/>
          <w:sz w:val="24"/>
          <w:szCs w:val="24"/>
          <w:lang w:val="en-ID"/>
        </w:rPr>
        <w:t>Cyprinus carpio</w:t>
      </w:r>
      <w:r w:rsidRPr="009557A1">
        <w:rPr>
          <w:rFonts w:eastAsia="Calibri"/>
          <w:sz w:val="24"/>
          <w:szCs w:val="24"/>
          <w:lang w:val="en-ID"/>
        </w:rPr>
        <w:t xml:space="preserve"> adalah ikan dengan </w:t>
      </w:r>
      <w:r w:rsidRPr="00212D0C">
        <w:rPr>
          <w:rFonts w:eastAsia="Calibri"/>
          <w:i/>
          <w:iCs/>
          <w:sz w:val="24"/>
          <w:szCs w:val="24"/>
          <w:lang w:val="en-ID"/>
        </w:rPr>
        <w:t>guild</w:t>
      </w:r>
      <w:r w:rsidRPr="009557A1">
        <w:rPr>
          <w:rFonts w:eastAsia="Calibri"/>
          <w:sz w:val="24"/>
          <w:szCs w:val="24"/>
          <w:lang w:val="en-ID"/>
        </w:rPr>
        <w:t xml:space="preserve"> omnivora. </w:t>
      </w:r>
      <w:proofErr w:type="gramStart"/>
      <w:r w:rsidRPr="009557A1">
        <w:rPr>
          <w:rFonts w:eastAsia="Calibri"/>
          <w:sz w:val="24"/>
          <w:szCs w:val="24"/>
          <w:lang w:val="en-ID"/>
        </w:rPr>
        <w:t>Ciri - ciri tidak memiliki gigi dan dengan posisi mulut subterminal.</w:t>
      </w:r>
      <w:proofErr w:type="gramEnd"/>
      <w:r w:rsidRPr="009557A1">
        <w:rPr>
          <w:rFonts w:eastAsia="Calibri"/>
          <w:sz w:val="24"/>
          <w:szCs w:val="24"/>
          <w:lang w:val="en-ID"/>
        </w:rPr>
        <w:t xml:space="preserve"> </w:t>
      </w:r>
      <w:proofErr w:type="gramStart"/>
      <w:r w:rsidRPr="009557A1">
        <w:rPr>
          <w:rFonts w:eastAsia="Calibri"/>
          <w:sz w:val="24"/>
          <w:szCs w:val="24"/>
          <w:lang w:val="en-ID"/>
        </w:rPr>
        <w:t>Tapis insang pendek, jarang dan sedikit.</w:t>
      </w:r>
      <w:proofErr w:type="gramEnd"/>
      <w:r w:rsidRPr="009557A1">
        <w:rPr>
          <w:rFonts w:eastAsia="Calibri"/>
          <w:sz w:val="24"/>
          <w:szCs w:val="24"/>
          <w:lang w:val="en-ID"/>
        </w:rPr>
        <w:t xml:space="preserve"> </w:t>
      </w:r>
      <w:r w:rsidRPr="009557A1">
        <w:rPr>
          <w:rFonts w:eastAsia="Calibri"/>
          <w:sz w:val="24"/>
          <w:szCs w:val="24"/>
          <w:lang w:val="en-ID"/>
        </w:rPr>
        <w:fldChar w:fldCharType="begin" w:fldLock="1"/>
      </w:r>
      <w:r w:rsidRPr="009557A1">
        <w:rPr>
          <w:rFonts w:eastAsia="Calibri"/>
          <w:sz w:val="24"/>
          <w:szCs w:val="24"/>
          <w:lang w:val="en-ID"/>
        </w:rPr>
        <w:instrText>ADDIN CSL_CITATION {"citationItems":[{"id":"ITEM-1","itemData":{"DOI":"10.20884/1.bioe.2020.2.1.1773","abstract":"Waduk Penjalin adalah habitat untuk beragam biota air salahsatunya ikan. Studi tentang komunitas terutama ikan dapat dilakukan secara fungsional yaitu digambarkan dengan pemanfaatan sumber makanan dalam cara dan waktu yang sama disebut dengan guild. Cara makan atau kebiasaan makan ikan mengakibatkan perbedaan struktur anatomi dan morfologi spesies. Tujuan dari penelitian ini adalah mengetahui tipe guild ikan di Waduk Penjalin. Penelitian dilakukan dengan metode survei dan teknik purposive random sampling pada 5 stasiun di Waduk Penjalin. Variabel yang diamati pada penelitian ini yaitu guild. Parameter yang diamati yaitu posisi mulut, tipe gigi, tipe tapis insang, panjang tubuh dan panjang usus, serta rasio antar panjang tubuh dan usus. Data guild dianalisis ecara deskriptif. Ikan yang tertangkap sebanyak 11 spesies Guild dalam komunitas ikan di Waduk Penjalin didominasi oleh ikan Karnivora (5 spesies).","author":[{"dropping-particle":"","family":"Puspasari","given":"Asti Aulia","non-dropping-particle":"","parse-names":false,"suffix":""},{"dropping-particle":"","family":"Lestari","given":"Windiariani","non-dropping-particle":"","parse-names":false,"suffix":""},{"dropping-particle":"","family":"Setyaningrum","given":"Nuning","non-dropping-particle":"","parse-names":false,"suffix":""}],"container-title":"BioEksakta : Jurnal Ilmiah Biologi Unsoed","id":"ITEM-1","issue":"1","issued":{"date-parts":[["2020"]]},"page":"105","title":"Morfologi Guild Ikan Di Waduk Penjalin","type":"article-journal","volume":"2"},"uris":["http://www.mendeley.com/documents/?uuid=9fd57195-ab3a-45e0-9347-660ed346086c"]}],"mendeley":{"formattedCitation":"(Puspasari et al., 2020)","plainTextFormattedCitation":"(Puspasari et al., 2020)","previouslyFormattedCitation":"(Puspasari et al., 2020)"},"properties":{"noteIndex":0},"schema":"https://github.com/citation-style-language/schema/raw/master/csl-citation.json"}</w:instrText>
      </w:r>
      <w:r w:rsidRPr="009557A1">
        <w:rPr>
          <w:rFonts w:eastAsia="Calibri"/>
          <w:sz w:val="24"/>
          <w:szCs w:val="24"/>
          <w:lang w:val="en-ID"/>
        </w:rPr>
        <w:fldChar w:fldCharType="separate"/>
      </w:r>
      <w:r w:rsidRPr="009557A1">
        <w:rPr>
          <w:rFonts w:eastAsia="Calibri"/>
          <w:noProof/>
          <w:sz w:val="24"/>
          <w:szCs w:val="24"/>
          <w:lang w:val="en-ID"/>
        </w:rPr>
        <w:t xml:space="preserve">(Puspasari </w:t>
      </w:r>
      <w:r w:rsidRPr="009557A1">
        <w:rPr>
          <w:rFonts w:eastAsia="Calibri"/>
          <w:i/>
          <w:iCs/>
          <w:noProof/>
          <w:sz w:val="24"/>
          <w:szCs w:val="24"/>
          <w:lang w:val="en-ID"/>
        </w:rPr>
        <w:t>et al</w:t>
      </w:r>
      <w:r w:rsidRPr="009557A1">
        <w:rPr>
          <w:rFonts w:eastAsia="Calibri"/>
          <w:noProof/>
          <w:sz w:val="24"/>
          <w:szCs w:val="24"/>
          <w:lang w:val="en-ID"/>
        </w:rPr>
        <w:t>., 2020)</w:t>
      </w:r>
      <w:r w:rsidRPr="009557A1">
        <w:rPr>
          <w:rFonts w:eastAsia="Calibri"/>
          <w:sz w:val="24"/>
          <w:szCs w:val="24"/>
          <w:lang w:val="en-US"/>
        </w:rPr>
        <w:fldChar w:fldCharType="end"/>
      </w:r>
    </w:p>
    <w:p w14:paraId="4C72A0D1" w14:textId="77777777" w:rsidR="005151E5" w:rsidRPr="009557A1" w:rsidRDefault="005151E5" w:rsidP="005151E5">
      <w:pPr>
        <w:pStyle w:val="BodyText"/>
        <w:spacing w:line="480" w:lineRule="auto"/>
        <w:ind w:left="968" w:right="959" w:firstLine="720"/>
        <w:jc w:val="both"/>
      </w:pPr>
      <w:r w:rsidRPr="009557A1">
        <w:t>Badan</w:t>
      </w:r>
      <w:r w:rsidRPr="009557A1">
        <w:rPr>
          <w:spacing w:val="1"/>
        </w:rPr>
        <w:t xml:space="preserve"> </w:t>
      </w:r>
      <w:r w:rsidRPr="009557A1">
        <w:t>ikan</w:t>
      </w:r>
      <w:r w:rsidRPr="009557A1">
        <w:rPr>
          <w:spacing w:val="1"/>
        </w:rPr>
        <w:t xml:space="preserve"> </w:t>
      </w:r>
      <w:r w:rsidR="003C0A94">
        <w:t>k</w:t>
      </w:r>
      <w:r w:rsidRPr="009557A1">
        <w:t>oi</w:t>
      </w:r>
      <w:r w:rsidRPr="009557A1">
        <w:rPr>
          <w:spacing w:val="1"/>
        </w:rPr>
        <w:t xml:space="preserve"> </w:t>
      </w:r>
      <w:r w:rsidRPr="009557A1">
        <w:t>berupa</w:t>
      </w:r>
      <w:r w:rsidRPr="009557A1">
        <w:rPr>
          <w:spacing w:val="1"/>
        </w:rPr>
        <w:t xml:space="preserve"> </w:t>
      </w:r>
      <w:r w:rsidRPr="009557A1">
        <w:t>semacam</w:t>
      </w:r>
      <w:r w:rsidRPr="009557A1">
        <w:rPr>
          <w:spacing w:val="1"/>
        </w:rPr>
        <w:t xml:space="preserve"> </w:t>
      </w:r>
      <w:r w:rsidRPr="009557A1">
        <w:t>torpedo</w:t>
      </w:r>
      <w:r w:rsidRPr="009557A1">
        <w:rPr>
          <w:spacing w:val="1"/>
        </w:rPr>
        <w:t xml:space="preserve"> </w:t>
      </w:r>
      <w:r w:rsidRPr="009557A1">
        <w:t>dengan</w:t>
      </w:r>
      <w:r w:rsidRPr="009557A1">
        <w:rPr>
          <w:spacing w:val="1"/>
        </w:rPr>
        <w:t xml:space="preserve"> </w:t>
      </w:r>
      <w:r w:rsidRPr="009557A1">
        <w:t>perlengkapan</w:t>
      </w:r>
      <w:r w:rsidRPr="009557A1">
        <w:rPr>
          <w:spacing w:val="1"/>
        </w:rPr>
        <w:t xml:space="preserve"> </w:t>
      </w:r>
      <w:r w:rsidRPr="009557A1">
        <w:t>gerak</w:t>
      </w:r>
      <w:r w:rsidRPr="009557A1">
        <w:rPr>
          <w:spacing w:val="1"/>
        </w:rPr>
        <w:t xml:space="preserve"> </w:t>
      </w:r>
      <w:r w:rsidRPr="009557A1">
        <w:t xml:space="preserve">berbentuk sirip (Nazhira </w:t>
      </w:r>
      <w:r w:rsidRPr="009557A1">
        <w:rPr>
          <w:i/>
        </w:rPr>
        <w:t xml:space="preserve">et al., </w:t>
      </w:r>
      <w:r w:rsidRPr="009557A1">
        <w:t>2017). Sirip yang memenuhi wujud morfologi ikan</w:t>
      </w:r>
      <w:r w:rsidRPr="009557A1">
        <w:rPr>
          <w:spacing w:val="-57"/>
        </w:rPr>
        <w:t xml:space="preserve"> </w:t>
      </w:r>
      <w:r w:rsidRPr="009557A1">
        <w:t>Koi merupakan sirip punggung, sejoli sirip perut, sirip anus, sejoli sirip dada, serta</w:t>
      </w:r>
      <w:r w:rsidRPr="009557A1">
        <w:rPr>
          <w:spacing w:val="-57"/>
        </w:rPr>
        <w:t xml:space="preserve"> </w:t>
      </w:r>
      <w:r w:rsidRPr="009557A1">
        <w:t>sirip ekor. Sirip punggung mempunyai 3 jari- jari keras serta 20 jari- jari lunak.</w:t>
      </w:r>
      <w:r w:rsidRPr="009557A1">
        <w:rPr>
          <w:spacing w:val="1"/>
        </w:rPr>
        <w:t xml:space="preserve"> </w:t>
      </w:r>
      <w:r w:rsidRPr="009557A1">
        <w:t>Sirip</w:t>
      </w:r>
      <w:r w:rsidRPr="009557A1">
        <w:rPr>
          <w:spacing w:val="1"/>
        </w:rPr>
        <w:t xml:space="preserve"> </w:t>
      </w:r>
      <w:r w:rsidRPr="009557A1">
        <w:t>perut</w:t>
      </w:r>
      <w:r w:rsidRPr="009557A1">
        <w:rPr>
          <w:spacing w:val="1"/>
        </w:rPr>
        <w:t xml:space="preserve"> </w:t>
      </w:r>
      <w:r w:rsidRPr="009557A1">
        <w:t>cuma</w:t>
      </w:r>
      <w:r w:rsidRPr="009557A1">
        <w:rPr>
          <w:spacing w:val="1"/>
        </w:rPr>
        <w:t xml:space="preserve"> </w:t>
      </w:r>
      <w:r w:rsidRPr="009557A1">
        <w:t>mempunyai</w:t>
      </w:r>
      <w:r w:rsidRPr="009557A1">
        <w:rPr>
          <w:spacing w:val="1"/>
        </w:rPr>
        <w:t xml:space="preserve"> </w:t>
      </w:r>
      <w:r w:rsidRPr="009557A1">
        <w:t>jari-</w:t>
      </w:r>
      <w:r w:rsidRPr="009557A1">
        <w:rPr>
          <w:spacing w:val="1"/>
        </w:rPr>
        <w:t xml:space="preserve"> </w:t>
      </w:r>
      <w:r w:rsidRPr="009557A1">
        <w:t>jari</w:t>
      </w:r>
      <w:r w:rsidRPr="009557A1">
        <w:rPr>
          <w:spacing w:val="1"/>
        </w:rPr>
        <w:t xml:space="preserve"> </w:t>
      </w:r>
      <w:r w:rsidRPr="009557A1">
        <w:t>lunak</w:t>
      </w:r>
      <w:r w:rsidRPr="009557A1">
        <w:rPr>
          <w:spacing w:val="1"/>
        </w:rPr>
        <w:t xml:space="preserve"> </w:t>
      </w:r>
      <w:r w:rsidRPr="009557A1">
        <w:t>sebanyak</w:t>
      </w:r>
      <w:r w:rsidRPr="009557A1">
        <w:rPr>
          <w:spacing w:val="1"/>
        </w:rPr>
        <w:t xml:space="preserve"> </w:t>
      </w:r>
      <w:r w:rsidRPr="009557A1">
        <w:t>9</w:t>
      </w:r>
      <w:r w:rsidRPr="009557A1">
        <w:rPr>
          <w:spacing w:val="1"/>
        </w:rPr>
        <w:t xml:space="preserve"> </w:t>
      </w:r>
      <w:r w:rsidRPr="009557A1">
        <w:t>buah.</w:t>
      </w:r>
      <w:r w:rsidRPr="009557A1">
        <w:rPr>
          <w:spacing w:val="1"/>
        </w:rPr>
        <w:t xml:space="preserve"> </w:t>
      </w:r>
      <w:r w:rsidRPr="009557A1">
        <w:t>Sirip</w:t>
      </w:r>
      <w:r w:rsidRPr="009557A1">
        <w:rPr>
          <w:spacing w:val="1"/>
        </w:rPr>
        <w:t xml:space="preserve"> </w:t>
      </w:r>
      <w:r w:rsidRPr="009557A1">
        <w:t>anus</w:t>
      </w:r>
      <w:r w:rsidRPr="009557A1">
        <w:rPr>
          <w:spacing w:val="1"/>
        </w:rPr>
        <w:t xml:space="preserve"> </w:t>
      </w:r>
      <w:r w:rsidRPr="009557A1">
        <w:t>mempunyai</w:t>
      </w:r>
      <w:r w:rsidRPr="009557A1">
        <w:rPr>
          <w:spacing w:val="1"/>
        </w:rPr>
        <w:t xml:space="preserve"> </w:t>
      </w:r>
      <w:r w:rsidRPr="009557A1">
        <w:t>3 jari-</w:t>
      </w:r>
      <w:r w:rsidRPr="009557A1">
        <w:rPr>
          <w:spacing w:val="-1"/>
        </w:rPr>
        <w:t xml:space="preserve"> </w:t>
      </w:r>
      <w:r w:rsidRPr="009557A1">
        <w:t>jari</w:t>
      </w:r>
      <w:r w:rsidRPr="009557A1">
        <w:rPr>
          <w:spacing w:val="1"/>
        </w:rPr>
        <w:t xml:space="preserve"> </w:t>
      </w:r>
      <w:r w:rsidRPr="009557A1">
        <w:t>keras serta</w:t>
      </w:r>
      <w:r w:rsidRPr="009557A1">
        <w:rPr>
          <w:spacing w:val="3"/>
        </w:rPr>
        <w:t xml:space="preserve"> </w:t>
      </w:r>
      <w:r w:rsidRPr="009557A1">
        <w:t>5</w:t>
      </w:r>
      <w:r w:rsidRPr="009557A1">
        <w:rPr>
          <w:spacing w:val="-1"/>
        </w:rPr>
        <w:t xml:space="preserve"> </w:t>
      </w:r>
      <w:r w:rsidRPr="009557A1">
        <w:t>jari-</w:t>
      </w:r>
      <w:r w:rsidRPr="009557A1">
        <w:rPr>
          <w:spacing w:val="-1"/>
        </w:rPr>
        <w:t xml:space="preserve"> </w:t>
      </w:r>
      <w:r w:rsidRPr="009557A1">
        <w:t>jari lunak.</w:t>
      </w:r>
    </w:p>
    <w:p w14:paraId="64903EF3" w14:textId="77777777" w:rsidR="005151E5" w:rsidRPr="009557A1" w:rsidRDefault="005151E5" w:rsidP="005151E5">
      <w:pPr>
        <w:pStyle w:val="BodyText"/>
        <w:spacing w:line="480" w:lineRule="auto"/>
        <w:ind w:left="968" w:right="959" w:firstLine="720"/>
        <w:jc w:val="both"/>
        <w:rPr>
          <w:rFonts w:eastAsia="Calibri"/>
          <w:kern w:val="2"/>
          <w:lang w:val="en-ID"/>
          <w14:ligatures w14:val="standardContextual"/>
        </w:rPr>
      </w:pPr>
      <w:proofErr w:type="gramStart"/>
      <w:r w:rsidRPr="009557A1">
        <w:rPr>
          <w:rFonts w:eastAsia="Calibri"/>
          <w:kern w:val="2"/>
          <w:lang w:val="en-ID"/>
          <w14:ligatures w14:val="standardContextual"/>
        </w:rPr>
        <w:t>Menurut Awan (2016) badan Koi tertutup selaput yang terdiri dari dua lapisan.</w:t>
      </w:r>
      <w:proofErr w:type="gramEnd"/>
      <w:r w:rsidRPr="009557A1">
        <w:rPr>
          <w:rFonts w:eastAsia="Calibri"/>
          <w:kern w:val="2"/>
          <w:lang w:val="en-ID"/>
          <w14:ligatures w14:val="standardContextual"/>
        </w:rPr>
        <w:t xml:space="preserve"> </w:t>
      </w:r>
      <w:proofErr w:type="gramStart"/>
      <w:r w:rsidRPr="009557A1">
        <w:rPr>
          <w:rFonts w:eastAsia="Calibri"/>
          <w:kern w:val="2"/>
          <w:lang w:val="en-ID"/>
          <w14:ligatures w14:val="standardContextual"/>
        </w:rPr>
        <w:t>Lapisan pertama terletak disebelah luar dikenal dengan sebutan epidermis dan lapisan bagian dalam disebut endodedermis.</w:t>
      </w:r>
      <w:proofErr w:type="gramEnd"/>
      <w:r w:rsidRPr="009557A1">
        <w:rPr>
          <w:rFonts w:eastAsia="Calibri"/>
          <w:kern w:val="2"/>
          <w:lang w:val="en-ID"/>
          <w14:ligatures w14:val="standardContextual"/>
        </w:rPr>
        <w:t xml:space="preserve"> Epidermis terdiri dari sel – sel </w:t>
      </w:r>
      <w:r w:rsidRPr="009557A1">
        <w:rPr>
          <w:rFonts w:eastAsia="Calibri"/>
          <w:kern w:val="2"/>
          <w:lang w:val="en-ID"/>
          <w14:ligatures w14:val="standardContextual"/>
        </w:rPr>
        <w:lastRenderedPageBreak/>
        <w:t xml:space="preserve">getah yang menghasilkan lender (mucus) di permukaan badan parasite </w:t>
      </w:r>
    </w:p>
    <w:p w14:paraId="0CCBE5FE" w14:textId="77777777" w:rsidR="005151E5" w:rsidRDefault="005151E5" w:rsidP="00D92DE1">
      <w:pPr>
        <w:pStyle w:val="BodyText"/>
        <w:spacing w:line="480" w:lineRule="auto"/>
        <w:ind w:left="968" w:right="959" w:firstLine="720"/>
        <w:jc w:val="both"/>
        <w:rPr>
          <w:rFonts w:eastAsia="Calibri"/>
          <w:kern w:val="2"/>
          <w:lang w:val="en-ID"/>
          <w14:ligatures w14:val="standardContextual"/>
        </w:rPr>
      </w:pPr>
      <w:r w:rsidRPr="009557A1">
        <w:rPr>
          <w:rFonts w:eastAsia="Calibri"/>
          <w:kern w:val="2"/>
          <w:lang w:val="en-ID"/>
          <w14:ligatures w14:val="standardContextual"/>
        </w:rPr>
        <w:t xml:space="preserve"> </w:t>
      </w:r>
      <w:proofErr w:type="gramStart"/>
      <w:r w:rsidRPr="009557A1">
        <w:rPr>
          <w:rFonts w:eastAsia="Calibri"/>
          <w:kern w:val="2"/>
          <w:lang w:val="en-ID"/>
          <w14:ligatures w14:val="standardContextual"/>
        </w:rPr>
        <w:t>Lapisan endodedermis terdiri dari serat – serat yang penuh dengan sel. Pangkal sisik dan urat – urat darah terdapat pada lapisan ini, juga sel warna.</w:t>
      </w:r>
      <w:proofErr w:type="gramEnd"/>
      <w:r w:rsidRPr="009557A1">
        <w:rPr>
          <w:rFonts w:eastAsia="Calibri"/>
          <w:kern w:val="2"/>
          <w:lang w:val="en-ID"/>
          <w14:ligatures w14:val="standardContextual"/>
        </w:rPr>
        <w:t xml:space="preserve"> </w:t>
      </w:r>
      <w:proofErr w:type="gramStart"/>
      <w:r w:rsidRPr="009557A1">
        <w:rPr>
          <w:rFonts w:eastAsia="Calibri"/>
          <w:kern w:val="2"/>
          <w:lang w:val="en-ID"/>
          <w14:ligatures w14:val="standardContextual"/>
        </w:rPr>
        <w:t>Sel warna ini memiliki corak yang sangat kompleks.</w:t>
      </w:r>
      <w:proofErr w:type="gramEnd"/>
      <w:r w:rsidRPr="009557A1">
        <w:rPr>
          <w:rFonts w:eastAsia="Calibri"/>
          <w:kern w:val="2"/>
          <w:lang w:val="en-ID"/>
          <w14:ligatures w14:val="standardContextual"/>
        </w:rPr>
        <w:t xml:space="preserve"> Dengan </w:t>
      </w:r>
      <w:proofErr w:type="gramStart"/>
      <w:r w:rsidRPr="009557A1">
        <w:rPr>
          <w:rFonts w:eastAsia="Calibri"/>
          <w:kern w:val="2"/>
          <w:lang w:val="en-ID"/>
          <w14:ligatures w14:val="standardContextual"/>
        </w:rPr>
        <w:t>cara</w:t>
      </w:r>
      <w:proofErr w:type="gramEnd"/>
      <w:r w:rsidRPr="009557A1">
        <w:rPr>
          <w:rFonts w:eastAsia="Calibri"/>
          <w:kern w:val="2"/>
          <w:lang w:val="en-ID"/>
          <w14:ligatures w14:val="standardContextual"/>
        </w:rPr>
        <w:t xml:space="preserve"> kontraksi, sel ini memproduksi larutan dengan empat sel warna yang berbeda.</w:t>
      </w:r>
    </w:p>
    <w:p w14:paraId="05430277" w14:textId="77777777" w:rsidR="00D92DE1" w:rsidRPr="009557A1" w:rsidRDefault="00D92DE1" w:rsidP="00D92DE1">
      <w:pPr>
        <w:pStyle w:val="BodyText"/>
        <w:spacing w:line="480" w:lineRule="auto"/>
        <w:ind w:left="968" w:right="959" w:firstLine="720"/>
        <w:jc w:val="both"/>
        <w:rPr>
          <w:rFonts w:eastAsia="Calibri"/>
          <w:kern w:val="2"/>
          <w:lang w:val="en-ID"/>
          <w14:ligatures w14:val="standardContextual"/>
        </w:rPr>
      </w:pPr>
    </w:p>
    <w:p w14:paraId="76C243C1" w14:textId="77777777" w:rsidR="005151E5" w:rsidRPr="009557A1" w:rsidRDefault="005151E5" w:rsidP="005151E5">
      <w:pPr>
        <w:pStyle w:val="Heading1"/>
        <w:spacing w:before="1"/>
        <w:ind w:left="968"/>
        <w:jc w:val="both"/>
      </w:pPr>
      <w:r w:rsidRPr="009557A1">
        <w:t>2.</w:t>
      </w:r>
      <w:r w:rsidRPr="009557A1">
        <w:rPr>
          <w:spacing w:val="-1"/>
        </w:rPr>
        <w:t xml:space="preserve"> </w:t>
      </w:r>
      <w:bookmarkStart w:id="27" w:name="_TOC_250016"/>
      <w:r w:rsidRPr="009557A1">
        <w:t>2</w:t>
      </w:r>
      <w:r w:rsidRPr="009557A1">
        <w:rPr>
          <w:spacing w:val="-1"/>
        </w:rPr>
        <w:t xml:space="preserve"> </w:t>
      </w:r>
      <w:r w:rsidRPr="009557A1">
        <w:t>Habitat</w:t>
      </w:r>
      <w:r w:rsidRPr="009557A1">
        <w:rPr>
          <w:spacing w:val="-4"/>
        </w:rPr>
        <w:t xml:space="preserve"> </w:t>
      </w:r>
      <w:r w:rsidRPr="009557A1">
        <w:t>Ikan</w:t>
      </w:r>
      <w:r w:rsidRPr="009557A1">
        <w:rPr>
          <w:spacing w:val="-1"/>
        </w:rPr>
        <w:t xml:space="preserve"> </w:t>
      </w:r>
      <w:bookmarkEnd w:id="27"/>
      <w:r w:rsidRPr="009557A1">
        <w:t>Koi</w:t>
      </w:r>
    </w:p>
    <w:p w14:paraId="15AE299E" w14:textId="77777777" w:rsidR="005151E5" w:rsidRPr="009557A1" w:rsidRDefault="005151E5" w:rsidP="005151E5">
      <w:pPr>
        <w:pStyle w:val="Heading1"/>
        <w:spacing w:before="1"/>
        <w:ind w:left="968"/>
        <w:jc w:val="both"/>
      </w:pPr>
    </w:p>
    <w:p w14:paraId="557F5875" w14:textId="5849E304" w:rsidR="005151E5" w:rsidRPr="009557A1" w:rsidRDefault="005151E5" w:rsidP="005151E5">
      <w:pPr>
        <w:pStyle w:val="Heading1"/>
        <w:spacing w:before="1" w:line="480" w:lineRule="auto"/>
        <w:ind w:left="993" w:right="939" w:firstLine="472"/>
        <w:jc w:val="both"/>
        <w:rPr>
          <w:rFonts w:eastAsia="Calibri"/>
          <w:b w:val="0"/>
          <w:bCs w:val="0"/>
          <w:kern w:val="2"/>
          <w:lang w:val="en-ID"/>
          <w14:ligatures w14:val="standardContextual"/>
        </w:rPr>
      </w:pPr>
      <w:r w:rsidRPr="009557A1">
        <w:rPr>
          <w:b w:val="0"/>
          <w:bCs w:val="0"/>
          <w:lang w:val="en-US"/>
        </w:rPr>
        <w:t xml:space="preserve">   Habitat ikan koi di alam bebas </w:t>
      </w:r>
      <w:r w:rsidRPr="009557A1">
        <w:rPr>
          <w:rFonts w:eastAsia="Calibri"/>
          <w:b w:val="0"/>
          <w:bCs w:val="0"/>
          <w:kern w:val="2"/>
          <w:lang w:val="en-ID"/>
          <w14:ligatures w14:val="standardContextual"/>
        </w:rPr>
        <w:t>Di alam bebas ikan mas hidup di pinggiran sungai, danau, atau perairan tawar lain dengan kedalaman air yang tidak terlalu dalam dan tidak terlalu deras aliran airnya. Lingkungan perairan yang ideal untuk tempat hidup ikan mas adalah daerah dengan ketinggian 150</w:t>
      </w:r>
      <w:r w:rsidR="003A51EB">
        <w:rPr>
          <w:rFonts w:eastAsia="Calibri"/>
          <w:b w:val="0"/>
          <w:bCs w:val="0"/>
          <w:kern w:val="2"/>
          <w:lang w:val="en-ID"/>
          <w14:ligatures w14:val="standardContextual"/>
        </w:rPr>
        <w:t xml:space="preserve"> – 600 m di atas permukaan laut</w:t>
      </w:r>
      <w:r w:rsidRPr="009557A1">
        <w:rPr>
          <w:rFonts w:eastAsia="Calibri"/>
          <w:b w:val="0"/>
          <w:bCs w:val="0"/>
          <w:kern w:val="2"/>
          <w:lang w:val="en-ID"/>
          <w14:ligatures w14:val="standardContextual"/>
        </w:rPr>
        <w:t xml:space="preserve"> </w:t>
      </w:r>
      <w:r w:rsidRPr="009557A1">
        <w:rPr>
          <w:rFonts w:eastAsia="Calibri"/>
          <w:b w:val="0"/>
          <w:bCs w:val="0"/>
          <w:kern w:val="2"/>
          <w:lang w:val="en-ID"/>
          <w14:ligatures w14:val="standardContextual"/>
        </w:rPr>
        <w:fldChar w:fldCharType="begin" w:fldLock="1"/>
      </w:r>
      <w:r w:rsidRPr="009557A1">
        <w:rPr>
          <w:rFonts w:eastAsia="Calibri"/>
          <w:b w:val="0"/>
          <w:bCs w:val="0"/>
          <w:kern w:val="2"/>
          <w:lang w:val="en-ID"/>
          <w14:ligatures w14:val="standardContextual"/>
        </w:rPr>
        <w:instrText>ADDIN CSL_CITATION {"citationItems":[{"id":"ITEM-1","itemData":{"author":[{"dropping-particle":"","family":"Febiola","given":"Ike","non-dropping-particle":"","parse-names":false,"suffix":""},{"dropping-particle":"","family":"Sembiring","given":"Br","non-dropping-particle":"","parse-names":false,"suffix":""},{"dropping-particle":"","family":"Maritim","given":"Universitas","non-dropping-particle":"","parse-names":false,"suffix":""},{"dropping-particle":"","family":"Ali","given":"Raja","non-dropping-particle":"","parse-names":false,"suffix":""}],"id":"ITEM-1","issue":"March","issued":{"date-parts":[["2023"]]},"title":"TETRAPLOIDASI PADA IKAN MAS ( Cyprinus carpio ) Ike Febiola Br . Sembiring Jurusan Budidaya Perairan , Fakultas Ilmu Kelautan dan Perikanan , Universitas Maritim Raja Ali Haji ABSTRAK","type":"article-journal"},"uris":["http://www.mendeley.com/documents/?uuid=dcc542d6-7497-434e-99bf-060ebfb2f63c"]}],"mendeley":{"formattedCitation":"(Febiola et al., 2023)","plainTextFormattedCitation":"(Febiola et al., 2023)","previouslyFormattedCitation":"(Febiola et al., 2023)"},"properties":{"noteIndex":0},"schema":"https://github.com/citation-style-language/schema/raw/master/csl-citation.json"}</w:instrText>
      </w:r>
      <w:r w:rsidRPr="009557A1">
        <w:rPr>
          <w:rFonts w:eastAsia="Calibri"/>
          <w:b w:val="0"/>
          <w:bCs w:val="0"/>
          <w:kern w:val="2"/>
          <w:lang w:val="en-ID"/>
          <w14:ligatures w14:val="standardContextual"/>
        </w:rPr>
        <w:fldChar w:fldCharType="separate"/>
      </w:r>
      <w:r w:rsidRPr="009557A1">
        <w:rPr>
          <w:rFonts w:eastAsia="Calibri"/>
          <w:b w:val="0"/>
          <w:bCs w:val="0"/>
          <w:noProof/>
          <w:kern w:val="2"/>
          <w:lang w:val="en-ID"/>
          <w14:ligatures w14:val="standardContextual"/>
        </w:rPr>
        <w:t xml:space="preserve">(Febiola </w:t>
      </w:r>
      <w:r w:rsidRPr="009557A1">
        <w:rPr>
          <w:rFonts w:eastAsia="Calibri"/>
          <w:b w:val="0"/>
          <w:bCs w:val="0"/>
          <w:i/>
          <w:iCs/>
          <w:noProof/>
          <w:kern w:val="2"/>
          <w:lang w:val="en-ID"/>
          <w14:ligatures w14:val="standardContextual"/>
        </w:rPr>
        <w:t>et al</w:t>
      </w:r>
      <w:r w:rsidRPr="009557A1">
        <w:rPr>
          <w:rFonts w:eastAsia="Calibri"/>
          <w:b w:val="0"/>
          <w:bCs w:val="0"/>
          <w:noProof/>
          <w:kern w:val="2"/>
          <w:lang w:val="en-ID"/>
          <w14:ligatures w14:val="standardContextual"/>
        </w:rPr>
        <w:t>., 2023)</w:t>
      </w:r>
      <w:r w:rsidRPr="009557A1">
        <w:rPr>
          <w:rFonts w:eastAsia="Calibri"/>
          <w:b w:val="0"/>
          <w:bCs w:val="0"/>
          <w:kern w:val="2"/>
          <w:lang w:val="en-ID"/>
          <w14:ligatures w14:val="standardContextual"/>
        </w:rPr>
        <w:fldChar w:fldCharType="end"/>
      </w:r>
      <w:r w:rsidRPr="009557A1">
        <w:rPr>
          <w:rFonts w:eastAsia="Calibri"/>
          <w:b w:val="0"/>
          <w:bCs w:val="0"/>
          <w:kern w:val="2"/>
          <w:lang w:val="en-ID"/>
          <w14:ligatures w14:val="standardContextual"/>
        </w:rPr>
        <w:t>.</w:t>
      </w:r>
      <w:r w:rsidRPr="009557A1">
        <w:rPr>
          <w:rFonts w:eastAsia="Calibri"/>
          <w:kern w:val="2"/>
          <w:lang w:val="en-ID"/>
          <w14:ligatures w14:val="standardContextual"/>
        </w:rPr>
        <w:t xml:space="preserve"> </w:t>
      </w:r>
      <w:r w:rsidRPr="009557A1">
        <w:rPr>
          <w:rFonts w:eastAsia="Calibri"/>
          <w:b w:val="0"/>
          <w:bCs w:val="0"/>
          <w:kern w:val="2"/>
          <w:lang w:val="en-ID"/>
          <w14:ligatures w14:val="standardContextual"/>
        </w:rPr>
        <w:t xml:space="preserve">Ikan koi hidup di daerah beriklim sedang dan hidup pada daerah perairan tawar, akan tetapi ikan koi masih dapat hidup pada air dengan salinitas 10 ppt </w:t>
      </w:r>
      <w:r w:rsidRPr="009557A1">
        <w:rPr>
          <w:rFonts w:eastAsia="Calibri"/>
          <w:b w:val="0"/>
          <w:bCs w:val="0"/>
          <w:kern w:val="2"/>
          <w:lang w:val="en-ID"/>
          <w14:ligatures w14:val="standardContextual"/>
        </w:rPr>
        <w:fldChar w:fldCharType="begin" w:fldLock="1"/>
      </w:r>
      <w:r w:rsidRPr="009557A1">
        <w:rPr>
          <w:rFonts w:eastAsia="Calibri"/>
          <w:b w:val="0"/>
          <w:bCs w:val="0"/>
          <w:kern w:val="2"/>
          <w:lang w:val="en-ID"/>
          <w14:ligatures w14:val="standardContextual"/>
        </w:rPr>
        <w:instrText>ADDIN CSL_CITATION {"citationItems":[{"id":"ITEM-1","itemData":{"DOI":"10.14710/sat.v1i1.2457","abstract":"Kegiatan budidaya udang windu menjadi kegiatan budidaya yang banyak digemari masyarakat di daerah pesisir. Salah satunya penerapan budidaya polikultur dengan kultivan udang windu dan ikan koi. Produksi udangwindu mengalami peningkatan sejak tahun 2010 hingga 2015. Ikan koi merupakan salah satu ikan hias yang cukup potensial dibudidayakan di Indonesia. Habitat ikan koi yaitu di daerah beriklim sedang dan hidup padadaerah perairan tawar, akan tetapi ikan koi masih dapat hidup pada air dengan salinitas 10 ppt. Metode yang digunakan dalam penelitian ini yaitu metode studi kasus. Sampel penelitian dipilih secara sengaja (purposive)karena alasan-alasan tertentu yang disesuaikan dengan tujuan penelitian. Analisis data yang digunakan diantaranya analisis aspek teknis budidaya yang meliputi pemilihan lokasi, luas lahan, persiapan lahan, penebaran benih, pakan dan pemberian pakan, pengelolaan air, pemanenan dan pemasaran. Analisis aspek ekonomi yang meliputi, biaya, penerimaan, dan pendapatan. Analisis kelayakan usaha yang meliputi, Payback Period (PP), Net Present Value (NPV), Internal Rate of Return (IRR), Benefit Cost Ratio (B/C Ratio).  Hasil penelitian menunjukan bahwa aspek teknis yang diterapkan pada usaha budidaya polikultur udang windu dan ikan koi diantaranya menggunakan metode budidaya semi intensif. Kegiatan teknis budidaya yang dilakukan diantaranya pemilihan lokasi, persiapan lahan, penebaran benih, pemberian pakan, dan pemanenan.  Pemasaran yang digunakan untuk udang windu adalah melalui tengkulak dan pedagang lalu ke konsumen sedangkan pemasaran ikan koi adalah melalui PT. CP Prima selaku mitra kerjasama. Aspek ekonomi yang dianalisa diantaranya modal usaha sebesar Rp. 436.536.000,00/tahun biaya tetap sebesar Rp. 5.627.200,00/tahun, biaya operasional sebesar Rp. 105.080.000,00/tahun, pendapatan sebesar Rp. 271.725.000/tahun dan keuntungan dari usaha budidaya sebesar Rp. 182.621.000/tahun Hasil perhitungan analisa kelayakan usaha diantaranya nilai PP sebesar 2,61 tahun, nilai NPV Rp. 1.193.499.681, nilai B/C Ratio sebesar 1,90 dan nilai IRR sebesar 68%.","author":[{"dropping-particle":"","family":"Luthfi","given":"Mohammad Zaenuddin","non-dropping-particle":"","parse-names":false,"suffix":""},{"dropping-particle":"","family":"Rejeki","given":"Sri","non-dropping-particle":"","parse-names":false,"suffix":""},{"dropping-particle":"","family":"Elfitasari","given":"Tita","non-dropping-particle":"","parse-names":false,"suffix":""}],"container-title":"Sains Akuakultur Tropis : Indonesian Journal of Tropical Aquaculture","id":"ITEM-1","issue":"1","issued":{"date-parts":[["2018"]]},"page":"62-71","title":"ANALISA KELAYAKAN USAHA BUDIDAYA POLIKULTUR UDANG WINDU (Penaeus monodon) DAN IKAN KOI (Cyprinus carpio) DI DESA BANGSRI, KABUPATEN BREBES","type":"article-journal","volume":"1"},"uris":["http://www.mendeley.com/documents/?uuid=94cca040-40a3-4653-ba7c-1dd4c581f886"]}],"mendeley":{"formattedCitation":"(Luthfi et al., 2018)","plainTextFormattedCitation":"(Luthfi et al., 2018)","previouslyFormattedCitation":"(Luthfi et al., 2018)"},"properties":{"noteIndex":0},"schema":"https://github.com/citation-style-language/schema/raw/master/csl-citation.json"}</w:instrText>
      </w:r>
      <w:r w:rsidRPr="009557A1">
        <w:rPr>
          <w:rFonts w:eastAsia="Calibri"/>
          <w:b w:val="0"/>
          <w:bCs w:val="0"/>
          <w:kern w:val="2"/>
          <w:lang w:val="en-ID"/>
          <w14:ligatures w14:val="standardContextual"/>
        </w:rPr>
        <w:fldChar w:fldCharType="separate"/>
      </w:r>
      <w:r w:rsidRPr="009557A1">
        <w:rPr>
          <w:rFonts w:eastAsia="Calibri"/>
          <w:b w:val="0"/>
          <w:bCs w:val="0"/>
          <w:noProof/>
          <w:kern w:val="2"/>
          <w:lang w:val="en-ID"/>
          <w14:ligatures w14:val="standardContextual"/>
        </w:rPr>
        <w:t xml:space="preserve">(Luthfi </w:t>
      </w:r>
      <w:r w:rsidRPr="009557A1">
        <w:rPr>
          <w:rFonts w:eastAsia="Calibri"/>
          <w:b w:val="0"/>
          <w:bCs w:val="0"/>
          <w:i/>
          <w:iCs/>
          <w:noProof/>
          <w:kern w:val="2"/>
          <w:lang w:val="en-ID"/>
          <w14:ligatures w14:val="standardContextual"/>
        </w:rPr>
        <w:t>et al</w:t>
      </w:r>
      <w:r w:rsidRPr="009557A1">
        <w:rPr>
          <w:rFonts w:eastAsia="Calibri"/>
          <w:b w:val="0"/>
          <w:bCs w:val="0"/>
          <w:noProof/>
          <w:kern w:val="2"/>
          <w:lang w:val="en-ID"/>
          <w14:ligatures w14:val="standardContextual"/>
        </w:rPr>
        <w:t>., 2018)</w:t>
      </w:r>
      <w:r w:rsidRPr="009557A1">
        <w:rPr>
          <w:rFonts w:eastAsia="Calibri"/>
          <w:b w:val="0"/>
          <w:bCs w:val="0"/>
          <w:kern w:val="2"/>
          <w:lang w:val="en-ID"/>
          <w14:ligatures w14:val="standardContextual"/>
        </w:rPr>
        <w:fldChar w:fldCharType="end"/>
      </w:r>
      <w:r w:rsidR="003A51EB">
        <w:rPr>
          <w:rFonts w:eastAsia="Calibri"/>
          <w:b w:val="0"/>
          <w:bCs w:val="0"/>
          <w:kern w:val="2"/>
          <w:lang w:val="en-ID"/>
          <w14:ligatures w14:val="standardContextual"/>
        </w:rPr>
        <w:t>.</w:t>
      </w:r>
    </w:p>
    <w:p w14:paraId="117153FA" w14:textId="77777777" w:rsidR="005151E5" w:rsidRPr="009557A1" w:rsidRDefault="005151E5" w:rsidP="005151E5">
      <w:pPr>
        <w:pStyle w:val="Heading1"/>
        <w:spacing w:before="1" w:line="480" w:lineRule="auto"/>
        <w:ind w:left="993" w:right="939" w:firstLine="472"/>
        <w:jc w:val="both"/>
        <w:rPr>
          <w:rFonts w:eastAsia="Calibri"/>
          <w:b w:val="0"/>
          <w:bCs w:val="0"/>
          <w:kern w:val="2"/>
          <w:lang w:val="en-ID"/>
          <w14:ligatures w14:val="standardContextual"/>
        </w:rPr>
      </w:pPr>
    </w:p>
    <w:p w14:paraId="43AF5EA2" w14:textId="77777777" w:rsidR="005151E5" w:rsidRPr="009557A1" w:rsidRDefault="005151E5" w:rsidP="005151E5">
      <w:pPr>
        <w:pStyle w:val="Heading1"/>
        <w:spacing w:before="4"/>
        <w:ind w:left="968"/>
        <w:jc w:val="both"/>
      </w:pPr>
      <w:bookmarkStart w:id="28" w:name="_TOC_250015"/>
      <w:r w:rsidRPr="009557A1">
        <w:t>2.</w:t>
      </w:r>
      <w:r w:rsidRPr="009557A1">
        <w:rPr>
          <w:spacing w:val="-1"/>
        </w:rPr>
        <w:t xml:space="preserve"> </w:t>
      </w:r>
      <w:r w:rsidRPr="009557A1">
        <w:t>3 Makanan</w:t>
      </w:r>
      <w:r w:rsidRPr="009557A1">
        <w:rPr>
          <w:spacing w:val="-3"/>
        </w:rPr>
        <w:t xml:space="preserve"> </w:t>
      </w:r>
      <w:r w:rsidRPr="009557A1">
        <w:t>dan</w:t>
      </w:r>
      <w:r w:rsidRPr="009557A1">
        <w:rPr>
          <w:spacing w:val="-2"/>
        </w:rPr>
        <w:t xml:space="preserve"> </w:t>
      </w:r>
      <w:r w:rsidRPr="009557A1">
        <w:t>Kebiasaan</w:t>
      </w:r>
      <w:r w:rsidRPr="009557A1">
        <w:rPr>
          <w:spacing w:val="-3"/>
        </w:rPr>
        <w:t xml:space="preserve"> </w:t>
      </w:r>
      <w:bookmarkEnd w:id="28"/>
      <w:r w:rsidRPr="009557A1">
        <w:t>Makan</w:t>
      </w:r>
    </w:p>
    <w:p w14:paraId="39CE4B43" w14:textId="77777777" w:rsidR="005151E5" w:rsidRPr="009557A1" w:rsidRDefault="005151E5" w:rsidP="005151E5">
      <w:pPr>
        <w:pStyle w:val="BodyText"/>
        <w:spacing w:before="11"/>
        <w:rPr>
          <w:b/>
          <w:sz w:val="23"/>
        </w:rPr>
      </w:pPr>
    </w:p>
    <w:p w14:paraId="3A2A1E16" w14:textId="743E7BDE" w:rsidR="005151E5" w:rsidRPr="009557A1" w:rsidRDefault="005151E5" w:rsidP="005151E5">
      <w:pPr>
        <w:spacing w:line="480" w:lineRule="auto"/>
        <w:ind w:left="968" w:right="958" w:firstLine="720"/>
        <w:jc w:val="both"/>
        <w:rPr>
          <w:sz w:val="24"/>
          <w:szCs w:val="24"/>
          <w:lang w:val="en-ID"/>
        </w:rPr>
      </w:pPr>
      <w:r w:rsidRPr="009557A1">
        <w:rPr>
          <w:sz w:val="24"/>
          <w:szCs w:val="24"/>
        </w:rPr>
        <w:t>Ikan</w:t>
      </w:r>
      <w:r w:rsidRPr="009557A1">
        <w:rPr>
          <w:spacing w:val="1"/>
          <w:sz w:val="24"/>
          <w:szCs w:val="24"/>
        </w:rPr>
        <w:t xml:space="preserve"> </w:t>
      </w:r>
      <w:r w:rsidRPr="009557A1">
        <w:rPr>
          <w:sz w:val="24"/>
          <w:szCs w:val="24"/>
        </w:rPr>
        <w:t>koi</w:t>
      </w:r>
      <w:r w:rsidRPr="009557A1">
        <w:rPr>
          <w:spacing w:val="1"/>
          <w:sz w:val="24"/>
          <w:szCs w:val="24"/>
        </w:rPr>
        <w:t xml:space="preserve"> </w:t>
      </w:r>
      <w:r w:rsidRPr="009557A1">
        <w:rPr>
          <w:sz w:val="24"/>
          <w:szCs w:val="24"/>
        </w:rPr>
        <w:t>terkategori</w:t>
      </w:r>
      <w:r w:rsidRPr="009557A1">
        <w:rPr>
          <w:spacing w:val="1"/>
          <w:sz w:val="24"/>
          <w:szCs w:val="24"/>
        </w:rPr>
        <w:t xml:space="preserve"> </w:t>
      </w:r>
      <w:r w:rsidRPr="009557A1">
        <w:rPr>
          <w:sz w:val="24"/>
          <w:szCs w:val="24"/>
        </w:rPr>
        <w:t>ke</w:t>
      </w:r>
      <w:r w:rsidRPr="009557A1">
        <w:rPr>
          <w:spacing w:val="1"/>
          <w:sz w:val="24"/>
          <w:szCs w:val="24"/>
        </w:rPr>
        <w:t xml:space="preserve"> </w:t>
      </w:r>
      <w:r w:rsidRPr="009557A1">
        <w:rPr>
          <w:sz w:val="24"/>
          <w:szCs w:val="24"/>
        </w:rPr>
        <w:t>dalam</w:t>
      </w:r>
      <w:r w:rsidRPr="009557A1">
        <w:rPr>
          <w:spacing w:val="1"/>
          <w:sz w:val="24"/>
          <w:szCs w:val="24"/>
        </w:rPr>
        <w:t xml:space="preserve"> </w:t>
      </w:r>
      <w:r w:rsidR="000A506E">
        <w:rPr>
          <w:sz w:val="24"/>
          <w:szCs w:val="24"/>
        </w:rPr>
        <w:t>jenis ikan</w:t>
      </w:r>
      <w:r w:rsidRPr="009557A1">
        <w:rPr>
          <w:spacing w:val="1"/>
          <w:sz w:val="24"/>
          <w:szCs w:val="24"/>
        </w:rPr>
        <w:t xml:space="preserve"> </w:t>
      </w:r>
      <w:r w:rsidRPr="009557A1">
        <w:rPr>
          <w:sz w:val="24"/>
          <w:szCs w:val="24"/>
        </w:rPr>
        <w:t>omnivora,</w:t>
      </w:r>
      <w:r w:rsidRPr="009557A1">
        <w:rPr>
          <w:spacing w:val="1"/>
          <w:sz w:val="24"/>
          <w:szCs w:val="24"/>
        </w:rPr>
        <w:t xml:space="preserve"> </w:t>
      </w:r>
      <w:r w:rsidRPr="009557A1">
        <w:rPr>
          <w:sz w:val="24"/>
          <w:szCs w:val="24"/>
        </w:rPr>
        <w:t>ialah</w:t>
      </w:r>
      <w:r w:rsidRPr="009557A1">
        <w:rPr>
          <w:spacing w:val="1"/>
          <w:sz w:val="24"/>
          <w:szCs w:val="24"/>
        </w:rPr>
        <w:t xml:space="preserve"> </w:t>
      </w:r>
      <w:r w:rsidRPr="009557A1">
        <w:rPr>
          <w:sz w:val="24"/>
          <w:szCs w:val="24"/>
        </w:rPr>
        <w:t>ikan</w:t>
      </w:r>
      <w:r w:rsidRPr="009557A1">
        <w:rPr>
          <w:spacing w:val="1"/>
          <w:sz w:val="24"/>
          <w:szCs w:val="24"/>
        </w:rPr>
        <w:t xml:space="preserve"> </w:t>
      </w:r>
      <w:r w:rsidRPr="009557A1">
        <w:rPr>
          <w:sz w:val="24"/>
          <w:szCs w:val="24"/>
        </w:rPr>
        <w:t>yang</w:t>
      </w:r>
      <w:r w:rsidRPr="009557A1">
        <w:rPr>
          <w:spacing w:val="60"/>
          <w:sz w:val="24"/>
          <w:szCs w:val="24"/>
        </w:rPr>
        <w:t xml:space="preserve"> </w:t>
      </w:r>
      <w:r w:rsidRPr="009557A1">
        <w:rPr>
          <w:sz w:val="24"/>
          <w:szCs w:val="24"/>
        </w:rPr>
        <w:t>bisa</w:t>
      </w:r>
      <w:r w:rsidRPr="009557A1">
        <w:rPr>
          <w:spacing w:val="1"/>
          <w:sz w:val="24"/>
          <w:szCs w:val="24"/>
        </w:rPr>
        <w:t xml:space="preserve"> </w:t>
      </w:r>
      <w:r w:rsidRPr="009557A1">
        <w:rPr>
          <w:sz w:val="24"/>
          <w:szCs w:val="24"/>
        </w:rPr>
        <w:t>memakan bermacam</w:t>
      </w:r>
      <w:r w:rsidRPr="009557A1">
        <w:rPr>
          <w:spacing w:val="1"/>
          <w:sz w:val="24"/>
          <w:szCs w:val="24"/>
        </w:rPr>
        <w:t xml:space="preserve"> </w:t>
      </w:r>
      <w:r w:rsidR="000A506E">
        <w:rPr>
          <w:sz w:val="24"/>
          <w:szCs w:val="24"/>
        </w:rPr>
        <w:t>tipe makanan</w:t>
      </w:r>
      <w:r w:rsidRPr="009557A1">
        <w:rPr>
          <w:sz w:val="24"/>
          <w:szCs w:val="24"/>
        </w:rPr>
        <w:t>.</w:t>
      </w:r>
      <w:r w:rsidRPr="009557A1">
        <w:rPr>
          <w:spacing w:val="1"/>
          <w:sz w:val="24"/>
          <w:szCs w:val="24"/>
        </w:rPr>
        <w:t xml:space="preserve"> </w:t>
      </w:r>
      <w:r w:rsidRPr="009557A1">
        <w:rPr>
          <w:sz w:val="24"/>
          <w:szCs w:val="24"/>
        </w:rPr>
        <w:t>Bagi</w:t>
      </w:r>
      <w:r w:rsidRPr="009557A1">
        <w:rPr>
          <w:spacing w:val="1"/>
          <w:sz w:val="24"/>
          <w:szCs w:val="24"/>
        </w:rPr>
        <w:t xml:space="preserve"> </w:t>
      </w:r>
      <w:r w:rsidRPr="009557A1">
        <w:rPr>
          <w:sz w:val="24"/>
          <w:szCs w:val="24"/>
        </w:rPr>
        <w:t xml:space="preserve">Khairunnisa </w:t>
      </w:r>
      <w:r w:rsidRPr="009557A1">
        <w:rPr>
          <w:i/>
          <w:sz w:val="24"/>
          <w:szCs w:val="24"/>
        </w:rPr>
        <w:t>et</w:t>
      </w:r>
      <w:r w:rsidRPr="009557A1">
        <w:rPr>
          <w:i/>
          <w:spacing w:val="1"/>
          <w:sz w:val="24"/>
          <w:szCs w:val="24"/>
        </w:rPr>
        <w:t xml:space="preserve"> </w:t>
      </w:r>
      <w:r w:rsidRPr="009557A1">
        <w:rPr>
          <w:i/>
          <w:sz w:val="24"/>
          <w:szCs w:val="24"/>
        </w:rPr>
        <w:t>al</w:t>
      </w:r>
      <w:r w:rsidRPr="009557A1">
        <w:rPr>
          <w:sz w:val="24"/>
          <w:szCs w:val="24"/>
        </w:rPr>
        <w:t>., (2020), ikan Koi</w:t>
      </w:r>
      <w:r w:rsidRPr="009557A1">
        <w:rPr>
          <w:spacing w:val="1"/>
          <w:sz w:val="24"/>
          <w:szCs w:val="24"/>
        </w:rPr>
        <w:t xml:space="preserve"> </w:t>
      </w:r>
      <w:r w:rsidRPr="009557A1">
        <w:rPr>
          <w:sz w:val="24"/>
          <w:szCs w:val="24"/>
        </w:rPr>
        <w:t>menerima</w:t>
      </w:r>
      <w:r w:rsidRPr="009557A1">
        <w:rPr>
          <w:spacing w:val="1"/>
          <w:sz w:val="24"/>
          <w:szCs w:val="24"/>
        </w:rPr>
        <w:t xml:space="preserve"> </w:t>
      </w:r>
      <w:r w:rsidRPr="009557A1">
        <w:rPr>
          <w:sz w:val="24"/>
          <w:szCs w:val="24"/>
        </w:rPr>
        <w:t>pakan</w:t>
      </w:r>
      <w:r w:rsidRPr="009557A1">
        <w:rPr>
          <w:spacing w:val="1"/>
          <w:sz w:val="24"/>
          <w:szCs w:val="24"/>
        </w:rPr>
        <w:t xml:space="preserve"> </w:t>
      </w:r>
      <w:r w:rsidRPr="009557A1">
        <w:rPr>
          <w:sz w:val="24"/>
          <w:szCs w:val="24"/>
        </w:rPr>
        <w:t>berbentuk</w:t>
      </w:r>
      <w:r w:rsidRPr="009557A1">
        <w:rPr>
          <w:spacing w:val="1"/>
          <w:sz w:val="24"/>
          <w:szCs w:val="24"/>
        </w:rPr>
        <w:t xml:space="preserve"> </w:t>
      </w:r>
      <w:r w:rsidRPr="009557A1">
        <w:rPr>
          <w:sz w:val="24"/>
          <w:szCs w:val="24"/>
        </w:rPr>
        <w:t>daging,</w:t>
      </w:r>
      <w:r w:rsidRPr="009557A1">
        <w:rPr>
          <w:spacing w:val="1"/>
          <w:sz w:val="24"/>
          <w:szCs w:val="24"/>
        </w:rPr>
        <w:t xml:space="preserve"> </w:t>
      </w:r>
      <w:r w:rsidRPr="009557A1">
        <w:rPr>
          <w:sz w:val="24"/>
          <w:szCs w:val="24"/>
        </w:rPr>
        <w:t>ikan,</w:t>
      </w:r>
      <w:r w:rsidRPr="009557A1">
        <w:rPr>
          <w:spacing w:val="1"/>
          <w:sz w:val="24"/>
          <w:szCs w:val="24"/>
        </w:rPr>
        <w:t xml:space="preserve"> </w:t>
      </w:r>
      <w:r w:rsidRPr="009557A1">
        <w:rPr>
          <w:sz w:val="24"/>
          <w:szCs w:val="24"/>
        </w:rPr>
        <w:t>sayur</w:t>
      </w:r>
      <w:r w:rsidRPr="009557A1">
        <w:rPr>
          <w:spacing w:val="1"/>
          <w:sz w:val="24"/>
          <w:szCs w:val="24"/>
        </w:rPr>
        <w:t xml:space="preserve"> </w:t>
      </w:r>
      <w:r w:rsidRPr="009557A1">
        <w:rPr>
          <w:sz w:val="24"/>
          <w:szCs w:val="24"/>
        </w:rPr>
        <w:t>-</w:t>
      </w:r>
      <w:r w:rsidRPr="009557A1">
        <w:rPr>
          <w:spacing w:val="1"/>
          <w:sz w:val="24"/>
          <w:szCs w:val="24"/>
        </w:rPr>
        <w:t xml:space="preserve"> </w:t>
      </w:r>
      <w:r w:rsidRPr="009557A1">
        <w:rPr>
          <w:sz w:val="24"/>
          <w:szCs w:val="24"/>
        </w:rPr>
        <w:t>mayur</w:t>
      </w:r>
      <w:r w:rsidRPr="009557A1">
        <w:rPr>
          <w:spacing w:val="1"/>
          <w:sz w:val="24"/>
          <w:szCs w:val="24"/>
        </w:rPr>
        <w:t xml:space="preserve"> </w:t>
      </w:r>
      <w:r w:rsidRPr="009557A1">
        <w:rPr>
          <w:sz w:val="24"/>
          <w:szCs w:val="24"/>
        </w:rPr>
        <w:t>terlebih</w:t>
      </w:r>
      <w:r w:rsidRPr="009557A1">
        <w:rPr>
          <w:spacing w:val="1"/>
          <w:sz w:val="24"/>
          <w:szCs w:val="24"/>
        </w:rPr>
        <w:t xml:space="preserve"> </w:t>
      </w:r>
      <w:r w:rsidRPr="009557A1">
        <w:rPr>
          <w:sz w:val="24"/>
          <w:szCs w:val="24"/>
        </w:rPr>
        <w:t>lagi</w:t>
      </w:r>
      <w:r w:rsidRPr="009557A1">
        <w:rPr>
          <w:spacing w:val="1"/>
          <w:sz w:val="24"/>
          <w:szCs w:val="24"/>
        </w:rPr>
        <w:t xml:space="preserve"> </w:t>
      </w:r>
      <w:r w:rsidRPr="009557A1">
        <w:rPr>
          <w:sz w:val="24"/>
          <w:szCs w:val="24"/>
        </w:rPr>
        <w:t>roti.</w:t>
      </w:r>
      <w:r w:rsidRPr="009557A1">
        <w:rPr>
          <w:spacing w:val="1"/>
          <w:sz w:val="24"/>
          <w:szCs w:val="24"/>
        </w:rPr>
        <w:t xml:space="preserve"> </w:t>
      </w:r>
      <w:r w:rsidRPr="009557A1">
        <w:rPr>
          <w:sz w:val="24"/>
          <w:szCs w:val="24"/>
        </w:rPr>
        <w:t>Bersumber pada</w:t>
      </w:r>
      <w:r w:rsidRPr="009557A1">
        <w:rPr>
          <w:sz w:val="24"/>
          <w:szCs w:val="24"/>
          <w:lang w:val="en-US"/>
        </w:rPr>
        <w:t xml:space="preserve"> </w:t>
      </w:r>
      <w:r w:rsidR="003A51EB">
        <w:rPr>
          <w:sz w:val="24"/>
          <w:szCs w:val="24"/>
          <w:lang w:val="en-ID"/>
        </w:rPr>
        <w:t>Sihombing (2018) p</w:t>
      </w:r>
      <w:r w:rsidRPr="009557A1">
        <w:rPr>
          <w:sz w:val="24"/>
          <w:szCs w:val="24"/>
          <w:lang w:val="en-ID"/>
        </w:rPr>
        <w:t xml:space="preserve">eran pakan sangat penting untuk meningkatkan produksi. </w:t>
      </w:r>
      <w:proofErr w:type="gramStart"/>
      <w:r w:rsidRPr="009557A1">
        <w:rPr>
          <w:sz w:val="24"/>
          <w:szCs w:val="24"/>
          <w:lang w:val="en-ID"/>
        </w:rPr>
        <w:t>Bila pakan yang diberikan hanya seadanya maka produksi yang dihasilkan tentu sedikit.</w:t>
      </w:r>
      <w:proofErr w:type="gramEnd"/>
      <w:r w:rsidRPr="009557A1">
        <w:rPr>
          <w:sz w:val="24"/>
          <w:szCs w:val="24"/>
          <w:lang w:val="en-ID"/>
        </w:rPr>
        <w:t xml:space="preserve"> </w:t>
      </w:r>
      <w:proofErr w:type="gramStart"/>
      <w:r w:rsidRPr="009557A1">
        <w:rPr>
          <w:sz w:val="24"/>
          <w:szCs w:val="24"/>
          <w:lang w:val="en-ID"/>
        </w:rPr>
        <w:t>Kandungan gizi pakan juga harus diperhatikan sehingga hasil ikan yang diperoleh maksimal.</w:t>
      </w:r>
      <w:proofErr w:type="gramEnd"/>
      <w:r w:rsidRPr="009557A1">
        <w:rPr>
          <w:sz w:val="24"/>
          <w:szCs w:val="24"/>
          <w:lang w:val="en-ID"/>
        </w:rPr>
        <w:t xml:space="preserve"> </w:t>
      </w:r>
      <w:proofErr w:type="gramStart"/>
      <w:r w:rsidRPr="009557A1">
        <w:rPr>
          <w:sz w:val="24"/>
          <w:szCs w:val="24"/>
          <w:lang w:val="en-ID"/>
        </w:rPr>
        <w:t>Ikan sangat membutuhkan nutrisi untuk pertumbuhan dan fungsi utama makanan adalah untuk kelangsungan hidup dan pertumbuhan ikan.</w:t>
      </w:r>
      <w:proofErr w:type="gramEnd"/>
    </w:p>
    <w:p w14:paraId="647B8E89" w14:textId="77777777" w:rsidR="00212D0C" w:rsidRDefault="00212D0C" w:rsidP="005151E5">
      <w:pPr>
        <w:pStyle w:val="BodyText"/>
        <w:spacing w:line="480" w:lineRule="auto"/>
        <w:ind w:left="968" w:right="958" w:firstLine="720"/>
        <w:jc w:val="both"/>
      </w:pPr>
    </w:p>
    <w:p w14:paraId="7CD0F62C" w14:textId="42B99450" w:rsidR="005151E5" w:rsidRPr="009557A1" w:rsidRDefault="005151E5" w:rsidP="005151E5">
      <w:pPr>
        <w:pStyle w:val="BodyText"/>
        <w:spacing w:line="480" w:lineRule="auto"/>
        <w:ind w:left="968" w:right="958" w:firstLine="720"/>
        <w:jc w:val="both"/>
      </w:pPr>
      <w:r w:rsidRPr="009557A1">
        <w:t>Berikutnya sumber protein</w:t>
      </w:r>
      <w:r w:rsidRPr="009557A1">
        <w:rPr>
          <w:spacing w:val="1"/>
        </w:rPr>
        <w:t xml:space="preserve"> </w:t>
      </w:r>
      <w:r w:rsidRPr="009557A1">
        <w:t>utama</w:t>
      </w:r>
      <w:r w:rsidRPr="009557A1">
        <w:rPr>
          <w:spacing w:val="1"/>
        </w:rPr>
        <w:t xml:space="preserve"> </w:t>
      </w:r>
      <w:r w:rsidRPr="009557A1">
        <w:t>merupakan</w:t>
      </w:r>
      <w:r w:rsidRPr="009557A1">
        <w:rPr>
          <w:spacing w:val="1"/>
        </w:rPr>
        <w:t xml:space="preserve"> </w:t>
      </w:r>
      <w:r w:rsidRPr="009557A1">
        <w:t>perumusan</w:t>
      </w:r>
      <w:r w:rsidRPr="009557A1">
        <w:rPr>
          <w:spacing w:val="1"/>
        </w:rPr>
        <w:t xml:space="preserve"> </w:t>
      </w:r>
      <w:r w:rsidRPr="009557A1">
        <w:t>campuran</w:t>
      </w:r>
      <w:r w:rsidRPr="009557A1">
        <w:rPr>
          <w:spacing w:val="1"/>
        </w:rPr>
        <w:t xml:space="preserve"> </w:t>
      </w:r>
      <w:r w:rsidRPr="009557A1">
        <w:t>antara</w:t>
      </w:r>
      <w:r w:rsidRPr="009557A1">
        <w:rPr>
          <w:spacing w:val="1"/>
        </w:rPr>
        <w:t xml:space="preserve"> </w:t>
      </w:r>
      <w:r w:rsidRPr="009557A1">
        <w:t>bahan</w:t>
      </w:r>
      <w:r w:rsidRPr="009557A1">
        <w:rPr>
          <w:spacing w:val="1"/>
        </w:rPr>
        <w:t xml:space="preserve"> </w:t>
      </w:r>
      <w:r w:rsidRPr="009557A1">
        <w:t>nabati</w:t>
      </w:r>
      <w:r w:rsidRPr="009557A1">
        <w:rPr>
          <w:spacing w:val="1"/>
        </w:rPr>
        <w:t xml:space="preserve"> </w:t>
      </w:r>
      <w:r w:rsidRPr="009557A1">
        <w:t>misalnya</w:t>
      </w:r>
      <w:r w:rsidRPr="009557A1">
        <w:rPr>
          <w:spacing w:val="1"/>
        </w:rPr>
        <w:t xml:space="preserve"> </w:t>
      </w:r>
      <w:r w:rsidRPr="009557A1">
        <w:t>tepung</w:t>
      </w:r>
      <w:r w:rsidRPr="009557A1">
        <w:rPr>
          <w:spacing w:val="1"/>
        </w:rPr>
        <w:t xml:space="preserve"> </w:t>
      </w:r>
      <w:r w:rsidRPr="009557A1">
        <w:t>kedelai, tepung jagung, tepung gandum, tepung wortel, dll. Sebaliknya</w:t>
      </w:r>
      <w:r w:rsidRPr="009557A1">
        <w:rPr>
          <w:spacing w:val="1"/>
        </w:rPr>
        <w:t xml:space="preserve"> </w:t>
      </w:r>
      <w:r w:rsidRPr="009557A1">
        <w:t>bahan</w:t>
      </w:r>
      <w:r w:rsidRPr="009557A1">
        <w:rPr>
          <w:spacing w:val="1"/>
        </w:rPr>
        <w:t xml:space="preserve"> </w:t>
      </w:r>
      <w:r w:rsidRPr="009557A1">
        <w:t>hewani</w:t>
      </w:r>
      <w:r w:rsidRPr="009557A1">
        <w:rPr>
          <w:spacing w:val="1"/>
        </w:rPr>
        <w:t xml:space="preserve"> </w:t>
      </w:r>
      <w:r w:rsidRPr="009557A1">
        <w:t>semacam</w:t>
      </w:r>
      <w:r w:rsidRPr="009557A1">
        <w:rPr>
          <w:spacing w:val="1"/>
        </w:rPr>
        <w:t xml:space="preserve"> </w:t>
      </w:r>
      <w:r w:rsidRPr="009557A1">
        <w:t>tepung</w:t>
      </w:r>
      <w:r w:rsidRPr="009557A1">
        <w:rPr>
          <w:spacing w:val="1"/>
        </w:rPr>
        <w:t xml:space="preserve"> </w:t>
      </w:r>
      <w:r w:rsidRPr="009557A1">
        <w:t>ikan,</w:t>
      </w:r>
      <w:r w:rsidRPr="009557A1">
        <w:rPr>
          <w:spacing w:val="1"/>
        </w:rPr>
        <w:t xml:space="preserve"> </w:t>
      </w:r>
      <w:r w:rsidRPr="009557A1">
        <w:t>tepung</w:t>
      </w:r>
      <w:r w:rsidRPr="009557A1">
        <w:rPr>
          <w:spacing w:val="1"/>
        </w:rPr>
        <w:t xml:space="preserve"> </w:t>
      </w:r>
      <w:r w:rsidRPr="009557A1">
        <w:t>kepala</w:t>
      </w:r>
      <w:r w:rsidRPr="009557A1">
        <w:rPr>
          <w:spacing w:val="1"/>
        </w:rPr>
        <w:t xml:space="preserve"> </w:t>
      </w:r>
      <w:r w:rsidRPr="009557A1">
        <w:t>udang,</w:t>
      </w:r>
      <w:r w:rsidRPr="009557A1">
        <w:rPr>
          <w:spacing w:val="1"/>
        </w:rPr>
        <w:t xml:space="preserve"> </w:t>
      </w:r>
      <w:r w:rsidRPr="009557A1">
        <w:t>tepung</w:t>
      </w:r>
      <w:r w:rsidRPr="009557A1">
        <w:rPr>
          <w:spacing w:val="1"/>
        </w:rPr>
        <w:t xml:space="preserve"> </w:t>
      </w:r>
      <w:r w:rsidRPr="009557A1">
        <w:t>cumi.</w:t>
      </w:r>
      <w:r w:rsidRPr="009557A1">
        <w:rPr>
          <w:spacing w:val="1"/>
        </w:rPr>
        <w:t xml:space="preserve"> </w:t>
      </w:r>
      <w:r w:rsidRPr="009557A1">
        <w:t>Dan</w:t>
      </w:r>
      <w:r w:rsidRPr="009557A1">
        <w:rPr>
          <w:spacing w:val="1"/>
        </w:rPr>
        <w:t xml:space="preserve"> </w:t>
      </w:r>
      <w:r w:rsidRPr="009557A1">
        <w:t>multivitamin</w:t>
      </w:r>
      <w:r w:rsidRPr="009557A1">
        <w:rPr>
          <w:spacing w:val="1"/>
        </w:rPr>
        <w:t xml:space="preserve"> </w:t>
      </w:r>
      <w:r w:rsidRPr="009557A1">
        <w:t>serta</w:t>
      </w:r>
      <w:r w:rsidRPr="009557A1">
        <w:rPr>
          <w:spacing w:val="1"/>
        </w:rPr>
        <w:t xml:space="preserve"> </w:t>
      </w:r>
      <w:r w:rsidRPr="009557A1">
        <w:t>mineral</w:t>
      </w:r>
      <w:r w:rsidRPr="009557A1">
        <w:rPr>
          <w:spacing w:val="1"/>
        </w:rPr>
        <w:t xml:space="preserve"> </w:t>
      </w:r>
      <w:r w:rsidRPr="009557A1">
        <w:t>semacam</w:t>
      </w:r>
      <w:r w:rsidRPr="009557A1">
        <w:rPr>
          <w:spacing w:val="1"/>
        </w:rPr>
        <w:t xml:space="preserve"> </w:t>
      </w:r>
      <w:r w:rsidRPr="009557A1">
        <w:t>Ca,</w:t>
      </w:r>
      <w:r w:rsidRPr="009557A1">
        <w:rPr>
          <w:spacing w:val="1"/>
        </w:rPr>
        <w:t xml:space="preserve"> </w:t>
      </w:r>
      <w:r w:rsidRPr="009557A1">
        <w:t>Magnesium,</w:t>
      </w:r>
      <w:r w:rsidRPr="009557A1">
        <w:rPr>
          <w:spacing w:val="1"/>
        </w:rPr>
        <w:t xml:space="preserve"> </w:t>
      </w:r>
      <w:r w:rsidRPr="009557A1">
        <w:t>Zn,</w:t>
      </w:r>
      <w:r w:rsidRPr="009557A1">
        <w:rPr>
          <w:spacing w:val="1"/>
        </w:rPr>
        <w:t xml:space="preserve"> </w:t>
      </w:r>
      <w:r w:rsidRPr="009557A1">
        <w:t>Fe,</w:t>
      </w:r>
      <w:r w:rsidRPr="009557A1">
        <w:rPr>
          <w:spacing w:val="1"/>
        </w:rPr>
        <w:t xml:space="preserve"> </w:t>
      </w:r>
      <w:r w:rsidRPr="009557A1">
        <w:t>Co</w:t>
      </w:r>
      <w:r w:rsidRPr="009557A1">
        <w:rPr>
          <w:spacing w:val="60"/>
        </w:rPr>
        <w:t xml:space="preserve"> </w:t>
      </w:r>
      <w:r w:rsidRPr="009557A1">
        <w:t>selaku</w:t>
      </w:r>
      <w:r w:rsidRPr="009557A1">
        <w:rPr>
          <w:spacing w:val="1"/>
        </w:rPr>
        <w:t xml:space="preserve"> </w:t>
      </w:r>
      <w:r w:rsidRPr="009557A1">
        <w:t>penambah</w:t>
      </w:r>
      <w:r w:rsidRPr="009557A1">
        <w:rPr>
          <w:spacing w:val="1"/>
        </w:rPr>
        <w:t xml:space="preserve"> </w:t>
      </w:r>
      <w:r w:rsidRPr="009557A1">
        <w:t>pakan.</w:t>
      </w:r>
    </w:p>
    <w:p w14:paraId="7781016C" w14:textId="1821CE9F" w:rsidR="005151E5" w:rsidRPr="009557A1" w:rsidRDefault="005151E5" w:rsidP="005151E5">
      <w:pPr>
        <w:pStyle w:val="BodyText"/>
        <w:spacing w:before="1" w:line="480" w:lineRule="auto"/>
        <w:ind w:left="968" w:right="959" w:firstLine="720"/>
        <w:jc w:val="both"/>
      </w:pPr>
      <w:r w:rsidRPr="009557A1">
        <w:t xml:space="preserve">Menurut </w:t>
      </w:r>
      <w:r w:rsidR="008555F9">
        <w:rPr>
          <w:lang w:val="en-US"/>
        </w:rPr>
        <w:t>(</w:t>
      </w:r>
      <w:r w:rsidR="003A51EB">
        <w:t xml:space="preserve">Biduan, </w:t>
      </w:r>
      <w:r w:rsidRPr="009557A1">
        <w:t>2020</w:t>
      </w:r>
      <w:r w:rsidRPr="009557A1">
        <w:rPr>
          <w:lang w:val="en-US"/>
        </w:rPr>
        <w:t>)</w:t>
      </w:r>
      <w:r w:rsidRPr="009557A1">
        <w:t xml:space="preserve"> jumlah pakan yang tepat antara 3% - 5% dari pakan pellet</w:t>
      </w:r>
      <w:r w:rsidRPr="009557A1">
        <w:rPr>
          <w:lang w:val="en-US"/>
        </w:rPr>
        <w:t xml:space="preserve"> </w:t>
      </w:r>
      <w:r w:rsidRPr="009557A1">
        <w:t>frekuensi</w:t>
      </w:r>
      <w:r w:rsidRPr="009557A1">
        <w:rPr>
          <w:spacing w:val="1"/>
        </w:rPr>
        <w:t xml:space="preserve"> </w:t>
      </w:r>
      <w:r w:rsidRPr="009557A1">
        <w:t>pemberian</w:t>
      </w:r>
      <w:r w:rsidRPr="009557A1">
        <w:rPr>
          <w:spacing w:val="1"/>
        </w:rPr>
        <w:t xml:space="preserve"> </w:t>
      </w:r>
      <w:r w:rsidRPr="009557A1">
        <w:t>pakan</w:t>
      </w:r>
      <w:r w:rsidRPr="009557A1">
        <w:rPr>
          <w:spacing w:val="1"/>
        </w:rPr>
        <w:t xml:space="preserve"> </w:t>
      </w:r>
      <w:r w:rsidRPr="009557A1">
        <w:t>2</w:t>
      </w:r>
      <w:r w:rsidRPr="009557A1">
        <w:rPr>
          <w:spacing w:val="1"/>
        </w:rPr>
        <w:t xml:space="preserve"> </w:t>
      </w:r>
      <w:r w:rsidRPr="009557A1">
        <w:t>-</w:t>
      </w:r>
      <w:r w:rsidRPr="009557A1">
        <w:rPr>
          <w:spacing w:val="1"/>
        </w:rPr>
        <w:t xml:space="preserve"> </w:t>
      </w:r>
      <w:r w:rsidRPr="009557A1">
        <w:t>3</w:t>
      </w:r>
      <w:r w:rsidRPr="009557A1">
        <w:rPr>
          <w:spacing w:val="1"/>
        </w:rPr>
        <w:t xml:space="preserve"> </w:t>
      </w:r>
      <w:r w:rsidRPr="009557A1">
        <w:t>kali/hari.</w:t>
      </w:r>
      <w:r w:rsidRPr="009557A1">
        <w:rPr>
          <w:spacing w:val="1"/>
        </w:rPr>
        <w:t xml:space="preserve"> </w:t>
      </w:r>
      <w:r w:rsidRPr="009557A1">
        <w:t xml:space="preserve">Sementara berdasarkan Sabrina </w:t>
      </w:r>
      <w:r w:rsidRPr="009557A1">
        <w:rPr>
          <w:i/>
        </w:rPr>
        <w:t>et al</w:t>
      </w:r>
      <w:r w:rsidRPr="009557A1">
        <w:t>., (2018), pemberian pakan buatan untuk ikan</w:t>
      </w:r>
      <w:r w:rsidRPr="009557A1">
        <w:rPr>
          <w:spacing w:val="1"/>
        </w:rPr>
        <w:t xml:space="preserve"> </w:t>
      </w:r>
      <w:r w:rsidRPr="009557A1">
        <w:rPr>
          <w:lang w:val="en-US"/>
        </w:rPr>
        <w:t>k</w:t>
      </w:r>
      <w:r w:rsidRPr="009557A1">
        <w:t>oi</w:t>
      </w:r>
      <w:r w:rsidRPr="009557A1">
        <w:rPr>
          <w:spacing w:val="-1"/>
        </w:rPr>
        <w:t xml:space="preserve"> </w:t>
      </w:r>
      <w:r w:rsidRPr="009557A1">
        <w:t>berjumlah</w:t>
      </w:r>
      <w:r w:rsidRPr="009557A1">
        <w:rPr>
          <w:spacing w:val="-1"/>
        </w:rPr>
        <w:t xml:space="preserve"> </w:t>
      </w:r>
      <w:r w:rsidRPr="009557A1">
        <w:t>3%</w:t>
      </w:r>
      <w:r w:rsidRPr="009557A1">
        <w:rPr>
          <w:spacing w:val="-2"/>
        </w:rPr>
        <w:t xml:space="preserve"> </w:t>
      </w:r>
      <w:r w:rsidRPr="009557A1">
        <w:t>dari</w:t>
      </w:r>
      <w:r w:rsidRPr="009557A1">
        <w:rPr>
          <w:spacing w:val="2"/>
        </w:rPr>
        <w:t xml:space="preserve"> </w:t>
      </w:r>
      <w:r w:rsidRPr="009557A1">
        <w:t>populasi</w:t>
      </w:r>
      <w:r w:rsidRPr="009557A1">
        <w:rPr>
          <w:spacing w:val="-1"/>
        </w:rPr>
        <w:t xml:space="preserve"> </w:t>
      </w:r>
      <w:r w:rsidRPr="009557A1">
        <w:t>biomassa</w:t>
      </w:r>
      <w:r w:rsidRPr="009557A1">
        <w:rPr>
          <w:spacing w:val="-2"/>
        </w:rPr>
        <w:t xml:space="preserve"> </w:t>
      </w:r>
      <w:r w:rsidRPr="009557A1">
        <w:t>ikan dan</w:t>
      </w:r>
      <w:r w:rsidRPr="009557A1">
        <w:rPr>
          <w:spacing w:val="1"/>
        </w:rPr>
        <w:t xml:space="preserve"> </w:t>
      </w:r>
      <w:r w:rsidRPr="009557A1">
        <w:t>diberikan</w:t>
      </w:r>
      <w:r w:rsidRPr="009557A1">
        <w:rPr>
          <w:spacing w:val="-1"/>
        </w:rPr>
        <w:t xml:space="preserve"> </w:t>
      </w:r>
      <w:r w:rsidRPr="009557A1">
        <w:t>sehari</w:t>
      </w:r>
      <w:r w:rsidRPr="009557A1">
        <w:rPr>
          <w:spacing w:val="1"/>
        </w:rPr>
        <w:t xml:space="preserve"> </w:t>
      </w:r>
      <w:r w:rsidRPr="009557A1">
        <w:t>3 kali.</w:t>
      </w:r>
    </w:p>
    <w:p w14:paraId="2B208DC9" w14:textId="77777777" w:rsidR="005151E5" w:rsidRPr="009557A1" w:rsidRDefault="005151E5" w:rsidP="005151E5">
      <w:pPr>
        <w:pStyle w:val="BodyText"/>
        <w:spacing w:before="1" w:line="480" w:lineRule="auto"/>
        <w:ind w:left="968" w:right="959" w:firstLine="720"/>
        <w:jc w:val="both"/>
      </w:pPr>
    </w:p>
    <w:p w14:paraId="1AEC341C" w14:textId="77777777" w:rsidR="005151E5" w:rsidRPr="009557A1" w:rsidRDefault="005151E5" w:rsidP="005151E5">
      <w:pPr>
        <w:pStyle w:val="Heading1"/>
        <w:ind w:left="968"/>
        <w:jc w:val="both"/>
      </w:pPr>
      <w:bookmarkStart w:id="29" w:name="_TOC_250014"/>
      <w:r w:rsidRPr="009557A1">
        <w:t>2.</w:t>
      </w:r>
      <w:r w:rsidRPr="009557A1">
        <w:rPr>
          <w:spacing w:val="-1"/>
        </w:rPr>
        <w:t xml:space="preserve"> </w:t>
      </w:r>
      <w:r w:rsidRPr="009557A1">
        <w:t>4</w:t>
      </w:r>
      <w:r w:rsidRPr="009557A1">
        <w:rPr>
          <w:spacing w:val="-1"/>
        </w:rPr>
        <w:t xml:space="preserve"> </w:t>
      </w:r>
      <w:r w:rsidRPr="009557A1">
        <w:t>Kualitas</w:t>
      </w:r>
      <w:r w:rsidRPr="009557A1">
        <w:rPr>
          <w:spacing w:val="-1"/>
        </w:rPr>
        <w:t xml:space="preserve"> </w:t>
      </w:r>
      <w:bookmarkEnd w:id="29"/>
      <w:r w:rsidRPr="009557A1">
        <w:t>Air</w:t>
      </w:r>
    </w:p>
    <w:p w14:paraId="7297D2B6" w14:textId="77777777" w:rsidR="005151E5" w:rsidRPr="009557A1" w:rsidRDefault="005151E5" w:rsidP="005151E5">
      <w:pPr>
        <w:pStyle w:val="BodyText"/>
        <w:rPr>
          <w:b/>
        </w:rPr>
      </w:pPr>
    </w:p>
    <w:p w14:paraId="457B8754" w14:textId="77777777" w:rsidR="005151E5" w:rsidRPr="009557A1" w:rsidRDefault="005151E5" w:rsidP="005151E5">
      <w:pPr>
        <w:pStyle w:val="BodyText"/>
        <w:spacing w:line="480" w:lineRule="auto"/>
        <w:ind w:left="968" w:right="959" w:firstLine="720"/>
        <w:jc w:val="both"/>
      </w:pPr>
      <w:r w:rsidRPr="009557A1">
        <w:t>Kualitas air merupakan faktor yang sangat bernilai dalam budidaya ikan, sebab kualitas air mempengaruhi kelangsungan hidup serta pertumbuhan ikan. Pengelolaan air yang baik</w:t>
      </w:r>
      <w:r w:rsidRPr="009557A1">
        <w:rPr>
          <w:lang w:val="en-US"/>
        </w:rPr>
        <w:t xml:space="preserve"> </w:t>
      </w:r>
      <w:r w:rsidRPr="009557A1">
        <w:t xml:space="preserve">diperlukan untuk melindungi ekosistem yang mendukung budidaya ikan. Berdasarkan penelitian yang sudah dilakukan Akbar </w:t>
      </w:r>
      <w:r w:rsidRPr="009557A1">
        <w:rPr>
          <w:i/>
          <w:iCs/>
        </w:rPr>
        <w:t>et al</w:t>
      </w:r>
      <w:r w:rsidRPr="009557A1">
        <w:t>., (2021) ialah: Suhu, pH dan DO (</w:t>
      </w:r>
      <w:r w:rsidRPr="00C44104">
        <w:rPr>
          <w:i/>
        </w:rPr>
        <w:t>Disssolve Oxygen</w:t>
      </w:r>
      <w:r w:rsidRPr="009557A1">
        <w:t>).</w:t>
      </w:r>
    </w:p>
    <w:p w14:paraId="2F037B0E" w14:textId="77777777" w:rsidR="005151E5" w:rsidRPr="009557A1" w:rsidRDefault="005151E5" w:rsidP="005151E5">
      <w:pPr>
        <w:widowControl/>
        <w:autoSpaceDE/>
        <w:autoSpaceDN/>
        <w:spacing w:after="160" w:line="480" w:lineRule="auto"/>
        <w:ind w:left="968" w:right="939" w:firstLine="472"/>
        <w:jc w:val="both"/>
        <w:rPr>
          <w:rFonts w:eastAsia="Calibri"/>
          <w:kern w:val="2"/>
          <w:sz w:val="24"/>
          <w:szCs w:val="24"/>
          <w:lang w:val="en-ID"/>
          <w14:ligatures w14:val="standardContextual"/>
        </w:rPr>
      </w:pPr>
      <w:r w:rsidRPr="009557A1">
        <w:rPr>
          <w:rFonts w:eastAsia="Calibri"/>
          <w:kern w:val="2"/>
          <w:sz w:val="24"/>
          <w:szCs w:val="24"/>
          <w:lang w:val="en-ID"/>
          <w14:ligatures w14:val="standardContextual"/>
        </w:rPr>
        <w:t xml:space="preserve">    Parameter kualitas air  pada proses budidaya ikan Koi berperan dalam  menciptakan suasana lingkungan hidup ikan, agar perairan kolam mampu  memberikan suasana yang nyaman bagi pergerakan ikan, yaitu tersedianya air   yang cukup untuk menciptakan kualitas air yang sesuai dengan persyaratan hidup ikan yang optimal (kimia air, fisika air, dan biologi air), sesuai  dengan parameter  yang disyaratkan, tersedianya pakan alami yang cukup dan sesuai, serta terhindarnya dari biota yang merugikan bagi kelangsungan hidup dan perkembangan  ikan (hama dan penyakit ikan) (Siegers </w:t>
      </w:r>
      <w:r w:rsidRPr="009557A1">
        <w:rPr>
          <w:rFonts w:eastAsia="Calibri"/>
          <w:i/>
          <w:iCs/>
          <w:kern w:val="2"/>
          <w:sz w:val="24"/>
          <w:szCs w:val="24"/>
          <w:lang w:val="en-ID"/>
          <w14:ligatures w14:val="standardContextual"/>
        </w:rPr>
        <w:t>et  al</w:t>
      </w:r>
      <w:r w:rsidRPr="009557A1">
        <w:rPr>
          <w:rFonts w:eastAsia="Calibri"/>
          <w:kern w:val="2"/>
          <w:sz w:val="24"/>
          <w:szCs w:val="24"/>
          <w:lang w:val="en-ID"/>
          <w14:ligatures w14:val="standardContextual"/>
        </w:rPr>
        <w:t>.,  2019).</w:t>
      </w:r>
    </w:p>
    <w:p w14:paraId="7E347748" w14:textId="77777777" w:rsidR="00212D0C" w:rsidRDefault="00212D0C" w:rsidP="005151E5">
      <w:pPr>
        <w:pStyle w:val="BodyText"/>
        <w:spacing w:line="480" w:lineRule="auto"/>
        <w:ind w:left="968" w:right="959" w:firstLine="720"/>
        <w:jc w:val="both"/>
      </w:pPr>
    </w:p>
    <w:p w14:paraId="3394A440" w14:textId="64006E78" w:rsidR="005151E5" w:rsidRPr="009557A1" w:rsidRDefault="005151E5" w:rsidP="005151E5">
      <w:pPr>
        <w:pStyle w:val="BodyText"/>
        <w:spacing w:line="480" w:lineRule="auto"/>
        <w:ind w:left="968" w:right="959" w:firstLine="720"/>
        <w:jc w:val="both"/>
      </w:pPr>
      <w:r w:rsidRPr="009557A1">
        <w:t>Aspek yang sangat memastikan serta pengaruhi tingkatan perkembangan</w:t>
      </w:r>
      <w:r w:rsidRPr="009557A1">
        <w:rPr>
          <w:spacing w:val="1"/>
        </w:rPr>
        <w:t xml:space="preserve"> </w:t>
      </w:r>
      <w:r w:rsidRPr="009557A1">
        <w:t>panjang,</w:t>
      </w:r>
      <w:r w:rsidRPr="009557A1">
        <w:rPr>
          <w:spacing w:val="1"/>
        </w:rPr>
        <w:t xml:space="preserve"> </w:t>
      </w:r>
      <w:r w:rsidRPr="009557A1">
        <w:t>bobot</w:t>
      </w:r>
      <w:r w:rsidRPr="009557A1">
        <w:rPr>
          <w:spacing w:val="1"/>
        </w:rPr>
        <w:t xml:space="preserve"> </w:t>
      </w:r>
      <w:r w:rsidRPr="009557A1">
        <w:t>serta</w:t>
      </w:r>
      <w:r w:rsidRPr="009557A1">
        <w:rPr>
          <w:spacing w:val="1"/>
        </w:rPr>
        <w:t xml:space="preserve"> </w:t>
      </w:r>
      <w:r w:rsidRPr="009557A1">
        <w:t>kelangsungan</w:t>
      </w:r>
      <w:r w:rsidRPr="009557A1">
        <w:rPr>
          <w:spacing w:val="1"/>
        </w:rPr>
        <w:t xml:space="preserve"> </w:t>
      </w:r>
      <w:r w:rsidRPr="009557A1">
        <w:t>hidup</w:t>
      </w:r>
      <w:r w:rsidRPr="009557A1">
        <w:rPr>
          <w:spacing w:val="1"/>
        </w:rPr>
        <w:t xml:space="preserve"> </w:t>
      </w:r>
      <w:r w:rsidRPr="009557A1">
        <w:t>ikan</w:t>
      </w:r>
      <w:r w:rsidRPr="009557A1">
        <w:rPr>
          <w:spacing w:val="1"/>
        </w:rPr>
        <w:t xml:space="preserve"> </w:t>
      </w:r>
      <w:r w:rsidRPr="009557A1">
        <w:rPr>
          <w:lang w:val="en-US"/>
        </w:rPr>
        <w:t>k</w:t>
      </w:r>
      <w:r w:rsidRPr="009557A1">
        <w:t>oi</w:t>
      </w:r>
      <w:r w:rsidRPr="009557A1">
        <w:rPr>
          <w:spacing w:val="1"/>
        </w:rPr>
        <w:t xml:space="preserve"> </w:t>
      </w:r>
      <w:r w:rsidRPr="009557A1">
        <w:t>merupakan</w:t>
      </w:r>
      <w:r w:rsidRPr="009557A1">
        <w:rPr>
          <w:spacing w:val="1"/>
        </w:rPr>
        <w:t xml:space="preserve"> </w:t>
      </w:r>
      <w:r w:rsidRPr="009557A1">
        <w:t>kualitas</w:t>
      </w:r>
      <w:r w:rsidRPr="009557A1">
        <w:rPr>
          <w:spacing w:val="1"/>
        </w:rPr>
        <w:t xml:space="preserve"> </w:t>
      </w:r>
      <w:r w:rsidRPr="009557A1">
        <w:t>air.</w:t>
      </w:r>
      <w:r w:rsidRPr="009557A1">
        <w:rPr>
          <w:spacing w:val="1"/>
        </w:rPr>
        <w:t xml:space="preserve"> </w:t>
      </w:r>
      <w:r w:rsidRPr="009557A1">
        <w:t>Pramleonita</w:t>
      </w:r>
      <w:r w:rsidRPr="009557A1">
        <w:rPr>
          <w:spacing w:val="23"/>
        </w:rPr>
        <w:t xml:space="preserve"> </w:t>
      </w:r>
      <w:r w:rsidRPr="009557A1">
        <w:rPr>
          <w:i/>
        </w:rPr>
        <w:t>et</w:t>
      </w:r>
      <w:r w:rsidRPr="009557A1">
        <w:rPr>
          <w:i/>
          <w:spacing w:val="24"/>
        </w:rPr>
        <w:t xml:space="preserve"> </w:t>
      </w:r>
      <w:r w:rsidRPr="009557A1">
        <w:rPr>
          <w:i/>
        </w:rPr>
        <w:t>al</w:t>
      </w:r>
      <w:r w:rsidRPr="009557A1">
        <w:t>.,</w:t>
      </w:r>
      <w:r w:rsidRPr="009557A1">
        <w:rPr>
          <w:spacing w:val="24"/>
        </w:rPr>
        <w:t xml:space="preserve"> </w:t>
      </w:r>
      <w:r w:rsidRPr="009557A1">
        <w:t>(2018),</w:t>
      </w:r>
      <w:r w:rsidRPr="009557A1">
        <w:rPr>
          <w:spacing w:val="23"/>
        </w:rPr>
        <w:t xml:space="preserve"> </w:t>
      </w:r>
      <w:r w:rsidRPr="009557A1">
        <w:t>menambahkan</w:t>
      </w:r>
      <w:r w:rsidRPr="009557A1">
        <w:rPr>
          <w:spacing w:val="24"/>
        </w:rPr>
        <w:t xml:space="preserve"> </w:t>
      </w:r>
      <w:r w:rsidRPr="009557A1">
        <w:t>kalau</w:t>
      </w:r>
      <w:r w:rsidRPr="009557A1">
        <w:rPr>
          <w:spacing w:val="26"/>
        </w:rPr>
        <w:t xml:space="preserve"> </w:t>
      </w:r>
      <w:r w:rsidRPr="009557A1">
        <w:t>sinar</w:t>
      </w:r>
      <w:r w:rsidRPr="009557A1">
        <w:rPr>
          <w:spacing w:val="27"/>
        </w:rPr>
        <w:t xml:space="preserve"> </w:t>
      </w:r>
      <w:r w:rsidRPr="009557A1">
        <w:t>matahari</w:t>
      </w:r>
      <w:r w:rsidRPr="009557A1">
        <w:rPr>
          <w:spacing w:val="24"/>
        </w:rPr>
        <w:t xml:space="preserve"> </w:t>
      </w:r>
      <w:r w:rsidRPr="009557A1">
        <w:t>yang</w:t>
      </w:r>
      <w:r w:rsidRPr="009557A1">
        <w:rPr>
          <w:spacing w:val="26"/>
        </w:rPr>
        <w:t xml:space="preserve"> </w:t>
      </w:r>
      <w:r w:rsidRPr="009557A1">
        <w:t>masuk</w:t>
      </w:r>
      <w:r w:rsidR="003A51EB">
        <w:t xml:space="preserve"> </w:t>
      </w:r>
      <w:r w:rsidRPr="009557A1">
        <w:rPr>
          <w:spacing w:val="-58"/>
        </w:rPr>
        <w:t xml:space="preserve"> </w:t>
      </w:r>
      <w:r w:rsidRPr="009557A1">
        <w:t>ke dalam permukaan air bisa menimbulkan terbentuknya pergantian temperatur</w:t>
      </w:r>
      <w:r w:rsidRPr="009557A1">
        <w:rPr>
          <w:spacing w:val="1"/>
        </w:rPr>
        <w:t xml:space="preserve"> </w:t>
      </w:r>
      <w:r w:rsidRPr="009557A1">
        <w:t>pada pagi serta</w:t>
      </w:r>
      <w:r w:rsidRPr="009557A1">
        <w:rPr>
          <w:spacing w:val="1"/>
        </w:rPr>
        <w:t xml:space="preserve"> </w:t>
      </w:r>
      <w:r w:rsidRPr="009557A1">
        <w:t>siang</w:t>
      </w:r>
      <w:r w:rsidRPr="009557A1">
        <w:rPr>
          <w:spacing w:val="-3"/>
        </w:rPr>
        <w:t xml:space="preserve"> </w:t>
      </w:r>
      <w:r w:rsidRPr="009557A1">
        <w:t>hari.</w:t>
      </w:r>
      <w:r w:rsidRPr="009557A1">
        <w:rPr>
          <w:lang w:val="en-US"/>
        </w:rPr>
        <w:t xml:space="preserve"> </w:t>
      </w:r>
      <w:r w:rsidRPr="009557A1">
        <w:t xml:space="preserve">Bersumber pada riset yang sudah dicoba Pramleonita </w:t>
      </w:r>
      <w:r w:rsidRPr="009557A1">
        <w:rPr>
          <w:i/>
        </w:rPr>
        <w:t>et al</w:t>
      </w:r>
      <w:r w:rsidRPr="009557A1">
        <w:t>., (2018), pH</w:t>
      </w:r>
      <w:r w:rsidRPr="009557A1">
        <w:rPr>
          <w:spacing w:val="1"/>
        </w:rPr>
        <w:t xml:space="preserve"> </w:t>
      </w:r>
      <w:r w:rsidRPr="009557A1">
        <w:t>yang terukur pada kolam ikan nilai di pagi serta siang hari berbeda. Peningkatan</w:t>
      </w:r>
      <w:r w:rsidRPr="009557A1">
        <w:rPr>
          <w:spacing w:val="1"/>
        </w:rPr>
        <w:t xml:space="preserve"> </w:t>
      </w:r>
      <w:r w:rsidRPr="009557A1">
        <w:t>pH di siang hari menampilkan kalau terdapatnya proses kimia serta hayati, ialah</w:t>
      </w:r>
      <w:r w:rsidRPr="009557A1">
        <w:rPr>
          <w:spacing w:val="1"/>
        </w:rPr>
        <w:t xml:space="preserve"> </w:t>
      </w:r>
      <w:r w:rsidRPr="009557A1">
        <w:rPr>
          <w:position w:val="2"/>
        </w:rPr>
        <w:t>fotosintesis dari fitoplankton, mikroalga serta tumbuhan air yang menciptakan O</w:t>
      </w:r>
      <w:r w:rsidRPr="009557A1">
        <w:rPr>
          <w:sz w:val="15"/>
        </w:rPr>
        <w:t>2</w:t>
      </w:r>
      <w:r w:rsidRPr="009557A1">
        <w:rPr>
          <w:spacing w:val="1"/>
          <w:sz w:val="15"/>
        </w:rPr>
        <w:t xml:space="preserve"> </w:t>
      </w:r>
      <w:r w:rsidRPr="009557A1">
        <w:t>yang menyebabkan nilai pH air naik. Sebaliknya di malam hari hingga menjelang</w:t>
      </w:r>
      <w:r w:rsidRPr="009557A1">
        <w:rPr>
          <w:spacing w:val="1"/>
        </w:rPr>
        <w:t xml:space="preserve"> </w:t>
      </w:r>
      <w:r w:rsidRPr="009557A1">
        <w:rPr>
          <w:position w:val="2"/>
        </w:rPr>
        <w:t>pagi hari seluruh biota dalam air alami pernapasan sehingga menciptakan CO</w:t>
      </w:r>
      <w:r w:rsidRPr="009557A1">
        <w:rPr>
          <w:sz w:val="15"/>
        </w:rPr>
        <w:t>2</w:t>
      </w:r>
      <w:r w:rsidRPr="009557A1">
        <w:rPr>
          <w:spacing w:val="1"/>
          <w:sz w:val="15"/>
        </w:rPr>
        <w:t xml:space="preserve"> </w:t>
      </w:r>
      <w:r w:rsidRPr="009557A1">
        <w:t xml:space="preserve">yang menimbulkan pH air kolam turun. </w:t>
      </w:r>
    </w:p>
    <w:p w14:paraId="686DEEC2" w14:textId="77777777" w:rsidR="005151E5" w:rsidRPr="009557A1" w:rsidRDefault="005151E5" w:rsidP="0058213A">
      <w:pPr>
        <w:pStyle w:val="BodyText"/>
        <w:ind w:left="968" w:right="959" w:firstLine="720"/>
        <w:jc w:val="both"/>
      </w:pPr>
    </w:p>
    <w:p w14:paraId="5C6D7B91" w14:textId="77777777" w:rsidR="005151E5" w:rsidRPr="009557A1" w:rsidRDefault="005151E5" w:rsidP="005151E5">
      <w:pPr>
        <w:pStyle w:val="ListParagraph"/>
        <w:numPr>
          <w:ilvl w:val="0"/>
          <w:numId w:val="5"/>
        </w:numPr>
        <w:tabs>
          <w:tab w:val="left" w:pos="1208"/>
        </w:tabs>
        <w:spacing w:line="273" w:lineRule="exact"/>
        <w:rPr>
          <w:b/>
          <w:sz w:val="24"/>
        </w:rPr>
      </w:pPr>
      <w:r w:rsidRPr="009557A1">
        <w:rPr>
          <w:b/>
          <w:sz w:val="24"/>
        </w:rPr>
        <w:t>5</w:t>
      </w:r>
      <w:r w:rsidRPr="009557A1">
        <w:rPr>
          <w:b/>
          <w:spacing w:val="-2"/>
          <w:sz w:val="24"/>
        </w:rPr>
        <w:t xml:space="preserve"> </w:t>
      </w:r>
      <w:r w:rsidRPr="009557A1">
        <w:rPr>
          <w:b/>
          <w:sz w:val="24"/>
        </w:rPr>
        <w:t>Tepung</w:t>
      </w:r>
      <w:r w:rsidRPr="009557A1">
        <w:rPr>
          <w:b/>
          <w:spacing w:val="-1"/>
          <w:sz w:val="24"/>
        </w:rPr>
        <w:t xml:space="preserve"> </w:t>
      </w:r>
      <w:r w:rsidRPr="009557A1">
        <w:rPr>
          <w:b/>
          <w:sz w:val="24"/>
          <w:lang w:val="en-US"/>
        </w:rPr>
        <w:t xml:space="preserve">Tomat </w:t>
      </w:r>
      <w:r w:rsidRPr="009557A1">
        <w:rPr>
          <w:b/>
          <w:sz w:val="24"/>
        </w:rPr>
        <w:t>(</w:t>
      </w:r>
      <w:r w:rsidRPr="009557A1">
        <w:rPr>
          <w:b/>
          <w:i/>
          <w:sz w:val="24"/>
        </w:rPr>
        <w:t>Lycopersium esculentum Mill</w:t>
      </w:r>
      <w:r w:rsidRPr="009557A1">
        <w:rPr>
          <w:b/>
          <w:sz w:val="24"/>
        </w:rPr>
        <w:t>)</w:t>
      </w:r>
    </w:p>
    <w:p w14:paraId="6F2A4383" w14:textId="77777777" w:rsidR="005151E5" w:rsidRPr="009557A1" w:rsidRDefault="005151E5" w:rsidP="005151E5">
      <w:pPr>
        <w:tabs>
          <w:tab w:val="left" w:pos="1208"/>
        </w:tabs>
        <w:spacing w:line="273" w:lineRule="exact"/>
        <w:rPr>
          <w:b/>
          <w:sz w:val="24"/>
        </w:rPr>
      </w:pPr>
    </w:p>
    <w:p w14:paraId="436CF0A0" w14:textId="77777777" w:rsidR="005151E5" w:rsidRPr="009557A1" w:rsidRDefault="005151E5" w:rsidP="005151E5">
      <w:pPr>
        <w:tabs>
          <w:tab w:val="left" w:pos="1208"/>
        </w:tabs>
        <w:spacing w:line="480" w:lineRule="auto"/>
        <w:ind w:left="993" w:right="939"/>
        <w:jc w:val="both"/>
        <w:rPr>
          <w:sz w:val="24"/>
          <w:szCs w:val="24"/>
        </w:rPr>
      </w:pPr>
      <w:r w:rsidRPr="009557A1">
        <w:rPr>
          <w:sz w:val="24"/>
          <w:szCs w:val="24"/>
        </w:rPr>
        <w:tab/>
      </w:r>
      <w:r w:rsidRPr="009557A1">
        <w:rPr>
          <w:sz w:val="24"/>
          <w:szCs w:val="24"/>
        </w:rPr>
        <w:tab/>
      </w:r>
      <w:r w:rsidRPr="009557A1">
        <w:rPr>
          <w:sz w:val="24"/>
          <w:szCs w:val="24"/>
          <w:lang w:val="en-US"/>
        </w:rPr>
        <w:t xml:space="preserve">  T</w:t>
      </w:r>
      <w:r w:rsidRPr="009557A1">
        <w:rPr>
          <w:sz w:val="24"/>
          <w:szCs w:val="24"/>
        </w:rPr>
        <w:t>omat (</w:t>
      </w:r>
      <w:bookmarkStart w:id="30" w:name="_Hlk148176157"/>
      <w:r w:rsidRPr="009557A1">
        <w:rPr>
          <w:i/>
          <w:iCs/>
          <w:sz w:val="24"/>
          <w:szCs w:val="24"/>
        </w:rPr>
        <w:t>Lycopersium esculentum Mill</w:t>
      </w:r>
      <w:bookmarkEnd w:id="30"/>
      <w:r w:rsidRPr="009557A1">
        <w:rPr>
          <w:sz w:val="24"/>
          <w:szCs w:val="24"/>
        </w:rPr>
        <w:t xml:space="preserve">) adalah komoditas </w:t>
      </w:r>
      <w:r w:rsidRPr="00F70FF9">
        <w:rPr>
          <w:i/>
          <w:iCs/>
          <w:sz w:val="24"/>
          <w:szCs w:val="24"/>
        </w:rPr>
        <w:t>holtikultura</w:t>
      </w:r>
      <w:r w:rsidRPr="009557A1">
        <w:rPr>
          <w:sz w:val="24"/>
          <w:szCs w:val="24"/>
        </w:rPr>
        <w:t xml:space="preserve"> yang tergolong dalam tanaman musiman, karena hanya berproduksi satu kali dalam hidupnya dan setelah itu </w:t>
      </w:r>
      <w:proofErr w:type="gramStart"/>
      <w:r w:rsidRPr="009557A1">
        <w:rPr>
          <w:sz w:val="24"/>
          <w:szCs w:val="24"/>
        </w:rPr>
        <w:t>akan</w:t>
      </w:r>
      <w:proofErr w:type="gramEnd"/>
      <w:r w:rsidRPr="009557A1">
        <w:rPr>
          <w:sz w:val="24"/>
          <w:szCs w:val="24"/>
        </w:rPr>
        <w:t xml:space="preserve"> mati. Tomat tergolong kedalam buah – 11 buahan yang cukup penting dalam memenuhi ketersediaan pangan dan kecukupan gizi masyarakat. Buah tanaman ini memiliki banyak manfaat karena kandungan gizi yang cukup kaya nutrisi seperti vitamin A, B, C, dan E, </w:t>
      </w:r>
      <w:r w:rsidRPr="00F70FF9">
        <w:rPr>
          <w:i/>
          <w:iCs/>
          <w:sz w:val="24"/>
          <w:szCs w:val="24"/>
        </w:rPr>
        <w:t>phytosterol, folic acid, antioksidan, lycopene, alpha</w:t>
      </w:r>
      <w:r w:rsidRPr="009557A1">
        <w:rPr>
          <w:sz w:val="24"/>
          <w:szCs w:val="24"/>
        </w:rPr>
        <w:t xml:space="preserve"> dan </w:t>
      </w:r>
      <w:r w:rsidRPr="00F70FF9">
        <w:rPr>
          <w:i/>
          <w:iCs/>
          <w:sz w:val="24"/>
          <w:szCs w:val="24"/>
        </w:rPr>
        <w:t>beta karoten</w:t>
      </w:r>
      <w:r>
        <w:rPr>
          <w:sz w:val="24"/>
          <w:szCs w:val="24"/>
        </w:rPr>
        <w:t xml:space="preserve">, serta </w:t>
      </w:r>
      <w:r w:rsidRPr="00F70FF9">
        <w:rPr>
          <w:i/>
          <w:iCs/>
          <w:sz w:val="24"/>
          <w:szCs w:val="24"/>
        </w:rPr>
        <w:t xml:space="preserve">potassium </w:t>
      </w:r>
      <w:r>
        <w:rPr>
          <w:sz w:val="24"/>
          <w:szCs w:val="24"/>
        </w:rPr>
        <w:t xml:space="preserve">(Qonit </w:t>
      </w:r>
      <w:r w:rsidRPr="00C44104">
        <w:rPr>
          <w:i/>
          <w:sz w:val="24"/>
          <w:szCs w:val="24"/>
        </w:rPr>
        <w:t>et al</w:t>
      </w:r>
      <w:r>
        <w:rPr>
          <w:i/>
          <w:sz w:val="24"/>
          <w:szCs w:val="24"/>
        </w:rPr>
        <w:t>.</w:t>
      </w:r>
      <w:r w:rsidRPr="009557A1">
        <w:rPr>
          <w:sz w:val="24"/>
          <w:szCs w:val="24"/>
        </w:rPr>
        <w:t>, 2017)</w:t>
      </w:r>
    </w:p>
    <w:p w14:paraId="11AA6936" w14:textId="73B9ED9E" w:rsidR="00212D0C" w:rsidRDefault="005151E5" w:rsidP="00212D0C">
      <w:pPr>
        <w:widowControl/>
        <w:autoSpaceDE/>
        <w:autoSpaceDN/>
        <w:spacing w:after="160" w:line="480" w:lineRule="auto"/>
        <w:ind w:left="993" w:right="939" w:firstLine="447"/>
        <w:jc w:val="both"/>
        <w:rPr>
          <w:rFonts w:eastAsia="Calibri"/>
          <w:kern w:val="2"/>
          <w:sz w:val="24"/>
          <w:szCs w:val="24"/>
          <w:lang w:val="en-ID"/>
          <w14:ligatures w14:val="standardContextual"/>
        </w:rPr>
      </w:pPr>
      <w:r w:rsidRPr="009557A1">
        <w:rPr>
          <w:rFonts w:eastAsia="Calibri"/>
          <w:kern w:val="2"/>
          <w:sz w:val="24"/>
          <w:szCs w:val="24"/>
          <w:lang w:val="en-ID"/>
          <w14:ligatures w14:val="standardContextual"/>
        </w:rPr>
        <w:t>Buah tomat dapat digolongkan  sebagai  sumber  vitamin  C  yang  unggul,  karena  100  gram  tomat  dapat  memenuhi  20%  at</w:t>
      </w:r>
      <w:r w:rsidR="003A51EB">
        <w:rPr>
          <w:rFonts w:eastAsia="Calibri"/>
          <w:kern w:val="2"/>
          <w:sz w:val="24"/>
          <w:szCs w:val="24"/>
          <w:lang w:val="en-ID"/>
          <w14:ligatures w14:val="standardContextual"/>
        </w:rPr>
        <w:t>au lebih  kebutuhan  vitamin  C</w:t>
      </w:r>
      <w:r w:rsidRPr="009557A1">
        <w:rPr>
          <w:rFonts w:eastAsia="Calibri"/>
          <w:kern w:val="2"/>
          <w:sz w:val="24"/>
          <w:szCs w:val="24"/>
          <w:lang w:val="en-ID"/>
          <w14:ligatures w14:val="standardContextual"/>
        </w:rPr>
        <w:t xml:space="preserve"> </w:t>
      </w:r>
      <w:r w:rsidRPr="009557A1">
        <w:rPr>
          <w:rFonts w:eastAsia="Calibri"/>
          <w:kern w:val="2"/>
          <w:sz w:val="24"/>
          <w:szCs w:val="24"/>
          <w:lang w:val="en-ID"/>
          <w14:ligatures w14:val="standardContextual"/>
        </w:rPr>
        <w:fldChar w:fldCharType="begin" w:fldLock="1"/>
      </w:r>
      <w:r w:rsidRPr="009557A1">
        <w:rPr>
          <w:rFonts w:eastAsia="Calibri"/>
          <w:kern w:val="2"/>
          <w:sz w:val="24"/>
          <w:szCs w:val="24"/>
          <w:lang w:val="en-ID"/>
          <w14:ligatures w14:val="standardContextual"/>
        </w:rPr>
        <w:instrText>ADDIN CSL_CITATION {"citationItems":[{"id":"ITEM-1","itemData":{"DOI":"10.36341/jops.v2i1.1015","ISSN":"2622-9919","abstract":"Tomato is a kind of fruit containing vitamin C. Vitamin C is needed for collagen production, bone and teeth formation, wound healing, and immunity to infection. This vitamin is dissolve in water and easy to be destroyed by light and high temperature, so the storage and condition of tomato fruits need special attention to keep an adequate vitamin C level it contained. This research aimed to determine the level of vitamin C in three kinds tomato fruits maturation degree: raw, half-mature, and mature. The quantification was conducted using spectrophotometry UV-Vis method with maximum wave length of 265 nm and absorbance of 0.475 (Y=0.0557X + 0.0789). The result showed that the average level of vitamin C in raw, half-mature, and mature tomato was 74.03666; 53.81333; and 43.56666 mg/100g, respectively. In conclusion, the level of vitamin C in raw tomato was the highest among all samples.","author":[{"dropping-particle":"","family":"Dewi","given":"Asiska Permata","non-dropping-particle":"","parse-names":false,"suffix":""}],"container-title":"JOPS (Journal Of Pharmacy and Science)","id":"ITEM-1","issue":"1","issued":{"date-parts":[["2019"]]},"page":"9-13","title":"PENETAPAN KADAR VITAMIN C DENGAN SPEKTROFOTOMETRI UV-Vis PADA BERBAGAI VARIASI BUAH TOMAT","type":"article-journal","volume":"2"},"uris":["http://www.mendeley.com/documents/?uuid=808b243a-f991-4a11-a4cd-baad37988932"]}],"mendeley":{"formattedCitation":"(Dewi, 2019)","plainTextFormattedCitation":"(Dewi, 2019)","previouslyFormattedCitation":"(Dewi, 2019)"},"properties":{"noteIndex":0},"schema":"https://github.com/citation-style-language/schema/raw/master/csl-citation.json"}</w:instrText>
      </w:r>
      <w:r w:rsidRPr="009557A1">
        <w:rPr>
          <w:rFonts w:eastAsia="Calibri"/>
          <w:kern w:val="2"/>
          <w:sz w:val="24"/>
          <w:szCs w:val="24"/>
          <w:lang w:val="en-ID"/>
          <w14:ligatures w14:val="standardContextual"/>
        </w:rPr>
        <w:fldChar w:fldCharType="separate"/>
      </w:r>
      <w:r w:rsidRPr="009557A1">
        <w:rPr>
          <w:rFonts w:eastAsia="Calibri"/>
          <w:noProof/>
          <w:kern w:val="2"/>
          <w:sz w:val="24"/>
          <w:szCs w:val="24"/>
          <w:lang w:val="en-ID"/>
          <w14:ligatures w14:val="standardContextual"/>
        </w:rPr>
        <w:t>(Dewi, 2019)</w:t>
      </w:r>
      <w:r w:rsidRPr="009557A1">
        <w:rPr>
          <w:rFonts w:eastAsia="Calibri"/>
          <w:kern w:val="2"/>
          <w:sz w:val="24"/>
          <w:szCs w:val="24"/>
          <w:lang w:val="en-ID"/>
          <w14:ligatures w14:val="standardContextual"/>
        </w:rPr>
        <w:fldChar w:fldCharType="end"/>
      </w:r>
      <w:r>
        <w:rPr>
          <w:rFonts w:eastAsia="Calibri"/>
          <w:kern w:val="2"/>
          <w:sz w:val="24"/>
          <w:szCs w:val="24"/>
          <w:lang w:val="en-ID"/>
          <w14:ligatures w14:val="standardContextual"/>
        </w:rPr>
        <w:t>.</w:t>
      </w:r>
    </w:p>
    <w:p w14:paraId="43388D76" w14:textId="0CCA78B9" w:rsidR="00212D0C" w:rsidRDefault="00C12BED" w:rsidP="00D044B5">
      <w:pPr>
        <w:widowControl/>
        <w:autoSpaceDE/>
        <w:autoSpaceDN/>
        <w:spacing w:after="160" w:line="480" w:lineRule="auto"/>
        <w:ind w:left="993" w:right="939" w:firstLine="447"/>
        <w:jc w:val="both"/>
        <w:rPr>
          <w:rFonts w:eastAsia="Calibri"/>
          <w:kern w:val="2"/>
          <w:sz w:val="24"/>
          <w:szCs w:val="24"/>
          <w:lang w:val="en-ID"/>
          <w14:ligatures w14:val="standardContextual"/>
        </w:rPr>
      </w:pPr>
      <w:proofErr w:type="gramStart"/>
      <w:r w:rsidRPr="00F42733">
        <w:rPr>
          <w:rFonts w:eastAsia="Calibri"/>
          <w:kern w:val="2"/>
          <w:sz w:val="24"/>
          <w:szCs w:val="24"/>
          <w:lang w:val="en-ID"/>
          <w14:ligatures w14:val="standardContextual"/>
        </w:rPr>
        <w:lastRenderedPageBreak/>
        <w:t>Tomat dalam pakan tambahan ikan merujuk pada penggunaan tomat sebagai salah satu bahan pakan untuk ikan.</w:t>
      </w:r>
      <w:proofErr w:type="gramEnd"/>
      <w:r w:rsidRPr="00F42733">
        <w:rPr>
          <w:rFonts w:eastAsia="Calibri"/>
          <w:kern w:val="2"/>
          <w:sz w:val="24"/>
          <w:szCs w:val="24"/>
          <w:lang w:val="en-ID"/>
          <w14:ligatures w14:val="standardContextual"/>
        </w:rPr>
        <w:t xml:space="preserve"> Tomat dapat digunakan dalam bentuk </w:t>
      </w:r>
      <w:proofErr w:type="gramStart"/>
      <w:r w:rsidRPr="00F42733">
        <w:rPr>
          <w:rFonts w:eastAsia="Calibri"/>
          <w:kern w:val="2"/>
          <w:sz w:val="24"/>
          <w:szCs w:val="24"/>
          <w:lang w:val="en-ID"/>
          <w14:ligatures w14:val="standardContextual"/>
        </w:rPr>
        <w:t>segar</w:t>
      </w:r>
      <w:proofErr w:type="gramEnd"/>
      <w:r w:rsidRPr="00F42733">
        <w:rPr>
          <w:rFonts w:eastAsia="Calibri"/>
          <w:kern w:val="2"/>
          <w:sz w:val="24"/>
          <w:szCs w:val="24"/>
          <w:lang w:val="en-ID"/>
          <w14:ligatures w14:val="standardContextual"/>
        </w:rPr>
        <w:t xml:space="preserve">, olahan, atau ekstrak sebagai sumber nutrisi tambahan untuk ikan budidaya. Beberapa manfaat tomat dalam pakan ikan meliputi: Sumber Antioksidan: Tomat mengandung likopen, vitamin C, dan vitamin E, yang merupakan antioksidan alami yang penting untuk kesehatan ikan. Peningkatan Warna: Kandungan pigmen dalam tomat dapat membantu meningkatkan warna ikan, terutama pada spesies ikan hias. Peningkatan </w:t>
      </w:r>
      <w:proofErr w:type="gramStart"/>
      <w:r w:rsidRPr="00F42733">
        <w:rPr>
          <w:rFonts w:eastAsia="Calibri"/>
          <w:kern w:val="2"/>
          <w:sz w:val="24"/>
          <w:szCs w:val="24"/>
          <w:lang w:val="en-ID"/>
          <w14:ligatures w14:val="standardContextual"/>
        </w:rPr>
        <w:t>Kesehatan</w:t>
      </w:r>
      <w:r w:rsidR="00D044B5" w:rsidRPr="00F42733">
        <w:rPr>
          <w:rFonts w:eastAsia="Calibri"/>
          <w:kern w:val="2"/>
          <w:sz w:val="24"/>
          <w:szCs w:val="24"/>
          <w:lang w:val="en-ID"/>
          <w14:ligatures w14:val="standardContextual"/>
        </w:rPr>
        <w:t xml:space="preserve"> </w:t>
      </w:r>
      <w:r w:rsidRPr="00F42733">
        <w:rPr>
          <w:rFonts w:eastAsia="Calibri"/>
          <w:kern w:val="2"/>
          <w:sz w:val="24"/>
          <w:szCs w:val="24"/>
          <w:lang w:val="en-ID"/>
          <w14:ligatures w14:val="standardContextual"/>
        </w:rPr>
        <w:t>:</w:t>
      </w:r>
      <w:proofErr w:type="gramEnd"/>
      <w:r w:rsidRPr="00F42733">
        <w:rPr>
          <w:rFonts w:eastAsia="Calibri"/>
          <w:kern w:val="2"/>
          <w:sz w:val="24"/>
          <w:szCs w:val="24"/>
          <w:lang w:val="en-ID"/>
          <w14:ligatures w14:val="standardContextual"/>
        </w:rPr>
        <w:t xml:space="preserve"> Kandungan nutrisi dalam tomat dapat membantu meningkatkan sistem kekebalan t</w:t>
      </w:r>
      <w:r w:rsidR="00D044B5" w:rsidRPr="00F42733">
        <w:rPr>
          <w:rFonts w:eastAsia="Calibri"/>
          <w:kern w:val="2"/>
          <w:sz w:val="24"/>
          <w:szCs w:val="24"/>
          <w:lang w:val="en-ID"/>
          <w14:ligatures w14:val="standardContextual"/>
        </w:rPr>
        <w:t>ubuh ikan dan mencegah penyakit (Ghaffari</w:t>
      </w:r>
      <w:r w:rsidR="00F42733">
        <w:rPr>
          <w:rFonts w:eastAsia="Calibri"/>
          <w:kern w:val="2"/>
          <w:sz w:val="24"/>
          <w:szCs w:val="24"/>
          <w:lang w:val="en-ID"/>
          <w14:ligatures w14:val="standardContextual"/>
        </w:rPr>
        <w:t xml:space="preserve"> </w:t>
      </w:r>
      <w:r w:rsidR="00F42733" w:rsidRPr="00F42733">
        <w:rPr>
          <w:rFonts w:eastAsia="Calibri"/>
          <w:i/>
          <w:kern w:val="2"/>
          <w:sz w:val="24"/>
          <w:szCs w:val="24"/>
          <w:lang w:val="en-ID"/>
          <w14:ligatures w14:val="standardContextual"/>
        </w:rPr>
        <w:t>et al</w:t>
      </w:r>
      <w:r w:rsidR="003A51EB">
        <w:rPr>
          <w:rFonts w:eastAsia="Calibri"/>
          <w:i/>
          <w:kern w:val="2"/>
          <w:sz w:val="24"/>
          <w:szCs w:val="24"/>
          <w:lang w:val="en-ID"/>
          <w14:ligatures w14:val="standardContextual"/>
        </w:rPr>
        <w:t>.,</w:t>
      </w:r>
      <w:r w:rsidR="00D044B5" w:rsidRPr="00F42733">
        <w:rPr>
          <w:rFonts w:eastAsia="Calibri"/>
          <w:kern w:val="2"/>
          <w:sz w:val="24"/>
          <w:szCs w:val="24"/>
          <w:lang w:val="en-ID"/>
          <w14:ligatures w14:val="standardContextual"/>
        </w:rPr>
        <w:t xml:space="preserve"> 2021). </w:t>
      </w:r>
    </w:p>
    <w:p w14:paraId="5C916CEB" w14:textId="77777777" w:rsidR="005151E5" w:rsidRPr="009557A1" w:rsidRDefault="005151E5" w:rsidP="005151E5">
      <w:pPr>
        <w:widowControl/>
        <w:autoSpaceDE/>
        <w:autoSpaceDN/>
        <w:spacing w:after="160" w:line="480" w:lineRule="auto"/>
        <w:ind w:left="993" w:right="939" w:firstLine="447"/>
        <w:jc w:val="both"/>
        <w:rPr>
          <w:rFonts w:eastAsia="Calibri"/>
          <w:kern w:val="2"/>
          <w:sz w:val="24"/>
          <w:szCs w:val="24"/>
          <w:lang w:val="en-ID"/>
          <w14:ligatures w14:val="standardContextual"/>
        </w:rPr>
      </w:pPr>
      <w:r w:rsidRPr="009557A1">
        <w:rPr>
          <w:rFonts w:eastAsia="Calibri"/>
          <w:kern w:val="2"/>
          <w:sz w:val="24"/>
          <w:szCs w:val="24"/>
          <w:lang w:val="en-ID"/>
          <w14:ligatures w14:val="standardContextual"/>
        </w:rPr>
        <w:t>Berikut merupakan klasifikasi dari tanaman tomat</w:t>
      </w:r>
      <w:r>
        <w:rPr>
          <w:rFonts w:eastAsia="Calibri"/>
          <w:kern w:val="2"/>
          <w:sz w:val="24"/>
          <w:szCs w:val="24"/>
          <w:lang w:val="en-ID"/>
          <w14:ligatures w14:val="standardContextual"/>
        </w:rPr>
        <w:t xml:space="preserve"> </w:t>
      </w:r>
      <w:r w:rsidRPr="009557A1">
        <w:rPr>
          <w:rFonts w:eastAsia="Calibri"/>
          <w:kern w:val="2"/>
          <w:sz w:val="24"/>
          <w:szCs w:val="24"/>
          <w:lang w:val="en-ID"/>
          <w14:ligatures w14:val="standardContextual"/>
        </w:rPr>
        <w:fldChar w:fldCharType="begin" w:fldLock="1"/>
      </w:r>
      <w:r w:rsidRPr="009557A1">
        <w:rPr>
          <w:rFonts w:eastAsia="Calibri"/>
          <w:kern w:val="2"/>
          <w:sz w:val="24"/>
          <w:szCs w:val="24"/>
          <w:lang w:val="en-ID"/>
          <w14:ligatures w14:val="standardContextual"/>
        </w:rPr>
        <w:instrText>ADDIN CSL_CITATION {"citationItems":[{"id":"ITEM-1","itemData":{"DOI":"10.21107/agrointek.v14i2.6331","ISSN":"1907-8056","abstract":"The needed for tomatoes was not comparable with the abundant of production, so tomato prices at the farm level were low. Tomato processing was needed to maintained and increased the selling value of tomatoes, it can be processed into tomato pulp powder. Tomato powder can be made by foam-mat drying method and to shortened the drying time can be done by using microwave oven. The purpose of this study was to determine the effect of the drying power used on physicochemical properties of tomato pulp powder and drying rate of foam-mat drying with microwave oven. This study conducted with laboratory experimental method with descriptive analysis. Three repetitions consisted of three treatments based on drying power used (30%, 50% and 70%). The observed parameters were total yield value, color, drying rate, drying efficiency and physicochemical properties such as color, foam density, bulk density, moisture content, ash content, water absorption index, and vitamin C content. The results showed that the average moisture content of tomato pulp was 91.73% (w.b.) and foamed tomato pulp was 90.86% (w.b.). The value of water content of tomato pulp powder ranges from 9.18% (w.b.) to 12.50% (w.b.). In this study, the best results were found in tomato pulp powder with 70% drying power without addition foaming treatment with total yield of 0.58%; 4.26 g/min drying rate; 5.86%; foam density 1 g/cm3; bulk density 0.65 g/cm3; moisture content; 9.18%; ash content 6.43%; water absorption index 19.68%; vitamin C content 154.87 mg/100g and drying efficiency was 48.27%. All of drying power used with and without foaming treatment were resulting yellow-red chromatic colour characteristic.","author":[{"dropping-particle":"","family":"Widyasanti","given":"Asri -","non-dropping-particle":"","parse-names":false,"suffix":""},{"dropping-particle":"","family":"Muchtarina","given":"Nedia Cahyati","non-dropping-particle":"","parse-names":false,"suffix":""},{"dropping-particle":"","family":"Nurjanah","given":"Sarifah -","non-dropping-particle":"","parse-names":false,"suffix":""}],"container-title":"Agrointek","id":"ITEM-1","issue":"2","issued":{"date-parts":[["2020"]]},"page":"180-190","title":"Karakteristik Fisikokimia Bubuk Ampas Tomat-Apel Hasil Pengeringan Pembusaan Berbantu Gelombang Mikro","type":"article-journal","volume":"14"},"uris":["http://www.mendeley.com/documents/?uuid=46e4230c-3031-4386-8eea-520cdc11fc7a"]}],"mendeley":{"formattedCitation":"(Widyasanti et al., 2020)","plainTextFormattedCitation":"(Widyasanti et al., 2020)","previouslyFormattedCitation":"(Widyasanti et al., 2020)"},"properties":{"noteIndex":0},"schema":"https://github.com/citation-style-language/schema/raw/master/csl-citation.json"}</w:instrText>
      </w:r>
      <w:r w:rsidRPr="009557A1">
        <w:rPr>
          <w:rFonts w:eastAsia="Calibri"/>
          <w:kern w:val="2"/>
          <w:sz w:val="24"/>
          <w:szCs w:val="24"/>
          <w:lang w:val="en-ID"/>
          <w14:ligatures w14:val="standardContextual"/>
        </w:rPr>
        <w:fldChar w:fldCharType="separate"/>
      </w:r>
      <w:r w:rsidRPr="009557A1">
        <w:rPr>
          <w:rFonts w:eastAsia="Calibri"/>
          <w:noProof/>
          <w:kern w:val="2"/>
          <w:sz w:val="24"/>
          <w:szCs w:val="24"/>
          <w:lang w:val="en-ID"/>
          <w14:ligatures w14:val="standardContextual"/>
        </w:rPr>
        <w:t xml:space="preserve">(Widyasanti </w:t>
      </w:r>
      <w:r w:rsidRPr="009557A1">
        <w:rPr>
          <w:rFonts w:eastAsia="Calibri"/>
          <w:i/>
          <w:iCs/>
          <w:noProof/>
          <w:kern w:val="2"/>
          <w:sz w:val="24"/>
          <w:szCs w:val="24"/>
          <w:lang w:val="en-ID"/>
          <w14:ligatures w14:val="standardContextual"/>
        </w:rPr>
        <w:t>et al</w:t>
      </w:r>
      <w:r w:rsidRPr="009557A1">
        <w:rPr>
          <w:rFonts w:eastAsia="Calibri"/>
          <w:noProof/>
          <w:kern w:val="2"/>
          <w:sz w:val="24"/>
          <w:szCs w:val="24"/>
          <w:lang w:val="en-ID"/>
          <w14:ligatures w14:val="standardContextual"/>
        </w:rPr>
        <w:t>., 2020)</w:t>
      </w:r>
      <w:r w:rsidRPr="009557A1">
        <w:rPr>
          <w:rFonts w:eastAsia="Calibri"/>
          <w:kern w:val="2"/>
          <w:sz w:val="24"/>
          <w:szCs w:val="24"/>
          <w:lang w:val="en-ID"/>
          <w14:ligatures w14:val="standardContextual"/>
        </w:rPr>
        <w:fldChar w:fldCharType="end"/>
      </w:r>
      <w:r>
        <w:rPr>
          <w:rFonts w:eastAsia="Calibri"/>
          <w:kern w:val="2"/>
          <w:sz w:val="24"/>
          <w:szCs w:val="24"/>
          <w:lang w:val="en-ID"/>
          <w14:ligatures w14:val="standardContextual"/>
        </w:rPr>
        <w:t xml:space="preserve"> </w:t>
      </w:r>
      <w:r w:rsidR="00D92DE1">
        <w:rPr>
          <w:rFonts w:eastAsia="Calibri"/>
          <w:kern w:val="2"/>
          <w:sz w:val="24"/>
          <w:szCs w:val="24"/>
          <w:lang w:val="en-ID"/>
          <w14:ligatures w14:val="standardContextual"/>
        </w:rPr>
        <w:t>:</w:t>
      </w:r>
    </w:p>
    <w:p w14:paraId="520C5D3E" w14:textId="77777777" w:rsidR="005151E5" w:rsidRPr="003A51EB" w:rsidRDefault="005151E5" w:rsidP="008555F9">
      <w:pPr>
        <w:pStyle w:val="BodyText"/>
        <w:spacing w:line="360" w:lineRule="auto"/>
        <w:ind w:right="926" w:firstLine="1276"/>
        <w:rPr>
          <w:i/>
          <w:lang w:val="en-US"/>
        </w:rPr>
      </w:pPr>
      <w:r w:rsidRPr="009557A1">
        <w:rPr>
          <w:lang w:val="en-US"/>
        </w:rPr>
        <w:t>Kingdom</w:t>
      </w:r>
      <w:r w:rsidRPr="009557A1">
        <w:rPr>
          <w:lang w:val="en-US"/>
        </w:rPr>
        <w:tab/>
        <w:t xml:space="preserve">: </w:t>
      </w:r>
      <w:r w:rsidRPr="003A51EB">
        <w:rPr>
          <w:i/>
          <w:lang w:val="en-US"/>
        </w:rPr>
        <w:t>Plantae</w:t>
      </w:r>
    </w:p>
    <w:p w14:paraId="3F62069D" w14:textId="77777777" w:rsidR="005151E5" w:rsidRPr="009557A1" w:rsidRDefault="005151E5" w:rsidP="008555F9">
      <w:pPr>
        <w:pStyle w:val="BodyText"/>
        <w:spacing w:line="360" w:lineRule="auto"/>
        <w:ind w:right="926" w:firstLine="1276"/>
        <w:rPr>
          <w:i/>
          <w:iCs/>
          <w:lang w:val="en-US"/>
        </w:rPr>
      </w:pPr>
      <w:r w:rsidRPr="009557A1">
        <w:rPr>
          <w:lang w:val="en-US"/>
        </w:rPr>
        <w:t>Divisi</w:t>
      </w:r>
      <w:r w:rsidRPr="009557A1">
        <w:rPr>
          <w:lang w:val="en-US"/>
        </w:rPr>
        <w:tab/>
      </w:r>
      <w:r w:rsidRPr="009557A1">
        <w:rPr>
          <w:lang w:val="en-US"/>
        </w:rPr>
        <w:tab/>
      </w:r>
      <w:r w:rsidRPr="00212D0C">
        <w:rPr>
          <w:lang w:val="en-US"/>
        </w:rPr>
        <w:t xml:space="preserve">: </w:t>
      </w:r>
      <w:r w:rsidRPr="003A51EB">
        <w:rPr>
          <w:i/>
          <w:lang w:val="en-US"/>
        </w:rPr>
        <w:t>Spermatophyta</w:t>
      </w:r>
    </w:p>
    <w:p w14:paraId="2EA48EE0" w14:textId="77777777" w:rsidR="005151E5" w:rsidRPr="00212D0C" w:rsidRDefault="005151E5" w:rsidP="008555F9">
      <w:pPr>
        <w:pStyle w:val="BodyText"/>
        <w:spacing w:line="360" w:lineRule="auto"/>
        <w:ind w:right="926" w:firstLine="1276"/>
        <w:rPr>
          <w:lang w:val="en-US"/>
        </w:rPr>
      </w:pPr>
      <w:r w:rsidRPr="009557A1">
        <w:rPr>
          <w:lang w:val="en-US"/>
        </w:rPr>
        <w:t>Subdivisi</w:t>
      </w:r>
      <w:r w:rsidRPr="009557A1">
        <w:rPr>
          <w:lang w:val="en-US"/>
        </w:rPr>
        <w:tab/>
        <w:t xml:space="preserve">: </w:t>
      </w:r>
      <w:r w:rsidRPr="003A51EB">
        <w:rPr>
          <w:i/>
          <w:lang w:val="en-US"/>
        </w:rPr>
        <w:t>Angiospermae</w:t>
      </w:r>
    </w:p>
    <w:p w14:paraId="7A09F90B" w14:textId="77777777" w:rsidR="005151E5" w:rsidRPr="00212D0C" w:rsidRDefault="005151E5" w:rsidP="008555F9">
      <w:pPr>
        <w:pStyle w:val="BodyText"/>
        <w:spacing w:line="360" w:lineRule="auto"/>
        <w:ind w:right="926" w:firstLine="1276"/>
        <w:rPr>
          <w:lang w:val="en-US"/>
        </w:rPr>
      </w:pPr>
      <w:r w:rsidRPr="009557A1">
        <w:rPr>
          <w:lang w:val="en-US"/>
        </w:rPr>
        <w:t>Kelas</w:t>
      </w:r>
      <w:r w:rsidRPr="009557A1">
        <w:rPr>
          <w:lang w:val="en-US"/>
        </w:rPr>
        <w:tab/>
      </w:r>
      <w:r w:rsidRPr="009557A1">
        <w:rPr>
          <w:lang w:val="en-US"/>
        </w:rPr>
        <w:tab/>
        <w:t xml:space="preserve">: </w:t>
      </w:r>
      <w:r w:rsidRPr="003A51EB">
        <w:rPr>
          <w:i/>
          <w:lang w:val="en-US"/>
        </w:rPr>
        <w:t>Dicotylodenae</w:t>
      </w:r>
    </w:p>
    <w:p w14:paraId="6BA41ABF" w14:textId="77777777" w:rsidR="005151E5" w:rsidRPr="00212D0C" w:rsidRDefault="005151E5" w:rsidP="008555F9">
      <w:pPr>
        <w:pStyle w:val="BodyText"/>
        <w:spacing w:line="360" w:lineRule="auto"/>
        <w:ind w:right="926" w:firstLine="1276"/>
        <w:rPr>
          <w:lang w:val="en-US"/>
        </w:rPr>
      </w:pPr>
      <w:r w:rsidRPr="009557A1">
        <w:rPr>
          <w:lang w:val="en-US"/>
        </w:rPr>
        <w:t>Ordo</w:t>
      </w:r>
      <w:r w:rsidRPr="009557A1">
        <w:rPr>
          <w:lang w:val="en-US"/>
        </w:rPr>
        <w:tab/>
      </w:r>
      <w:r w:rsidRPr="009557A1">
        <w:rPr>
          <w:lang w:val="en-US"/>
        </w:rPr>
        <w:tab/>
        <w:t xml:space="preserve">: </w:t>
      </w:r>
      <w:r w:rsidRPr="003A51EB">
        <w:rPr>
          <w:i/>
          <w:lang w:val="en-US"/>
        </w:rPr>
        <w:t>Tubiflorae</w:t>
      </w:r>
    </w:p>
    <w:p w14:paraId="11A3060E" w14:textId="77777777" w:rsidR="005151E5" w:rsidRPr="003A51EB" w:rsidRDefault="005151E5" w:rsidP="008555F9">
      <w:pPr>
        <w:pStyle w:val="BodyText"/>
        <w:spacing w:line="360" w:lineRule="auto"/>
        <w:ind w:right="926" w:firstLine="1276"/>
        <w:rPr>
          <w:i/>
          <w:lang w:val="en-US"/>
        </w:rPr>
      </w:pPr>
      <w:r w:rsidRPr="009557A1">
        <w:rPr>
          <w:lang w:val="en-US"/>
        </w:rPr>
        <w:t>Sub ordo</w:t>
      </w:r>
      <w:r w:rsidRPr="009557A1">
        <w:rPr>
          <w:lang w:val="en-US"/>
        </w:rPr>
        <w:tab/>
      </w:r>
      <w:r w:rsidRPr="009557A1">
        <w:rPr>
          <w:lang w:val="en-US"/>
        </w:rPr>
        <w:tab/>
        <w:t xml:space="preserve">: </w:t>
      </w:r>
      <w:r w:rsidRPr="003A51EB">
        <w:rPr>
          <w:i/>
          <w:lang w:val="en-US"/>
        </w:rPr>
        <w:t>Myrtales</w:t>
      </w:r>
    </w:p>
    <w:p w14:paraId="362BF385" w14:textId="77777777" w:rsidR="005151E5" w:rsidRPr="00212D0C" w:rsidRDefault="005151E5" w:rsidP="008555F9">
      <w:pPr>
        <w:pStyle w:val="BodyText"/>
        <w:spacing w:line="360" w:lineRule="auto"/>
        <w:ind w:right="926" w:firstLine="1276"/>
        <w:rPr>
          <w:lang w:val="en-US"/>
        </w:rPr>
      </w:pPr>
      <w:r w:rsidRPr="009557A1">
        <w:rPr>
          <w:lang w:val="en-US"/>
        </w:rPr>
        <w:t>Family</w:t>
      </w:r>
      <w:r w:rsidRPr="009557A1">
        <w:rPr>
          <w:lang w:val="en-US"/>
        </w:rPr>
        <w:tab/>
      </w:r>
      <w:r w:rsidRPr="009557A1">
        <w:rPr>
          <w:lang w:val="en-US"/>
        </w:rPr>
        <w:tab/>
        <w:t xml:space="preserve">: </w:t>
      </w:r>
      <w:r w:rsidRPr="003A51EB">
        <w:rPr>
          <w:i/>
          <w:lang w:val="en-US"/>
        </w:rPr>
        <w:t>Solanaceae</w:t>
      </w:r>
    </w:p>
    <w:p w14:paraId="4F2A0424" w14:textId="77777777" w:rsidR="005151E5" w:rsidRPr="00212D0C" w:rsidRDefault="005151E5" w:rsidP="008555F9">
      <w:pPr>
        <w:pStyle w:val="BodyText"/>
        <w:spacing w:line="360" w:lineRule="auto"/>
        <w:ind w:right="926" w:firstLine="1276"/>
        <w:rPr>
          <w:lang w:val="en-US"/>
        </w:rPr>
      </w:pPr>
      <w:r w:rsidRPr="009557A1">
        <w:rPr>
          <w:lang w:val="en-US"/>
        </w:rPr>
        <w:t>Genus</w:t>
      </w:r>
      <w:r w:rsidRPr="009557A1">
        <w:rPr>
          <w:lang w:val="en-US"/>
        </w:rPr>
        <w:tab/>
      </w:r>
      <w:r w:rsidRPr="009557A1">
        <w:rPr>
          <w:lang w:val="en-US"/>
        </w:rPr>
        <w:tab/>
        <w:t xml:space="preserve">: </w:t>
      </w:r>
      <w:r w:rsidRPr="003A51EB">
        <w:rPr>
          <w:i/>
          <w:lang w:val="en-US"/>
        </w:rPr>
        <w:t>Lycopersiu</w:t>
      </w:r>
      <w:r w:rsidRPr="00212D0C">
        <w:rPr>
          <w:lang w:val="en-US"/>
        </w:rPr>
        <w:t>m</w:t>
      </w:r>
    </w:p>
    <w:p w14:paraId="4F742D5A" w14:textId="6F9076AE" w:rsidR="005151E5" w:rsidRDefault="005151E5" w:rsidP="008555F9">
      <w:pPr>
        <w:pStyle w:val="BodyText"/>
        <w:spacing w:line="360" w:lineRule="auto"/>
        <w:ind w:right="926" w:firstLine="1276"/>
        <w:rPr>
          <w:i/>
          <w:iCs/>
          <w:lang w:val="en-US"/>
        </w:rPr>
      </w:pPr>
      <w:r w:rsidRPr="009557A1">
        <w:rPr>
          <w:lang w:val="en-US"/>
        </w:rPr>
        <w:t>Species</w:t>
      </w:r>
      <w:r w:rsidRPr="009557A1">
        <w:rPr>
          <w:lang w:val="en-US"/>
        </w:rPr>
        <w:tab/>
      </w:r>
      <w:r w:rsidRPr="009557A1">
        <w:rPr>
          <w:lang w:val="en-US"/>
        </w:rPr>
        <w:tab/>
        <w:t xml:space="preserve">: </w:t>
      </w:r>
      <w:r w:rsidR="0058213A" w:rsidRPr="0058213A">
        <w:rPr>
          <w:i/>
          <w:lang w:val="en-US"/>
        </w:rPr>
        <w:t xml:space="preserve">Solanum </w:t>
      </w:r>
      <w:r w:rsidR="0058213A">
        <w:rPr>
          <w:i/>
          <w:iCs/>
          <w:lang w:val="en-US"/>
        </w:rPr>
        <w:t>l</w:t>
      </w:r>
      <w:r w:rsidRPr="009557A1">
        <w:rPr>
          <w:i/>
          <w:iCs/>
          <w:lang w:val="en-US"/>
        </w:rPr>
        <w:t>ycopersium</w:t>
      </w:r>
    </w:p>
    <w:p w14:paraId="50590F96" w14:textId="77777777" w:rsidR="0051765E" w:rsidRPr="00212D0C" w:rsidRDefault="0051765E" w:rsidP="0051765E">
      <w:pPr>
        <w:pStyle w:val="BodyText"/>
        <w:spacing w:line="360" w:lineRule="auto"/>
        <w:ind w:right="926" w:firstLine="1276"/>
        <w:rPr>
          <w:i/>
          <w:iCs/>
          <w:lang w:val="en-US"/>
        </w:rPr>
      </w:pPr>
    </w:p>
    <w:p w14:paraId="20CB65AD" w14:textId="77777777" w:rsidR="0051765E" w:rsidRDefault="005151E5" w:rsidP="0051765E">
      <w:pPr>
        <w:widowControl/>
        <w:autoSpaceDE/>
        <w:autoSpaceDN/>
        <w:spacing w:after="160" w:line="480" w:lineRule="auto"/>
        <w:ind w:left="993" w:right="939" w:firstLine="447"/>
        <w:jc w:val="both"/>
        <w:rPr>
          <w:rFonts w:eastAsia="Calibri"/>
          <w:kern w:val="2"/>
          <w:sz w:val="24"/>
          <w:szCs w:val="24"/>
          <w:lang w:val="en-ID"/>
          <w14:ligatures w14:val="standardContextual"/>
        </w:rPr>
      </w:pPr>
      <w:r w:rsidRPr="009557A1">
        <w:rPr>
          <w:rFonts w:eastAsia="Calibri"/>
          <w:kern w:val="2"/>
          <w:sz w:val="24"/>
          <w:szCs w:val="24"/>
          <w:lang w:val="en-ID"/>
          <w14:ligatures w14:val="standardContextual"/>
        </w:rPr>
        <w:t xml:space="preserve">Buah tomat dalam bentuk </w:t>
      </w:r>
      <w:proofErr w:type="gramStart"/>
      <w:r w:rsidRPr="009557A1">
        <w:rPr>
          <w:rFonts w:eastAsia="Calibri"/>
          <w:kern w:val="2"/>
          <w:sz w:val="24"/>
          <w:szCs w:val="24"/>
          <w:lang w:val="en-ID"/>
          <w14:ligatures w14:val="standardContextual"/>
        </w:rPr>
        <w:t>segar</w:t>
      </w:r>
      <w:proofErr w:type="gramEnd"/>
      <w:r w:rsidRPr="009557A1">
        <w:rPr>
          <w:rFonts w:eastAsia="Calibri"/>
          <w:kern w:val="2"/>
          <w:sz w:val="24"/>
          <w:szCs w:val="24"/>
          <w:lang w:val="en-ID"/>
          <w14:ligatures w14:val="standardContextual"/>
        </w:rPr>
        <w:t xml:space="preserve"> maupun olahan memiliki kandungan nutrisi yang sangat baik dan lengkap untuk kebutuhan tubuh, kandungan nutrisi tepung tomat dapat dilihat pada Tabel 2. </w:t>
      </w:r>
      <w:proofErr w:type="gramStart"/>
      <w:r w:rsidRPr="009557A1">
        <w:rPr>
          <w:rFonts w:eastAsia="Calibri"/>
          <w:kern w:val="2"/>
          <w:sz w:val="24"/>
          <w:szCs w:val="24"/>
          <w:lang w:val="en-ID"/>
          <w14:ligatures w14:val="standardContextual"/>
        </w:rPr>
        <w:t>Buah tomat terdiri dari kandungan 5 – 10% berat kering tanpa air dan 1% kulit dan biji.</w:t>
      </w:r>
      <w:proofErr w:type="gramEnd"/>
      <w:r w:rsidRPr="009557A1">
        <w:rPr>
          <w:rFonts w:eastAsia="Calibri"/>
          <w:kern w:val="2"/>
          <w:sz w:val="24"/>
          <w:szCs w:val="24"/>
          <w:lang w:val="en-ID"/>
          <w14:ligatures w14:val="standardContextual"/>
        </w:rPr>
        <w:t xml:space="preserve"> </w:t>
      </w:r>
      <w:proofErr w:type="gramStart"/>
      <w:r w:rsidRPr="009557A1">
        <w:rPr>
          <w:rFonts w:eastAsia="Calibri"/>
          <w:kern w:val="2"/>
          <w:sz w:val="24"/>
          <w:szCs w:val="24"/>
          <w:lang w:val="en-ID"/>
          <w14:ligatures w14:val="standardContextual"/>
        </w:rPr>
        <w:t>Apabila buah tomat dikeringkan, sekitar 50% Metode pengeringan dapat digunakan untuk membuat bubuk tomat.</w:t>
      </w:r>
      <w:proofErr w:type="gramEnd"/>
      <w:r w:rsidRPr="009557A1">
        <w:rPr>
          <w:rFonts w:eastAsia="Calibri"/>
          <w:kern w:val="2"/>
          <w:sz w:val="24"/>
          <w:szCs w:val="24"/>
          <w:lang w:val="en-ID"/>
          <w14:ligatures w14:val="standardContextual"/>
        </w:rPr>
        <w:t xml:space="preserve"> </w:t>
      </w:r>
      <w:r w:rsidRPr="009557A1">
        <w:rPr>
          <w:rFonts w:eastAsia="Calibri"/>
          <w:kern w:val="2"/>
          <w:sz w:val="24"/>
          <w:szCs w:val="24"/>
          <w:lang w:val="en-ID"/>
          <w14:ligatures w14:val="standardContextual"/>
        </w:rPr>
        <w:lastRenderedPageBreak/>
        <w:t>Pengolahan tomat dalam bentuk bubuk diharapkan tidak mengubah kandunga</w:t>
      </w:r>
      <w:r>
        <w:rPr>
          <w:rFonts w:eastAsia="Calibri"/>
          <w:kern w:val="2"/>
          <w:sz w:val="24"/>
          <w:szCs w:val="24"/>
          <w:lang w:val="en-ID"/>
          <w14:ligatures w14:val="standardContextual"/>
        </w:rPr>
        <w:t>n gizi serta khasiat dari tomat</w:t>
      </w:r>
      <w:r w:rsidRPr="009557A1">
        <w:rPr>
          <w:rFonts w:eastAsia="Calibri"/>
          <w:kern w:val="2"/>
          <w:sz w:val="24"/>
          <w:szCs w:val="24"/>
          <w:lang w:val="en-ID"/>
          <w14:ligatures w14:val="standardContextual"/>
        </w:rPr>
        <w:t xml:space="preserve"> </w:t>
      </w:r>
      <w:r w:rsidRPr="009557A1">
        <w:rPr>
          <w:rFonts w:eastAsia="Calibri"/>
          <w:kern w:val="2"/>
          <w:sz w:val="24"/>
          <w:szCs w:val="24"/>
          <w:lang w:val="en-ID"/>
          <w14:ligatures w14:val="standardContextual"/>
        </w:rPr>
        <w:fldChar w:fldCharType="begin" w:fldLock="1"/>
      </w:r>
      <w:r w:rsidRPr="009557A1">
        <w:rPr>
          <w:rFonts w:eastAsia="Calibri"/>
          <w:kern w:val="2"/>
          <w:sz w:val="24"/>
          <w:szCs w:val="24"/>
          <w:lang w:val="en-ID"/>
          <w14:ligatures w14:val="standardContextual"/>
        </w:rPr>
        <w:instrText>ADDIN CSL_CITATION {"citationItems":[{"id":"ITEM-1","itemData":{"DOI":"10.21107/agrointek.v14i2.6331","ISSN":"1907-8056","abstract":"The needed for tomatoes was not comparable with the abundant of production, so tomato prices at the farm level were low. Tomato processing was needed to maintained and increased the selling value of tomatoes, it can be processed into tomato pulp powder. Tomato powder can be made by foam-mat drying method and to shortened the drying time can be done by using microwave oven. The purpose of this study was to determine the effect of the drying power used on physicochemical properties of tomato pulp powder and drying rate of foam-mat drying with microwave oven. This study conducted with laboratory experimental method with descriptive analysis. Three repetitions consisted of three treatments based on drying power used (30%, 50% and 70%). The observed parameters were total yield value, color, drying rate, drying efficiency and physicochemical properties such as color, foam density, bulk density, moisture content, ash content, water absorption index, and vitamin C content. The results showed that the average moisture content of tomato pulp was 91.73% (w.b.) and foamed tomato pulp was 90.86% (w.b.). The value of water content of tomato pulp powder ranges from 9.18% (w.b.) to 12.50% (w.b.). In this study, the best results were found in tomato pulp powder with 70% drying power without addition foaming treatment with total yield of 0.58%; 4.26 g/min drying rate; 5.86%; foam density 1 g/cm3; bulk density 0.65 g/cm3; moisture content; 9.18%; ash content 6.43%; water absorption index 19.68%; vitamin C content 154.87 mg/100g and drying efficiency was 48.27%. All of drying power used with and without foaming treatment were resulting yellow-red chromatic colour characteristic.","author":[{"dropping-particle":"","family":"Widyasanti","given":"Asri -","non-dropping-particle":"","parse-names":false,"suffix":""},{"dropping-particle":"","family":"Muchtarina","given":"Nedia Cahyati","non-dropping-particle":"","parse-names":false,"suffix":""},{"dropping-particle":"","family":"Nurjanah","given":"Sarifah -","non-dropping-particle":"","parse-names":false,"suffix":""}],"container-title":"Agrointek","id":"ITEM-1","issue":"2","issued":{"date-parts":[["2020"]]},"page":"180-190","title":"Karakteristik Fisikokimia Bubuk Ampas Tomat-Apel Hasil Pengeringan Pembusaan Berbantu Gelombang Mikro","type":"article-journal","volume":"14"},"uris":["http://www.mendeley.com/documents/?uuid=46e4230c-3031-4386-8eea-520cdc11fc7a"]}],"mendeley":{"formattedCitation":"(Widyasanti et al., 2020)","plainTextFormattedCitation":"(Widyasanti et al., 2020)","previouslyFormattedCitation":"(Widyasanti et al., 2020)"},"properties":{"noteIndex":0},"schema":"https://github.com/citation-style-language/schema/raw/master/csl-citation.json"}</w:instrText>
      </w:r>
      <w:r w:rsidRPr="009557A1">
        <w:rPr>
          <w:rFonts w:eastAsia="Calibri"/>
          <w:kern w:val="2"/>
          <w:sz w:val="24"/>
          <w:szCs w:val="24"/>
          <w:lang w:val="en-ID"/>
          <w14:ligatures w14:val="standardContextual"/>
        </w:rPr>
        <w:fldChar w:fldCharType="separate"/>
      </w:r>
      <w:r w:rsidRPr="009557A1">
        <w:rPr>
          <w:rFonts w:eastAsia="Calibri"/>
          <w:noProof/>
          <w:kern w:val="2"/>
          <w:sz w:val="24"/>
          <w:szCs w:val="24"/>
          <w:lang w:val="en-ID"/>
          <w14:ligatures w14:val="standardContextual"/>
        </w:rPr>
        <w:t xml:space="preserve">(Widyasanti </w:t>
      </w:r>
      <w:r w:rsidRPr="009557A1">
        <w:rPr>
          <w:rFonts w:eastAsia="Calibri"/>
          <w:i/>
          <w:iCs/>
          <w:noProof/>
          <w:kern w:val="2"/>
          <w:sz w:val="24"/>
          <w:szCs w:val="24"/>
          <w:lang w:val="en-ID"/>
          <w14:ligatures w14:val="standardContextual"/>
        </w:rPr>
        <w:t>et al</w:t>
      </w:r>
      <w:r w:rsidRPr="009557A1">
        <w:rPr>
          <w:rFonts w:eastAsia="Calibri"/>
          <w:noProof/>
          <w:kern w:val="2"/>
          <w:sz w:val="24"/>
          <w:szCs w:val="24"/>
          <w:lang w:val="en-ID"/>
          <w14:ligatures w14:val="standardContextual"/>
        </w:rPr>
        <w:t>., 2020)</w:t>
      </w:r>
      <w:r w:rsidRPr="009557A1">
        <w:rPr>
          <w:rFonts w:eastAsia="Calibri"/>
          <w:kern w:val="2"/>
          <w:sz w:val="24"/>
          <w:szCs w:val="24"/>
          <w:lang w:val="en-ID"/>
          <w14:ligatures w14:val="standardContextual"/>
        </w:rPr>
        <w:fldChar w:fldCharType="end"/>
      </w:r>
      <w:r>
        <w:rPr>
          <w:rFonts w:eastAsia="Calibri"/>
          <w:kern w:val="2"/>
          <w:sz w:val="24"/>
          <w:szCs w:val="24"/>
          <w:lang w:val="en-ID"/>
          <w14:ligatures w14:val="standardContextual"/>
        </w:rPr>
        <w:t>.</w:t>
      </w:r>
    </w:p>
    <w:p w14:paraId="18681B1D" w14:textId="3811E001" w:rsidR="005151E5" w:rsidRPr="009557A1" w:rsidRDefault="005151E5" w:rsidP="0051765E">
      <w:pPr>
        <w:widowControl/>
        <w:autoSpaceDE/>
        <w:autoSpaceDN/>
        <w:spacing w:after="160" w:line="480" w:lineRule="auto"/>
        <w:ind w:left="993" w:right="939" w:firstLine="447"/>
        <w:jc w:val="both"/>
        <w:rPr>
          <w:rFonts w:eastAsia="Calibri"/>
          <w:kern w:val="2"/>
          <w:sz w:val="24"/>
          <w:szCs w:val="24"/>
          <w:lang w:val="en-ID"/>
          <w14:ligatures w14:val="standardContextual"/>
        </w:rPr>
      </w:pPr>
      <w:proofErr w:type="gramStart"/>
      <w:r w:rsidRPr="009557A1">
        <w:rPr>
          <w:rFonts w:eastAsia="Calibri"/>
          <w:kern w:val="2"/>
          <w:sz w:val="24"/>
          <w:szCs w:val="24"/>
          <w:lang w:val="en-ID"/>
          <w14:ligatures w14:val="standardContextual"/>
        </w:rPr>
        <w:t>Tabel.</w:t>
      </w:r>
      <w:proofErr w:type="gramEnd"/>
      <w:r w:rsidRPr="009557A1">
        <w:rPr>
          <w:rFonts w:eastAsia="Calibri"/>
          <w:kern w:val="2"/>
          <w:sz w:val="24"/>
          <w:szCs w:val="24"/>
          <w:lang w:val="en-ID"/>
          <w14:ligatures w14:val="standardContextual"/>
        </w:rPr>
        <w:t xml:space="preserve"> 1 Kandungan nutrisi tepung tomat per 100 gram</w:t>
      </w:r>
    </w:p>
    <w:tbl>
      <w:tblPr>
        <w:tblStyle w:val="TableGrid"/>
        <w:tblW w:w="0" w:type="auto"/>
        <w:tblInd w:w="2031" w:type="dxa"/>
        <w:tblLook w:val="04A0" w:firstRow="1" w:lastRow="0" w:firstColumn="1" w:lastColumn="0" w:noHBand="0" w:noVBand="1"/>
      </w:tblPr>
      <w:tblGrid>
        <w:gridCol w:w="3034"/>
        <w:gridCol w:w="1847"/>
      </w:tblGrid>
      <w:tr w:rsidR="005151E5" w14:paraId="35107824" w14:textId="77777777" w:rsidTr="0051765E">
        <w:trPr>
          <w:trHeight w:val="245"/>
        </w:trPr>
        <w:tc>
          <w:tcPr>
            <w:tcW w:w="3034" w:type="dxa"/>
          </w:tcPr>
          <w:p w14:paraId="6CE4F1C9" w14:textId="77777777" w:rsidR="005151E5" w:rsidRPr="009557A1" w:rsidRDefault="005151E5" w:rsidP="001E1F2D">
            <w:pPr>
              <w:rPr>
                <w:rFonts w:eastAsia="Calibri"/>
                <w:b/>
                <w:bCs/>
                <w:lang w:val="en-ID"/>
              </w:rPr>
            </w:pPr>
            <w:r w:rsidRPr="009557A1">
              <w:rPr>
                <w:rFonts w:eastAsia="Calibri"/>
                <w:b/>
                <w:bCs/>
                <w:lang w:val="en-ID"/>
              </w:rPr>
              <w:t>Kandungan Zat Makanan</w:t>
            </w:r>
          </w:p>
        </w:tc>
        <w:tc>
          <w:tcPr>
            <w:tcW w:w="1847" w:type="dxa"/>
          </w:tcPr>
          <w:p w14:paraId="261CAC73" w14:textId="77777777" w:rsidR="005151E5" w:rsidRPr="009557A1" w:rsidRDefault="005151E5" w:rsidP="001E1F2D">
            <w:pPr>
              <w:jc w:val="center"/>
              <w:rPr>
                <w:rFonts w:eastAsia="Calibri"/>
                <w:b/>
                <w:bCs/>
                <w:lang w:val="en-ID"/>
              </w:rPr>
            </w:pPr>
            <w:r w:rsidRPr="009557A1">
              <w:rPr>
                <w:rFonts w:eastAsia="Calibri"/>
                <w:b/>
                <w:bCs/>
                <w:lang w:val="en-ID"/>
              </w:rPr>
              <w:t>Jumlah</w:t>
            </w:r>
          </w:p>
        </w:tc>
      </w:tr>
      <w:tr w:rsidR="005151E5" w14:paraId="5D22FEBE" w14:textId="77777777" w:rsidTr="0051765E">
        <w:trPr>
          <w:trHeight w:val="233"/>
        </w:trPr>
        <w:tc>
          <w:tcPr>
            <w:tcW w:w="3034" w:type="dxa"/>
          </w:tcPr>
          <w:p w14:paraId="53DDD80A" w14:textId="77777777" w:rsidR="005151E5" w:rsidRPr="009557A1" w:rsidRDefault="005151E5" w:rsidP="001E1F2D">
            <w:pPr>
              <w:jc w:val="both"/>
              <w:rPr>
                <w:rFonts w:eastAsia="Calibri"/>
                <w:lang w:val="en-ID"/>
              </w:rPr>
            </w:pPr>
            <w:r w:rsidRPr="009557A1">
              <w:rPr>
                <w:rFonts w:eastAsia="Calibri"/>
                <w:lang w:val="en-ID"/>
              </w:rPr>
              <w:t xml:space="preserve">Protein </w:t>
            </w:r>
          </w:p>
        </w:tc>
        <w:tc>
          <w:tcPr>
            <w:tcW w:w="1847" w:type="dxa"/>
          </w:tcPr>
          <w:p w14:paraId="00B5E51B" w14:textId="77777777" w:rsidR="005151E5" w:rsidRPr="009557A1" w:rsidRDefault="005151E5" w:rsidP="001E1F2D">
            <w:pPr>
              <w:jc w:val="center"/>
              <w:rPr>
                <w:rFonts w:eastAsia="Calibri"/>
                <w:lang w:val="en-ID"/>
              </w:rPr>
            </w:pPr>
            <w:r w:rsidRPr="009557A1">
              <w:rPr>
                <w:rFonts w:eastAsia="Calibri"/>
                <w:lang w:val="en-ID"/>
              </w:rPr>
              <w:t>0,9 g</w:t>
            </w:r>
          </w:p>
        </w:tc>
      </w:tr>
      <w:tr w:rsidR="005151E5" w14:paraId="6A00385F" w14:textId="77777777" w:rsidTr="0051765E">
        <w:trPr>
          <w:trHeight w:val="245"/>
        </w:trPr>
        <w:tc>
          <w:tcPr>
            <w:tcW w:w="3034" w:type="dxa"/>
          </w:tcPr>
          <w:p w14:paraId="2293B93C" w14:textId="77777777" w:rsidR="005151E5" w:rsidRPr="009557A1" w:rsidRDefault="005151E5" w:rsidP="001E1F2D">
            <w:pPr>
              <w:jc w:val="both"/>
              <w:rPr>
                <w:rFonts w:eastAsia="Calibri"/>
                <w:lang w:val="en-ID"/>
              </w:rPr>
            </w:pPr>
            <w:r w:rsidRPr="009557A1">
              <w:rPr>
                <w:rFonts w:eastAsia="Calibri"/>
                <w:lang w:val="en-ID"/>
              </w:rPr>
              <w:t xml:space="preserve">Lemak </w:t>
            </w:r>
          </w:p>
        </w:tc>
        <w:tc>
          <w:tcPr>
            <w:tcW w:w="1847" w:type="dxa"/>
          </w:tcPr>
          <w:p w14:paraId="1835FB8E" w14:textId="77777777" w:rsidR="005151E5" w:rsidRPr="009557A1" w:rsidRDefault="005151E5" w:rsidP="001E1F2D">
            <w:pPr>
              <w:jc w:val="center"/>
              <w:rPr>
                <w:rFonts w:eastAsia="Calibri"/>
                <w:lang w:val="en-ID"/>
              </w:rPr>
            </w:pPr>
            <w:r w:rsidRPr="009557A1">
              <w:rPr>
                <w:rFonts w:eastAsia="Calibri"/>
                <w:lang w:val="en-ID"/>
              </w:rPr>
              <w:t>0,2 g</w:t>
            </w:r>
          </w:p>
        </w:tc>
      </w:tr>
      <w:tr w:rsidR="005151E5" w14:paraId="6A2A64A4" w14:textId="77777777" w:rsidTr="0051765E">
        <w:trPr>
          <w:trHeight w:val="233"/>
        </w:trPr>
        <w:tc>
          <w:tcPr>
            <w:tcW w:w="3034" w:type="dxa"/>
          </w:tcPr>
          <w:p w14:paraId="257F80C9" w14:textId="77777777" w:rsidR="005151E5" w:rsidRPr="009557A1" w:rsidRDefault="005151E5" w:rsidP="001E1F2D">
            <w:pPr>
              <w:jc w:val="both"/>
              <w:rPr>
                <w:rFonts w:eastAsia="Calibri"/>
                <w:lang w:val="en-ID"/>
              </w:rPr>
            </w:pPr>
            <w:r w:rsidRPr="009557A1">
              <w:rPr>
                <w:rFonts w:eastAsia="Calibri"/>
                <w:lang w:val="en-ID"/>
              </w:rPr>
              <w:t xml:space="preserve">Kalori </w:t>
            </w:r>
          </w:p>
        </w:tc>
        <w:tc>
          <w:tcPr>
            <w:tcW w:w="1847" w:type="dxa"/>
          </w:tcPr>
          <w:p w14:paraId="277C648E" w14:textId="77777777" w:rsidR="005151E5" w:rsidRPr="009557A1" w:rsidRDefault="005151E5" w:rsidP="001E1F2D">
            <w:pPr>
              <w:jc w:val="center"/>
              <w:rPr>
                <w:rFonts w:eastAsia="Calibri"/>
                <w:lang w:val="en-ID"/>
              </w:rPr>
            </w:pPr>
            <w:r w:rsidRPr="009557A1">
              <w:rPr>
                <w:rFonts w:eastAsia="Calibri"/>
                <w:lang w:val="en-ID"/>
              </w:rPr>
              <w:t>19 kal</w:t>
            </w:r>
          </w:p>
        </w:tc>
      </w:tr>
      <w:tr w:rsidR="005151E5" w14:paraId="16CF8163" w14:textId="77777777" w:rsidTr="0051765E">
        <w:trPr>
          <w:trHeight w:val="245"/>
        </w:trPr>
        <w:tc>
          <w:tcPr>
            <w:tcW w:w="3034" w:type="dxa"/>
          </w:tcPr>
          <w:p w14:paraId="7763C53C" w14:textId="77777777" w:rsidR="005151E5" w:rsidRPr="009557A1" w:rsidRDefault="005151E5" w:rsidP="001E1F2D">
            <w:pPr>
              <w:jc w:val="both"/>
              <w:rPr>
                <w:rFonts w:eastAsia="Calibri"/>
                <w:lang w:val="en-ID"/>
              </w:rPr>
            </w:pPr>
            <w:r w:rsidRPr="009557A1">
              <w:rPr>
                <w:rFonts w:eastAsia="Calibri"/>
                <w:lang w:val="en-ID"/>
              </w:rPr>
              <w:t xml:space="preserve">Kalsium </w:t>
            </w:r>
          </w:p>
        </w:tc>
        <w:tc>
          <w:tcPr>
            <w:tcW w:w="1847" w:type="dxa"/>
          </w:tcPr>
          <w:p w14:paraId="499290F2" w14:textId="77777777" w:rsidR="005151E5" w:rsidRPr="009557A1" w:rsidRDefault="005151E5" w:rsidP="001E1F2D">
            <w:pPr>
              <w:jc w:val="center"/>
              <w:rPr>
                <w:rFonts w:eastAsia="Calibri"/>
                <w:lang w:val="en-ID"/>
              </w:rPr>
            </w:pPr>
            <w:r w:rsidRPr="009557A1">
              <w:rPr>
                <w:rFonts w:eastAsia="Calibri"/>
                <w:lang w:val="en-ID"/>
              </w:rPr>
              <w:t>3 mg</w:t>
            </w:r>
          </w:p>
        </w:tc>
      </w:tr>
      <w:tr w:rsidR="005151E5" w14:paraId="38263D7F" w14:textId="77777777" w:rsidTr="0051765E">
        <w:trPr>
          <w:trHeight w:val="233"/>
        </w:trPr>
        <w:tc>
          <w:tcPr>
            <w:tcW w:w="3034" w:type="dxa"/>
          </w:tcPr>
          <w:p w14:paraId="31A374E7" w14:textId="77777777" w:rsidR="005151E5" w:rsidRPr="009557A1" w:rsidRDefault="005151E5" w:rsidP="001E1F2D">
            <w:pPr>
              <w:tabs>
                <w:tab w:val="center" w:pos="1750"/>
              </w:tabs>
              <w:jc w:val="both"/>
              <w:rPr>
                <w:rFonts w:eastAsia="Calibri"/>
                <w:lang w:val="en-ID"/>
              </w:rPr>
            </w:pPr>
            <w:r w:rsidRPr="009557A1">
              <w:rPr>
                <w:rFonts w:eastAsia="Calibri"/>
                <w:lang w:val="en-ID"/>
              </w:rPr>
              <w:t xml:space="preserve">Phospor </w:t>
            </w:r>
            <w:r w:rsidRPr="009557A1">
              <w:rPr>
                <w:rFonts w:eastAsia="Calibri"/>
                <w:lang w:val="en-ID"/>
              </w:rPr>
              <w:tab/>
            </w:r>
          </w:p>
        </w:tc>
        <w:tc>
          <w:tcPr>
            <w:tcW w:w="1847" w:type="dxa"/>
          </w:tcPr>
          <w:p w14:paraId="66C895C3" w14:textId="77777777" w:rsidR="005151E5" w:rsidRPr="009557A1" w:rsidRDefault="005151E5" w:rsidP="001E1F2D">
            <w:pPr>
              <w:jc w:val="center"/>
              <w:rPr>
                <w:rFonts w:eastAsia="Calibri"/>
                <w:lang w:val="en-ID"/>
              </w:rPr>
            </w:pPr>
            <w:r w:rsidRPr="009557A1">
              <w:rPr>
                <w:rFonts w:eastAsia="Calibri"/>
                <w:lang w:val="en-ID"/>
              </w:rPr>
              <w:t>24 mg</w:t>
            </w:r>
          </w:p>
        </w:tc>
      </w:tr>
      <w:tr w:rsidR="005151E5" w14:paraId="37C33890" w14:textId="77777777" w:rsidTr="0051765E">
        <w:trPr>
          <w:trHeight w:val="245"/>
        </w:trPr>
        <w:tc>
          <w:tcPr>
            <w:tcW w:w="3034" w:type="dxa"/>
          </w:tcPr>
          <w:p w14:paraId="2E11FAF1" w14:textId="77777777" w:rsidR="005151E5" w:rsidRPr="009557A1" w:rsidRDefault="005151E5" w:rsidP="001E1F2D">
            <w:pPr>
              <w:jc w:val="both"/>
              <w:rPr>
                <w:rFonts w:eastAsia="Calibri"/>
                <w:lang w:val="en-ID"/>
              </w:rPr>
            </w:pPr>
            <w:r w:rsidRPr="009557A1">
              <w:rPr>
                <w:rFonts w:eastAsia="Calibri"/>
                <w:lang w:val="en-ID"/>
              </w:rPr>
              <w:t>Karbohidrat</w:t>
            </w:r>
          </w:p>
        </w:tc>
        <w:tc>
          <w:tcPr>
            <w:tcW w:w="1847" w:type="dxa"/>
          </w:tcPr>
          <w:p w14:paraId="02D4C62C" w14:textId="77777777" w:rsidR="005151E5" w:rsidRPr="009557A1" w:rsidRDefault="005151E5" w:rsidP="001E1F2D">
            <w:pPr>
              <w:jc w:val="center"/>
              <w:rPr>
                <w:rFonts w:eastAsia="Calibri"/>
                <w:lang w:val="en-ID"/>
              </w:rPr>
            </w:pPr>
            <w:r w:rsidRPr="009557A1">
              <w:rPr>
                <w:rFonts w:eastAsia="Calibri"/>
                <w:lang w:val="en-ID"/>
              </w:rPr>
              <w:t>4,0 g</w:t>
            </w:r>
          </w:p>
        </w:tc>
      </w:tr>
      <w:tr w:rsidR="005151E5" w14:paraId="320240C5" w14:textId="77777777" w:rsidTr="0051765E">
        <w:trPr>
          <w:trHeight w:val="245"/>
        </w:trPr>
        <w:tc>
          <w:tcPr>
            <w:tcW w:w="3034" w:type="dxa"/>
          </w:tcPr>
          <w:p w14:paraId="575DB718" w14:textId="77777777" w:rsidR="005151E5" w:rsidRPr="009557A1" w:rsidRDefault="005151E5" w:rsidP="001E1F2D">
            <w:pPr>
              <w:jc w:val="both"/>
              <w:rPr>
                <w:rFonts w:eastAsia="Calibri"/>
                <w:lang w:val="en-ID"/>
              </w:rPr>
            </w:pPr>
            <w:r w:rsidRPr="009557A1">
              <w:rPr>
                <w:rFonts w:eastAsia="Calibri"/>
                <w:lang w:val="en-ID"/>
              </w:rPr>
              <w:t>Vitamin A</w:t>
            </w:r>
          </w:p>
        </w:tc>
        <w:tc>
          <w:tcPr>
            <w:tcW w:w="1847" w:type="dxa"/>
          </w:tcPr>
          <w:p w14:paraId="4145E8D6" w14:textId="77777777" w:rsidR="005151E5" w:rsidRPr="009557A1" w:rsidRDefault="005151E5" w:rsidP="001E1F2D">
            <w:pPr>
              <w:jc w:val="center"/>
              <w:rPr>
                <w:rFonts w:eastAsia="Calibri"/>
                <w:lang w:val="en-ID"/>
              </w:rPr>
            </w:pPr>
            <w:r w:rsidRPr="009557A1">
              <w:rPr>
                <w:rFonts w:eastAsia="Calibri"/>
                <w:lang w:val="en-ID"/>
              </w:rPr>
              <w:t>1.496 SI</w:t>
            </w:r>
          </w:p>
        </w:tc>
      </w:tr>
      <w:tr w:rsidR="005151E5" w14:paraId="4CCAC932" w14:textId="77777777" w:rsidTr="0051765E">
        <w:trPr>
          <w:trHeight w:val="245"/>
        </w:trPr>
        <w:tc>
          <w:tcPr>
            <w:tcW w:w="3034" w:type="dxa"/>
          </w:tcPr>
          <w:p w14:paraId="1B7B960B" w14:textId="77777777" w:rsidR="005151E5" w:rsidRPr="009557A1" w:rsidRDefault="005151E5" w:rsidP="001E1F2D">
            <w:pPr>
              <w:jc w:val="both"/>
              <w:rPr>
                <w:rFonts w:eastAsia="Calibri"/>
                <w:lang w:val="en-ID"/>
              </w:rPr>
            </w:pPr>
            <w:r w:rsidRPr="009557A1">
              <w:rPr>
                <w:rFonts w:eastAsia="Calibri"/>
                <w:lang w:val="en-ID"/>
              </w:rPr>
              <w:t xml:space="preserve">Vitamin B </w:t>
            </w:r>
          </w:p>
        </w:tc>
        <w:tc>
          <w:tcPr>
            <w:tcW w:w="1847" w:type="dxa"/>
          </w:tcPr>
          <w:p w14:paraId="6F37DA9E" w14:textId="77777777" w:rsidR="005151E5" w:rsidRPr="009557A1" w:rsidRDefault="005151E5" w:rsidP="001E1F2D">
            <w:pPr>
              <w:jc w:val="center"/>
              <w:rPr>
                <w:rFonts w:eastAsia="Calibri"/>
                <w:lang w:val="en-ID"/>
              </w:rPr>
            </w:pPr>
            <w:r w:rsidRPr="009557A1">
              <w:rPr>
                <w:rFonts w:eastAsia="Calibri"/>
                <w:lang w:val="en-ID"/>
              </w:rPr>
              <w:t>0,05 mg</w:t>
            </w:r>
          </w:p>
        </w:tc>
      </w:tr>
      <w:tr w:rsidR="005151E5" w14:paraId="7EA03CFA" w14:textId="77777777" w:rsidTr="0051765E">
        <w:trPr>
          <w:trHeight w:val="245"/>
        </w:trPr>
        <w:tc>
          <w:tcPr>
            <w:tcW w:w="3034" w:type="dxa"/>
          </w:tcPr>
          <w:p w14:paraId="1A956F4A" w14:textId="77777777" w:rsidR="005151E5" w:rsidRPr="009557A1" w:rsidRDefault="005151E5" w:rsidP="001E1F2D">
            <w:pPr>
              <w:jc w:val="both"/>
              <w:rPr>
                <w:rFonts w:eastAsia="Calibri"/>
                <w:lang w:val="en-ID"/>
              </w:rPr>
            </w:pPr>
            <w:r w:rsidRPr="009557A1">
              <w:rPr>
                <w:rFonts w:eastAsia="Calibri"/>
                <w:lang w:val="en-ID"/>
              </w:rPr>
              <w:t>Vitamin C</w:t>
            </w:r>
          </w:p>
        </w:tc>
        <w:tc>
          <w:tcPr>
            <w:tcW w:w="1847" w:type="dxa"/>
          </w:tcPr>
          <w:p w14:paraId="71DB217A" w14:textId="77777777" w:rsidR="005151E5" w:rsidRPr="009557A1" w:rsidRDefault="005151E5" w:rsidP="001E1F2D">
            <w:pPr>
              <w:jc w:val="center"/>
              <w:rPr>
                <w:rFonts w:eastAsia="Calibri"/>
                <w:lang w:val="en-ID"/>
              </w:rPr>
            </w:pPr>
            <w:r w:rsidRPr="009557A1">
              <w:rPr>
                <w:rFonts w:eastAsia="Calibri"/>
                <w:lang w:val="en-ID"/>
              </w:rPr>
              <w:t>38 mg</w:t>
            </w:r>
          </w:p>
        </w:tc>
      </w:tr>
      <w:tr w:rsidR="005151E5" w14:paraId="115ED9DE" w14:textId="77777777" w:rsidTr="0051765E">
        <w:trPr>
          <w:trHeight w:val="245"/>
        </w:trPr>
        <w:tc>
          <w:tcPr>
            <w:tcW w:w="3034" w:type="dxa"/>
          </w:tcPr>
          <w:p w14:paraId="6450462B" w14:textId="77777777" w:rsidR="005151E5" w:rsidRPr="009557A1" w:rsidRDefault="005151E5" w:rsidP="001E1F2D">
            <w:pPr>
              <w:jc w:val="both"/>
              <w:rPr>
                <w:rFonts w:eastAsia="Calibri"/>
                <w:lang w:val="en-ID"/>
              </w:rPr>
            </w:pPr>
            <w:r w:rsidRPr="009557A1">
              <w:rPr>
                <w:rFonts w:eastAsia="Calibri"/>
                <w:lang w:val="en-ID"/>
              </w:rPr>
              <w:t xml:space="preserve">Besi </w:t>
            </w:r>
          </w:p>
        </w:tc>
        <w:tc>
          <w:tcPr>
            <w:tcW w:w="1847" w:type="dxa"/>
          </w:tcPr>
          <w:p w14:paraId="76A0C97E" w14:textId="77777777" w:rsidR="005151E5" w:rsidRPr="009557A1" w:rsidRDefault="005151E5" w:rsidP="001E1F2D">
            <w:pPr>
              <w:jc w:val="center"/>
              <w:rPr>
                <w:rFonts w:eastAsia="Calibri"/>
                <w:lang w:val="en-ID"/>
              </w:rPr>
            </w:pPr>
            <w:r w:rsidRPr="009557A1">
              <w:rPr>
                <w:rFonts w:eastAsia="Calibri"/>
                <w:lang w:val="en-ID"/>
              </w:rPr>
              <w:t>0,4 mg</w:t>
            </w:r>
          </w:p>
        </w:tc>
      </w:tr>
      <w:tr w:rsidR="005151E5" w14:paraId="285E3B27" w14:textId="77777777" w:rsidTr="0051765E">
        <w:trPr>
          <w:trHeight w:val="245"/>
        </w:trPr>
        <w:tc>
          <w:tcPr>
            <w:tcW w:w="3034" w:type="dxa"/>
          </w:tcPr>
          <w:p w14:paraId="7ED8CD1F" w14:textId="77777777" w:rsidR="005151E5" w:rsidRPr="009557A1" w:rsidRDefault="005151E5" w:rsidP="001E1F2D">
            <w:pPr>
              <w:jc w:val="both"/>
              <w:rPr>
                <w:rFonts w:eastAsia="Calibri"/>
                <w:lang w:val="en-ID"/>
              </w:rPr>
            </w:pPr>
            <w:r w:rsidRPr="009557A1">
              <w:rPr>
                <w:rFonts w:eastAsia="Calibri"/>
                <w:lang w:val="en-ID"/>
              </w:rPr>
              <w:t xml:space="preserve">Air </w:t>
            </w:r>
          </w:p>
        </w:tc>
        <w:tc>
          <w:tcPr>
            <w:tcW w:w="1847" w:type="dxa"/>
          </w:tcPr>
          <w:p w14:paraId="5E42164C" w14:textId="77777777" w:rsidR="005151E5" w:rsidRPr="009557A1" w:rsidRDefault="005151E5" w:rsidP="001E1F2D">
            <w:pPr>
              <w:jc w:val="center"/>
              <w:rPr>
                <w:rFonts w:eastAsia="Calibri"/>
                <w:lang w:val="en-ID"/>
              </w:rPr>
            </w:pPr>
            <w:r w:rsidRPr="009557A1">
              <w:rPr>
                <w:rFonts w:eastAsia="Calibri"/>
                <w:lang w:val="en-ID"/>
              </w:rPr>
              <w:t>95 g</w:t>
            </w:r>
          </w:p>
        </w:tc>
      </w:tr>
    </w:tbl>
    <w:p w14:paraId="420FFCF7" w14:textId="7AD1D2E5" w:rsidR="005151E5" w:rsidRDefault="005151E5" w:rsidP="005151E5">
      <w:pPr>
        <w:pStyle w:val="BodyText"/>
        <w:tabs>
          <w:tab w:val="left" w:pos="3911"/>
        </w:tabs>
        <w:jc w:val="center"/>
        <w:rPr>
          <w:lang w:val="en-US"/>
        </w:rPr>
      </w:pPr>
      <w:r w:rsidRPr="009557A1">
        <w:rPr>
          <w:lang w:val="en-US"/>
        </w:rPr>
        <w:t xml:space="preserve">Sumber : </w:t>
      </w:r>
      <w:r w:rsidRPr="009557A1">
        <w:rPr>
          <w:lang w:val="en-ID"/>
        </w:rPr>
        <w:fldChar w:fldCharType="begin" w:fldLock="1"/>
      </w:r>
      <w:r w:rsidRPr="009557A1">
        <w:rPr>
          <w:lang w:val="en-ID"/>
        </w:rPr>
        <w:instrText>ADDIN CSL_CITATION {"citationItems":[{"id":"ITEM-1","itemData":{"abstract":"Tomato is a plant that is known to be rich in vitamins and antioxidants. One of the antioxidants contained in tomatoes is lycopene. The wrong process of handling and storing tomatoes will cause damage, both physically, chemically, and microbiologically to the tomatoes. Information about storage conditions for the characteristics of tomatoes needs to be understood to determine the right type of handling. The treatment applied was to put tomatoes in an open container for 7 days, then physical observation and chemical and microbiological analysis were carried out. The higher storage temperature and the occurrence of mechanical damage before storage is inversely proportional to the shelf life.","author":[{"dropping-particle":"","family":"Yuniastri","given":"Ratih","non-dropping-particle":"","parse-names":false,"suffix":""},{"dropping-particle":"","family":"Ismawati","given":"","non-dropping-particle":"","parse-names":false,"suffix":""},{"dropping-particle":"","family":"Atkhiyah","given":"Vika Milkatil","non-dropping-particle":"","parse-names":false,"suffix":""},{"dropping-particle":"Al","family":"Faqih","given":"Khalid","non-dropping-particle":"","parse-names":false,"suffix":""}],"container-title":"Journal of Food Technology and Agroindustry","id":"ITEM-1","issue":"1","issued":{"date-parts":[["2020"]]},"page":"1-8","title":"Tomato Physical and Chemical Damage Characteristics","type":"article-journal","volume":"2"},"uris":["http://www.mendeley.com/documents/?uuid=e54ad848-413a-4cba-a8ba-1b312e277b35"]}],"mendeley":{"formattedCitation":"(Yuniastri et al., 2020)","plainTextFormattedCitation":"(Yuniastri et al., 2020)","previouslyFormattedCitation":"(Yuniastri et al., 2020)"},"properties":{"noteIndex":0},"schema":"https://github.com/citation-style-language/schema/raw/master/csl-citation.json"}</w:instrText>
      </w:r>
      <w:r w:rsidRPr="009557A1">
        <w:rPr>
          <w:lang w:val="en-ID"/>
        </w:rPr>
        <w:fldChar w:fldCharType="separate"/>
      </w:r>
      <w:r w:rsidRPr="009557A1">
        <w:rPr>
          <w:noProof/>
          <w:lang w:val="en-ID"/>
        </w:rPr>
        <w:t xml:space="preserve">(Yuniastri </w:t>
      </w:r>
      <w:r w:rsidRPr="009557A1">
        <w:rPr>
          <w:i/>
          <w:iCs/>
          <w:noProof/>
          <w:lang w:val="en-ID"/>
        </w:rPr>
        <w:t>et al.</w:t>
      </w:r>
      <w:r w:rsidRPr="009557A1">
        <w:rPr>
          <w:noProof/>
          <w:lang w:val="en-ID"/>
        </w:rPr>
        <w:t>, 2020)</w:t>
      </w:r>
      <w:r w:rsidRPr="009557A1">
        <w:rPr>
          <w:lang w:val="en-US"/>
        </w:rPr>
        <w:fldChar w:fldCharType="end"/>
      </w:r>
    </w:p>
    <w:p w14:paraId="7A68799A" w14:textId="77777777" w:rsidR="00D92DE1" w:rsidRPr="009557A1" w:rsidRDefault="00D92DE1" w:rsidP="005151E5">
      <w:pPr>
        <w:pStyle w:val="BodyText"/>
        <w:tabs>
          <w:tab w:val="left" w:pos="3911"/>
        </w:tabs>
        <w:jc w:val="center"/>
        <w:rPr>
          <w:lang w:val="en-ID"/>
        </w:rPr>
      </w:pPr>
    </w:p>
    <w:p w14:paraId="3C7538E8" w14:textId="77777777" w:rsidR="0051765E" w:rsidRDefault="0051765E" w:rsidP="005151E5">
      <w:pPr>
        <w:spacing w:line="480" w:lineRule="auto"/>
        <w:ind w:left="993" w:right="939" w:firstLine="447"/>
        <w:jc w:val="both"/>
        <w:rPr>
          <w:sz w:val="24"/>
          <w:szCs w:val="24"/>
        </w:rPr>
      </w:pPr>
    </w:p>
    <w:p w14:paraId="150DFC0A" w14:textId="03B7C7B6" w:rsidR="005151E5" w:rsidRPr="009557A1" w:rsidRDefault="005151E5" w:rsidP="005151E5">
      <w:pPr>
        <w:spacing w:line="480" w:lineRule="auto"/>
        <w:ind w:left="993" w:right="939" w:firstLine="447"/>
        <w:jc w:val="both"/>
        <w:rPr>
          <w:sz w:val="24"/>
          <w:szCs w:val="24"/>
          <w:lang w:val="en-ID"/>
        </w:rPr>
      </w:pPr>
      <w:r w:rsidRPr="009557A1">
        <w:rPr>
          <w:sz w:val="24"/>
          <w:szCs w:val="24"/>
        </w:rPr>
        <w:t xml:space="preserve">Kandungan </w:t>
      </w:r>
      <w:r w:rsidRPr="00F70FF9">
        <w:rPr>
          <w:i/>
          <w:iCs/>
          <w:sz w:val="24"/>
          <w:szCs w:val="24"/>
        </w:rPr>
        <w:t>karotenoid</w:t>
      </w:r>
      <w:r w:rsidRPr="009557A1">
        <w:rPr>
          <w:i/>
          <w:iCs/>
          <w:sz w:val="24"/>
          <w:szCs w:val="24"/>
        </w:rPr>
        <w:t xml:space="preserve"> </w:t>
      </w:r>
      <w:r w:rsidRPr="009557A1">
        <w:rPr>
          <w:sz w:val="24"/>
          <w:szCs w:val="24"/>
        </w:rPr>
        <w:t>pada tomat merupakan kelompok pigmen yang terdiri atas senyawa yang tersusun dari unit isoprene atau turunannya. Selain sebagai zat warna, karotenoid berfungsi sebagai</w:t>
      </w:r>
      <w:r w:rsidRPr="009557A1">
        <w:rPr>
          <w:i/>
          <w:iCs/>
          <w:sz w:val="24"/>
          <w:szCs w:val="24"/>
        </w:rPr>
        <w:t xml:space="preserve"> </w:t>
      </w:r>
      <w:r w:rsidRPr="009557A1">
        <w:rPr>
          <w:sz w:val="24"/>
          <w:szCs w:val="24"/>
        </w:rPr>
        <w:t xml:space="preserve">antioksidan dan provitamin A. Senyawa karotenoid dibagi menjadi 3 golongan, yaitu </w:t>
      </w:r>
      <w:r w:rsidRPr="00F70FF9">
        <w:rPr>
          <w:i/>
          <w:iCs/>
          <w:sz w:val="24"/>
          <w:szCs w:val="24"/>
        </w:rPr>
        <w:t>karotenoid</w:t>
      </w:r>
      <w:r w:rsidRPr="009557A1">
        <w:rPr>
          <w:sz w:val="24"/>
          <w:szCs w:val="24"/>
        </w:rPr>
        <w:t xml:space="preserve"> hidrokarbon seperti </w:t>
      </w:r>
      <w:r w:rsidRPr="00F70FF9">
        <w:rPr>
          <w:i/>
          <w:iCs/>
          <w:sz w:val="24"/>
          <w:szCs w:val="24"/>
        </w:rPr>
        <w:t xml:space="preserve">likopen </w:t>
      </w:r>
      <w:r w:rsidRPr="009557A1">
        <w:rPr>
          <w:sz w:val="24"/>
          <w:szCs w:val="24"/>
        </w:rPr>
        <w:t>dan ß-</w:t>
      </w:r>
      <w:r w:rsidRPr="00F70FF9">
        <w:rPr>
          <w:i/>
          <w:iCs/>
          <w:sz w:val="24"/>
          <w:szCs w:val="24"/>
        </w:rPr>
        <w:t>karoten</w:t>
      </w:r>
      <w:r w:rsidRPr="009557A1">
        <w:rPr>
          <w:sz w:val="24"/>
          <w:szCs w:val="24"/>
        </w:rPr>
        <w:t xml:space="preserve">, </w:t>
      </w:r>
      <w:r w:rsidRPr="00F70FF9">
        <w:rPr>
          <w:i/>
          <w:iCs/>
          <w:sz w:val="24"/>
          <w:szCs w:val="24"/>
        </w:rPr>
        <w:t xml:space="preserve">xantofil </w:t>
      </w:r>
      <w:r w:rsidRPr="009557A1">
        <w:rPr>
          <w:sz w:val="24"/>
          <w:szCs w:val="24"/>
        </w:rPr>
        <w:t xml:space="preserve">yang merupakan derivat dari </w:t>
      </w:r>
      <w:r w:rsidRPr="00F70FF9">
        <w:rPr>
          <w:i/>
          <w:iCs/>
          <w:sz w:val="24"/>
          <w:szCs w:val="24"/>
        </w:rPr>
        <w:t>karoten</w:t>
      </w:r>
      <w:r w:rsidRPr="009557A1">
        <w:rPr>
          <w:sz w:val="24"/>
          <w:szCs w:val="24"/>
        </w:rPr>
        <w:t xml:space="preserve"> yang mengandung oksigen, dan asam </w:t>
      </w:r>
      <w:r w:rsidRPr="00F70FF9">
        <w:rPr>
          <w:i/>
          <w:iCs/>
          <w:sz w:val="24"/>
          <w:szCs w:val="24"/>
        </w:rPr>
        <w:t>karotenoid</w:t>
      </w:r>
      <w:r w:rsidRPr="009557A1">
        <w:rPr>
          <w:sz w:val="24"/>
          <w:szCs w:val="24"/>
        </w:rPr>
        <w:t xml:space="preserve"> yang merupakan derivat </w:t>
      </w:r>
      <w:r w:rsidRPr="009557A1">
        <w:rPr>
          <w:i/>
          <w:iCs/>
          <w:sz w:val="24"/>
          <w:szCs w:val="24"/>
        </w:rPr>
        <w:t xml:space="preserve">karoten </w:t>
      </w:r>
      <w:r w:rsidRPr="009557A1">
        <w:rPr>
          <w:sz w:val="24"/>
          <w:szCs w:val="24"/>
        </w:rPr>
        <w:t xml:space="preserve">dengan kandungan gugus </w:t>
      </w:r>
      <w:r w:rsidRPr="00F70FF9">
        <w:rPr>
          <w:i/>
          <w:iCs/>
          <w:sz w:val="24"/>
          <w:szCs w:val="24"/>
        </w:rPr>
        <w:t>karboksilat</w:t>
      </w:r>
      <w:r w:rsidRPr="009557A1">
        <w:rPr>
          <w:sz w:val="24"/>
          <w:szCs w:val="24"/>
        </w:rPr>
        <w:t xml:space="preserve">. Warna khas yang terdapat pada buah tomat dihasilkan dari </w:t>
      </w:r>
      <w:r w:rsidRPr="00F70FF9">
        <w:rPr>
          <w:i/>
          <w:iCs/>
          <w:sz w:val="24"/>
          <w:szCs w:val="24"/>
        </w:rPr>
        <w:t>likopen, karoten, xantofil</w:t>
      </w:r>
      <w:r w:rsidRPr="009557A1">
        <w:rPr>
          <w:sz w:val="24"/>
          <w:szCs w:val="24"/>
        </w:rPr>
        <w:t xml:space="preserve">, dan </w:t>
      </w:r>
      <w:r w:rsidRPr="00F70FF9">
        <w:rPr>
          <w:i/>
          <w:iCs/>
          <w:sz w:val="24"/>
          <w:szCs w:val="24"/>
        </w:rPr>
        <w:t>klorofil</w:t>
      </w:r>
      <w:r w:rsidRPr="009557A1">
        <w:rPr>
          <w:sz w:val="24"/>
          <w:szCs w:val="24"/>
        </w:rPr>
        <w:t xml:space="preserve"> yang terdapat dalam bagian buah padat secara merata. </w:t>
      </w:r>
      <w:r w:rsidRPr="00F70FF9">
        <w:rPr>
          <w:i/>
          <w:iCs/>
          <w:sz w:val="24"/>
          <w:szCs w:val="24"/>
        </w:rPr>
        <w:t>Likopen</w:t>
      </w:r>
      <w:r w:rsidRPr="009557A1">
        <w:rPr>
          <w:sz w:val="24"/>
          <w:szCs w:val="24"/>
        </w:rPr>
        <w:t xml:space="preserve"> pada buah tomat merupakan suatu </w:t>
      </w:r>
      <w:r w:rsidRPr="00F70FF9">
        <w:rPr>
          <w:i/>
          <w:iCs/>
          <w:sz w:val="24"/>
          <w:szCs w:val="24"/>
        </w:rPr>
        <w:t>karotenoid</w:t>
      </w:r>
      <w:r w:rsidRPr="009557A1">
        <w:rPr>
          <w:sz w:val="24"/>
          <w:szCs w:val="24"/>
        </w:rPr>
        <w:t xml:space="preserve"> pigmen merah terang yang ditemukan pada buah tomat dan buah</w:t>
      </w:r>
      <w:r w:rsidRPr="009557A1">
        <w:rPr>
          <w:sz w:val="24"/>
          <w:szCs w:val="24"/>
          <w:lang w:val="en-US"/>
        </w:rPr>
        <w:t>-</w:t>
      </w:r>
      <w:r w:rsidRPr="009557A1">
        <w:rPr>
          <w:sz w:val="24"/>
          <w:szCs w:val="24"/>
        </w:rPr>
        <w:t xml:space="preserve">buahan yang berwarna merah lainnya. </w:t>
      </w:r>
      <w:r w:rsidRPr="009557A1">
        <w:rPr>
          <w:sz w:val="24"/>
          <w:szCs w:val="24"/>
          <w:lang w:val="en-ID"/>
        </w:rPr>
        <w:t xml:space="preserve">Buah tomat memiliki aktivitas antioksidan yang sangat kuat, </w:t>
      </w:r>
      <w:r w:rsidRPr="00F70FF9">
        <w:rPr>
          <w:i/>
          <w:iCs/>
          <w:sz w:val="24"/>
          <w:szCs w:val="24"/>
          <w:lang w:val="en-ID"/>
        </w:rPr>
        <w:t xml:space="preserve">Likopen </w:t>
      </w:r>
      <w:r w:rsidRPr="009557A1">
        <w:rPr>
          <w:sz w:val="24"/>
          <w:szCs w:val="24"/>
          <w:lang w:val="en-ID"/>
        </w:rPr>
        <w:t xml:space="preserve">berfungsi sebagai </w:t>
      </w:r>
      <w:r w:rsidRPr="00F70FF9">
        <w:rPr>
          <w:i/>
          <w:iCs/>
          <w:sz w:val="24"/>
          <w:szCs w:val="24"/>
          <w:lang w:val="en-ID"/>
        </w:rPr>
        <w:t>antioksidan</w:t>
      </w:r>
      <w:r w:rsidRPr="009557A1">
        <w:rPr>
          <w:sz w:val="24"/>
          <w:szCs w:val="24"/>
          <w:lang w:val="en-ID"/>
        </w:rPr>
        <w:t xml:space="preserve"> yang terkandung dalam buah tomat  </w:t>
      </w:r>
      <w:r w:rsidRPr="009557A1">
        <w:rPr>
          <w:sz w:val="24"/>
          <w:szCs w:val="24"/>
          <w:lang w:val="en-ID"/>
        </w:rPr>
        <w:fldChar w:fldCharType="begin" w:fldLock="1"/>
      </w:r>
      <w:r w:rsidRPr="009557A1">
        <w:rPr>
          <w:sz w:val="24"/>
          <w:szCs w:val="24"/>
          <w:lang w:val="en-ID"/>
        </w:rPr>
        <w:instrText>ADDIN CSL_CITATION {"citationItems":[{"id":"ITEM-1","itemData":{"abstract":"Aterosklerosis adalah kerusakan pada dinding arteri yang mengenai dua lapisan membran yaitu intima dan media. Stress oksdatif, hipertensi, dan hiperkoles-terolemia adalah tiga faktor utama yang menyebabkan aterosklerosis. Kondisi ini sering ditemukan bersama dan dapat menyebabkan aterogenesis lebih cepat terjadi.Tujuan literatur review ini dilakukan untuk membahas seputar manfaat antioksidan likopen dalam tomat terhadap aterosklerosis. Referensi yang digunakan dalam penulisan ini meliputi beberapa artikel yang didapat dengan literatur searching di google schoolar dalam rentang publikasi tahun 2005-2020. Literatur searching yang dilakukan menggunakan kata kunci likopen, tomat, aterosklerosis dan radikal bebas. Sumber bacaan yang telah dikumpulkan kemudian dianalisis dengan metode literatur review sistematis yang mencakup aktivitas pengumpulan, evaluasi, dan pengembangan penelitian dengan fokus topik tertentu.Hasil dari literatur review menunjukan bahwa likopen dalam tomat dapat menangkal radikal bebas sehingga dapat mengurangi terjadinya aterosklerosis Tomat mengandung banyak senyawa yang berguna bagi tubuh seperti alkaloid, solanin, saponin, asam folat, asam malat, asam sitrat, bioflavonoid termasuk likopen, dan ß-karoten, protein, lemak, vitamin, mineral, dan histamin. Antioksidan tersebut terbukti dapat menekan sekresi LDL yang menyebabkan kolestrol menurun sehingga radikal bebas yang disebabkan oleh LDL dapat dihambat dan mengurangi","author":[{"dropping-particle":"","family":"Meidayanti","given":"Devi","non-dropping-particle":"","parse-names":false,"suffix":""}],"container-title":"Jurnal Medika Hutama","id":"ITEM-1","issue":"03","issued":{"date-parts":[["2021"]]},"page":"2-6","title":"Manfaat Likopen Dalam Tomat Sebagai Pencegahan Terhadap Timbulnya Aterosklerosis","type":"article-journal","volume":"02"},"uris":["http://www.mendeley.com/documents/?uuid=d4e7f757-eb81-4fbc-8fc4-3242dc4e0477"]}],"mendeley":{"formattedCitation":"(Meidayanti, 2021)","plainTextFormattedCitation":"(Meidayanti, 2021)","previouslyFormattedCitation":"(Meidayanti, 2021)"},"properties":{"noteIndex":0},"schema":"https://github.com/citation-style-language/schema/raw/master/csl-citation.json"}</w:instrText>
      </w:r>
      <w:r w:rsidRPr="009557A1">
        <w:rPr>
          <w:sz w:val="24"/>
          <w:szCs w:val="24"/>
          <w:lang w:val="en-ID"/>
        </w:rPr>
        <w:fldChar w:fldCharType="separate"/>
      </w:r>
      <w:r w:rsidRPr="009557A1">
        <w:rPr>
          <w:noProof/>
          <w:sz w:val="24"/>
          <w:szCs w:val="24"/>
          <w:lang w:val="en-ID"/>
        </w:rPr>
        <w:t>(Meidayanti, 2021)</w:t>
      </w:r>
      <w:r w:rsidRPr="009557A1">
        <w:rPr>
          <w:sz w:val="24"/>
          <w:szCs w:val="24"/>
        </w:rPr>
        <w:fldChar w:fldCharType="end"/>
      </w:r>
      <w:r>
        <w:rPr>
          <w:sz w:val="24"/>
          <w:szCs w:val="24"/>
          <w:lang w:val="en-ID"/>
        </w:rPr>
        <w:t>,</w:t>
      </w:r>
    </w:p>
    <w:p w14:paraId="548ABF1C" w14:textId="77777777" w:rsidR="005151E5" w:rsidRPr="009557A1" w:rsidRDefault="005151E5" w:rsidP="005151E5">
      <w:pPr>
        <w:spacing w:line="480" w:lineRule="auto"/>
        <w:ind w:left="993" w:right="939" w:firstLine="447"/>
        <w:jc w:val="both"/>
        <w:rPr>
          <w:sz w:val="24"/>
          <w:szCs w:val="24"/>
          <w:lang w:val="en-ID"/>
        </w:rPr>
      </w:pPr>
    </w:p>
    <w:p w14:paraId="69D266D7" w14:textId="77777777" w:rsidR="005151E5" w:rsidRPr="009557A1" w:rsidRDefault="005151E5" w:rsidP="005151E5">
      <w:pPr>
        <w:spacing w:line="480" w:lineRule="auto"/>
        <w:ind w:left="993" w:right="939"/>
        <w:jc w:val="both"/>
        <w:rPr>
          <w:b/>
          <w:bCs/>
          <w:sz w:val="24"/>
          <w:szCs w:val="24"/>
          <w:lang w:val="en-US"/>
        </w:rPr>
      </w:pPr>
      <w:bookmarkStart w:id="31" w:name="_TOC_250013"/>
      <w:r w:rsidRPr="009557A1">
        <w:rPr>
          <w:b/>
          <w:bCs/>
          <w:sz w:val="24"/>
          <w:szCs w:val="24"/>
        </w:rPr>
        <w:lastRenderedPageBreak/>
        <w:t xml:space="preserve">2.6 </w:t>
      </w:r>
      <w:bookmarkEnd w:id="31"/>
      <w:r w:rsidRPr="009557A1">
        <w:rPr>
          <w:b/>
          <w:bCs/>
          <w:sz w:val="24"/>
          <w:szCs w:val="24"/>
          <w:lang w:val="en-US"/>
        </w:rPr>
        <w:t>Tepung Labu Kuning (</w:t>
      </w:r>
      <w:r w:rsidRPr="009557A1">
        <w:rPr>
          <w:b/>
          <w:bCs/>
          <w:i/>
          <w:iCs/>
        </w:rPr>
        <w:t>Cucurbita moscahata D</w:t>
      </w:r>
      <w:r w:rsidRPr="009557A1">
        <w:rPr>
          <w:b/>
          <w:bCs/>
          <w:lang w:val="en-US"/>
        </w:rPr>
        <w:t>)</w:t>
      </w:r>
    </w:p>
    <w:p w14:paraId="3644D726" w14:textId="0D5B8E32" w:rsidR="0058213A" w:rsidRDefault="005151E5" w:rsidP="00212D0C">
      <w:pPr>
        <w:spacing w:line="480" w:lineRule="auto"/>
        <w:ind w:left="993" w:right="939" w:firstLine="447"/>
        <w:jc w:val="both"/>
        <w:rPr>
          <w:sz w:val="24"/>
          <w:szCs w:val="24"/>
          <w:lang w:val="en-US"/>
        </w:rPr>
      </w:pPr>
      <w:r w:rsidRPr="009557A1">
        <w:rPr>
          <w:sz w:val="24"/>
          <w:szCs w:val="24"/>
          <w:lang w:val="en-US"/>
        </w:rPr>
        <w:t xml:space="preserve"> </w:t>
      </w:r>
      <w:r w:rsidRPr="009557A1">
        <w:rPr>
          <w:sz w:val="24"/>
          <w:szCs w:val="24"/>
        </w:rPr>
        <w:t xml:space="preserve">Labu kuning </w:t>
      </w:r>
      <w:r w:rsidRPr="009557A1">
        <w:rPr>
          <w:sz w:val="24"/>
          <w:szCs w:val="24"/>
          <w:lang w:val="en-US"/>
        </w:rPr>
        <w:t>(</w:t>
      </w:r>
      <w:bookmarkStart w:id="32" w:name="_Hlk148386737"/>
      <w:r w:rsidRPr="009557A1">
        <w:rPr>
          <w:i/>
          <w:iCs/>
          <w:sz w:val="24"/>
          <w:szCs w:val="24"/>
        </w:rPr>
        <w:t>Cucurbita moscahata D</w:t>
      </w:r>
      <w:bookmarkEnd w:id="32"/>
      <w:r w:rsidRPr="009557A1">
        <w:rPr>
          <w:sz w:val="24"/>
          <w:szCs w:val="24"/>
        </w:rPr>
        <w:t>.</w:t>
      </w:r>
      <w:r w:rsidRPr="009557A1">
        <w:rPr>
          <w:sz w:val="24"/>
          <w:szCs w:val="24"/>
          <w:lang w:val="en-US"/>
        </w:rPr>
        <w:t>)</w:t>
      </w:r>
      <w:r w:rsidRPr="009557A1">
        <w:rPr>
          <w:sz w:val="24"/>
          <w:szCs w:val="24"/>
        </w:rPr>
        <w:t xml:space="preserve"> merupakan jenis sayuran buah yang memiliki daya awet tinggi dan sumber vitamin A karena selain kaya </w:t>
      </w:r>
      <w:r w:rsidRPr="009557A1">
        <w:rPr>
          <w:i/>
          <w:iCs/>
          <w:sz w:val="24"/>
          <w:szCs w:val="24"/>
        </w:rPr>
        <w:t>karoten</w:t>
      </w:r>
      <w:r w:rsidRPr="009557A1">
        <w:rPr>
          <w:sz w:val="24"/>
          <w:szCs w:val="24"/>
        </w:rPr>
        <w:t xml:space="preserve">, labu kuning juga kaya akan karbohidrat, protein, mineral dan vitamin. Kandungan </w:t>
      </w:r>
      <w:r w:rsidRPr="009557A1">
        <w:rPr>
          <w:i/>
          <w:iCs/>
          <w:sz w:val="24"/>
          <w:szCs w:val="24"/>
        </w:rPr>
        <w:t>karotenoid</w:t>
      </w:r>
      <w:r w:rsidRPr="009557A1">
        <w:rPr>
          <w:sz w:val="24"/>
          <w:szCs w:val="24"/>
        </w:rPr>
        <w:t xml:space="preserve"> yang ditemukan pada buah labu kuning adalah sebesar 180,00 SI </w:t>
      </w:r>
      <w:r w:rsidRPr="009557A1">
        <w:rPr>
          <w:sz w:val="24"/>
          <w:szCs w:val="24"/>
        </w:rPr>
        <w:fldChar w:fldCharType="begin" w:fldLock="1"/>
      </w:r>
      <w:r w:rsidRPr="009557A1">
        <w:rPr>
          <w:sz w:val="24"/>
          <w:szCs w:val="24"/>
        </w:rPr>
        <w:instrText>ADDIN CSL_CITATION {"citationItems":[{"id":"ITEM-1","itemData":{"abstract":"Nilai ikan hias ditentukan oleh penampilanya terutama warna. Tepung labu kuning merupakan salah satu sumber pakan alternatif yang dapat diberikan untuk meningkatkan kecerahan warna pada ikan hias karena kandungan karotenoidnya. Penelitian ini bertujuan untuk menguji efek penambahan tepung labu kuning ke dalam pakan ikan mas koki dalam meningkatkan kecerahan warna. Penelitian dilakukan dengan menggunakan rancangan acak lengkap dengan empat perlakuan dan tiga ulangan pada masing- masing perlakuan. Parameter pendukung juga diukur untuk mengetahui efek pemberian tepung labu kuning terhadap parameter-parameter pertumbuhan ikan. Perubahan tingkat kecerahan warna diukur pada hari keempat puluh dan diperoleh hasil bahwa konsentrasi tepung labu kuning berpengaruh terhadap kecerahan warna ikan mas koki dengan peningkatan kecerahan tertinggi teramati pada perlakuan dengan konsentrasi 25%. Hasil yang diperoleh dari penelitian ini diharapkan dapat memberikan masukan kepada pelaku dan pebisnis budidaya ikan hias. Kata","author":[{"dropping-particle":"","family":"Madira","given":"Fistiadin","non-dropping-particle":"","parse-names":false,"suffix":""},{"dropping-particle":"","family":"Darsiani","given":"","non-dropping-particle":"","parse-names":false,"suffix":""},{"dropping-particle":"","family":"Takril","given":"","non-dropping-particle":"","parse-names":false,"suffix":""},{"dropping-particle":"","family":"Arbit","given":"Nur Indah Sari","non-dropping-particle":"","parse-names":false,"suffix":""}],"container-title":"Jurnal Ilmiah Samudra Akuatika","id":"ITEM-1","issue":"1","issued":{"date-parts":[["2019"]]},"page":"17-22","title":"Peningkatan kualitas warna pada ikan mas koki karena penambahan tepung labu kuning terhadap pakan buatan","type":"article-journal","volume":"3"},"uris":["http://www.mendeley.com/documents/?uuid=acc6f67f-7b8e-478d-a6e7-fc9b85c9b9d2"]}],"mendeley":{"formattedCitation":"(Madira et al., 2019)","plainTextFormattedCitation":"(Madira et al., 2019)","previouslyFormattedCitation":"(Madira et al., 2019)"},"properties":{"noteIndex":0},"schema":"https://github.com/citation-style-language/schema/raw/master/csl-citation.json"}</w:instrText>
      </w:r>
      <w:r w:rsidRPr="009557A1">
        <w:rPr>
          <w:sz w:val="24"/>
          <w:szCs w:val="24"/>
        </w:rPr>
        <w:fldChar w:fldCharType="separate"/>
      </w:r>
      <w:r w:rsidRPr="009557A1">
        <w:rPr>
          <w:noProof/>
          <w:sz w:val="24"/>
          <w:szCs w:val="24"/>
        </w:rPr>
        <w:t xml:space="preserve">(Madira </w:t>
      </w:r>
      <w:r w:rsidRPr="00165A29">
        <w:rPr>
          <w:i/>
          <w:iCs/>
          <w:noProof/>
          <w:sz w:val="24"/>
          <w:szCs w:val="24"/>
        </w:rPr>
        <w:t>et al</w:t>
      </w:r>
      <w:r w:rsidRPr="009557A1">
        <w:rPr>
          <w:noProof/>
          <w:sz w:val="24"/>
          <w:szCs w:val="24"/>
        </w:rPr>
        <w:t>., 2019)</w:t>
      </w:r>
      <w:r w:rsidRPr="009557A1">
        <w:rPr>
          <w:sz w:val="24"/>
          <w:szCs w:val="24"/>
        </w:rPr>
        <w:fldChar w:fldCharType="end"/>
      </w:r>
      <w:r w:rsidRPr="009557A1">
        <w:rPr>
          <w:sz w:val="24"/>
          <w:szCs w:val="24"/>
          <w:lang w:val="en-US"/>
        </w:rPr>
        <w:t xml:space="preserve">. </w:t>
      </w:r>
      <w:r w:rsidRPr="009557A1">
        <w:rPr>
          <w:sz w:val="24"/>
          <w:szCs w:val="24"/>
          <w:lang w:val="en-ID"/>
        </w:rPr>
        <w:t xml:space="preserve">Kandungan </w:t>
      </w:r>
      <w:r w:rsidRPr="009557A1">
        <w:rPr>
          <w:i/>
          <w:iCs/>
          <w:sz w:val="24"/>
          <w:szCs w:val="24"/>
          <w:lang w:val="en-ID"/>
        </w:rPr>
        <w:t>karoten</w:t>
      </w:r>
      <w:r w:rsidRPr="009557A1">
        <w:rPr>
          <w:sz w:val="24"/>
          <w:szCs w:val="24"/>
          <w:lang w:val="en-ID"/>
        </w:rPr>
        <w:t xml:space="preserve"> dan nutrisi yang tinggi menjadikan labu kuning sebagai bahan alternatif pakan ikan</w:t>
      </w:r>
      <w:r w:rsidR="00165A29">
        <w:rPr>
          <w:sz w:val="24"/>
          <w:szCs w:val="24"/>
          <w:lang w:val="en-ID"/>
        </w:rPr>
        <w:t xml:space="preserve"> sebagai sumber</w:t>
      </w:r>
      <w:r w:rsidRPr="009557A1">
        <w:rPr>
          <w:i/>
          <w:iCs/>
          <w:sz w:val="24"/>
          <w:szCs w:val="24"/>
          <w:lang w:val="en-ID"/>
        </w:rPr>
        <w:t xml:space="preserve"> </w:t>
      </w:r>
      <w:r w:rsidRPr="00165A29">
        <w:rPr>
          <w:i/>
          <w:iCs/>
          <w:sz w:val="24"/>
          <w:szCs w:val="24"/>
          <w:lang w:val="en-ID"/>
        </w:rPr>
        <w:t>karoten</w:t>
      </w:r>
      <w:r w:rsidRPr="009557A1">
        <w:rPr>
          <w:sz w:val="24"/>
          <w:szCs w:val="24"/>
          <w:lang w:val="en-ID"/>
        </w:rPr>
        <w:t xml:space="preserve"> pada pakan yang diberikan pada ikan </w:t>
      </w:r>
      <w:r w:rsidRPr="00F70FF9">
        <w:rPr>
          <w:i/>
          <w:iCs/>
          <w:sz w:val="24"/>
          <w:szCs w:val="24"/>
          <w:lang w:val="en-ID"/>
        </w:rPr>
        <w:t xml:space="preserve">Karoten </w:t>
      </w:r>
      <w:r w:rsidRPr="009557A1">
        <w:rPr>
          <w:sz w:val="24"/>
          <w:szCs w:val="24"/>
          <w:lang w:val="en-ID"/>
        </w:rPr>
        <w:t xml:space="preserve">tersebut merupakan sumber dari kandungan labu kuning, semakin tinggi kandungan vitamin A maka akan semakin cerah warna ikan </w:t>
      </w:r>
      <w:r w:rsidRPr="009557A1">
        <w:rPr>
          <w:sz w:val="24"/>
          <w:szCs w:val="24"/>
          <w:lang w:val="en-ID"/>
        </w:rPr>
        <w:fldChar w:fldCharType="begin" w:fldLock="1"/>
      </w:r>
      <w:r w:rsidRPr="009557A1">
        <w:rPr>
          <w:sz w:val="24"/>
          <w:szCs w:val="24"/>
          <w:lang w:val="en-ID"/>
        </w:rPr>
        <w:instrText>ADDIN CSL_CITATION {"citationItems":[{"id":"ITEM-1","itemData":{"author":[{"dropping-particle":"","family":"Sari","given":"Meika Puspita","non-dropping-particle":"","parse-names":false,"suffix":""},{"dropping-particle":"","family":"Khotimah","given":"Khusnul","non-dropping-particle":"","parse-names":false,"suffix":""},{"dropping-particle":"","family":"Ramonda","given":"Lazeim","non-dropping-particle":"","parse-names":false,"suffix":""}],"id":"ITEM-1","issue":"1","issued":{"date-parts":[["2022"]]},"page":"46-50","title":"Respon Pertumbuhan dan Peningkatan Kecerahan Warna Ikan Cupang ( Betta sp .) yang Diberi Pakan Labu Kuning ( Cucurbita moscheta durch ) Growth Response and Color Brightening Enhancement of Cupang Fish ( Betta sp .) Fed Yellow Pumpkin Extract ( Cucurbita m","type":"article-journal","volume":"3"},"uris":["http://www.mendeley.com/documents/?uuid=988422b0-e59a-4821-9580-1537301cbde6"]}],"mendeley":{"formattedCitation":"(Sari et al., 2022)","plainTextFormattedCitation":"(Sari et al., 2022)","previouslyFormattedCitation":"(Sari et al., 2022)"},"properties":{"noteIndex":0},"schema":"https://github.com/citation-style-language/schema/raw/master/csl-citation.json"}</w:instrText>
      </w:r>
      <w:r w:rsidRPr="009557A1">
        <w:rPr>
          <w:sz w:val="24"/>
          <w:szCs w:val="24"/>
          <w:lang w:val="en-ID"/>
        </w:rPr>
        <w:fldChar w:fldCharType="separate"/>
      </w:r>
      <w:r w:rsidRPr="009557A1">
        <w:rPr>
          <w:noProof/>
          <w:sz w:val="24"/>
          <w:szCs w:val="24"/>
          <w:lang w:val="en-ID"/>
        </w:rPr>
        <w:t xml:space="preserve">(Sari </w:t>
      </w:r>
      <w:r w:rsidRPr="009557A1">
        <w:rPr>
          <w:i/>
          <w:iCs/>
          <w:noProof/>
          <w:sz w:val="24"/>
          <w:szCs w:val="24"/>
          <w:lang w:val="en-ID"/>
        </w:rPr>
        <w:t>et al</w:t>
      </w:r>
      <w:r w:rsidRPr="009557A1">
        <w:rPr>
          <w:noProof/>
          <w:sz w:val="24"/>
          <w:szCs w:val="24"/>
          <w:lang w:val="en-ID"/>
        </w:rPr>
        <w:t>., 2022)</w:t>
      </w:r>
      <w:r w:rsidRPr="009557A1">
        <w:rPr>
          <w:sz w:val="24"/>
          <w:szCs w:val="24"/>
          <w:lang w:val="en-US"/>
        </w:rPr>
        <w:fldChar w:fldCharType="end"/>
      </w:r>
      <w:r w:rsidR="0058213A">
        <w:rPr>
          <w:sz w:val="24"/>
          <w:szCs w:val="24"/>
          <w:lang w:val="en-US"/>
        </w:rPr>
        <w:t>.</w:t>
      </w:r>
    </w:p>
    <w:p w14:paraId="36B06780" w14:textId="77777777" w:rsidR="00673368" w:rsidRDefault="00D044B5" w:rsidP="00673368">
      <w:pPr>
        <w:spacing w:line="480" w:lineRule="auto"/>
        <w:ind w:left="993" w:right="939" w:firstLine="447"/>
        <w:jc w:val="both"/>
        <w:rPr>
          <w:sz w:val="24"/>
          <w:szCs w:val="24"/>
          <w:lang w:val="en-US"/>
        </w:rPr>
      </w:pPr>
      <w:proofErr w:type="gramStart"/>
      <w:r w:rsidRPr="00D044B5">
        <w:rPr>
          <w:sz w:val="24"/>
          <w:szCs w:val="24"/>
          <w:lang w:val="en-US"/>
        </w:rPr>
        <w:t>Labu kuning dapat menjadi pakan tambahan yang baik untuk ikan koi karena kandungan nutrisinya yang kaya, terutama serat, vitamin, dan mineral.</w:t>
      </w:r>
      <w:proofErr w:type="gramEnd"/>
      <w:r w:rsidRPr="00D044B5">
        <w:rPr>
          <w:sz w:val="24"/>
          <w:szCs w:val="24"/>
          <w:lang w:val="en-US"/>
        </w:rPr>
        <w:t xml:space="preserve"> Berikut adalah beberapa alasan mengapa labu kuning dapat menjadi pilihan yang bagus</w:t>
      </w:r>
      <w:r>
        <w:rPr>
          <w:sz w:val="24"/>
          <w:szCs w:val="24"/>
          <w:lang w:val="en-US"/>
        </w:rPr>
        <w:t xml:space="preserve"> (Nerson, 2021</w:t>
      </w:r>
      <w:proofErr w:type="gramStart"/>
      <w:r>
        <w:rPr>
          <w:sz w:val="24"/>
          <w:szCs w:val="24"/>
          <w:lang w:val="en-US"/>
        </w:rPr>
        <w:t xml:space="preserve">) </w:t>
      </w:r>
      <w:r w:rsidRPr="00D044B5">
        <w:rPr>
          <w:sz w:val="24"/>
          <w:szCs w:val="24"/>
          <w:lang w:val="en-US"/>
        </w:rPr>
        <w:t>:</w:t>
      </w:r>
      <w:proofErr w:type="gramEnd"/>
      <w:r w:rsidRPr="00D044B5">
        <w:rPr>
          <w:sz w:val="24"/>
          <w:szCs w:val="24"/>
          <w:lang w:val="en-US"/>
        </w:rPr>
        <w:t xml:space="preserve"> </w:t>
      </w:r>
    </w:p>
    <w:p w14:paraId="13B9CDDB" w14:textId="77777777" w:rsidR="00673368" w:rsidRDefault="00D044B5" w:rsidP="00673368">
      <w:pPr>
        <w:pStyle w:val="ListParagraph"/>
        <w:numPr>
          <w:ilvl w:val="0"/>
          <w:numId w:val="25"/>
        </w:numPr>
        <w:spacing w:line="480" w:lineRule="auto"/>
        <w:ind w:right="939"/>
        <w:jc w:val="both"/>
        <w:rPr>
          <w:sz w:val="24"/>
          <w:szCs w:val="24"/>
          <w:lang w:val="en-US"/>
        </w:rPr>
      </w:pPr>
      <w:r w:rsidRPr="00673368">
        <w:rPr>
          <w:sz w:val="24"/>
          <w:szCs w:val="24"/>
          <w:lang w:val="en-US"/>
        </w:rPr>
        <w:t xml:space="preserve">Kandungan Serat: Labu kuning mengandung serat tinggi yang penting untuk pencernaan ikan koi. Serat membantu mempertahankan kesehatan saluran pencernaan dan mencegah masalah pencernaan seperti sembelit. </w:t>
      </w:r>
    </w:p>
    <w:p w14:paraId="5703C2CA" w14:textId="77777777" w:rsidR="00673368" w:rsidRDefault="00D044B5" w:rsidP="00673368">
      <w:pPr>
        <w:pStyle w:val="ListParagraph"/>
        <w:numPr>
          <w:ilvl w:val="0"/>
          <w:numId w:val="25"/>
        </w:numPr>
        <w:spacing w:line="480" w:lineRule="auto"/>
        <w:ind w:right="939"/>
        <w:jc w:val="both"/>
        <w:rPr>
          <w:sz w:val="24"/>
          <w:szCs w:val="24"/>
          <w:lang w:val="en-US"/>
        </w:rPr>
      </w:pPr>
      <w:r w:rsidRPr="00673368">
        <w:rPr>
          <w:sz w:val="24"/>
          <w:szCs w:val="24"/>
          <w:lang w:val="en-US"/>
        </w:rPr>
        <w:t xml:space="preserve">Vitamin dan Mineral: Labu kuning mengandung berbagai vitamin dan mineral yang penting untuk kesehatan ikan koi, termasuk vitamin A, vitamin C, kalium, dan magnesium. Vitamin dan mineral ini mendukung sistem kekebalan tubuh, pertumbuhan yang sehat, dan fungsi organ yang normal. </w:t>
      </w:r>
    </w:p>
    <w:p w14:paraId="177F3A20" w14:textId="77777777" w:rsidR="00673368" w:rsidRDefault="00D044B5" w:rsidP="00673368">
      <w:pPr>
        <w:pStyle w:val="ListParagraph"/>
        <w:numPr>
          <w:ilvl w:val="0"/>
          <w:numId w:val="25"/>
        </w:numPr>
        <w:spacing w:line="480" w:lineRule="auto"/>
        <w:ind w:right="939"/>
        <w:jc w:val="both"/>
        <w:rPr>
          <w:sz w:val="24"/>
          <w:szCs w:val="24"/>
          <w:lang w:val="en-US"/>
        </w:rPr>
      </w:pPr>
      <w:r w:rsidRPr="00673368">
        <w:rPr>
          <w:sz w:val="24"/>
          <w:szCs w:val="24"/>
          <w:lang w:val="en-US"/>
        </w:rPr>
        <w:t>Rendah Kalori: Labu kuning memiliki kandungan kalori yang relatif rendah, sehingga cocok sebagai pakan tambahan untuk ikan koi yang membutuhkan diet rendah kalori atau diet untuk mengurangi berat badan.</w:t>
      </w:r>
    </w:p>
    <w:p w14:paraId="74F201BA" w14:textId="06E5AE40" w:rsidR="00D044B5" w:rsidRPr="00673368" w:rsidRDefault="00D044B5" w:rsidP="00673368">
      <w:pPr>
        <w:pStyle w:val="ListParagraph"/>
        <w:numPr>
          <w:ilvl w:val="0"/>
          <w:numId w:val="25"/>
        </w:numPr>
        <w:spacing w:line="480" w:lineRule="auto"/>
        <w:ind w:right="939"/>
        <w:jc w:val="both"/>
        <w:rPr>
          <w:sz w:val="24"/>
          <w:szCs w:val="24"/>
          <w:lang w:val="en-US"/>
        </w:rPr>
      </w:pPr>
      <w:r w:rsidRPr="00673368">
        <w:rPr>
          <w:sz w:val="24"/>
          <w:szCs w:val="24"/>
          <w:lang w:val="en-US"/>
        </w:rPr>
        <w:t xml:space="preserve">Variasi dalam Diet: Memberikan variasi dalam diet ikan koi penting untuk </w:t>
      </w:r>
      <w:r w:rsidRPr="00673368">
        <w:rPr>
          <w:sz w:val="24"/>
          <w:szCs w:val="24"/>
          <w:lang w:val="en-US"/>
        </w:rPr>
        <w:lastRenderedPageBreak/>
        <w:t>mencegah kebosanan dan memberikan nutrisi yang beragam. Labu kuning dapat menjadi salah satu opsi pakan tambahan yang menarik untuk ikan koi.</w:t>
      </w:r>
    </w:p>
    <w:p w14:paraId="09FE9890" w14:textId="77777777" w:rsidR="005151E5" w:rsidRPr="009557A1" w:rsidRDefault="005151E5" w:rsidP="007F09DF">
      <w:pPr>
        <w:pStyle w:val="BodyText"/>
        <w:spacing w:before="5" w:line="480" w:lineRule="auto"/>
        <w:ind w:left="993" w:right="939"/>
        <w:jc w:val="both"/>
        <w:rPr>
          <w:bCs/>
        </w:rPr>
      </w:pPr>
      <w:r w:rsidRPr="009557A1">
        <w:rPr>
          <w:bCs/>
        </w:rPr>
        <w:t>Adapun taksonomi tumbuhan diklasifikasi labu kuning dikutip dari</w:t>
      </w:r>
      <w:r w:rsidRPr="009557A1">
        <w:rPr>
          <w:bCs/>
          <w:lang w:val="en-US"/>
        </w:rPr>
        <w:t xml:space="preserve"> </w:t>
      </w:r>
      <w:r w:rsidRPr="009557A1">
        <w:rPr>
          <w:bCs/>
        </w:rPr>
        <w:t>Rukmana (1997) adala</w:t>
      </w:r>
      <w:r w:rsidRPr="009557A1">
        <w:rPr>
          <w:bCs/>
          <w:lang w:val="en-US"/>
        </w:rPr>
        <w:t>h</w:t>
      </w:r>
      <w:r w:rsidRPr="009557A1">
        <w:rPr>
          <w:bCs/>
        </w:rPr>
        <w:t xml:space="preserve"> sebagai berikut:</w:t>
      </w:r>
    </w:p>
    <w:p w14:paraId="072F71EE" w14:textId="77777777" w:rsidR="005151E5" w:rsidRPr="00212D0C" w:rsidRDefault="005151E5" w:rsidP="007F09DF">
      <w:pPr>
        <w:adjustRightInd w:val="0"/>
        <w:spacing w:after="160" w:line="480" w:lineRule="auto"/>
        <w:ind w:left="1702" w:hanging="709"/>
        <w:rPr>
          <w:rFonts w:eastAsia="Calibri"/>
          <w:iCs/>
          <w:kern w:val="2"/>
          <w:sz w:val="24"/>
          <w:szCs w:val="24"/>
          <w:lang w:val="en-ID"/>
          <w14:ligatures w14:val="standardContextual"/>
        </w:rPr>
      </w:pPr>
      <w:r w:rsidRPr="009557A1">
        <w:rPr>
          <w:rFonts w:eastAsia="Calibri"/>
          <w:kern w:val="2"/>
          <w:sz w:val="24"/>
          <w:szCs w:val="24"/>
          <w:lang w:val="en-ID"/>
          <w14:ligatures w14:val="standardContextual"/>
        </w:rPr>
        <w:t>Divisi</w:t>
      </w:r>
      <w:r w:rsidRPr="009557A1">
        <w:rPr>
          <w:rFonts w:eastAsia="Calibri"/>
          <w:kern w:val="2"/>
          <w:sz w:val="24"/>
          <w:szCs w:val="24"/>
          <w:lang w:val="en-ID"/>
          <w14:ligatures w14:val="standardContextual"/>
        </w:rPr>
        <w:tab/>
      </w:r>
      <w:r w:rsidRPr="009557A1">
        <w:rPr>
          <w:rFonts w:eastAsia="Calibri"/>
          <w:kern w:val="2"/>
          <w:sz w:val="24"/>
          <w:szCs w:val="24"/>
          <w:lang w:val="en-ID"/>
          <w14:ligatures w14:val="standardContextual"/>
        </w:rPr>
        <w:tab/>
        <w:t xml:space="preserve">: </w:t>
      </w:r>
      <w:r w:rsidRPr="003A51EB">
        <w:rPr>
          <w:rFonts w:eastAsia="Calibri"/>
          <w:i/>
          <w:iCs/>
          <w:kern w:val="2"/>
          <w:sz w:val="24"/>
          <w:szCs w:val="24"/>
          <w:lang w:val="en-ID"/>
          <w14:ligatures w14:val="standardContextual"/>
        </w:rPr>
        <w:t>Spermatophyta</w:t>
      </w:r>
    </w:p>
    <w:p w14:paraId="423271FB" w14:textId="77777777" w:rsidR="005151E5" w:rsidRPr="00212D0C" w:rsidRDefault="005151E5" w:rsidP="007F09DF">
      <w:pPr>
        <w:adjustRightInd w:val="0"/>
        <w:spacing w:after="160" w:line="480" w:lineRule="auto"/>
        <w:ind w:left="1702" w:hanging="709"/>
        <w:rPr>
          <w:rFonts w:eastAsia="Calibri"/>
          <w:iCs/>
          <w:kern w:val="2"/>
          <w:sz w:val="24"/>
          <w:szCs w:val="24"/>
          <w:lang w:val="en-ID"/>
          <w14:ligatures w14:val="standardContextual"/>
        </w:rPr>
      </w:pPr>
      <w:r w:rsidRPr="009557A1">
        <w:rPr>
          <w:rFonts w:eastAsia="Calibri"/>
          <w:kern w:val="2"/>
          <w:sz w:val="24"/>
          <w:szCs w:val="24"/>
          <w:lang w:val="en-ID"/>
          <w14:ligatures w14:val="standardContextual"/>
        </w:rPr>
        <w:t>Sub divisi</w:t>
      </w:r>
      <w:r w:rsidRPr="009557A1">
        <w:rPr>
          <w:rFonts w:eastAsia="Calibri"/>
          <w:kern w:val="2"/>
          <w:sz w:val="24"/>
          <w:szCs w:val="24"/>
          <w:lang w:val="en-ID"/>
          <w14:ligatures w14:val="standardContextual"/>
        </w:rPr>
        <w:tab/>
        <w:t xml:space="preserve">: </w:t>
      </w:r>
      <w:r w:rsidRPr="003A51EB">
        <w:rPr>
          <w:rFonts w:eastAsia="Calibri"/>
          <w:i/>
          <w:iCs/>
          <w:kern w:val="2"/>
          <w:sz w:val="24"/>
          <w:szCs w:val="24"/>
          <w:lang w:val="en-ID"/>
          <w14:ligatures w14:val="standardContextual"/>
        </w:rPr>
        <w:t>Angiospremae</w:t>
      </w:r>
    </w:p>
    <w:p w14:paraId="244B7EB4" w14:textId="77777777" w:rsidR="005151E5" w:rsidRPr="00212D0C" w:rsidRDefault="005151E5" w:rsidP="007F09DF">
      <w:pPr>
        <w:adjustRightInd w:val="0"/>
        <w:spacing w:after="160" w:line="480" w:lineRule="auto"/>
        <w:ind w:left="1702" w:hanging="709"/>
        <w:rPr>
          <w:rFonts w:eastAsia="Calibri"/>
          <w:iCs/>
          <w:kern w:val="2"/>
          <w:sz w:val="24"/>
          <w:szCs w:val="24"/>
          <w:lang w:val="en-ID"/>
          <w14:ligatures w14:val="standardContextual"/>
        </w:rPr>
      </w:pPr>
      <w:r w:rsidRPr="009557A1">
        <w:rPr>
          <w:rFonts w:eastAsia="Calibri"/>
          <w:kern w:val="2"/>
          <w:sz w:val="24"/>
          <w:szCs w:val="24"/>
          <w:lang w:val="en-ID"/>
          <w14:ligatures w14:val="standardContextual"/>
        </w:rPr>
        <w:t>Kelas</w:t>
      </w:r>
      <w:r w:rsidRPr="009557A1">
        <w:rPr>
          <w:rFonts w:eastAsia="Calibri"/>
          <w:kern w:val="2"/>
          <w:sz w:val="24"/>
          <w:szCs w:val="24"/>
          <w:lang w:val="en-ID"/>
          <w14:ligatures w14:val="standardContextual"/>
        </w:rPr>
        <w:tab/>
      </w:r>
      <w:r w:rsidRPr="009557A1">
        <w:rPr>
          <w:rFonts w:eastAsia="Calibri"/>
          <w:kern w:val="2"/>
          <w:sz w:val="24"/>
          <w:szCs w:val="24"/>
          <w:lang w:val="en-ID"/>
          <w14:ligatures w14:val="standardContextual"/>
        </w:rPr>
        <w:tab/>
        <w:t xml:space="preserve">: </w:t>
      </w:r>
      <w:r w:rsidRPr="003A51EB">
        <w:rPr>
          <w:rFonts w:eastAsia="Calibri"/>
          <w:i/>
          <w:iCs/>
          <w:kern w:val="2"/>
          <w:sz w:val="24"/>
          <w:szCs w:val="24"/>
          <w:lang w:val="en-ID"/>
          <w14:ligatures w14:val="standardContextual"/>
        </w:rPr>
        <w:t>Dicotyledonae</w:t>
      </w:r>
    </w:p>
    <w:p w14:paraId="7F489508" w14:textId="77777777" w:rsidR="005151E5" w:rsidRPr="003A51EB" w:rsidRDefault="005151E5" w:rsidP="007F09DF">
      <w:pPr>
        <w:adjustRightInd w:val="0"/>
        <w:spacing w:after="160" w:line="480" w:lineRule="auto"/>
        <w:ind w:left="1702" w:hanging="709"/>
        <w:rPr>
          <w:rFonts w:eastAsia="Calibri"/>
          <w:i/>
          <w:iCs/>
          <w:kern w:val="2"/>
          <w:sz w:val="24"/>
          <w:szCs w:val="24"/>
          <w:lang w:val="en-ID"/>
          <w14:ligatures w14:val="standardContextual"/>
        </w:rPr>
      </w:pPr>
      <w:r w:rsidRPr="009557A1">
        <w:rPr>
          <w:rFonts w:eastAsia="Calibri"/>
          <w:kern w:val="2"/>
          <w:sz w:val="24"/>
          <w:szCs w:val="24"/>
          <w:lang w:val="en-ID"/>
          <w14:ligatures w14:val="standardContextual"/>
        </w:rPr>
        <w:t>Ordo</w:t>
      </w:r>
      <w:r w:rsidRPr="009557A1">
        <w:rPr>
          <w:rFonts w:eastAsia="Calibri"/>
          <w:kern w:val="2"/>
          <w:sz w:val="24"/>
          <w:szCs w:val="24"/>
          <w:lang w:val="en-ID"/>
          <w14:ligatures w14:val="standardContextual"/>
        </w:rPr>
        <w:tab/>
      </w:r>
      <w:r w:rsidRPr="009557A1">
        <w:rPr>
          <w:rFonts w:eastAsia="Calibri"/>
          <w:kern w:val="2"/>
          <w:sz w:val="24"/>
          <w:szCs w:val="24"/>
          <w:lang w:val="en-ID"/>
          <w14:ligatures w14:val="standardContextual"/>
        </w:rPr>
        <w:tab/>
        <w:t xml:space="preserve">: </w:t>
      </w:r>
      <w:r w:rsidRPr="003A51EB">
        <w:rPr>
          <w:rFonts w:eastAsia="Calibri"/>
          <w:i/>
          <w:iCs/>
          <w:kern w:val="2"/>
          <w:sz w:val="24"/>
          <w:szCs w:val="24"/>
          <w:lang w:val="en-ID"/>
          <w14:ligatures w14:val="standardContextual"/>
        </w:rPr>
        <w:t>Cucurbitales</w:t>
      </w:r>
    </w:p>
    <w:p w14:paraId="1E8A455A" w14:textId="77777777" w:rsidR="005151E5" w:rsidRPr="0058213A" w:rsidRDefault="005151E5" w:rsidP="007F09DF">
      <w:pPr>
        <w:adjustRightInd w:val="0"/>
        <w:spacing w:after="160" w:line="480" w:lineRule="auto"/>
        <w:ind w:left="1702" w:hanging="709"/>
        <w:rPr>
          <w:rFonts w:eastAsia="Calibri"/>
          <w:i/>
          <w:kern w:val="2"/>
          <w:sz w:val="24"/>
          <w:szCs w:val="24"/>
          <w:lang w:val="en-ID"/>
          <w14:ligatures w14:val="standardContextual"/>
        </w:rPr>
      </w:pPr>
      <w:r w:rsidRPr="009557A1">
        <w:rPr>
          <w:rFonts w:eastAsia="Calibri"/>
          <w:kern w:val="2"/>
          <w:sz w:val="24"/>
          <w:szCs w:val="24"/>
          <w:lang w:val="en-ID"/>
          <w14:ligatures w14:val="standardContextual"/>
        </w:rPr>
        <w:t>Familia</w:t>
      </w:r>
      <w:r w:rsidRPr="009557A1">
        <w:rPr>
          <w:rFonts w:eastAsia="Calibri"/>
          <w:kern w:val="2"/>
          <w:sz w:val="24"/>
          <w:szCs w:val="24"/>
          <w:lang w:val="en-ID"/>
          <w14:ligatures w14:val="standardContextual"/>
        </w:rPr>
        <w:tab/>
        <w:t xml:space="preserve">: </w:t>
      </w:r>
      <w:r w:rsidRPr="003A51EB">
        <w:rPr>
          <w:rFonts w:eastAsia="Calibri"/>
          <w:i/>
          <w:iCs/>
          <w:kern w:val="2"/>
          <w:sz w:val="24"/>
          <w:szCs w:val="24"/>
          <w:lang w:val="en-ID"/>
          <w14:ligatures w14:val="standardContextual"/>
        </w:rPr>
        <w:t>Cucurbitaceae</w:t>
      </w:r>
    </w:p>
    <w:p w14:paraId="39934179" w14:textId="77777777" w:rsidR="005151E5" w:rsidRPr="00212D0C" w:rsidRDefault="005151E5" w:rsidP="007F09DF">
      <w:pPr>
        <w:adjustRightInd w:val="0"/>
        <w:spacing w:after="160" w:line="480" w:lineRule="auto"/>
        <w:ind w:left="1702" w:hanging="709"/>
        <w:rPr>
          <w:rFonts w:eastAsia="Calibri"/>
          <w:iCs/>
          <w:kern w:val="2"/>
          <w:sz w:val="24"/>
          <w:szCs w:val="24"/>
          <w:lang w:val="en-ID"/>
          <w14:ligatures w14:val="standardContextual"/>
        </w:rPr>
      </w:pPr>
      <w:r w:rsidRPr="009557A1">
        <w:rPr>
          <w:rFonts w:eastAsia="Calibri"/>
          <w:kern w:val="2"/>
          <w:sz w:val="24"/>
          <w:szCs w:val="24"/>
          <w:lang w:val="en-ID"/>
          <w14:ligatures w14:val="standardContextual"/>
        </w:rPr>
        <w:t>Genus</w:t>
      </w:r>
      <w:r w:rsidRPr="009557A1">
        <w:rPr>
          <w:rFonts w:eastAsia="Calibri"/>
          <w:kern w:val="2"/>
          <w:sz w:val="24"/>
          <w:szCs w:val="24"/>
          <w:lang w:val="en-ID"/>
          <w14:ligatures w14:val="standardContextual"/>
        </w:rPr>
        <w:tab/>
      </w:r>
      <w:r w:rsidRPr="009557A1">
        <w:rPr>
          <w:rFonts w:eastAsia="Calibri"/>
          <w:kern w:val="2"/>
          <w:sz w:val="24"/>
          <w:szCs w:val="24"/>
          <w:lang w:val="en-ID"/>
          <w14:ligatures w14:val="standardContextual"/>
        </w:rPr>
        <w:tab/>
        <w:t xml:space="preserve">: </w:t>
      </w:r>
      <w:r w:rsidRPr="003A51EB">
        <w:rPr>
          <w:rFonts w:eastAsia="Calibri"/>
          <w:i/>
          <w:iCs/>
          <w:kern w:val="2"/>
          <w:sz w:val="24"/>
          <w:szCs w:val="24"/>
          <w:lang w:val="en-ID"/>
          <w14:ligatures w14:val="standardContextual"/>
        </w:rPr>
        <w:t>Cucubita</w:t>
      </w:r>
    </w:p>
    <w:p w14:paraId="61438623" w14:textId="77777777" w:rsidR="005151E5" w:rsidRPr="009557A1" w:rsidRDefault="005151E5" w:rsidP="007F09DF">
      <w:pPr>
        <w:pStyle w:val="BodyText"/>
        <w:spacing w:before="5" w:line="480" w:lineRule="auto"/>
        <w:ind w:left="1702" w:hanging="709"/>
        <w:rPr>
          <w:rFonts w:eastAsia="Calibri"/>
          <w:kern w:val="2"/>
          <w:lang w:val="en-ID"/>
          <w14:ligatures w14:val="standardContextual"/>
        </w:rPr>
      </w:pPr>
      <w:r w:rsidRPr="009557A1">
        <w:rPr>
          <w:rFonts w:eastAsia="Calibri"/>
          <w:kern w:val="2"/>
          <w:lang w:val="en-ID"/>
          <w14:ligatures w14:val="standardContextual"/>
        </w:rPr>
        <w:t>Spesies</w:t>
      </w:r>
      <w:r w:rsidRPr="009557A1">
        <w:rPr>
          <w:rFonts w:eastAsia="Calibri"/>
          <w:kern w:val="2"/>
          <w:lang w:val="en-ID"/>
          <w14:ligatures w14:val="standardContextual"/>
        </w:rPr>
        <w:tab/>
        <w:t xml:space="preserve">: </w:t>
      </w:r>
      <w:r w:rsidR="0058213A">
        <w:rPr>
          <w:rFonts w:eastAsia="Calibri"/>
          <w:i/>
          <w:kern w:val="2"/>
          <w:lang w:val="en-ID"/>
          <w14:ligatures w14:val="standardContextual"/>
        </w:rPr>
        <w:t>Cucubita moschata d</w:t>
      </w:r>
      <w:r w:rsidRPr="0058213A">
        <w:rPr>
          <w:rFonts w:eastAsia="Calibri"/>
          <w:i/>
          <w:kern w:val="2"/>
          <w:lang w:val="en-ID"/>
          <w14:ligatures w14:val="standardContextual"/>
        </w:rPr>
        <w:t>ush</w:t>
      </w:r>
    </w:p>
    <w:p w14:paraId="767DDBFB" w14:textId="77777777" w:rsidR="005151E5" w:rsidRPr="009557A1" w:rsidRDefault="005151E5" w:rsidP="005151E5">
      <w:pPr>
        <w:pStyle w:val="BodyText"/>
        <w:tabs>
          <w:tab w:val="left" w:pos="1644"/>
        </w:tabs>
        <w:spacing w:before="5"/>
        <w:rPr>
          <w:b/>
          <w:sz w:val="20"/>
        </w:rPr>
      </w:pPr>
    </w:p>
    <w:p w14:paraId="556D2245" w14:textId="77777777" w:rsidR="005151E5" w:rsidRPr="009557A1" w:rsidRDefault="005151E5" w:rsidP="007F09DF">
      <w:pPr>
        <w:pStyle w:val="BodyText"/>
        <w:tabs>
          <w:tab w:val="left" w:pos="6439"/>
        </w:tabs>
        <w:spacing w:before="5" w:line="480" w:lineRule="auto"/>
        <w:ind w:left="993" w:right="939" w:firstLine="306"/>
        <w:jc w:val="both"/>
        <w:rPr>
          <w:lang w:val="en-US"/>
        </w:rPr>
      </w:pPr>
      <w:r w:rsidRPr="009557A1">
        <w:rPr>
          <w:lang w:val="en-US"/>
        </w:rPr>
        <w:t xml:space="preserve">  </w:t>
      </w:r>
      <w:r w:rsidRPr="009557A1">
        <w:t>Menurut Hastuti</w:t>
      </w:r>
      <w:r w:rsidRPr="009557A1">
        <w:rPr>
          <w:lang w:val="en-US"/>
        </w:rPr>
        <w:t xml:space="preserve"> </w:t>
      </w:r>
      <w:r w:rsidRPr="009557A1">
        <w:rPr>
          <w:i/>
          <w:iCs/>
          <w:lang w:val="en-US"/>
        </w:rPr>
        <w:t>et al</w:t>
      </w:r>
      <w:r w:rsidRPr="009557A1">
        <w:rPr>
          <w:lang w:val="en-US"/>
        </w:rPr>
        <w:t xml:space="preserve">., </w:t>
      </w:r>
      <w:proofErr w:type="gramStart"/>
      <w:r w:rsidRPr="009557A1">
        <w:rPr>
          <w:lang w:val="en-US"/>
        </w:rPr>
        <w:t xml:space="preserve">(2019) </w:t>
      </w:r>
      <w:r w:rsidRPr="009557A1">
        <w:t xml:space="preserve">labu kuning kaya kandungan </w:t>
      </w:r>
      <w:r w:rsidRPr="00F70FF9">
        <w:rPr>
          <w:i/>
          <w:iCs/>
        </w:rPr>
        <w:t>beta karoten</w:t>
      </w:r>
      <w:r w:rsidRPr="009557A1">
        <w:t xml:space="preserve"> dengan kandungan vitamin, mineral, karoten, dan juga serat.</w:t>
      </w:r>
      <w:proofErr w:type="gramEnd"/>
      <w:r w:rsidRPr="009557A1">
        <w:t xml:space="preserve"> Kandungan β-</w:t>
      </w:r>
      <w:r w:rsidRPr="00F70FF9">
        <w:rPr>
          <w:i/>
          <w:iCs/>
        </w:rPr>
        <w:t>karoten</w:t>
      </w:r>
      <w:r w:rsidRPr="009557A1">
        <w:t xml:space="preserve"> sebesar 142,38 mg/100gram yang terdapat pada labu dikonversi menjadi vitamin A Vitamin A merupakan antioksidan alami untuk Warna kuning  orange yang  kemerahan ini  menunjukkan  bahwa  labu  kuning  mengandung komponen  karotenoid,</w:t>
      </w:r>
      <w:r w:rsidR="007F09DF">
        <w:t xml:space="preserve"> </w:t>
      </w:r>
      <w:r w:rsidRPr="009557A1">
        <w:t>beta-karo</w:t>
      </w:r>
      <w:r w:rsidR="007F09DF">
        <w:t xml:space="preserve">ten </w:t>
      </w:r>
      <w:r w:rsidRPr="009557A1">
        <w:t xml:space="preserve">(Gabriela </w:t>
      </w:r>
      <w:r w:rsidRPr="009557A1">
        <w:rPr>
          <w:i/>
          <w:iCs/>
        </w:rPr>
        <w:t>et al</w:t>
      </w:r>
      <w:r w:rsidRPr="009557A1">
        <w:t>., 2020</w:t>
      </w:r>
      <w:r w:rsidRPr="009557A1">
        <w:rPr>
          <w:lang w:val="en-US"/>
        </w:rPr>
        <w:t>)</w:t>
      </w:r>
      <w:r w:rsidR="007F09DF">
        <w:rPr>
          <w:lang w:val="en-US"/>
        </w:rPr>
        <w:t>.</w:t>
      </w:r>
    </w:p>
    <w:p w14:paraId="56C89518" w14:textId="77777777" w:rsidR="005151E5" w:rsidRPr="009557A1" w:rsidRDefault="005151E5" w:rsidP="005151E5">
      <w:pPr>
        <w:pStyle w:val="BodyText"/>
        <w:spacing w:before="5" w:line="480" w:lineRule="auto"/>
        <w:ind w:left="1134" w:right="1081" w:firstLine="306"/>
        <w:jc w:val="both"/>
        <w:rPr>
          <w:lang w:val="en-US"/>
        </w:rPr>
      </w:pPr>
      <w:r w:rsidRPr="009557A1">
        <w:rPr>
          <w:lang w:val="en-US"/>
        </w:rPr>
        <w:t xml:space="preserve">Tabel.2 Hasil Analisa </w:t>
      </w:r>
      <w:proofErr w:type="gramStart"/>
      <w:r w:rsidRPr="009557A1">
        <w:rPr>
          <w:lang w:val="en-US"/>
        </w:rPr>
        <w:t>kadar</w:t>
      </w:r>
      <w:proofErr w:type="gramEnd"/>
      <w:r w:rsidRPr="009557A1">
        <w:rPr>
          <w:lang w:val="en-US"/>
        </w:rPr>
        <w:t xml:space="preserve"> gizi daging buah labu kuning per 100 gram</w:t>
      </w:r>
    </w:p>
    <w:tbl>
      <w:tblPr>
        <w:tblStyle w:val="TableGrid"/>
        <w:tblW w:w="0" w:type="auto"/>
        <w:jc w:val="center"/>
        <w:tblLook w:val="04A0" w:firstRow="1" w:lastRow="0" w:firstColumn="1" w:lastColumn="0" w:noHBand="0" w:noVBand="1"/>
      </w:tblPr>
      <w:tblGrid>
        <w:gridCol w:w="4106"/>
        <w:gridCol w:w="3588"/>
      </w:tblGrid>
      <w:tr w:rsidR="005151E5" w14:paraId="525FCDB5" w14:textId="77777777" w:rsidTr="00A977B2">
        <w:trPr>
          <w:trHeight w:val="372"/>
          <w:jc w:val="center"/>
        </w:trPr>
        <w:tc>
          <w:tcPr>
            <w:tcW w:w="4106" w:type="dxa"/>
            <w:vAlign w:val="center"/>
          </w:tcPr>
          <w:p w14:paraId="680CA65D" w14:textId="77777777" w:rsidR="005151E5" w:rsidRPr="009557A1" w:rsidRDefault="005151E5" w:rsidP="0058213A">
            <w:pPr>
              <w:jc w:val="center"/>
              <w:rPr>
                <w:rFonts w:eastAsia="Calibri"/>
                <w:b/>
                <w:bCs/>
                <w:sz w:val="24"/>
                <w:szCs w:val="24"/>
                <w:lang w:val="en-ID"/>
              </w:rPr>
            </w:pPr>
            <w:r w:rsidRPr="009557A1">
              <w:rPr>
                <w:rFonts w:eastAsia="Calibri"/>
                <w:b/>
                <w:bCs/>
                <w:sz w:val="24"/>
                <w:szCs w:val="24"/>
                <w:lang w:val="en-ID"/>
              </w:rPr>
              <w:t>KOMPOSISI</w:t>
            </w:r>
          </w:p>
        </w:tc>
        <w:tc>
          <w:tcPr>
            <w:tcW w:w="3588" w:type="dxa"/>
            <w:vAlign w:val="center"/>
          </w:tcPr>
          <w:p w14:paraId="48572629" w14:textId="77777777" w:rsidR="005151E5" w:rsidRPr="009557A1" w:rsidRDefault="005151E5" w:rsidP="0058213A">
            <w:pPr>
              <w:jc w:val="center"/>
              <w:rPr>
                <w:rFonts w:eastAsia="Calibri"/>
                <w:b/>
                <w:bCs/>
                <w:sz w:val="24"/>
                <w:szCs w:val="24"/>
                <w:lang w:val="en-ID"/>
              </w:rPr>
            </w:pPr>
            <w:r w:rsidRPr="009557A1">
              <w:rPr>
                <w:rFonts w:eastAsia="Calibri"/>
                <w:b/>
                <w:bCs/>
                <w:sz w:val="24"/>
                <w:szCs w:val="24"/>
                <w:lang w:val="en-ID"/>
              </w:rPr>
              <w:t>Jumlah</w:t>
            </w:r>
          </w:p>
        </w:tc>
      </w:tr>
      <w:tr w:rsidR="005151E5" w14:paraId="03D32DE9" w14:textId="77777777" w:rsidTr="00A977B2">
        <w:trPr>
          <w:trHeight w:val="372"/>
          <w:jc w:val="center"/>
        </w:trPr>
        <w:tc>
          <w:tcPr>
            <w:tcW w:w="4106" w:type="dxa"/>
            <w:vAlign w:val="center"/>
          </w:tcPr>
          <w:p w14:paraId="4063784A"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t>Air</w:t>
            </w:r>
          </w:p>
        </w:tc>
        <w:tc>
          <w:tcPr>
            <w:tcW w:w="3588" w:type="dxa"/>
            <w:vAlign w:val="center"/>
          </w:tcPr>
          <w:p w14:paraId="430A7910"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t>6,75 %</w:t>
            </w:r>
          </w:p>
        </w:tc>
      </w:tr>
      <w:tr w:rsidR="005151E5" w14:paraId="7B40889C" w14:textId="77777777" w:rsidTr="00A977B2">
        <w:trPr>
          <w:trHeight w:val="390"/>
          <w:jc w:val="center"/>
        </w:trPr>
        <w:tc>
          <w:tcPr>
            <w:tcW w:w="4106" w:type="dxa"/>
            <w:vAlign w:val="center"/>
          </w:tcPr>
          <w:p w14:paraId="579507FA"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t>Karbohidrat</w:t>
            </w:r>
          </w:p>
        </w:tc>
        <w:tc>
          <w:tcPr>
            <w:tcW w:w="3588" w:type="dxa"/>
            <w:vAlign w:val="center"/>
          </w:tcPr>
          <w:p w14:paraId="0B5FF4D7"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t>83,18 %</w:t>
            </w:r>
          </w:p>
        </w:tc>
      </w:tr>
      <w:tr w:rsidR="005151E5" w14:paraId="4FB52E99" w14:textId="77777777" w:rsidTr="00A977B2">
        <w:trPr>
          <w:trHeight w:val="372"/>
          <w:jc w:val="center"/>
        </w:trPr>
        <w:tc>
          <w:tcPr>
            <w:tcW w:w="4106" w:type="dxa"/>
            <w:vAlign w:val="center"/>
          </w:tcPr>
          <w:p w14:paraId="75C5C4D3"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t>Serat</w:t>
            </w:r>
          </w:p>
        </w:tc>
        <w:tc>
          <w:tcPr>
            <w:tcW w:w="3588" w:type="dxa"/>
            <w:vAlign w:val="center"/>
          </w:tcPr>
          <w:p w14:paraId="3F1CD21B"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t>0,93 %</w:t>
            </w:r>
          </w:p>
        </w:tc>
      </w:tr>
      <w:tr w:rsidR="005151E5" w14:paraId="51967714" w14:textId="77777777" w:rsidTr="00A977B2">
        <w:trPr>
          <w:trHeight w:val="372"/>
          <w:jc w:val="center"/>
        </w:trPr>
        <w:tc>
          <w:tcPr>
            <w:tcW w:w="4106" w:type="dxa"/>
            <w:vAlign w:val="center"/>
          </w:tcPr>
          <w:p w14:paraId="74C986C9"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t>Protein</w:t>
            </w:r>
          </w:p>
        </w:tc>
        <w:tc>
          <w:tcPr>
            <w:tcW w:w="3588" w:type="dxa"/>
            <w:vAlign w:val="center"/>
          </w:tcPr>
          <w:p w14:paraId="7244B9BD"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t>4,28 %</w:t>
            </w:r>
          </w:p>
        </w:tc>
      </w:tr>
      <w:tr w:rsidR="005151E5" w14:paraId="6AE9C763" w14:textId="77777777" w:rsidTr="00A977B2">
        <w:trPr>
          <w:trHeight w:val="372"/>
          <w:jc w:val="center"/>
        </w:trPr>
        <w:tc>
          <w:tcPr>
            <w:tcW w:w="4106" w:type="dxa"/>
            <w:vAlign w:val="center"/>
          </w:tcPr>
          <w:p w14:paraId="14631801"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t>Lemak</w:t>
            </w:r>
          </w:p>
        </w:tc>
        <w:tc>
          <w:tcPr>
            <w:tcW w:w="3588" w:type="dxa"/>
            <w:vAlign w:val="center"/>
          </w:tcPr>
          <w:p w14:paraId="389C9AC2"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t>0,18 %</w:t>
            </w:r>
          </w:p>
        </w:tc>
      </w:tr>
      <w:tr w:rsidR="005151E5" w14:paraId="39F8FD23" w14:textId="77777777" w:rsidTr="00A977B2">
        <w:trPr>
          <w:trHeight w:val="372"/>
          <w:jc w:val="center"/>
        </w:trPr>
        <w:tc>
          <w:tcPr>
            <w:tcW w:w="4106" w:type="dxa"/>
            <w:vAlign w:val="center"/>
          </w:tcPr>
          <w:p w14:paraId="259302AC"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lastRenderedPageBreak/>
              <w:t>Kadar Abu</w:t>
            </w:r>
          </w:p>
        </w:tc>
        <w:tc>
          <w:tcPr>
            <w:tcW w:w="3588" w:type="dxa"/>
            <w:vAlign w:val="center"/>
          </w:tcPr>
          <w:p w14:paraId="13DA54EE" w14:textId="77777777" w:rsidR="005151E5" w:rsidRPr="009557A1" w:rsidRDefault="005151E5" w:rsidP="0058213A">
            <w:pPr>
              <w:jc w:val="center"/>
              <w:rPr>
                <w:rFonts w:eastAsia="Calibri"/>
                <w:sz w:val="24"/>
                <w:szCs w:val="24"/>
                <w:lang w:val="en-ID"/>
              </w:rPr>
            </w:pPr>
            <w:r w:rsidRPr="009557A1">
              <w:rPr>
                <w:rFonts w:eastAsia="Calibri"/>
                <w:sz w:val="24"/>
                <w:szCs w:val="24"/>
                <w:lang w:val="en-ID"/>
              </w:rPr>
              <w:t>4,68%</w:t>
            </w:r>
          </w:p>
        </w:tc>
      </w:tr>
    </w:tbl>
    <w:p w14:paraId="2013F6EB" w14:textId="77777777" w:rsidR="005151E5" w:rsidRPr="009557A1" w:rsidRDefault="005151E5" w:rsidP="005151E5">
      <w:pPr>
        <w:pStyle w:val="BodyText"/>
        <w:spacing w:before="5"/>
        <w:ind w:left="2880" w:firstLine="720"/>
        <w:rPr>
          <w:bCs/>
          <w:lang w:val="en-US"/>
        </w:rPr>
      </w:pPr>
    </w:p>
    <w:p w14:paraId="34D090C1" w14:textId="342CEE62" w:rsidR="007F09DF" w:rsidRDefault="005151E5" w:rsidP="001369AF">
      <w:pPr>
        <w:pStyle w:val="BodyText"/>
        <w:spacing w:before="5"/>
        <w:ind w:left="2880" w:firstLine="720"/>
        <w:rPr>
          <w:bCs/>
          <w:i/>
          <w:iCs/>
          <w:lang w:val="en-US"/>
        </w:rPr>
      </w:pPr>
      <w:r w:rsidRPr="009557A1">
        <w:rPr>
          <w:bCs/>
          <w:lang w:val="en-US"/>
        </w:rPr>
        <w:t xml:space="preserve">Sumber : </w:t>
      </w:r>
      <w:r w:rsidRPr="009557A1">
        <w:rPr>
          <w:bCs/>
          <w:i/>
          <w:iCs/>
          <w:lang w:val="en-ID"/>
        </w:rPr>
        <w:fldChar w:fldCharType="begin" w:fldLock="1"/>
      </w:r>
      <w:r w:rsidRPr="009557A1">
        <w:rPr>
          <w:bCs/>
          <w:i/>
          <w:iCs/>
          <w:lang w:val="en-ID"/>
        </w:rPr>
        <w:instrText>ADDIN CSL_CITATION {"citationItems":[{"id":"ITEM-1","itemData":{"DOI":"10.37033/fjc.v4i1.48","ISSN":"2598-1269","abstract":"Tujuan penelitian ini adalah untuk mengukur kadar protein, lemak, serat, karbohidrat, air dan abu,  pada tepung  daging dari buah labu kuning. Labu kuning  merupakan bahan pangan yang kaya zat gizi yang dibutuhkan oleh manusia. Pengetahuan konsumen akan kandungan zat gizi pada daging buah  labu kuning yang masih minim menjadikan buah labu kuning dikategorikan sebagai komoditas pangan minor. Penelitian ini dilaksanakan dengan menggunakan metode analisis laboratorium dengan tahapan-tahapan sebagai berikut, penentuan dan pengambilan sampel, preparasi sampel, analisis kadar protein metode gunning, kadar lemak dengan metode soxhlet, kadar serat Metode SNI 01-2891-1992, kadar karbohidrat dan kadar air dan abu dengan metode oven pengeringan. Hasil penelitian menunjukkan bahwa tepung daging dari buah labu kuning memiliki kadar protein 4.28 %, lemak 0.18 %, serat 0.93 %, karbohidrat 83.18 %,  air 6.75  %  dan Abu 4,68 %.Hasil penelitian dapat disimpulkan bahwa tepung  daging buah labu kuning  dapat dijadikan sebagai bahan fortifikasi pangan untuk meningkatkan nilai gizi bahan makanan.","author":[{"dropping-particle":"","family":"Gumolung","given":"Dokri","non-dropping-particle":"","parse-names":false,"suffix":""}],"container-title":"Fullerene Journal of Chemistry","id":"ITEM-1","issue":"1","issued":{"date-parts":[["2019"]]},"page":"8","title":"Analisis proksimat tepung daging buah labu kuning (Cucurbita moschata)","type":"article-journal","volume":"4"},"uris":["http://www.mendeley.com/documents/?uuid=9181db7c-1f5a-42bb-95e1-b740593a280b"]}],"mendeley":{"formattedCitation":"(Gumolung, 2019)","plainTextFormattedCitation":"(Gumolung, 2019)","previouslyFormattedCitation":"(Gumolung, 2019)"},"properties":{"noteIndex":0},"schema":"https://github.com/citation-style-language/schema/raw/master/csl-citation.json"}</w:instrText>
      </w:r>
      <w:r w:rsidRPr="009557A1">
        <w:rPr>
          <w:bCs/>
          <w:i/>
          <w:iCs/>
          <w:lang w:val="en-ID"/>
        </w:rPr>
        <w:fldChar w:fldCharType="separate"/>
      </w:r>
      <w:r w:rsidRPr="009557A1">
        <w:rPr>
          <w:bCs/>
          <w:iCs/>
          <w:noProof/>
          <w:lang w:val="en-ID"/>
        </w:rPr>
        <w:t>(Gumolung, 2019)</w:t>
      </w:r>
      <w:r w:rsidRPr="009557A1">
        <w:rPr>
          <w:bCs/>
          <w:i/>
          <w:iCs/>
          <w:lang w:val="en-US"/>
        </w:rPr>
        <w:fldChar w:fldCharType="end"/>
      </w:r>
      <w:bookmarkStart w:id="33" w:name="_TOC_250012"/>
    </w:p>
    <w:p w14:paraId="2D94C69C" w14:textId="77777777" w:rsidR="001369AF" w:rsidRPr="001369AF" w:rsidRDefault="001369AF" w:rsidP="001369AF">
      <w:pPr>
        <w:pStyle w:val="BodyText"/>
        <w:spacing w:before="5"/>
        <w:ind w:left="2880" w:firstLine="720"/>
        <w:rPr>
          <w:bCs/>
          <w:i/>
          <w:iCs/>
          <w:lang w:val="en-US"/>
        </w:rPr>
      </w:pPr>
    </w:p>
    <w:p w14:paraId="060AAB07" w14:textId="596763C5" w:rsidR="001369AF" w:rsidRDefault="001369AF" w:rsidP="001369AF">
      <w:pPr>
        <w:pStyle w:val="Heading1"/>
        <w:spacing w:before="103" w:line="477" w:lineRule="auto"/>
        <w:ind w:left="993" w:right="4067"/>
        <w:jc w:val="left"/>
      </w:pPr>
      <w:r>
        <w:t>2.7 Pakan</w:t>
      </w:r>
    </w:p>
    <w:p w14:paraId="25CA5821" w14:textId="77777777" w:rsidR="00CC1E7C" w:rsidRPr="00CC1E7C" w:rsidRDefault="001369AF" w:rsidP="001369AF">
      <w:pPr>
        <w:pStyle w:val="Heading1"/>
        <w:spacing w:before="103" w:line="477" w:lineRule="auto"/>
        <w:ind w:left="993" w:right="939" w:firstLine="447"/>
        <w:jc w:val="both"/>
        <w:rPr>
          <w:b w:val="0"/>
        </w:rPr>
      </w:pPr>
      <w:r w:rsidRPr="00CC1E7C">
        <w:rPr>
          <w:b w:val="0"/>
        </w:rPr>
        <w:t>Pelet ikan adalah pakan yang dibuat dalam bentuk butiran kecil dari bahan-bahan makanan yang telah dicampur dan diolah secara khusus untuk memberikan nutrisi yang tepat bagi ikan. Pelet ikan umumnya digunakan dalam budidaya ikan baik di akuakultur maupun dalam akuarium. Mereka dirancang untuk memberikan nutrisi lengkap yang dibutuhkan oleh ikan untuk pertumbuhan, perkembangan, dan kesehatan yang optimal. Berikut adalah komponen umum dari pelet ikan</w:t>
      </w:r>
      <w:r w:rsidR="00CC1E7C" w:rsidRPr="00CC1E7C">
        <w:rPr>
          <w:b w:val="0"/>
        </w:rPr>
        <w:t xml:space="preserve"> (Agus, 2018) </w:t>
      </w:r>
      <w:r w:rsidRPr="00CC1E7C">
        <w:rPr>
          <w:b w:val="0"/>
        </w:rPr>
        <w:t xml:space="preserve">: </w:t>
      </w:r>
    </w:p>
    <w:p w14:paraId="3D79E3B8" w14:textId="77777777" w:rsidR="00CC1E7C" w:rsidRPr="00CC1E7C" w:rsidRDefault="001369AF" w:rsidP="00CC1E7C">
      <w:pPr>
        <w:pStyle w:val="Heading1"/>
        <w:numPr>
          <w:ilvl w:val="0"/>
          <w:numId w:val="26"/>
        </w:numPr>
        <w:spacing w:before="103" w:line="477" w:lineRule="auto"/>
        <w:ind w:left="1418" w:right="939"/>
        <w:jc w:val="both"/>
        <w:rPr>
          <w:b w:val="0"/>
        </w:rPr>
      </w:pPr>
      <w:r w:rsidRPr="00CC1E7C">
        <w:rPr>
          <w:b w:val="0"/>
        </w:rPr>
        <w:t>Protein</w:t>
      </w:r>
      <w:r w:rsidR="00CC1E7C" w:rsidRPr="00CC1E7C">
        <w:rPr>
          <w:b w:val="0"/>
        </w:rPr>
        <w:t xml:space="preserve"> </w:t>
      </w:r>
      <w:r w:rsidRPr="00CC1E7C">
        <w:rPr>
          <w:b w:val="0"/>
        </w:rPr>
        <w:t xml:space="preserve">: Protein adalah nutrisi penting bagi ikan karena berperan dalam pertumbuhan, pemeliharaan jaringan tubuh, dan reproduksi. Pelet ikan mengandung sumber protein yang bervariasi, seperti ikan, udang, kedelai, dan biji-bijian. </w:t>
      </w:r>
    </w:p>
    <w:p w14:paraId="13C7492D" w14:textId="77777777" w:rsidR="00CC1E7C" w:rsidRPr="00CC1E7C" w:rsidRDefault="001369AF" w:rsidP="00CC1E7C">
      <w:pPr>
        <w:pStyle w:val="Heading1"/>
        <w:numPr>
          <w:ilvl w:val="0"/>
          <w:numId w:val="26"/>
        </w:numPr>
        <w:spacing w:before="103" w:line="477" w:lineRule="auto"/>
        <w:ind w:left="1418" w:right="939"/>
        <w:jc w:val="both"/>
        <w:rPr>
          <w:b w:val="0"/>
        </w:rPr>
      </w:pPr>
      <w:r w:rsidRPr="00CC1E7C">
        <w:rPr>
          <w:b w:val="0"/>
        </w:rPr>
        <w:t xml:space="preserve">Lemak: Lemak adalah sumber energi penting bagi ikan. Pelet ikan mengandung lemak dalam bentuk minyak ikan, minyak nabati, atau lemak hewani lainnya. </w:t>
      </w:r>
    </w:p>
    <w:p w14:paraId="753A18FC" w14:textId="77777777" w:rsidR="00CC1E7C" w:rsidRPr="00CC1E7C" w:rsidRDefault="001369AF" w:rsidP="00CC1E7C">
      <w:pPr>
        <w:pStyle w:val="Heading1"/>
        <w:numPr>
          <w:ilvl w:val="0"/>
          <w:numId w:val="26"/>
        </w:numPr>
        <w:spacing w:before="103" w:line="477" w:lineRule="auto"/>
        <w:ind w:left="1418" w:right="939"/>
        <w:jc w:val="both"/>
        <w:rPr>
          <w:b w:val="0"/>
        </w:rPr>
      </w:pPr>
      <w:r w:rsidRPr="00CC1E7C">
        <w:rPr>
          <w:b w:val="0"/>
        </w:rPr>
        <w:t xml:space="preserve">Karbohidrat: Karbohidrat menyediakan energi bagi ikan. Meskipun ikan lebih bergantung pada protein dan lemak untuk energi, karbohidrat juga dapat menjadi bagian dari formulasi pelet ikan. </w:t>
      </w:r>
    </w:p>
    <w:p w14:paraId="1441BCE1" w14:textId="5B0F7944" w:rsidR="001369AF" w:rsidRDefault="001369AF" w:rsidP="00CC1E7C">
      <w:pPr>
        <w:pStyle w:val="Heading1"/>
        <w:numPr>
          <w:ilvl w:val="0"/>
          <w:numId w:val="26"/>
        </w:numPr>
        <w:spacing w:before="103" w:line="477" w:lineRule="auto"/>
        <w:ind w:left="1418" w:right="939"/>
        <w:jc w:val="both"/>
      </w:pPr>
      <w:r w:rsidRPr="00CC1E7C">
        <w:rPr>
          <w:b w:val="0"/>
        </w:rPr>
        <w:t xml:space="preserve">Vitamin dan Mineral: Pelet ikan juga mengandung berbagai vitamin dan mineral yang diperlukan untuk kesehatan ikan, termasuk vitamin A, D, E, dan beberapa vitamin B, serta mineral seperti kalsium, fosfor, dan magnesium. </w:t>
      </w:r>
    </w:p>
    <w:p w14:paraId="4BBD707F" w14:textId="3D918743" w:rsidR="00CC1E7C" w:rsidRDefault="00CC1E7C" w:rsidP="00CC1E7C">
      <w:pPr>
        <w:pStyle w:val="Heading1"/>
        <w:spacing w:before="103" w:line="477" w:lineRule="auto"/>
        <w:ind w:left="993" w:right="939"/>
        <w:jc w:val="both"/>
      </w:pPr>
      <w:r>
        <w:lastRenderedPageBreak/>
        <w:t>2.8 Progol (Protein Golongan)</w:t>
      </w:r>
    </w:p>
    <w:p w14:paraId="53800DE3" w14:textId="04E8DCF5" w:rsidR="00CC1E7C" w:rsidRPr="00CC1E7C" w:rsidRDefault="00CC1E7C" w:rsidP="00CC1E7C">
      <w:pPr>
        <w:pStyle w:val="Heading1"/>
        <w:spacing w:before="103" w:line="477" w:lineRule="auto"/>
        <w:ind w:left="993" w:right="939" w:firstLine="447"/>
        <w:jc w:val="both"/>
        <w:rPr>
          <w:b w:val="0"/>
        </w:rPr>
      </w:pPr>
      <w:r w:rsidRPr="00CC1E7C">
        <w:rPr>
          <w:b w:val="0"/>
        </w:rPr>
        <w:t xml:space="preserve">Protein adalah nutrisi penting yang diperlukan oleh ikan untuk pertumbuhan, perkembangan, dan fungsi tubuh yang normal. Namun, tomat dan labu kuning bukanlah sumber protein utama dalam pakan ikan. Kedua bahan tersebut lebih dikenal karena kandungan karbohidrat, serat, vitamin, dan mineralnya (Ambia, 2015) : </w:t>
      </w:r>
    </w:p>
    <w:p w14:paraId="3FA8D54E" w14:textId="77777777" w:rsidR="00CC1E7C" w:rsidRPr="00CC1E7C" w:rsidRDefault="00CC1E7C" w:rsidP="00CC1E7C">
      <w:pPr>
        <w:pStyle w:val="Heading1"/>
        <w:spacing w:before="103" w:line="477" w:lineRule="auto"/>
        <w:ind w:left="993" w:right="939" w:firstLine="447"/>
        <w:jc w:val="both"/>
        <w:rPr>
          <w:b w:val="0"/>
        </w:rPr>
      </w:pPr>
      <w:r w:rsidRPr="00CC1E7C">
        <w:rPr>
          <w:b w:val="0"/>
        </w:rPr>
        <w:t xml:space="preserve">Protein dari Tomat: Tomat umumnya mengandung protein dalam jumlah yang relatif rendah, biasanya kurang dari 1 gram per 100 gram. Protein dalam tomat tidak cukup signifikan untuk memenuhi kebutuhan protein ikan. Tomat lebih dikenal karena kandungan likopen, vitamin C, vitamin A, dan antioksidan lainnya. </w:t>
      </w:r>
    </w:p>
    <w:p w14:paraId="3934E4AC" w14:textId="0BF9571F" w:rsidR="00CC1E7C" w:rsidRDefault="00CC1E7C" w:rsidP="00CC1E7C">
      <w:pPr>
        <w:pStyle w:val="Heading1"/>
        <w:spacing w:before="103" w:line="477" w:lineRule="auto"/>
        <w:ind w:left="993" w:right="939" w:firstLine="447"/>
        <w:jc w:val="both"/>
        <w:rPr>
          <w:b w:val="0"/>
        </w:rPr>
      </w:pPr>
      <w:r w:rsidRPr="00CC1E7C">
        <w:rPr>
          <w:b w:val="0"/>
        </w:rPr>
        <w:t xml:space="preserve">Protein dari Labu Kuning: Labu kuning juga mengandung protein dalam jumlah yang relatif rendah, biasanya kurang dari 1 gram per 100 gram. Meskipun mengandung sedikit protein, labu kuning kaya akan serat, vitamin A, vitamin C, kalium, dan antioksidan lainnya. Labu kuning biasanya diberikan sebagai sumber karbohidrat yang baik dan bukan sebagai sumber utama protein dalam pakan ikan. </w:t>
      </w:r>
    </w:p>
    <w:p w14:paraId="778FFD40" w14:textId="77777777" w:rsidR="00F42733" w:rsidRDefault="00F42733" w:rsidP="00CC1E7C">
      <w:pPr>
        <w:pStyle w:val="Heading1"/>
        <w:spacing w:before="103" w:line="477" w:lineRule="auto"/>
        <w:ind w:left="993" w:right="939" w:firstLine="447"/>
        <w:jc w:val="both"/>
        <w:rPr>
          <w:b w:val="0"/>
        </w:rPr>
      </w:pPr>
    </w:p>
    <w:p w14:paraId="69F37AE8" w14:textId="77777777" w:rsidR="00F42733" w:rsidRDefault="00F42733" w:rsidP="00CC1E7C">
      <w:pPr>
        <w:pStyle w:val="Heading1"/>
        <w:spacing w:before="103" w:line="477" w:lineRule="auto"/>
        <w:ind w:left="993" w:right="939" w:firstLine="447"/>
        <w:jc w:val="both"/>
        <w:rPr>
          <w:b w:val="0"/>
        </w:rPr>
      </w:pPr>
    </w:p>
    <w:p w14:paraId="3CBEFD75" w14:textId="77777777" w:rsidR="00F42733" w:rsidRDefault="00F42733" w:rsidP="00CC1E7C">
      <w:pPr>
        <w:pStyle w:val="Heading1"/>
        <w:spacing w:before="103" w:line="477" w:lineRule="auto"/>
        <w:ind w:left="993" w:right="939" w:firstLine="447"/>
        <w:jc w:val="both"/>
        <w:rPr>
          <w:b w:val="0"/>
        </w:rPr>
      </w:pPr>
    </w:p>
    <w:p w14:paraId="060E4FEB" w14:textId="77777777" w:rsidR="00F42733" w:rsidRDefault="00F42733" w:rsidP="00CC1E7C">
      <w:pPr>
        <w:pStyle w:val="Heading1"/>
        <w:spacing w:before="103" w:line="477" w:lineRule="auto"/>
        <w:ind w:left="993" w:right="939" w:firstLine="447"/>
        <w:jc w:val="both"/>
        <w:rPr>
          <w:b w:val="0"/>
        </w:rPr>
      </w:pPr>
    </w:p>
    <w:p w14:paraId="6E1C98C0" w14:textId="77777777" w:rsidR="00F42733" w:rsidRDefault="00F42733" w:rsidP="00CC1E7C">
      <w:pPr>
        <w:pStyle w:val="Heading1"/>
        <w:spacing w:before="103" w:line="477" w:lineRule="auto"/>
        <w:ind w:left="993" w:right="939" w:firstLine="447"/>
        <w:jc w:val="both"/>
        <w:rPr>
          <w:b w:val="0"/>
        </w:rPr>
      </w:pPr>
    </w:p>
    <w:p w14:paraId="5A1CE84C" w14:textId="77777777" w:rsidR="00F42733" w:rsidRDefault="00F42733" w:rsidP="00CC1E7C">
      <w:pPr>
        <w:pStyle w:val="Heading1"/>
        <w:spacing w:before="103" w:line="477" w:lineRule="auto"/>
        <w:ind w:left="993" w:right="939" w:firstLine="447"/>
        <w:jc w:val="both"/>
        <w:rPr>
          <w:b w:val="0"/>
        </w:rPr>
      </w:pPr>
    </w:p>
    <w:p w14:paraId="220890D7" w14:textId="77777777" w:rsidR="00F42733" w:rsidRDefault="00F42733" w:rsidP="00CC1E7C">
      <w:pPr>
        <w:pStyle w:val="Heading1"/>
        <w:spacing w:before="103" w:line="477" w:lineRule="auto"/>
        <w:ind w:left="993" w:right="939" w:firstLine="447"/>
        <w:jc w:val="both"/>
        <w:rPr>
          <w:b w:val="0"/>
        </w:rPr>
      </w:pPr>
    </w:p>
    <w:p w14:paraId="3DA94ACB" w14:textId="77777777" w:rsidR="00F42733" w:rsidRDefault="00F42733" w:rsidP="00CC1E7C">
      <w:pPr>
        <w:pStyle w:val="Heading1"/>
        <w:spacing w:before="103" w:line="477" w:lineRule="auto"/>
        <w:ind w:left="993" w:right="939" w:firstLine="447"/>
        <w:jc w:val="both"/>
        <w:rPr>
          <w:b w:val="0"/>
        </w:rPr>
      </w:pPr>
    </w:p>
    <w:p w14:paraId="22A71A8D" w14:textId="77777777" w:rsidR="00F42733" w:rsidRDefault="00F42733" w:rsidP="00CC1E7C">
      <w:pPr>
        <w:pStyle w:val="Heading1"/>
        <w:spacing w:before="103" w:line="477" w:lineRule="auto"/>
        <w:ind w:left="993" w:right="939" w:firstLine="447"/>
        <w:jc w:val="both"/>
        <w:rPr>
          <w:b w:val="0"/>
        </w:rPr>
      </w:pPr>
    </w:p>
    <w:p w14:paraId="765A66AB" w14:textId="77777777" w:rsidR="00F42733" w:rsidRDefault="00F42733" w:rsidP="00CC1E7C">
      <w:pPr>
        <w:pStyle w:val="Heading1"/>
        <w:spacing w:before="103" w:line="477" w:lineRule="auto"/>
        <w:ind w:left="993" w:right="939" w:firstLine="447"/>
        <w:jc w:val="both"/>
        <w:rPr>
          <w:b w:val="0"/>
        </w:rPr>
      </w:pPr>
    </w:p>
    <w:p w14:paraId="0521AE54" w14:textId="77777777" w:rsidR="00F42733" w:rsidRPr="00CC1E7C" w:rsidRDefault="00F42733" w:rsidP="00CC1E7C">
      <w:pPr>
        <w:pStyle w:val="Heading1"/>
        <w:spacing w:before="103" w:line="477" w:lineRule="auto"/>
        <w:ind w:left="993" w:right="939" w:firstLine="447"/>
        <w:jc w:val="both"/>
        <w:rPr>
          <w:b w:val="0"/>
        </w:rPr>
      </w:pPr>
    </w:p>
    <w:p w14:paraId="404DF92E" w14:textId="77777777" w:rsidR="005151E5" w:rsidRPr="009557A1" w:rsidRDefault="005151E5" w:rsidP="005151E5">
      <w:pPr>
        <w:pStyle w:val="Heading1"/>
        <w:spacing w:before="103" w:line="477" w:lineRule="auto"/>
        <w:ind w:left="4075" w:right="4067"/>
      </w:pPr>
      <w:r w:rsidRPr="009557A1">
        <w:t>BAB III</w:t>
      </w:r>
      <w:r w:rsidRPr="009557A1">
        <w:rPr>
          <w:spacing w:val="1"/>
        </w:rPr>
        <w:t xml:space="preserve"> </w:t>
      </w:r>
      <w:bookmarkEnd w:id="33"/>
      <w:r w:rsidRPr="009557A1">
        <w:t>METODOLOGI</w:t>
      </w:r>
    </w:p>
    <w:p w14:paraId="0A5D34FA" w14:textId="77777777" w:rsidR="005151E5" w:rsidRPr="009557A1" w:rsidRDefault="005151E5" w:rsidP="005151E5">
      <w:pPr>
        <w:pStyle w:val="BodyText"/>
        <w:rPr>
          <w:b/>
          <w:sz w:val="20"/>
        </w:rPr>
      </w:pPr>
    </w:p>
    <w:p w14:paraId="34C61770" w14:textId="77777777" w:rsidR="005151E5" w:rsidRPr="009557A1" w:rsidRDefault="005151E5" w:rsidP="005151E5">
      <w:pPr>
        <w:pStyle w:val="ListParagraph"/>
        <w:numPr>
          <w:ilvl w:val="1"/>
          <w:numId w:val="4"/>
        </w:numPr>
        <w:tabs>
          <w:tab w:val="left" w:pos="1328"/>
        </w:tabs>
        <w:spacing w:before="210"/>
        <w:rPr>
          <w:b/>
          <w:sz w:val="24"/>
        </w:rPr>
      </w:pPr>
      <w:r w:rsidRPr="009557A1">
        <w:rPr>
          <w:b/>
          <w:sz w:val="24"/>
        </w:rPr>
        <w:t>Peta</w:t>
      </w:r>
      <w:r w:rsidRPr="009557A1">
        <w:rPr>
          <w:b/>
          <w:spacing w:val="-2"/>
          <w:sz w:val="24"/>
        </w:rPr>
        <w:t xml:space="preserve"> </w:t>
      </w:r>
      <w:r w:rsidRPr="009557A1">
        <w:rPr>
          <w:b/>
          <w:sz w:val="24"/>
        </w:rPr>
        <w:t>Lokasi</w:t>
      </w:r>
      <w:r w:rsidRPr="009557A1">
        <w:rPr>
          <w:b/>
          <w:spacing w:val="-4"/>
          <w:sz w:val="24"/>
        </w:rPr>
        <w:t xml:space="preserve"> </w:t>
      </w:r>
      <w:r w:rsidRPr="009557A1">
        <w:rPr>
          <w:b/>
          <w:sz w:val="24"/>
        </w:rPr>
        <w:t>Penelitian</w:t>
      </w:r>
    </w:p>
    <w:p w14:paraId="2E7DFB81" w14:textId="77777777" w:rsidR="005151E5" w:rsidRPr="009557A1" w:rsidRDefault="005151E5" w:rsidP="005151E5">
      <w:pPr>
        <w:pStyle w:val="BodyText"/>
        <w:rPr>
          <w:b/>
        </w:rPr>
      </w:pPr>
    </w:p>
    <w:p w14:paraId="32265935" w14:textId="77777777" w:rsidR="005151E5" w:rsidRPr="009557A1" w:rsidRDefault="005151E5" w:rsidP="005151E5">
      <w:pPr>
        <w:pStyle w:val="BodyText"/>
        <w:spacing w:after="8" w:line="480" w:lineRule="auto"/>
        <w:ind w:left="968" w:right="959" w:firstLine="720"/>
        <w:jc w:val="both"/>
        <w:rPr>
          <w:lang w:val="en-US"/>
        </w:rPr>
      </w:pPr>
      <w:r w:rsidRPr="009557A1">
        <w:t>Tempat</w:t>
      </w:r>
      <w:r w:rsidRPr="009557A1">
        <w:rPr>
          <w:spacing w:val="1"/>
        </w:rPr>
        <w:t xml:space="preserve"> </w:t>
      </w:r>
      <w:r w:rsidRPr="009557A1">
        <w:t>penelitian</w:t>
      </w:r>
      <w:r w:rsidRPr="009557A1">
        <w:rPr>
          <w:spacing w:val="1"/>
        </w:rPr>
        <w:t xml:space="preserve"> </w:t>
      </w:r>
      <w:r w:rsidRPr="009557A1">
        <w:t>dilaksanakan</w:t>
      </w:r>
      <w:r w:rsidRPr="009557A1">
        <w:rPr>
          <w:spacing w:val="1"/>
        </w:rPr>
        <w:t xml:space="preserve"> </w:t>
      </w:r>
      <w:r w:rsidRPr="009557A1">
        <w:t>di</w:t>
      </w:r>
      <w:r w:rsidRPr="009557A1">
        <w:rPr>
          <w:spacing w:val="1"/>
        </w:rPr>
        <w:t xml:space="preserve"> </w:t>
      </w:r>
      <w:r w:rsidRPr="009557A1">
        <w:t>Laboratorium</w:t>
      </w:r>
      <w:r w:rsidRPr="00C44104">
        <w:rPr>
          <w:spacing w:val="1"/>
          <w:lang w:val="en-US"/>
        </w:rPr>
        <w:t xml:space="preserve"> </w:t>
      </w:r>
      <w:r w:rsidRPr="009557A1">
        <w:rPr>
          <w:spacing w:val="1"/>
          <w:lang w:val="en-US"/>
        </w:rPr>
        <w:t>Balai Pembenihan Ikan Air Tawar SUPM Lebaksiu Tegal</w:t>
      </w:r>
      <w:r w:rsidRPr="009557A1">
        <w:rPr>
          <w:spacing w:val="1"/>
        </w:rPr>
        <w:t xml:space="preserve"> </w:t>
      </w:r>
      <w:bookmarkStart w:id="34" w:name="_Hlk149556688"/>
      <w:r w:rsidRPr="009557A1">
        <w:rPr>
          <w:spacing w:val="1"/>
          <w:lang w:val="en-US"/>
        </w:rPr>
        <w:t>20 November sampai 20 Desember 2023</w:t>
      </w:r>
      <w:bookmarkEnd w:id="34"/>
      <w:r w:rsidRPr="009557A1">
        <w:rPr>
          <w:lang w:val="en-US"/>
        </w:rPr>
        <w:t xml:space="preserve">. </w:t>
      </w:r>
      <w:proofErr w:type="gramStart"/>
      <w:r w:rsidRPr="009557A1">
        <w:rPr>
          <w:lang w:val="en-US"/>
        </w:rPr>
        <w:t>L</w:t>
      </w:r>
      <w:r w:rsidRPr="009557A1">
        <w:t>okasi</w:t>
      </w:r>
      <w:r w:rsidRPr="009557A1">
        <w:rPr>
          <w:spacing w:val="1"/>
        </w:rPr>
        <w:t xml:space="preserve"> </w:t>
      </w:r>
      <w:r w:rsidRPr="009557A1">
        <w:t>penelitian</w:t>
      </w:r>
      <w:r w:rsidRPr="009557A1">
        <w:rPr>
          <w:spacing w:val="-1"/>
        </w:rPr>
        <w:t xml:space="preserve"> </w:t>
      </w:r>
      <w:r w:rsidRPr="009557A1">
        <w:rPr>
          <w:lang w:val="en-US"/>
        </w:rPr>
        <w:t>disajikan pada</w:t>
      </w:r>
      <w:r w:rsidRPr="009557A1">
        <w:t xml:space="preserve"> </w:t>
      </w:r>
      <w:r w:rsidRPr="009557A1">
        <w:rPr>
          <w:lang w:val="en-US"/>
        </w:rPr>
        <w:t>Gambar 4</w:t>
      </w:r>
      <w:r w:rsidRPr="009557A1">
        <w:t>.</w:t>
      </w:r>
      <w:proofErr w:type="gramEnd"/>
    </w:p>
    <w:p w14:paraId="04391BD3" w14:textId="77777777" w:rsidR="005151E5" w:rsidRPr="009557A1" w:rsidRDefault="005151E5" w:rsidP="005151E5">
      <w:pPr>
        <w:pStyle w:val="BodyText"/>
        <w:spacing w:after="8" w:line="480" w:lineRule="auto"/>
        <w:ind w:left="968" w:right="959" w:firstLine="720"/>
        <w:jc w:val="both"/>
      </w:pPr>
      <w:r w:rsidRPr="009557A1">
        <w:rPr>
          <w:noProof/>
          <w:lang w:val="id-ID" w:eastAsia="id-ID"/>
        </w:rPr>
        <w:drawing>
          <wp:anchor distT="0" distB="0" distL="114300" distR="114300" simplePos="0" relativeHeight="251669504" behindDoc="0" locked="0" layoutInCell="1" allowOverlap="1" wp14:anchorId="2CB672C8" wp14:editId="6E5E3F57">
            <wp:simplePos x="0" y="0"/>
            <wp:positionH relativeFrom="column">
              <wp:posOffset>538480</wp:posOffset>
            </wp:positionH>
            <wp:positionV relativeFrom="paragraph">
              <wp:posOffset>45085</wp:posOffset>
            </wp:positionV>
            <wp:extent cx="5413977" cy="4183380"/>
            <wp:effectExtent l="0" t="0" r="0" b="7620"/>
            <wp:wrapNone/>
            <wp:docPr id="625642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642937" name="Picture 6256429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17679" cy="4186241"/>
                    </a:xfrm>
                    <a:prstGeom prst="rect">
                      <a:avLst/>
                    </a:prstGeom>
                  </pic:spPr>
                </pic:pic>
              </a:graphicData>
            </a:graphic>
            <wp14:sizeRelH relativeFrom="page">
              <wp14:pctWidth>0</wp14:pctWidth>
            </wp14:sizeRelH>
            <wp14:sizeRelV relativeFrom="page">
              <wp14:pctHeight>0</wp14:pctHeight>
            </wp14:sizeRelV>
          </wp:anchor>
        </w:drawing>
      </w:r>
    </w:p>
    <w:p w14:paraId="1DED31C4" w14:textId="77777777" w:rsidR="005151E5" w:rsidRPr="009557A1" w:rsidRDefault="005151E5" w:rsidP="005151E5">
      <w:pPr>
        <w:pStyle w:val="BodyText"/>
        <w:rPr>
          <w:sz w:val="20"/>
        </w:rPr>
      </w:pPr>
    </w:p>
    <w:p w14:paraId="2F9AE3F3" w14:textId="77777777" w:rsidR="005151E5" w:rsidRPr="009557A1" w:rsidRDefault="005151E5" w:rsidP="005151E5">
      <w:pPr>
        <w:pStyle w:val="BodyText"/>
        <w:spacing w:before="165"/>
        <w:ind w:left="3180" w:right="1014" w:firstLine="420"/>
      </w:pPr>
    </w:p>
    <w:p w14:paraId="6427C082" w14:textId="77777777" w:rsidR="005151E5" w:rsidRPr="009557A1" w:rsidRDefault="005151E5" w:rsidP="005151E5">
      <w:pPr>
        <w:pStyle w:val="BodyText"/>
        <w:spacing w:before="165"/>
        <w:ind w:left="3180" w:right="1014" w:firstLine="420"/>
      </w:pPr>
    </w:p>
    <w:p w14:paraId="64113642" w14:textId="77777777" w:rsidR="005151E5" w:rsidRPr="009557A1" w:rsidRDefault="005151E5" w:rsidP="005151E5">
      <w:pPr>
        <w:pStyle w:val="BodyText"/>
        <w:spacing w:before="165"/>
        <w:ind w:left="3180" w:right="1014" w:firstLine="420"/>
      </w:pPr>
    </w:p>
    <w:p w14:paraId="035B658F" w14:textId="77777777" w:rsidR="005151E5" w:rsidRPr="009557A1" w:rsidRDefault="005151E5" w:rsidP="005151E5">
      <w:pPr>
        <w:pStyle w:val="BodyText"/>
        <w:spacing w:before="165"/>
        <w:ind w:left="3180" w:right="1014" w:firstLine="420"/>
      </w:pPr>
    </w:p>
    <w:p w14:paraId="6453E1C9" w14:textId="77777777" w:rsidR="005151E5" w:rsidRPr="009557A1" w:rsidRDefault="005151E5" w:rsidP="005151E5">
      <w:pPr>
        <w:pStyle w:val="BodyText"/>
        <w:spacing w:before="165"/>
        <w:ind w:left="3180" w:right="1014" w:firstLine="420"/>
      </w:pPr>
    </w:p>
    <w:p w14:paraId="0109B6C3" w14:textId="77777777" w:rsidR="005151E5" w:rsidRPr="009557A1" w:rsidRDefault="005151E5" w:rsidP="005151E5">
      <w:pPr>
        <w:pStyle w:val="BodyText"/>
        <w:spacing w:before="165"/>
        <w:ind w:left="3180" w:right="1014" w:firstLine="420"/>
      </w:pPr>
    </w:p>
    <w:p w14:paraId="6CB5090A" w14:textId="77777777" w:rsidR="005151E5" w:rsidRPr="009557A1" w:rsidRDefault="005151E5" w:rsidP="005151E5">
      <w:pPr>
        <w:pStyle w:val="BodyText"/>
        <w:spacing w:before="165"/>
        <w:ind w:left="3180" w:right="1014" w:firstLine="420"/>
      </w:pPr>
    </w:p>
    <w:p w14:paraId="7828B94B" w14:textId="77777777" w:rsidR="005151E5" w:rsidRPr="009557A1" w:rsidRDefault="005151E5" w:rsidP="005151E5">
      <w:pPr>
        <w:pStyle w:val="BodyText"/>
        <w:spacing w:before="165"/>
        <w:ind w:left="3180" w:right="1014" w:firstLine="420"/>
      </w:pPr>
    </w:p>
    <w:p w14:paraId="4D5976F2" w14:textId="77777777" w:rsidR="005151E5" w:rsidRPr="009557A1" w:rsidRDefault="005151E5" w:rsidP="005151E5">
      <w:pPr>
        <w:pStyle w:val="BodyText"/>
        <w:spacing w:before="165"/>
        <w:ind w:left="3180" w:right="1014" w:firstLine="420"/>
      </w:pPr>
    </w:p>
    <w:p w14:paraId="7C34EFC3" w14:textId="77777777" w:rsidR="005151E5" w:rsidRPr="009557A1" w:rsidRDefault="005151E5" w:rsidP="005151E5">
      <w:pPr>
        <w:pStyle w:val="BodyText"/>
        <w:spacing w:before="165"/>
        <w:ind w:left="3180" w:right="1014" w:firstLine="420"/>
      </w:pPr>
    </w:p>
    <w:p w14:paraId="15DF017B" w14:textId="77777777" w:rsidR="005151E5" w:rsidRPr="009557A1" w:rsidRDefault="005151E5" w:rsidP="005151E5">
      <w:pPr>
        <w:pStyle w:val="BodyText"/>
        <w:spacing w:before="165"/>
        <w:ind w:left="3180" w:right="1014" w:firstLine="420"/>
      </w:pPr>
    </w:p>
    <w:p w14:paraId="2748860E" w14:textId="77777777" w:rsidR="005151E5" w:rsidRPr="009557A1" w:rsidRDefault="005151E5" w:rsidP="005151E5">
      <w:pPr>
        <w:pStyle w:val="BodyText"/>
        <w:spacing w:before="165"/>
        <w:ind w:left="3180" w:right="1014" w:firstLine="420"/>
      </w:pPr>
    </w:p>
    <w:p w14:paraId="244B8DAC" w14:textId="77777777" w:rsidR="005151E5" w:rsidRPr="009557A1" w:rsidRDefault="005151E5" w:rsidP="005151E5">
      <w:pPr>
        <w:pStyle w:val="BodyText"/>
        <w:spacing w:before="165"/>
        <w:ind w:right="1014"/>
      </w:pPr>
    </w:p>
    <w:p w14:paraId="0186B703" w14:textId="77777777" w:rsidR="005151E5" w:rsidRPr="009557A1" w:rsidRDefault="005151E5" w:rsidP="005151E5">
      <w:pPr>
        <w:pStyle w:val="BodyText"/>
        <w:spacing w:before="165"/>
        <w:ind w:left="3180" w:right="1014" w:firstLine="420"/>
      </w:pPr>
    </w:p>
    <w:p w14:paraId="2827920F" w14:textId="77777777" w:rsidR="005151E5" w:rsidRDefault="005151E5" w:rsidP="005151E5">
      <w:pPr>
        <w:pStyle w:val="BodyText"/>
        <w:spacing w:before="165"/>
        <w:ind w:left="3180" w:right="1014" w:firstLine="420"/>
      </w:pPr>
      <w:r w:rsidRPr="009557A1">
        <w:lastRenderedPageBreak/>
        <w:t>Gambar</w:t>
      </w:r>
      <w:r w:rsidRPr="009557A1">
        <w:rPr>
          <w:spacing w:val="-1"/>
        </w:rPr>
        <w:t xml:space="preserve"> </w:t>
      </w:r>
      <w:r w:rsidRPr="009557A1">
        <w:rPr>
          <w:lang w:val="en-US"/>
        </w:rPr>
        <w:t>4</w:t>
      </w:r>
      <w:r w:rsidRPr="009557A1">
        <w:t>.</w:t>
      </w:r>
      <w:r w:rsidRPr="009557A1">
        <w:rPr>
          <w:spacing w:val="-2"/>
        </w:rPr>
        <w:t xml:space="preserve"> </w:t>
      </w:r>
      <w:r w:rsidRPr="009557A1">
        <w:t>Peta</w:t>
      </w:r>
      <w:r w:rsidRPr="009557A1">
        <w:rPr>
          <w:spacing w:val="-3"/>
        </w:rPr>
        <w:t xml:space="preserve"> </w:t>
      </w:r>
      <w:r w:rsidRPr="009557A1">
        <w:t>Lokasi</w:t>
      </w:r>
      <w:r w:rsidRPr="009557A1">
        <w:rPr>
          <w:spacing w:val="-1"/>
        </w:rPr>
        <w:t xml:space="preserve"> </w:t>
      </w:r>
      <w:r w:rsidRPr="009557A1">
        <w:t>Penelitian</w:t>
      </w:r>
    </w:p>
    <w:p w14:paraId="111B041F" w14:textId="77777777" w:rsidR="005151E5" w:rsidRDefault="005151E5" w:rsidP="005151E5">
      <w:pPr>
        <w:pStyle w:val="BodyText"/>
        <w:spacing w:before="165"/>
        <w:ind w:left="3180" w:right="1014" w:firstLine="420"/>
      </w:pPr>
    </w:p>
    <w:p w14:paraId="5479E0DB" w14:textId="77777777" w:rsidR="005151E5" w:rsidRDefault="005151E5" w:rsidP="005151E5">
      <w:pPr>
        <w:pStyle w:val="BodyText"/>
        <w:spacing w:before="165"/>
        <w:ind w:left="3180" w:right="1014" w:firstLine="420"/>
      </w:pPr>
    </w:p>
    <w:p w14:paraId="62B40D9B" w14:textId="77777777" w:rsidR="005151E5" w:rsidRDefault="005151E5" w:rsidP="005151E5">
      <w:pPr>
        <w:pStyle w:val="BodyText"/>
        <w:spacing w:before="165"/>
        <w:ind w:left="3180" w:right="1014" w:firstLine="420"/>
      </w:pPr>
    </w:p>
    <w:p w14:paraId="307AE5F3" w14:textId="77777777" w:rsidR="005151E5" w:rsidRPr="009557A1" w:rsidRDefault="005151E5" w:rsidP="005151E5">
      <w:pPr>
        <w:pStyle w:val="BodyText"/>
        <w:spacing w:before="165"/>
        <w:ind w:left="3180" w:right="1014" w:firstLine="420"/>
      </w:pPr>
    </w:p>
    <w:p w14:paraId="75D471AB" w14:textId="77777777" w:rsidR="005151E5" w:rsidRPr="009557A1" w:rsidRDefault="005151E5" w:rsidP="005151E5">
      <w:pPr>
        <w:pStyle w:val="BodyText"/>
        <w:spacing w:before="165"/>
        <w:ind w:right="1014"/>
      </w:pPr>
    </w:p>
    <w:p w14:paraId="72199784" w14:textId="77777777" w:rsidR="005151E5" w:rsidRPr="009557A1" w:rsidRDefault="005151E5" w:rsidP="005151E5">
      <w:pPr>
        <w:pStyle w:val="Heading1"/>
        <w:numPr>
          <w:ilvl w:val="1"/>
          <w:numId w:val="4"/>
        </w:numPr>
        <w:tabs>
          <w:tab w:val="left" w:pos="1328"/>
        </w:tabs>
        <w:spacing w:before="159"/>
        <w:jc w:val="left"/>
      </w:pPr>
      <w:bookmarkStart w:id="35" w:name="_TOC_250011"/>
      <w:r w:rsidRPr="009557A1">
        <w:t>Alat</w:t>
      </w:r>
      <w:r w:rsidRPr="009557A1">
        <w:rPr>
          <w:spacing w:val="-3"/>
        </w:rPr>
        <w:t xml:space="preserve"> </w:t>
      </w:r>
      <w:r w:rsidRPr="009557A1">
        <w:t>dan</w:t>
      </w:r>
      <w:r w:rsidRPr="009557A1">
        <w:rPr>
          <w:spacing w:val="-3"/>
        </w:rPr>
        <w:t xml:space="preserve"> </w:t>
      </w:r>
      <w:r w:rsidRPr="009557A1">
        <w:t>Bahan</w:t>
      </w:r>
      <w:r w:rsidRPr="009557A1">
        <w:rPr>
          <w:spacing w:val="-3"/>
        </w:rPr>
        <w:t xml:space="preserve"> </w:t>
      </w:r>
      <w:bookmarkEnd w:id="35"/>
      <w:r w:rsidRPr="009557A1">
        <w:t>Penelitian</w:t>
      </w:r>
    </w:p>
    <w:p w14:paraId="5AD6A075" w14:textId="77777777" w:rsidR="005151E5" w:rsidRPr="009557A1" w:rsidRDefault="005151E5" w:rsidP="005151E5">
      <w:pPr>
        <w:pStyle w:val="BodyText"/>
        <w:rPr>
          <w:b/>
        </w:rPr>
      </w:pPr>
    </w:p>
    <w:p w14:paraId="76D68BEE" w14:textId="77777777" w:rsidR="005151E5" w:rsidRPr="009557A1" w:rsidRDefault="005151E5" w:rsidP="005151E5">
      <w:pPr>
        <w:pStyle w:val="ListParagraph"/>
        <w:numPr>
          <w:ilvl w:val="2"/>
          <w:numId w:val="4"/>
        </w:numPr>
        <w:tabs>
          <w:tab w:val="left" w:pos="1508"/>
        </w:tabs>
        <w:rPr>
          <w:b/>
          <w:sz w:val="24"/>
        </w:rPr>
      </w:pPr>
      <w:r w:rsidRPr="009557A1">
        <w:rPr>
          <w:b/>
          <w:sz w:val="24"/>
        </w:rPr>
        <w:t>Alat</w:t>
      </w:r>
      <w:r w:rsidRPr="009557A1">
        <w:rPr>
          <w:b/>
          <w:spacing w:val="-4"/>
          <w:sz w:val="24"/>
        </w:rPr>
        <w:t xml:space="preserve"> </w:t>
      </w:r>
      <w:r w:rsidRPr="009557A1">
        <w:rPr>
          <w:b/>
          <w:sz w:val="24"/>
        </w:rPr>
        <w:t>Penelitian</w:t>
      </w:r>
    </w:p>
    <w:p w14:paraId="1FC32B17" w14:textId="77777777" w:rsidR="005151E5" w:rsidRPr="009557A1" w:rsidRDefault="005151E5" w:rsidP="005151E5">
      <w:pPr>
        <w:pStyle w:val="BodyText"/>
        <w:spacing w:before="2" w:line="550" w:lineRule="atLeast"/>
        <w:ind w:left="248" w:right="1644" w:firstLine="720"/>
        <w:rPr>
          <w:spacing w:val="-1"/>
        </w:rPr>
      </w:pPr>
      <w:r w:rsidRPr="009557A1">
        <w:t xml:space="preserve">Alat – alat yang dibutuhkan pada penelitian </w:t>
      </w:r>
      <w:r w:rsidRPr="009557A1">
        <w:rPr>
          <w:lang w:val="en-US"/>
        </w:rPr>
        <w:t xml:space="preserve">disajikan pada </w:t>
      </w:r>
      <w:r w:rsidRPr="009557A1">
        <w:rPr>
          <w:spacing w:val="-57"/>
        </w:rPr>
        <w:t xml:space="preserve"> </w:t>
      </w:r>
      <w:r w:rsidRPr="009557A1">
        <w:t>Tabel</w:t>
      </w:r>
      <w:r w:rsidRPr="009557A1">
        <w:rPr>
          <w:spacing w:val="1"/>
        </w:rPr>
        <w:t xml:space="preserve"> </w:t>
      </w:r>
      <w:r w:rsidRPr="009557A1">
        <w:rPr>
          <w:lang w:val="en-US"/>
        </w:rPr>
        <w:t>3</w:t>
      </w:r>
      <w:r w:rsidRPr="009557A1">
        <w:t>.</w:t>
      </w:r>
      <w:r w:rsidRPr="009557A1">
        <w:rPr>
          <w:spacing w:val="-1"/>
        </w:rPr>
        <w:t xml:space="preserve"> </w:t>
      </w:r>
    </w:p>
    <w:p w14:paraId="1D58CE20" w14:textId="77777777" w:rsidR="005151E5" w:rsidRPr="009557A1" w:rsidRDefault="005151E5" w:rsidP="005151E5">
      <w:pPr>
        <w:pStyle w:val="BodyText"/>
        <w:spacing w:before="2" w:line="550" w:lineRule="atLeast"/>
        <w:ind w:left="248" w:right="1644" w:firstLine="720"/>
      </w:pPr>
      <w:proofErr w:type="gramStart"/>
      <w:r w:rsidRPr="009557A1">
        <w:rPr>
          <w:spacing w:val="-1"/>
          <w:lang w:val="en-US"/>
        </w:rPr>
        <w:t>Tabel 3.</w:t>
      </w:r>
      <w:proofErr w:type="gramEnd"/>
      <w:r w:rsidRPr="009557A1">
        <w:rPr>
          <w:spacing w:val="-1"/>
          <w:lang w:val="en-US"/>
        </w:rPr>
        <w:t xml:space="preserve"> </w:t>
      </w:r>
      <w:r w:rsidRPr="009557A1">
        <w:t>Alat yang</w:t>
      </w:r>
      <w:r w:rsidRPr="009557A1">
        <w:rPr>
          <w:spacing w:val="1"/>
        </w:rPr>
        <w:t xml:space="preserve"> </w:t>
      </w:r>
      <w:r w:rsidRPr="009557A1">
        <w:t>Digunakan</w:t>
      </w:r>
      <w:r w:rsidRPr="009557A1">
        <w:rPr>
          <w:spacing w:val="-1"/>
        </w:rPr>
        <w:t xml:space="preserve"> </w:t>
      </w:r>
      <w:r w:rsidRPr="009557A1">
        <w:t>untuk Penelitian</w:t>
      </w:r>
    </w:p>
    <w:p w14:paraId="72E86103" w14:textId="77777777" w:rsidR="005151E5" w:rsidRPr="009557A1" w:rsidRDefault="005151E5" w:rsidP="005151E5">
      <w:pPr>
        <w:pStyle w:val="BodyText"/>
        <w:spacing w:before="1" w:after="1"/>
        <w:rPr>
          <w:sz w:val="14"/>
        </w:rPr>
      </w:pPr>
    </w:p>
    <w:tbl>
      <w:tblPr>
        <w:tblW w:w="0" w:type="auto"/>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3827"/>
        <w:gridCol w:w="1276"/>
        <w:gridCol w:w="1197"/>
        <w:gridCol w:w="2535"/>
      </w:tblGrid>
      <w:tr w:rsidR="005151E5" w14:paraId="10AEB55F" w14:textId="77777777" w:rsidTr="003C4BF2">
        <w:trPr>
          <w:trHeight w:val="123"/>
        </w:trPr>
        <w:tc>
          <w:tcPr>
            <w:tcW w:w="567" w:type="dxa"/>
          </w:tcPr>
          <w:p w14:paraId="57DEA38E" w14:textId="77777777" w:rsidR="005151E5" w:rsidRPr="009557A1" w:rsidRDefault="005151E5" w:rsidP="001E1F2D">
            <w:pPr>
              <w:pStyle w:val="TableParagraph"/>
              <w:spacing w:line="256" w:lineRule="exact"/>
              <w:ind w:left="108"/>
              <w:rPr>
                <w:sz w:val="24"/>
              </w:rPr>
            </w:pPr>
            <w:r w:rsidRPr="009557A1">
              <w:rPr>
                <w:sz w:val="24"/>
              </w:rPr>
              <w:t>NO.</w:t>
            </w:r>
          </w:p>
        </w:tc>
        <w:tc>
          <w:tcPr>
            <w:tcW w:w="3827" w:type="dxa"/>
          </w:tcPr>
          <w:p w14:paraId="133554FB" w14:textId="77777777" w:rsidR="005151E5" w:rsidRPr="009557A1" w:rsidRDefault="005151E5" w:rsidP="001E1F2D">
            <w:pPr>
              <w:pStyle w:val="TableParagraph"/>
              <w:spacing w:line="256" w:lineRule="exact"/>
              <w:ind w:left="107"/>
              <w:rPr>
                <w:sz w:val="24"/>
              </w:rPr>
            </w:pPr>
            <w:r w:rsidRPr="009557A1">
              <w:rPr>
                <w:sz w:val="24"/>
              </w:rPr>
              <w:t>Nama</w:t>
            </w:r>
            <w:r w:rsidRPr="009557A1">
              <w:rPr>
                <w:spacing w:val="-1"/>
                <w:sz w:val="24"/>
              </w:rPr>
              <w:t xml:space="preserve"> </w:t>
            </w:r>
            <w:r w:rsidRPr="009557A1">
              <w:rPr>
                <w:sz w:val="24"/>
              </w:rPr>
              <w:t>Alat</w:t>
            </w:r>
          </w:p>
        </w:tc>
        <w:tc>
          <w:tcPr>
            <w:tcW w:w="1276" w:type="dxa"/>
          </w:tcPr>
          <w:p w14:paraId="0009E539" w14:textId="77777777" w:rsidR="005151E5" w:rsidRPr="009557A1" w:rsidRDefault="003C4BF2" w:rsidP="003C4BF2">
            <w:pPr>
              <w:pStyle w:val="TableParagraph"/>
              <w:spacing w:line="256" w:lineRule="exact"/>
              <w:ind w:left="108"/>
              <w:rPr>
                <w:sz w:val="24"/>
              </w:rPr>
            </w:pPr>
            <w:r>
              <w:rPr>
                <w:sz w:val="24"/>
              </w:rPr>
              <w:t>Keterangan</w:t>
            </w:r>
          </w:p>
        </w:tc>
        <w:tc>
          <w:tcPr>
            <w:tcW w:w="1197" w:type="dxa"/>
          </w:tcPr>
          <w:p w14:paraId="16AB6C7D" w14:textId="77777777" w:rsidR="005151E5" w:rsidRPr="009557A1" w:rsidRDefault="005151E5" w:rsidP="001E1F2D">
            <w:pPr>
              <w:pStyle w:val="TableParagraph"/>
              <w:spacing w:line="256" w:lineRule="exact"/>
              <w:ind w:left="108"/>
              <w:rPr>
                <w:sz w:val="24"/>
              </w:rPr>
            </w:pPr>
            <w:r w:rsidRPr="009557A1">
              <w:rPr>
                <w:sz w:val="24"/>
              </w:rPr>
              <w:t>Jumlah</w:t>
            </w:r>
          </w:p>
        </w:tc>
        <w:tc>
          <w:tcPr>
            <w:tcW w:w="2535" w:type="dxa"/>
          </w:tcPr>
          <w:p w14:paraId="496DB467" w14:textId="77777777" w:rsidR="005151E5" w:rsidRPr="009557A1" w:rsidRDefault="005151E5" w:rsidP="001E1F2D">
            <w:pPr>
              <w:pStyle w:val="TableParagraph"/>
              <w:spacing w:line="256" w:lineRule="exact"/>
              <w:ind w:left="108"/>
              <w:rPr>
                <w:sz w:val="24"/>
              </w:rPr>
            </w:pPr>
            <w:r w:rsidRPr="009557A1">
              <w:rPr>
                <w:sz w:val="24"/>
              </w:rPr>
              <w:t>Kegunaan</w:t>
            </w:r>
          </w:p>
        </w:tc>
      </w:tr>
      <w:tr w:rsidR="005151E5" w14:paraId="2DE7245C" w14:textId="77777777" w:rsidTr="003C4BF2">
        <w:trPr>
          <w:trHeight w:val="247"/>
        </w:trPr>
        <w:tc>
          <w:tcPr>
            <w:tcW w:w="567" w:type="dxa"/>
            <w:vAlign w:val="center"/>
          </w:tcPr>
          <w:p w14:paraId="1970B8A2" w14:textId="77777777" w:rsidR="005151E5" w:rsidRPr="009557A1" w:rsidRDefault="005151E5" w:rsidP="00E93487">
            <w:pPr>
              <w:pStyle w:val="TableParagraph"/>
              <w:spacing w:before="136"/>
              <w:ind w:left="108"/>
              <w:jc w:val="center"/>
              <w:rPr>
                <w:sz w:val="24"/>
              </w:rPr>
            </w:pPr>
            <w:r w:rsidRPr="009557A1">
              <w:rPr>
                <w:sz w:val="24"/>
              </w:rPr>
              <w:t>1.</w:t>
            </w:r>
          </w:p>
        </w:tc>
        <w:tc>
          <w:tcPr>
            <w:tcW w:w="3827" w:type="dxa"/>
            <w:vAlign w:val="center"/>
          </w:tcPr>
          <w:p w14:paraId="1467DE65" w14:textId="77777777" w:rsidR="005151E5" w:rsidRPr="009557A1" w:rsidRDefault="005151E5" w:rsidP="00E93487">
            <w:pPr>
              <w:pStyle w:val="TableParagraph"/>
              <w:spacing w:before="136"/>
              <w:ind w:left="107"/>
              <w:rPr>
                <w:sz w:val="24"/>
              </w:rPr>
            </w:pPr>
            <w:r w:rsidRPr="009557A1">
              <w:rPr>
                <w:sz w:val="24"/>
              </w:rPr>
              <w:t>Akuarium</w:t>
            </w:r>
          </w:p>
        </w:tc>
        <w:tc>
          <w:tcPr>
            <w:tcW w:w="1276" w:type="dxa"/>
            <w:vAlign w:val="center"/>
          </w:tcPr>
          <w:p w14:paraId="6FCB7D5D" w14:textId="77777777" w:rsidR="005151E5" w:rsidRPr="009557A1" w:rsidRDefault="005151E5" w:rsidP="00E93487">
            <w:pPr>
              <w:pStyle w:val="TableParagraph"/>
              <w:spacing w:before="136"/>
              <w:ind w:left="108"/>
              <w:rPr>
                <w:sz w:val="24"/>
              </w:rPr>
            </w:pPr>
            <w:r w:rsidRPr="009557A1">
              <w:rPr>
                <w:sz w:val="24"/>
              </w:rPr>
              <w:t>50</w:t>
            </w:r>
            <w:r w:rsidRPr="009557A1">
              <w:rPr>
                <w:spacing w:val="-1"/>
                <w:sz w:val="24"/>
              </w:rPr>
              <w:t xml:space="preserve"> </w:t>
            </w:r>
            <w:r w:rsidRPr="009557A1">
              <w:rPr>
                <w:sz w:val="24"/>
              </w:rPr>
              <w:t>x 25 x 25 cm</w:t>
            </w:r>
          </w:p>
        </w:tc>
        <w:tc>
          <w:tcPr>
            <w:tcW w:w="1197" w:type="dxa"/>
            <w:vAlign w:val="center"/>
          </w:tcPr>
          <w:p w14:paraId="6C954D39" w14:textId="77777777" w:rsidR="005151E5" w:rsidRPr="009557A1" w:rsidRDefault="00137D75" w:rsidP="00E93487">
            <w:pPr>
              <w:pStyle w:val="TableParagraph"/>
              <w:spacing w:line="275" w:lineRule="exact"/>
              <w:ind w:left="108"/>
              <w:rPr>
                <w:sz w:val="24"/>
              </w:rPr>
            </w:pPr>
            <w:r>
              <w:rPr>
                <w:sz w:val="24"/>
              </w:rPr>
              <w:t>10</w:t>
            </w:r>
          </w:p>
          <w:p w14:paraId="36C06809" w14:textId="77777777" w:rsidR="005151E5" w:rsidRPr="009557A1" w:rsidRDefault="005151E5" w:rsidP="00E93487">
            <w:pPr>
              <w:pStyle w:val="TableParagraph"/>
              <w:spacing w:line="256" w:lineRule="exact"/>
              <w:ind w:left="108"/>
              <w:rPr>
                <w:sz w:val="24"/>
              </w:rPr>
            </w:pPr>
            <w:r w:rsidRPr="009557A1">
              <w:rPr>
                <w:sz w:val="24"/>
              </w:rPr>
              <w:t>akuarium</w:t>
            </w:r>
          </w:p>
        </w:tc>
        <w:tc>
          <w:tcPr>
            <w:tcW w:w="2535" w:type="dxa"/>
            <w:vAlign w:val="center"/>
          </w:tcPr>
          <w:p w14:paraId="0E640381" w14:textId="77777777" w:rsidR="005151E5" w:rsidRPr="009557A1" w:rsidRDefault="005151E5" w:rsidP="00E93487">
            <w:pPr>
              <w:pStyle w:val="TableParagraph"/>
              <w:spacing w:line="276" w:lineRule="exact"/>
              <w:ind w:left="108" w:right="95"/>
              <w:rPr>
                <w:sz w:val="24"/>
              </w:rPr>
            </w:pPr>
            <w:r w:rsidRPr="009557A1">
              <w:rPr>
                <w:sz w:val="24"/>
              </w:rPr>
              <w:t>Tempat</w:t>
            </w:r>
            <w:r w:rsidRPr="009557A1">
              <w:rPr>
                <w:spacing w:val="29"/>
                <w:sz w:val="24"/>
              </w:rPr>
              <w:t xml:space="preserve"> </w:t>
            </w:r>
            <w:r w:rsidRPr="009557A1">
              <w:rPr>
                <w:sz w:val="24"/>
              </w:rPr>
              <w:t>pemeliharaan</w:t>
            </w:r>
            <w:r w:rsidRPr="009557A1">
              <w:rPr>
                <w:spacing w:val="-57"/>
                <w:sz w:val="24"/>
              </w:rPr>
              <w:t xml:space="preserve"> </w:t>
            </w:r>
            <w:r w:rsidRPr="009557A1">
              <w:rPr>
                <w:sz w:val="24"/>
              </w:rPr>
              <w:t>ikan</w:t>
            </w:r>
            <w:r w:rsidRPr="009557A1">
              <w:rPr>
                <w:spacing w:val="-1"/>
                <w:sz w:val="24"/>
              </w:rPr>
              <w:t xml:space="preserve"> </w:t>
            </w:r>
            <w:r w:rsidRPr="009557A1">
              <w:rPr>
                <w:sz w:val="24"/>
              </w:rPr>
              <w:t>Koi</w:t>
            </w:r>
          </w:p>
        </w:tc>
      </w:tr>
      <w:tr w:rsidR="005151E5" w14:paraId="31C37BFB" w14:textId="77777777" w:rsidTr="003C4BF2">
        <w:trPr>
          <w:trHeight w:val="123"/>
        </w:trPr>
        <w:tc>
          <w:tcPr>
            <w:tcW w:w="567" w:type="dxa"/>
            <w:vAlign w:val="center"/>
          </w:tcPr>
          <w:p w14:paraId="176AB59E" w14:textId="77777777" w:rsidR="005151E5" w:rsidRPr="009557A1" w:rsidRDefault="005151E5" w:rsidP="00E93487">
            <w:pPr>
              <w:pStyle w:val="TableParagraph"/>
              <w:spacing w:line="256" w:lineRule="exact"/>
              <w:ind w:left="108"/>
              <w:jc w:val="center"/>
              <w:rPr>
                <w:sz w:val="24"/>
              </w:rPr>
            </w:pPr>
            <w:r w:rsidRPr="009557A1">
              <w:rPr>
                <w:sz w:val="24"/>
              </w:rPr>
              <w:t>2.</w:t>
            </w:r>
          </w:p>
        </w:tc>
        <w:tc>
          <w:tcPr>
            <w:tcW w:w="3827" w:type="dxa"/>
            <w:vAlign w:val="center"/>
          </w:tcPr>
          <w:p w14:paraId="73C619DB" w14:textId="77777777" w:rsidR="005151E5" w:rsidRPr="009557A1" w:rsidRDefault="005151E5" w:rsidP="00E93487">
            <w:pPr>
              <w:pStyle w:val="TableParagraph"/>
              <w:spacing w:line="256" w:lineRule="exact"/>
              <w:ind w:left="107"/>
              <w:rPr>
                <w:sz w:val="24"/>
              </w:rPr>
            </w:pPr>
            <w:r w:rsidRPr="009557A1">
              <w:rPr>
                <w:sz w:val="24"/>
              </w:rPr>
              <w:t>Termometer</w:t>
            </w:r>
          </w:p>
        </w:tc>
        <w:tc>
          <w:tcPr>
            <w:tcW w:w="1276" w:type="dxa"/>
            <w:vAlign w:val="center"/>
          </w:tcPr>
          <w:p w14:paraId="11DACDE3" w14:textId="77777777" w:rsidR="005151E5" w:rsidRPr="009557A1" w:rsidRDefault="00A97B9B" w:rsidP="00A97B9B">
            <w:pPr>
              <w:pStyle w:val="TableParagraph"/>
              <w:jc w:val="center"/>
              <w:rPr>
                <w:sz w:val="20"/>
              </w:rPr>
            </w:pPr>
            <w:r>
              <w:rPr>
                <w:sz w:val="20"/>
              </w:rPr>
              <w:t>C˚</w:t>
            </w:r>
          </w:p>
        </w:tc>
        <w:tc>
          <w:tcPr>
            <w:tcW w:w="1197" w:type="dxa"/>
            <w:vAlign w:val="center"/>
          </w:tcPr>
          <w:p w14:paraId="12194387" w14:textId="77777777" w:rsidR="005151E5" w:rsidRPr="009557A1" w:rsidRDefault="005151E5" w:rsidP="00E93487">
            <w:pPr>
              <w:pStyle w:val="TableParagraph"/>
              <w:spacing w:line="256" w:lineRule="exact"/>
              <w:ind w:left="108"/>
              <w:rPr>
                <w:sz w:val="24"/>
              </w:rPr>
            </w:pPr>
            <w:r w:rsidRPr="009557A1">
              <w:rPr>
                <w:sz w:val="24"/>
              </w:rPr>
              <w:t>1</w:t>
            </w:r>
            <w:r w:rsidRPr="009557A1">
              <w:rPr>
                <w:spacing w:val="-1"/>
                <w:sz w:val="24"/>
              </w:rPr>
              <w:t xml:space="preserve"> </w:t>
            </w:r>
            <w:r w:rsidRPr="009557A1">
              <w:rPr>
                <w:sz w:val="24"/>
              </w:rPr>
              <w:t>buah</w:t>
            </w:r>
          </w:p>
        </w:tc>
        <w:tc>
          <w:tcPr>
            <w:tcW w:w="2535" w:type="dxa"/>
            <w:vAlign w:val="center"/>
          </w:tcPr>
          <w:p w14:paraId="6E403F26" w14:textId="77777777" w:rsidR="005151E5" w:rsidRPr="009557A1" w:rsidRDefault="005151E5" w:rsidP="00E93487">
            <w:pPr>
              <w:pStyle w:val="TableParagraph"/>
              <w:spacing w:line="256" w:lineRule="exact"/>
              <w:ind w:left="108"/>
              <w:rPr>
                <w:sz w:val="24"/>
              </w:rPr>
            </w:pPr>
            <w:r w:rsidRPr="009557A1">
              <w:rPr>
                <w:sz w:val="24"/>
              </w:rPr>
              <w:t>Pengukuran</w:t>
            </w:r>
            <w:r w:rsidRPr="009557A1">
              <w:rPr>
                <w:spacing w:val="-2"/>
                <w:sz w:val="24"/>
              </w:rPr>
              <w:t xml:space="preserve"> </w:t>
            </w:r>
            <w:r w:rsidRPr="009557A1">
              <w:rPr>
                <w:sz w:val="24"/>
              </w:rPr>
              <w:t>suhu</w:t>
            </w:r>
          </w:p>
        </w:tc>
      </w:tr>
      <w:tr w:rsidR="005151E5" w14:paraId="265BC4C3" w14:textId="77777777" w:rsidTr="003C4BF2">
        <w:trPr>
          <w:trHeight w:val="123"/>
        </w:trPr>
        <w:tc>
          <w:tcPr>
            <w:tcW w:w="567" w:type="dxa"/>
            <w:vAlign w:val="center"/>
          </w:tcPr>
          <w:p w14:paraId="33782AAB" w14:textId="77777777" w:rsidR="005151E5" w:rsidRPr="009557A1" w:rsidRDefault="005151E5" w:rsidP="00E93487">
            <w:pPr>
              <w:pStyle w:val="TableParagraph"/>
              <w:spacing w:before="1" w:line="255" w:lineRule="exact"/>
              <w:ind w:left="108"/>
              <w:jc w:val="center"/>
              <w:rPr>
                <w:sz w:val="24"/>
              </w:rPr>
            </w:pPr>
            <w:r w:rsidRPr="009557A1">
              <w:rPr>
                <w:sz w:val="24"/>
              </w:rPr>
              <w:t>3.</w:t>
            </w:r>
          </w:p>
        </w:tc>
        <w:tc>
          <w:tcPr>
            <w:tcW w:w="3827" w:type="dxa"/>
            <w:vAlign w:val="center"/>
          </w:tcPr>
          <w:p w14:paraId="2409BDD6" w14:textId="77777777" w:rsidR="005151E5" w:rsidRPr="009557A1" w:rsidRDefault="005151E5" w:rsidP="00E93487">
            <w:pPr>
              <w:pStyle w:val="TableParagraph"/>
              <w:spacing w:before="1" w:line="255" w:lineRule="exact"/>
              <w:ind w:left="107"/>
              <w:rPr>
                <w:sz w:val="24"/>
              </w:rPr>
            </w:pPr>
            <w:r w:rsidRPr="009557A1">
              <w:rPr>
                <w:sz w:val="24"/>
              </w:rPr>
              <w:t>DO</w:t>
            </w:r>
            <w:r w:rsidRPr="009557A1">
              <w:rPr>
                <w:spacing w:val="-3"/>
                <w:sz w:val="24"/>
              </w:rPr>
              <w:t xml:space="preserve"> </w:t>
            </w:r>
            <w:r w:rsidRPr="009557A1">
              <w:rPr>
                <w:sz w:val="24"/>
              </w:rPr>
              <w:t>meter</w:t>
            </w:r>
          </w:p>
        </w:tc>
        <w:tc>
          <w:tcPr>
            <w:tcW w:w="1276" w:type="dxa"/>
            <w:vAlign w:val="center"/>
          </w:tcPr>
          <w:p w14:paraId="24C47ACF" w14:textId="77777777" w:rsidR="005151E5" w:rsidRPr="009557A1" w:rsidRDefault="005151E5" w:rsidP="00A97B9B">
            <w:pPr>
              <w:pStyle w:val="TableParagraph"/>
              <w:jc w:val="center"/>
              <w:rPr>
                <w:sz w:val="20"/>
              </w:rPr>
            </w:pPr>
          </w:p>
        </w:tc>
        <w:tc>
          <w:tcPr>
            <w:tcW w:w="1197" w:type="dxa"/>
            <w:vAlign w:val="center"/>
          </w:tcPr>
          <w:p w14:paraId="20A8164B" w14:textId="77777777" w:rsidR="005151E5" w:rsidRPr="009557A1" w:rsidRDefault="005151E5" w:rsidP="00E93487">
            <w:pPr>
              <w:pStyle w:val="TableParagraph"/>
              <w:spacing w:before="1" w:line="255" w:lineRule="exact"/>
              <w:ind w:left="108"/>
              <w:rPr>
                <w:sz w:val="24"/>
              </w:rPr>
            </w:pPr>
            <w:r w:rsidRPr="009557A1">
              <w:rPr>
                <w:sz w:val="24"/>
              </w:rPr>
              <w:t>1</w:t>
            </w:r>
            <w:r w:rsidRPr="009557A1">
              <w:rPr>
                <w:spacing w:val="-1"/>
                <w:sz w:val="24"/>
              </w:rPr>
              <w:t xml:space="preserve"> </w:t>
            </w:r>
            <w:r w:rsidRPr="009557A1">
              <w:rPr>
                <w:sz w:val="24"/>
              </w:rPr>
              <w:t>buah</w:t>
            </w:r>
          </w:p>
        </w:tc>
        <w:tc>
          <w:tcPr>
            <w:tcW w:w="2535" w:type="dxa"/>
            <w:vAlign w:val="center"/>
          </w:tcPr>
          <w:p w14:paraId="6B6BEC79" w14:textId="77777777" w:rsidR="005151E5" w:rsidRPr="009557A1" w:rsidRDefault="005151E5" w:rsidP="00E93487">
            <w:pPr>
              <w:pStyle w:val="TableParagraph"/>
              <w:spacing w:line="256" w:lineRule="exact"/>
              <w:ind w:left="108"/>
              <w:rPr>
                <w:sz w:val="24"/>
              </w:rPr>
            </w:pPr>
            <w:r w:rsidRPr="009557A1">
              <w:rPr>
                <w:position w:val="2"/>
                <w:sz w:val="24"/>
              </w:rPr>
              <w:t>Mengukur</w:t>
            </w:r>
            <w:r w:rsidRPr="009557A1">
              <w:rPr>
                <w:spacing w:val="-1"/>
                <w:position w:val="2"/>
                <w:sz w:val="24"/>
              </w:rPr>
              <w:t xml:space="preserve"> </w:t>
            </w:r>
            <w:r w:rsidRPr="009557A1">
              <w:rPr>
                <w:position w:val="2"/>
                <w:sz w:val="24"/>
              </w:rPr>
              <w:t>O</w:t>
            </w:r>
            <w:r w:rsidRPr="009557A1">
              <w:rPr>
                <w:sz w:val="15"/>
              </w:rPr>
              <w:t>2</w:t>
            </w:r>
            <w:r w:rsidRPr="009557A1">
              <w:rPr>
                <w:spacing w:val="18"/>
                <w:sz w:val="15"/>
              </w:rPr>
              <w:t xml:space="preserve"> </w:t>
            </w:r>
            <w:r w:rsidRPr="009557A1">
              <w:rPr>
                <w:position w:val="2"/>
                <w:sz w:val="24"/>
              </w:rPr>
              <w:t>terlarut</w:t>
            </w:r>
          </w:p>
        </w:tc>
      </w:tr>
      <w:tr w:rsidR="005151E5" w14:paraId="44556188" w14:textId="77777777" w:rsidTr="003C4BF2">
        <w:trPr>
          <w:trHeight w:val="370"/>
        </w:trPr>
        <w:tc>
          <w:tcPr>
            <w:tcW w:w="567" w:type="dxa"/>
            <w:vAlign w:val="center"/>
          </w:tcPr>
          <w:p w14:paraId="29982869" w14:textId="77777777" w:rsidR="005151E5" w:rsidRPr="009557A1" w:rsidRDefault="005151E5" w:rsidP="00E93487">
            <w:pPr>
              <w:pStyle w:val="TableParagraph"/>
              <w:spacing w:before="9"/>
              <w:jc w:val="center"/>
              <w:rPr>
                <w:sz w:val="23"/>
              </w:rPr>
            </w:pPr>
          </w:p>
          <w:p w14:paraId="4D530721" w14:textId="77777777" w:rsidR="005151E5" w:rsidRPr="009557A1" w:rsidRDefault="005151E5" w:rsidP="00E93487">
            <w:pPr>
              <w:pStyle w:val="TableParagraph"/>
              <w:spacing w:before="1"/>
              <w:ind w:left="108"/>
              <w:jc w:val="center"/>
              <w:rPr>
                <w:sz w:val="24"/>
              </w:rPr>
            </w:pPr>
            <w:r w:rsidRPr="009557A1">
              <w:rPr>
                <w:sz w:val="24"/>
              </w:rPr>
              <w:t>4.</w:t>
            </w:r>
          </w:p>
        </w:tc>
        <w:tc>
          <w:tcPr>
            <w:tcW w:w="3827" w:type="dxa"/>
            <w:vAlign w:val="center"/>
          </w:tcPr>
          <w:p w14:paraId="054565AB" w14:textId="77777777" w:rsidR="005151E5" w:rsidRPr="009557A1" w:rsidRDefault="005151E5" w:rsidP="00E93487">
            <w:pPr>
              <w:pStyle w:val="TableParagraph"/>
              <w:tabs>
                <w:tab w:val="left" w:pos="1269"/>
              </w:tabs>
              <w:spacing w:before="3" w:line="237" w:lineRule="auto"/>
              <w:ind w:left="107" w:right="96"/>
              <w:rPr>
                <w:i/>
                <w:sz w:val="24"/>
              </w:rPr>
            </w:pPr>
            <w:r w:rsidRPr="009557A1">
              <w:rPr>
                <w:sz w:val="24"/>
              </w:rPr>
              <w:t>Kertas</w:t>
            </w:r>
            <w:r w:rsidRPr="009557A1">
              <w:rPr>
                <w:sz w:val="24"/>
              </w:rPr>
              <w:tab/>
            </w:r>
            <w:r w:rsidRPr="009557A1">
              <w:rPr>
                <w:spacing w:val="-1"/>
                <w:sz w:val="24"/>
              </w:rPr>
              <w:t>standar</w:t>
            </w:r>
            <w:r w:rsidRPr="009557A1">
              <w:rPr>
                <w:spacing w:val="-57"/>
                <w:sz w:val="24"/>
              </w:rPr>
              <w:t xml:space="preserve"> </w:t>
            </w:r>
            <w:r w:rsidRPr="009557A1">
              <w:rPr>
                <w:sz w:val="24"/>
              </w:rPr>
              <w:t>warna</w:t>
            </w:r>
            <w:r w:rsidRPr="009557A1">
              <w:rPr>
                <w:spacing w:val="48"/>
                <w:sz w:val="24"/>
              </w:rPr>
              <w:t xml:space="preserve"> </w:t>
            </w:r>
            <w:r w:rsidRPr="009557A1">
              <w:rPr>
                <w:i/>
                <w:sz w:val="24"/>
              </w:rPr>
              <w:t>Toca</w:t>
            </w:r>
            <w:r w:rsidRPr="009557A1">
              <w:rPr>
                <w:i/>
                <w:spacing w:val="44"/>
                <w:sz w:val="24"/>
              </w:rPr>
              <w:t xml:space="preserve"> </w:t>
            </w:r>
            <w:r w:rsidRPr="009557A1">
              <w:rPr>
                <w:i/>
                <w:sz w:val="24"/>
              </w:rPr>
              <w:t>Color</w:t>
            </w:r>
          </w:p>
          <w:p w14:paraId="5259FB15" w14:textId="77777777" w:rsidR="005151E5" w:rsidRPr="009557A1" w:rsidRDefault="005151E5" w:rsidP="00E93487">
            <w:pPr>
              <w:pStyle w:val="TableParagraph"/>
              <w:spacing w:before="1" w:line="258" w:lineRule="exact"/>
              <w:ind w:left="107"/>
              <w:rPr>
                <w:sz w:val="24"/>
              </w:rPr>
            </w:pPr>
            <w:r w:rsidRPr="009557A1">
              <w:rPr>
                <w:i/>
                <w:sz w:val="24"/>
              </w:rPr>
              <w:t>Finder</w:t>
            </w:r>
            <w:r w:rsidRPr="009557A1">
              <w:rPr>
                <w:i/>
                <w:spacing w:val="-3"/>
                <w:sz w:val="24"/>
              </w:rPr>
              <w:t xml:space="preserve"> </w:t>
            </w:r>
            <w:r w:rsidRPr="009557A1">
              <w:rPr>
                <w:sz w:val="24"/>
              </w:rPr>
              <w:t>(TCF)</w:t>
            </w:r>
          </w:p>
        </w:tc>
        <w:tc>
          <w:tcPr>
            <w:tcW w:w="1276" w:type="dxa"/>
            <w:vAlign w:val="center"/>
          </w:tcPr>
          <w:p w14:paraId="610223AD" w14:textId="77777777" w:rsidR="005151E5" w:rsidRPr="009557A1" w:rsidRDefault="005151E5" w:rsidP="00A97B9B">
            <w:pPr>
              <w:pStyle w:val="TableParagraph"/>
              <w:spacing w:before="9"/>
              <w:jc w:val="center"/>
              <w:rPr>
                <w:sz w:val="23"/>
              </w:rPr>
            </w:pPr>
          </w:p>
          <w:p w14:paraId="2A1F95E4" w14:textId="77777777" w:rsidR="005151E5" w:rsidRPr="009557A1" w:rsidRDefault="005151E5" w:rsidP="00A97B9B">
            <w:pPr>
              <w:pStyle w:val="TableParagraph"/>
              <w:spacing w:before="1"/>
              <w:ind w:left="108"/>
              <w:jc w:val="center"/>
              <w:rPr>
                <w:sz w:val="24"/>
              </w:rPr>
            </w:pPr>
            <w:r w:rsidRPr="009557A1">
              <w:rPr>
                <w:sz w:val="24"/>
              </w:rPr>
              <w:t>Seminggu</w:t>
            </w:r>
            <w:r w:rsidRPr="009557A1">
              <w:rPr>
                <w:spacing w:val="-3"/>
                <w:sz w:val="24"/>
              </w:rPr>
              <w:t xml:space="preserve"> </w:t>
            </w:r>
            <w:r w:rsidRPr="009557A1">
              <w:rPr>
                <w:sz w:val="24"/>
              </w:rPr>
              <w:t>sekali</w:t>
            </w:r>
          </w:p>
        </w:tc>
        <w:tc>
          <w:tcPr>
            <w:tcW w:w="1197" w:type="dxa"/>
            <w:vAlign w:val="center"/>
          </w:tcPr>
          <w:p w14:paraId="18C610D7" w14:textId="77777777" w:rsidR="005151E5" w:rsidRPr="009557A1" w:rsidRDefault="005151E5" w:rsidP="00E93487">
            <w:pPr>
              <w:pStyle w:val="TableParagraph"/>
            </w:pPr>
          </w:p>
        </w:tc>
        <w:tc>
          <w:tcPr>
            <w:tcW w:w="2535" w:type="dxa"/>
            <w:vAlign w:val="center"/>
          </w:tcPr>
          <w:p w14:paraId="0180C6C0" w14:textId="77777777" w:rsidR="005151E5" w:rsidRPr="009557A1" w:rsidRDefault="005151E5" w:rsidP="00E93487">
            <w:pPr>
              <w:pStyle w:val="TableParagraph"/>
              <w:spacing w:before="139" w:line="237" w:lineRule="auto"/>
              <w:ind w:left="108" w:right="90"/>
              <w:rPr>
                <w:sz w:val="24"/>
              </w:rPr>
            </w:pPr>
            <w:r w:rsidRPr="009557A1">
              <w:rPr>
                <w:sz w:val="24"/>
              </w:rPr>
              <w:t>Mengukur warna ikan</w:t>
            </w:r>
            <w:r w:rsidRPr="009557A1">
              <w:rPr>
                <w:spacing w:val="-57"/>
                <w:sz w:val="24"/>
              </w:rPr>
              <w:t xml:space="preserve"> </w:t>
            </w:r>
            <w:r w:rsidRPr="009557A1">
              <w:rPr>
                <w:sz w:val="24"/>
              </w:rPr>
              <w:t>koi</w:t>
            </w:r>
          </w:p>
        </w:tc>
      </w:tr>
      <w:tr w:rsidR="005151E5" w14:paraId="6F695284" w14:textId="77777777" w:rsidTr="003C4BF2">
        <w:trPr>
          <w:trHeight w:val="247"/>
        </w:trPr>
        <w:tc>
          <w:tcPr>
            <w:tcW w:w="567" w:type="dxa"/>
            <w:vAlign w:val="center"/>
          </w:tcPr>
          <w:p w14:paraId="1A8B7793" w14:textId="77777777" w:rsidR="005151E5" w:rsidRPr="009557A1" w:rsidRDefault="005151E5" w:rsidP="00E93487">
            <w:pPr>
              <w:pStyle w:val="TableParagraph"/>
              <w:spacing w:before="137"/>
              <w:ind w:left="108"/>
              <w:jc w:val="center"/>
              <w:rPr>
                <w:sz w:val="24"/>
              </w:rPr>
            </w:pPr>
            <w:r w:rsidRPr="009557A1">
              <w:rPr>
                <w:sz w:val="24"/>
              </w:rPr>
              <w:t>5.</w:t>
            </w:r>
          </w:p>
        </w:tc>
        <w:tc>
          <w:tcPr>
            <w:tcW w:w="3827" w:type="dxa"/>
            <w:vAlign w:val="center"/>
          </w:tcPr>
          <w:p w14:paraId="7377072F" w14:textId="77777777" w:rsidR="005151E5" w:rsidRPr="009557A1" w:rsidRDefault="005151E5" w:rsidP="00E93487">
            <w:pPr>
              <w:pStyle w:val="TableParagraph"/>
              <w:spacing w:before="137"/>
              <w:ind w:left="107"/>
              <w:rPr>
                <w:sz w:val="24"/>
              </w:rPr>
            </w:pPr>
            <w:r w:rsidRPr="009557A1">
              <w:rPr>
                <w:sz w:val="24"/>
              </w:rPr>
              <w:t>Penggaris</w:t>
            </w:r>
          </w:p>
        </w:tc>
        <w:tc>
          <w:tcPr>
            <w:tcW w:w="1276" w:type="dxa"/>
            <w:vAlign w:val="center"/>
          </w:tcPr>
          <w:p w14:paraId="385B8C89" w14:textId="0A29A7F1" w:rsidR="005151E5" w:rsidRPr="009557A1" w:rsidRDefault="00A97B9B" w:rsidP="00A97B9B">
            <w:pPr>
              <w:pStyle w:val="TableParagraph"/>
              <w:jc w:val="center"/>
            </w:pPr>
            <w:r>
              <w:t>30</w:t>
            </w:r>
            <w:r w:rsidR="00A13F7B">
              <w:rPr>
                <w:lang w:val="en-US"/>
              </w:rPr>
              <w:t xml:space="preserve"> </w:t>
            </w:r>
            <w:r>
              <w:t>cm</w:t>
            </w:r>
          </w:p>
        </w:tc>
        <w:tc>
          <w:tcPr>
            <w:tcW w:w="1197" w:type="dxa"/>
            <w:vAlign w:val="center"/>
          </w:tcPr>
          <w:p w14:paraId="2B2B445B" w14:textId="77777777" w:rsidR="005151E5" w:rsidRPr="009557A1" w:rsidRDefault="005151E5" w:rsidP="00E93487">
            <w:pPr>
              <w:pStyle w:val="TableParagraph"/>
              <w:spacing w:before="137"/>
              <w:ind w:left="108"/>
              <w:rPr>
                <w:sz w:val="24"/>
              </w:rPr>
            </w:pPr>
            <w:r w:rsidRPr="009557A1">
              <w:rPr>
                <w:sz w:val="24"/>
              </w:rPr>
              <w:t>1</w:t>
            </w:r>
            <w:r w:rsidRPr="009557A1">
              <w:rPr>
                <w:spacing w:val="-1"/>
                <w:sz w:val="24"/>
              </w:rPr>
              <w:t xml:space="preserve"> </w:t>
            </w:r>
            <w:r w:rsidRPr="009557A1">
              <w:rPr>
                <w:sz w:val="24"/>
              </w:rPr>
              <w:t>buah</w:t>
            </w:r>
          </w:p>
        </w:tc>
        <w:tc>
          <w:tcPr>
            <w:tcW w:w="2535" w:type="dxa"/>
            <w:vAlign w:val="center"/>
          </w:tcPr>
          <w:p w14:paraId="35EA0FB5" w14:textId="77777777" w:rsidR="005151E5" w:rsidRPr="009557A1" w:rsidRDefault="005151E5" w:rsidP="00E93487">
            <w:pPr>
              <w:pStyle w:val="TableParagraph"/>
              <w:tabs>
                <w:tab w:val="left" w:pos="1479"/>
              </w:tabs>
              <w:spacing w:line="274" w:lineRule="exact"/>
              <w:ind w:left="108" w:right="98"/>
              <w:rPr>
                <w:sz w:val="24"/>
              </w:rPr>
            </w:pPr>
            <w:r w:rsidRPr="009557A1">
              <w:rPr>
                <w:sz w:val="24"/>
              </w:rPr>
              <w:t>Mengukur</w:t>
            </w:r>
            <w:r w:rsidRPr="009557A1">
              <w:rPr>
                <w:sz w:val="24"/>
              </w:rPr>
              <w:tab/>
            </w:r>
            <w:r w:rsidRPr="009557A1">
              <w:rPr>
                <w:spacing w:val="-1"/>
                <w:sz w:val="24"/>
              </w:rPr>
              <w:t>panjang</w:t>
            </w:r>
            <w:r w:rsidRPr="009557A1">
              <w:rPr>
                <w:spacing w:val="-57"/>
                <w:sz w:val="24"/>
              </w:rPr>
              <w:t xml:space="preserve"> </w:t>
            </w:r>
            <w:r w:rsidRPr="009557A1">
              <w:rPr>
                <w:sz w:val="24"/>
              </w:rPr>
              <w:t>ikan</w:t>
            </w:r>
            <w:r w:rsidRPr="009557A1">
              <w:rPr>
                <w:spacing w:val="-1"/>
                <w:sz w:val="24"/>
              </w:rPr>
              <w:t xml:space="preserve"> </w:t>
            </w:r>
            <w:r w:rsidRPr="009557A1">
              <w:rPr>
                <w:sz w:val="24"/>
              </w:rPr>
              <w:t>koi</w:t>
            </w:r>
          </w:p>
        </w:tc>
      </w:tr>
      <w:tr w:rsidR="005151E5" w14:paraId="7D5E9C13" w14:textId="77777777" w:rsidTr="003C4BF2">
        <w:trPr>
          <w:trHeight w:val="246"/>
        </w:trPr>
        <w:tc>
          <w:tcPr>
            <w:tcW w:w="567" w:type="dxa"/>
            <w:vAlign w:val="center"/>
          </w:tcPr>
          <w:p w14:paraId="368F81E6" w14:textId="77777777" w:rsidR="005151E5" w:rsidRPr="009557A1" w:rsidRDefault="005151E5" w:rsidP="00E93487">
            <w:pPr>
              <w:pStyle w:val="TableParagraph"/>
              <w:spacing w:before="136"/>
              <w:ind w:left="108"/>
              <w:jc w:val="center"/>
              <w:rPr>
                <w:sz w:val="24"/>
              </w:rPr>
            </w:pPr>
            <w:r w:rsidRPr="009557A1">
              <w:rPr>
                <w:sz w:val="24"/>
              </w:rPr>
              <w:t>6.</w:t>
            </w:r>
          </w:p>
        </w:tc>
        <w:tc>
          <w:tcPr>
            <w:tcW w:w="3827" w:type="dxa"/>
            <w:vAlign w:val="center"/>
          </w:tcPr>
          <w:p w14:paraId="3A77166B" w14:textId="77777777" w:rsidR="005151E5" w:rsidRPr="009557A1" w:rsidRDefault="005151E5" w:rsidP="00E93487">
            <w:pPr>
              <w:pStyle w:val="TableParagraph"/>
              <w:spacing w:before="136"/>
              <w:ind w:left="107"/>
              <w:rPr>
                <w:sz w:val="24"/>
              </w:rPr>
            </w:pPr>
            <w:r w:rsidRPr="009557A1">
              <w:rPr>
                <w:sz w:val="24"/>
              </w:rPr>
              <w:t>Timbangan</w:t>
            </w:r>
            <w:r w:rsidRPr="009557A1">
              <w:rPr>
                <w:spacing w:val="-4"/>
                <w:sz w:val="24"/>
              </w:rPr>
              <w:t xml:space="preserve"> </w:t>
            </w:r>
            <w:r w:rsidRPr="009557A1">
              <w:rPr>
                <w:sz w:val="24"/>
              </w:rPr>
              <w:t>Digital</w:t>
            </w:r>
          </w:p>
        </w:tc>
        <w:tc>
          <w:tcPr>
            <w:tcW w:w="1276" w:type="dxa"/>
            <w:vAlign w:val="center"/>
          </w:tcPr>
          <w:p w14:paraId="05A3D3C0" w14:textId="78B3557B" w:rsidR="005151E5" w:rsidRPr="00A13F7B" w:rsidRDefault="00A97B9B" w:rsidP="00A97B9B">
            <w:pPr>
              <w:pStyle w:val="TableParagraph"/>
              <w:jc w:val="center"/>
              <w:rPr>
                <w:lang w:val="en-US"/>
              </w:rPr>
            </w:pPr>
            <w:r>
              <w:t>0,03</w:t>
            </w:r>
            <w:r w:rsidR="00A13F7B">
              <w:rPr>
                <w:lang w:val="en-US"/>
              </w:rPr>
              <w:t>(1-2000/3Kg)</w:t>
            </w:r>
          </w:p>
        </w:tc>
        <w:tc>
          <w:tcPr>
            <w:tcW w:w="1197" w:type="dxa"/>
            <w:vAlign w:val="center"/>
          </w:tcPr>
          <w:p w14:paraId="78FF2E29" w14:textId="77777777" w:rsidR="005151E5" w:rsidRPr="009557A1" w:rsidRDefault="005151E5" w:rsidP="00E93487">
            <w:pPr>
              <w:pStyle w:val="TableParagraph"/>
              <w:spacing w:before="136"/>
              <w:ind w:left="108"/>
              <w:rPr>
                <w:sz w:val="24"/>
              </w:rPr>
            </w:pPr>
            <w:r w:rsidRPr="009557A1">
              <w:rPr>
                <w:sz w:val="24"/>
              </w:rPr>
              <w:t>1</w:t>
            </w:r>
            <w:r w:rsidRPr="009557A1">
              <w:rPr>
                <w:spacing w:val="-1"/>
                <w:sz w:val="24"/>
              </w:rPr>
              <w:t xml:space="preserve"> </w:t>
            </w:r>
            <w:r w:rsidRPr="009557A1">
              <w:rPr>
                <w:sz w:val="24"/>
              </w:rPr>
              <w:t>buah</w:t>
            </w:r>
          </w:p>
        </w:tc>
        <w:tc>
          <w:tcPr>
            <w:tcW w:w="2535" w:type="dxa"/>
            <w:vAlign w:val="center"/>
          </w:tcPr>
          <w:p w14:paraId="709ACAAF" w14:textId="77777777" w:rsidR="005151E5" w:rsidRPr="009557A1" w:rsidRDefault="005151E5" w:rsidP="00E93487">
            <w:pPr>
              <w:pStyle w:val="TableParagraph"/>
              <w:spacing w:line="270" w:lineRule="atLeast"/>
              <w:ind w:left="108" w:right="96"/>
              <w:rPr>
                <w:sz w:val="24"/>
              </w:rPr>
            </w:pPr>
            <w:r w:rsidRPr="009557A1">
              <w:rPr>
                <w:sz w:val="24"/>
              </w:rPr>
              <w:t>Mengukur</w:t>
            </w:r>
            <w:r w:rsidRPr="009557A1">
              <w:rPr>
                <w:spacing w:val="18"/>
                <w:sz w:val="24"/>
              </w:rPr>
              <w:t xml:space="preserve"> </w:t>
            </w:r>
            <w:r w:rsidRPr="009557A1">
              <w:rPr>
                <w:sz w:val="24"/>
              </w:rPr>
              <w:t>bobot</w:t>
            </w:r>
            <w:r w:rsidRPr="009557A1">
              <w:rPr>
                <w:spacing w:val="16"/>
                <w:sz w:val="24"/>
              </w:rPr>
              <w:t xml:space="preserve"> </w:t>
            </w:r>
            <w:r w:rsidRPr="009557A1">
              <w:rPr>
                <w:sz w:val="24"/>
              </w:rPr>
              <w:t>ikan</w:t>
            </w:r>
            <w:r w:rsidRPr="009557A1">
              <w:rPr>
                <w:spacing w:val="-57"/>
                <w:sz w:val="24"/>
              </w:rPr>
              <w:t xml:space="preserve"> </w:t>
            </w:r>
            <w:r w:rsidRPr="009557A1">
              <w:rPr>
                <w:sz w:val="24"/>
              </w:rPr>
              <w:t>koi</w:t>
            </w:r>
          </w:p>
        </w:tc>
      </w:tr>
      <w:tr w:rsidR="005151E5" w14:paraId="62EBDD5A" w14:textId="77777777" w:rsidTr="003C4BF2">
        <w:trPr>
          <w:trHeight w:val="246"/>
        </w:trPr>
        <w:tc>
          <w:tcPr>
            <w:tcW w:w="567" w:type="dxa"/>
            <w:vAlign w:val="center"/>
          </w:tcPr>
          <w:p w14:paraId="31967286" w14:textId="77777777" w:rsidR="005151E5" w:rsidRPr="009557A1" w:rsidRDefault="005151E5" w:rsidP="00E93487">
            <w:pPr>
              <w:pStyle w:val="TableParagraph"/>
              <w:spacing w:before="136"/>
              <w:ind w:left="108"/>
              <w:jc w:val="center"/>
              <w:rPr>
                <w:sz w:val="24"/>
                <w:lang w:val="en-US"/>
              </w:rPr>
            </w:pPr>
            <w:r w:rsidRPr="009557A1">
              <w:rPr>
                <w:sz w:val="24"/>
                <w:lang w:val="en-US"/>
              </w:rPr>
              <w:t>7.</w:t>
            </w:r>
          </w:p>
        </w:tc>
        <w:tc>
          <w:tcPr>
            <w:tcW w:w="3827" w:type="dxa"/>
            <w:vAlign w:val="center"/>
          </w:tcPr>
          <w:p w14:paraId="73B44EA0" w14:textId="77777777" w:rsidR="005151E5" w:rsidRPr="009557A1" w:rsidRDefault="005151E5" w:rsidP="00E93487">
            <w:pPr>
              <w:pStyle w:val="TableParagraph"/>
              <w:spacing w:before="136"/>
              <w:ind w:left="107"/>
              <w:rPr>
                <w:sz w:val="24"/>
                <w:lang w:val="en-US"/>
              </w:rPr>
            </w:pPr>
            <w:r w:rsidRPr="009557A1">
              <w:rPr>
                <w:sz w:val="24"/>
                <w:lang w:val="en-US"/>
              </w:rPr>
              <w:t>Mesin aerator</w:t>
            </w:r>
          </w:p>
        </w:tc>
        <w:tc>
          <w:tcPr>
            <w:tcW w:w="1276" w:type="dxa"/>
            <w:vAlign w:val="center"/>
          </w:tcPr>
          <w:p w14:paraId="6739490F" w14:textId="77777777" w:rsidR="005151E5" w:rsidRPr="009557A1" w:rsidRDefault="00A97B9B" w:rsidP="00A97B9B">
            <w:pPr>
              <w:pStyle w:val="TableParagraph"/>
              <w:jc w:val="center"/>
            </w:pPr>
            <w:r>
              <w:t>Blower Power : 2,2 Kw 3Hp</w:t>
            </w:r>
          </w:p>
        </w:tc>
        <w:tc>
          <w:tcPr>
            <w:tcW w:w="1197" w:type="dxa"/>
            <w:vAlign w:val="center"/>
          </w:tcPr>
          <w:p w14:paraId="1BB4A4E2" w14:textId="77777777" w:rsidR="005151E5" w:rsidRPr="009557A1" w:rsidRDefault="00137D75" w:rsidP="00E93487">
            <w:pPr>
              <w:pStyle w:val="TableParagraph"/>
              <w:spacing w:before="136"/>
              <w:ind w:left="108"/>
              <w:rPr>
                <w:sz w:val="24"/>
                <w:lang w:val="en-US"/>
              </w:rPr>
            </w:pPr>
            <w:r>
              <w:rPr>
                <w:sz w:val="24"/>
                <w:lang w:val="en-US"/>
              </w:rPr>
              <w:t>10</w:t>
            </w:r>
            <w:r w:rsidR="005151E5" w:rsidRPr="009557A1">
              <w:rPr>
                <w:sz w:val="24"/>
                <w:lang w:val="en-US"/>
              </w:rPr>
              <w:t xml:space="preserve"> buah</w:t>
            </w:r>
          </w:p>
        </w:tc>
        <w:tc>
          <w:tcPr>
            <w:tcW w:w="2535" w:type="dxa"/>
            <w:vAlign w:val="center"/>
          </w:tcPr>
          <w:p w14:paraId="7C26432C" w14:textId="77777777" w:rsidR="005151E5" w:rsidRPr="009557A1" w:rsidRDefault="005151E5" w:rsidP="00E93487">
            <w:pPr>
              <w:pStyle w:val="TableParagraph"/>
              <w:spacing w:line="270" w:lineRule="atLeast"/>
              <w:ind w:left="108" w:right="96"/>
              <w:rPr>
                <w:sz w:val="24"/>
                <w:lang w:val="en-US"/>
              </w:rPr>
            </w:pPr>
            <w:r w:rsidRPr="009557A1">
              <w:rPr>
                <w:sz w:val="24"/>
                <w:lang w:val="en-US"/>
              </w:rPr>
              <w:t>Penyuplai O</w:t>
            </w:r>
            <w:r w:rsidRPr="009557A1">
              <w:rPr>
                <w:sz w:val="24"/>
                <w:vertAlign w:val="subscript"/>
                <w:lang w:val="en-US"/>
              </w:rPr>
              <w:t>2</w:t>
            </w:r>
          </w:p>
        </w:tc>
      </w:tr>
      <w:tr w:rsidR="005151E5" w14:paraId="66400214" w14:textId="77777777" w:rsidTr="003C4BF2">
        <w:trPr>
          <w:trHeight w:val="246"/>
        </w:trPr>
        <w:tc>
          <w:tcPr>
            <w:tcW w:w="567" w:type="dxa"/>
            <w:vAlign w:val="center"/>
          </w:tcPr>
          <w:p w14:paraId="0D97B4F8" w14:textId="77777777" w:rsidR="005151E5" w:rsidRPr="009557A1" w:rsidRDefault="005151E5" w:rsidP="00E93487">
            <w:pPr>
              <w:pStyle w:val="TableParagraph"/>
              <w:spacing w:before="136"/>
              <w:ind w:left="108"/>
              <w:jc w:val="center"/>
              <w:rPr>
                <w:sz w:val="24"/>
                <w:lang w:val="en-US"/>
              </w:rPr>
            </w:pPr>
            <w:r w:rsidRPr="009557A1">
              <w:rPr>
                <w:sz w:val="24"/>
                <w:lang w:val="en-US"/>
              </w:rPr>
              <w:t>8.</w:t>
            </w:r>
          </w:p>
        </w:tc>
        <w:tc>
          <w:tcPr>
            <w:tcW w:w="3827" w:type="dxa"/>
            <w:vAlign w:val="center"/>
          </w:tcPr>
          <w:p w14:paraId="10063775" w14:textId="77777777" w:rsidR="005151E5" w:rsidRPr="009557A1" w:rsidRDefault="005151E5" w:rsidP="00E93487">
            <w:pPr>
              <w:pStyle w:val="TableParagraph"/>
              <w:spacing w:before="136"/>
              <w:ind w:left="107"/>
              <w:rPr>
                <w:sz w:val="24"/>
                <w:lang w:val="en-US"/>
              </w:rPr>
            </w:pPr>
            <w:r w:rsidRPr="009557A1">
              <w:rPr>
                <w:sz w:val="24"/>
                <w:lang w:val="en-US"/>
              </w:rPr>
              <w:t>Selang sipon</w:t>
            </w:r>
          </w:p>
        </w:tc>
        <w:tc>
          <w:tcPr>
            <w:tcW w:w="1276" w:type="dxa"/>
            <w:vAlign w:val="center"/>
          </w:tcPr>
          <w:p w14:paraId="598A412B" w14:textId="77777777" w:rsidR="005151E5" w:rsidRPr="009557A1" w:rsidRDefault="005151E5" w:rsidP="00A97B9B">
            <w:pPr>
              <w:pStyle w:val="TableParagraph"/>
              <w:jc w:val="center"/>
            </w:pPr>
          </w:p>
        </w:tc>
        <w:tc>
          <w:tcPr>
            <w:tcW w:w="1197" w:type="dxa"/>
            <w:vAlign w:val="center"/>
          </w:tcPr>
          <w:p w14:paraId="27F2FB45" w14:textId="77777777" w:rsidR="005151E5" w:rsidRPr="009557A1" w:rsidRDefault="005151E5" w:rsidP="00E93487">
            <w:pPr>
              <w:pStyle w:val="TableParagraph"/>
              <w:spacing w:before="136"/>
              <w:ind w:left="108"/>
              <w:rPr>
                <w:sz w:val="24"/>
                <w:lang w:val="en-US"/>
              </w:rPr>
            </w:pPr>
            <w:r w:rsidRPr="009557A1">
              <w:rPr>
                <w:sz w:val="24"/>
                <w:lang w:val="en-US"/>
              </w:rPr>
              <w:t>3 buah</w:t>
            </w:r>
          </w:p>
        </w:tc>
        <w:tc>
          <w:tcPr>
            <w:tcW w:w="2535" w:type="dxa"/>
            <w:vAlign w:val="center"/>
          </w:tcPr>
          <w:p w14:paraId="2F9E4814" w14:textId="77777777" w:rsidR="005151E5" w:rsidRPr="009557A1" w:rsidRDefault="005151E5" w:rsidP="00E93487">
            <w:pPr>
              <w:pStyle w:val="TableParagraph"/>
              <w:spacing w:line="270" w:lineRule="atLeast"/>
              <w:ind w:left="108" w:right="96"/>
              <w:rPr>
                <w:sz w:val="24"/>
                <w:lang w:val="en-US"/>
              </w:rPr>
            </w:pPr>
            <w:r w:rsidRPr="009557A1">
              <w:rPr>
                <w:sz w:val="24"/>
                <w:lang w:val="en-US"/>
              </w:rPr>
              <w:t>Membersihan akuarium</w:t>
            </w:r>
          </w:p>
        </w:tc>
      </w:tr>
      <w:tr w:rsidR="005151E5" w14:paraId="000DD5E5" w14:textId="77777777" w:rsidTr="003C4BF2">
        <w:trPr>
          <w:trHeight w:val="246"/>
        </w:trPr>
        <w:tc>
          <w:tcPr>
            <w:tcW w:w="567" w:type="dxa"/>
            <w:vAlign w:val="center"/>
          </w:tcPr>
          <w:p w14:paraId="409C98CD" w14:textId="77777777" w:rsidR="005151E5" w:rsidRPr="009557A1" w:rsidRDefault="005151E5" w:rsidP="00E93487">
            <w:pPr>
              <w:pStyle w:val="TableParagraph"/>
              <w:spacing w:before="136"/>
              <w:ind w:left="108"/>
              <w:jc w:val="center"/>
              <w:rPr>
                <w:sz w:val="24"/>
                <w:lang w:val="en-US"/>
              </w:rPr>
            </w:pPr>
            <w:r w:rsidRPr="009557A1">
              <w:rPr>
                <w:sz w:val="24"/>
                <w:lang w:val="en-US"/>
              </w:rPr>
              <w:t>9.</w:t>
            </w:r>
          </w:p>
        </w:tc>
        <w:tc>
          <w:tcPr>
            <w:tcW w:w="3827" w:type="dxa"/>
            <w:vAlign w:val="center"/>
          </w:tcPr>
          <w:p w14:paraId="529EBAA7" w14:textId="77777777" w:rsidR="005151E5" w:rsidRPr="009557A1" w:rsidRDefault="005151E5" w:rsidP="00E93487">
            <w:pPr>
              <w:pStyle w:val="TableParagraph"/>
              <w:spacing w:before="136"/>
              <w:ind w:left="107"/>
              <w:rPr>
                <w:sz w:val="24"/>
                <w:lang w:val="en-US"/>
              </w:rPr>
            </w:pPr>
            <w:r w:rsidRPr="009557A1">
              <w:rPr>
                <w:sz w:val="24"/>
                <w:lang w:val="en-US"/>
              </w:rPr>
              <w:t>Alat tulis</w:t>
            </w:r>
          </w:p>
        </w:tc>
        <w:tc>
          <w:tcPr>
            <w:tcW w:w="1276" w:type="dxa"/>
            <w:vAlign w:val="center"/>
          </w:tcPr>
          <w:p w14:paraId="2E6B6BC4" w14:textId="77777777" w:rsidR="005151E5" w:rsidRPr="009557A1" w:rsidRDefault="00A97B9B" w:rsidP="00A97B9B">
            <w:pPr>
              <w:pStyle w:val="TableParagraph"/>
              <w:jc w:val="center"/>
            </w:pPr>
            <w:r>
              <w:t>Buku, Bolpoin</w:t>
            </w:r>
          </w:p>
        </w:tc>
        <w:tc>
          <w:tcPr>
            <w:tcW w:w="1197" w:type="dxa"/>
            <w:vAlign w:val="center"/>
          </w:tcPr>
          <w:p w14:paraId="6A120289" w14:textId="77777777" w:rsidR="005151E5" w:rsidRPr="009557A1" w:rsidRDefault="005151E5" w:rsidP="00E93487">
            <w:pPr>
              <w:pStyle w:val="TableParagraph"/>
              <w:spacing w:before="136"/>
              <w:ind w:left="108"/>
              <w:rPr>
                <w:sz w:val="24"/>
                <w:lang w:val="en-US"/>
              </w:rPr>
            </w:pPr>
            <w:r w:rsidRPr="009557A1">
              <w:rPr>
                <w:sz w:val="24"/>
                <w:lang w:val="en-US"/>
              </w:rPr>
              <w:t>1 buah</w:t>
            </w:r>
          </w:p>
        </w:tc>
        <w:tc>
          <w:tcPr>
            <w:tcW w:w="2535" w:type="dxa"/>
            <w:vAlign w:val="center"/>
          </w:tcPr>
          <w:p w14:paraId="4FF834C9" w14:textId="77777777" w:rsidR="005151E5" w:rsidRPr="009557A1" w:rsidRDefault="005151E5" w:rsidP="00E93487">
            <w:pPr>
              <w:pStyle w:val="TableParagraph"/>
              <w:spacing w:line="270" w:lineRule="atLeast"/>
              <w:ind w:left="108" w:right="96"/>
              <w:rPr>
                <w:sz w:val="24"/>
                <w:lang w:val="en-US"/>
              </w:rPr>
            </w:pPr>
            <w:r w:rsidRPr="009557A1">
              <w:rPr>
                <w:sz w:val="24"/>
                <w:lang w:val="en-US"/>
              </w:rPr>
              <w:t>Mencatat kegiatan penelitian</w:t>
            </w:r>
          </w:p>
        </w:tc>
      </w:tr>
      <w:tr w:rsidR="005151E5" w14:paraId="20A39046" w14:textId="77777777" w:rsidTr="003C4BF2">
        <w:trPr>
          <w:trHeight w:val="246"/>
        </w:trPr>
        <w:tc>
          <w:tcPr>
            <w:tcW w:w="567" w:type="dxa"/>
            <w:vAlign w:val="center"/>
          </w:tcPr>
          <w:p w14:paraId="2DD3619F" w14:textId="77777777" w:rsidR="005151E5" w:rsidRPr="009557A1" w:rsidRDefault="005151E5" w:rsidP="00E93487">
            <w:pPr>
              <w:pStyle w:val="TableParagraph"/>
              <w:spacing w:before="136"/>
              <w:ind w:left="108"/>
              <w:jc w:val="center"/>
              <w:rPr>
                <w:sz w:val="24"/>
                <w:lang w:val="en-US"/>
              </w:rPr>
            </w:pPr>
            <w:r w:rsidRPr="009557A1">
              <w:rPr>
                <w:sz w:val="24"/>
                <w:lang w:val="en-US"/>
              </w:rPr>
              <w:t>10.</w:t>
            </w:r>
          </w:p>
        </w:tc>
        <w:tc>
          <w:tcPr>
            <w:tcW w:w="3827" w:type="dxa"/>
            <w:vAlign w:val="center"/>
          </w:tcPr>
          <w:p w14:paraId="2154E9C8" w14:textId="77777777" w:rsidR="005151E5" w:rsidRPr="009557A1" w:rsidRDefault="005151E5" w:rsidP="00E93487">
            <w:pPr>
              <w:pStyle w:val="TableParagraph"/>
              <w:spacing w:before="136"/>
              <w:ind w:left="107"/>
              <w:rPr>
                <w:sz w:val="24"/>
                <w:lang w:val="en-US"/>
              </w:rPr>
            </w:pPr>
            <w:r w:rsidRPr="009557A1">
              <w:rPr>
                <w:sz w:val="24"/>
                <w:lang w:val="en-US"/>
              </w:rPr>
              <w:t>Handphone</w:t>
            </w:r>
          </w:p>
        </w:tc>
        <w:tc>
          <w:tcPr>
            <w:tcW w:w="1276" w:type="dxa"/>
            <w:vAlign w:val="center"/>
          </w:tcPr>
          <w:p w14:paraId="519956AD" w14:textId="115530B9" w:rsidR="005151E5" w:rsidRPr="00A13F7B" w:rsidRDefault="00A97B9B" w:rsidP="00A97B9B">
            <w:pPr>
              <w:pStyle w:val="TableParagraph"/>
              <w:jc w:val="center"/>
              <w:rPr>
                <w:lang w:val="en-US"/>
              </w:rPr>
            </w:pPr>
            <w:r>
              <w:t>Samsung S20fe</w:t>
            </w:r>
            <w:r w:rsidR="00A13F7B">
              <w:rPr>
                <w:lang w:val="en-US"/>
              </w:rPr>
              <w:t xml:space="preserve"> (9 MP)</w:t>
            </w:r>
          </w:p>
        </w:tc>
        <w:tc>
          <w:tcPr>
            <w:tcW w:w="1197" w:type="dxa"/>
            <w:vAlign w:val="center"/>
          </w:tcPr>
          <w:p w14:paraId="029F0D75" w14:textId="77777777" w:rsidR="005151E5" w:rsidRPr="009557A1" w:rsidRDefault="005151E5" w:rsidP="00E93487">
            <w:pPr>
              <w:pStyle w:val="TableParagraph"/>
              <w:spacing w:before="136"/>
              <w:ind w:left="108"/>
              <w:rPr>
                <w:sz w:val="24"/>
                <w:lang w:val="en-US"/>
              </w:rPr>
            </w:pPr>
          </w:p>
        </w:tc>
        <w:tc>
          <w:tcPr>
            <w:tcW w:w="2535" w:type="dxa"/>
            <w:vAlign w:val="center"/>
          </w:tcPr>
          <w:p w14:paraId="2AD3F67B" w14:textId="77777777" w:rsidR="005151E5" w:rsidRPr="009557A1" w:rsidRDefault="005151E5" w:rsidP="00E93487">
            <w:pPr>
              <w:pStyle w:val="TableParagraph"/>
              <w:spacing w:line="270" w:lineRule="atLeast"/>
              <w:ind w:left="108" w:right="96"/>
              <w:rPr>
                <w:sz w:val="24"/>
                <w:lang w:val="en-US"/>
              </w:rPr>
            </w:pPr>
            <w:r w:rsidRPr="009557A1">
              <w:rPr>
                <w:sz w:val="24"/>
                <w:lang w:val="en-US"/>
              </w:rPr>
              <w:t>Alat dokumentasi</w:t>
            </w:r>
          </w:p>
        </w:tc>
      </w:tr>
    </w:tbl>
    <w:p w14:paraId="3DE291C4" w14:textId="77777777" w:rsidR="005151E5" w:rsidRDefault="005151E5" w:rsidP="005151E5">
      <w:pPr>
        <w:spacing w:line="270" w:lineRule="atLeast"/>
        <w:rPr>
          <w:sz w:val="24"/>
          <w:lang w:val="en-US"/>
        </w:rPr>
      </w:pPr>
    </w:p>
    <w:p w14:paraId="37FED8DB" w14:textId="77777777" w:rsidR="005151E5" w:rsidRPr="009557A1" w:rsidRDefault="005151E5" w:rsidP="005151E5">
      <w:pPr>
        <w:spacing w:line="270" w:lineRule="atLeast"/>
        <w:rPr>
          <w:sz w:val="24"/>
          <w:lang w:val="en-US"/>
        </w:rPr>
      </w:pPr>
    </w:p>
    <w:p w14:paraId="46D21C6E" w14:textId="77777777" w:rsidR="005151E5" w:rsidRPr="009557A1" w:rsidRDefault="005151E5" w:rsidP="005151E5">
      <w:pPr>
        <w:numPr>
          <w:ilvl w:val="2"/>
          <w:numId w:val="4"/>
        </w:numPr>
        <w:spacing w:line="270" w:lineRule="atLeast"/>
        <w:rPr>
          <w:b/>
          <w:bCs/>
          <w:sz w:val="24"/>
        </w:rPr>
      </w:pPr>
      <w:r w:rsidRPr="009557A1">
        <w:rPr>
          <w:b/>
          <w:bCs/>
          <w:sz w:val="24"/>
        </w:rPr>
        <w:t>Bahan Penelitian</w:t>
      </w:r>
    </w:p>
    <w:p w14:paraId="05997DC2" w14:textId="77777777" w:rsidR="005151E5" w:rsidRPr="009557A1" w:rsidRDefault="005151E5" w:rsidP="005151E5">
      <w:pPr>
        <w:spacing w:line="270" w:lineRule="atLeast"/>
        <w:rPr>
          <w:b/>
          <w:sz w:val="24"/>
        </w:rPr>
      </w:pPr>
    </w:p>
    <w:p w14:paraId="6C7A2E20" w14:textId="77777777" w:rsidR="005151E5" w:rsidRPr="009557A1" w:rsidRDefault="005151E5" w:rsidP="005151E5">
      <w:pPr>
        <w:spacing w:line="480" w:lineRule="auto"/>
        <w:ind w:left="851" w:firstLine="117"/>
        <w:rPr>
          <w:sz w:val="24"/>
          <w:lang w:val="en-US"/>
        </w:rPr>
      </w:pPr>
      <w:r w:rsidRPr="009557A1">
        <w:rPr>
          <w:sz w:val="24"/>
        </w:rPr>
        <w:t>Bahan – bahan yang digunakan pada saat penelitian d</w:t>
      </w:r>
      <w:r w:rsidRPr="009557A1">
        <w:rPr>
          <w:sz w:val="24"/>
          <w:lang w:val="en-US"/>
        </w:rPr>
        <w:t xml:space="preserve">isajikan pada Tabel 4. </w:t>
      </w:r>
    </w:p>
    <w:tbl>
      <w:tblPr>
        <w:tblStyle w:val="TableGrid"/>
        <w:tblpPr w:leftFromText="180" w:rightFromText="180" w:vertAnchor="page" w:horzAnchor="margin" w:tblpXSpec="right" w:tblpY="11320"/>
        <w:tblW w:w="9486" w:type="dxa"/>
        <w:tblLook w:val="04A0" w:firstRow="1" w:lastRow="0" w:firstColumn="1" w:lastColumn="0" w:noHBand="0" w:noVBand="1"/>
      </w:tblPr>
      <w:tblGrid>
        <w:gridCol w:w="667"/>
        <w:gridCol w:w="2087"/>
        <w:gridCol w:w="2091"/>
        <w:gridCol w:w="2470"/>
        <w:gridCol w:w="2171"/>
      </w:tblGrid>
      <w:tr w:rsidR="00053C53" w14:paraId="42122861" w14:textId="77777777" w:rsidTr="00053C53">
        <w:trPr>
          <w:trHeight w:val="107"/>
        </w:trPr>
        <w:tc>
          <w:tcPr>
            <w:tcW w:w="667" w:type="dxa"/>
            <w:vAlign w:val="center"/>
          </w:tcPr>
          <w:p w14:paraId="30764BDC" w14:textId="77777777" w:rsidR="00053C53" w:rsidRPr="009557A1" w:rsidRDefault="00053C53" w:rsidP="00053C53">
            <w:pPr>
              <w:widowControl w:val="0"/>
              <w:autoSpaceDE w:val="0"/>
              <w:autoSpaceDN w:val="0"/>
              <w:spacing w:line="270" w:lineRule="atLeast"/>
              <w:jc w:val="center"/>
              <w:rPr>
                <w:kern w:val="0"/>
                <w:sz w:val="24"/>
                <w:lang w:val="en-ID"/>
                <w14:ligatures w14:val="none"/>
              </w:rPr>
            </w:pPr>
            <w:r w:rsidRPr="009557A1">
              <w:rPr>
                <w:kern w:val="0"/>
                <w:sz w:val="24"/>
                <w:lang w:val="en-ID"/>
                <w14:ligatures w14:val="none"/>
              </w:rPr>
              <w:t>No</w:t>
            </w:r>
          </w:p>
        </w:tc>
        <w:tc>
          <w:tcPr>
            <w:tcW w:w="2087" w:type="dxa"/>
          </w:tcPr>
          <w:p w14:paraId="4548F676"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Nama Bahan</w:t>
            </w:r>
          </w:p>
        </w:tc>
        <w:tc>
          <w:tcPr>
            <w:tcW w:w="2091" w:type="dxa"/>
          </w:tcPr>
          <w:p w14:paraId="1B23E7E8"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Ukuran</w:t>
            </w:r>
          </w:p>
        </w:tc>
        <w:tc>
          <w:tcPr>
            <w:tcW w:w="2470" w:type="dxa"/>
          </w:tcPr>
          <w:p w14:paraId="4B847D5B"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Jumlah</w:t>
            </w:r>
          </w:p>
        </w:tc>
        <w:tc>
          <w:tcPr>
            <w:tcW w:w="2171" w:type="dxa"/>
          </w:tcPr>
          <w:p w14:paraId="34C9F03D"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Kegunaan</w:t>
            </w:r>
          </w:p>
        </w:tc>
      </w:tr>
      <w:tr w:rsidR="00053C53" w14:paraId="3BE53AA9" w14:textId="77777777" w:rsidTr="00053C53">
        <w:trPr>
          <w:trHeight w:val="324"/>
        </w:trPr>
        <w:tc>
          <w:tcPr>
            <w:tcW w:w="667" w:type="dxa"/>
            <w:vAlign w:val="center"/>
          </w:tcPr>
          <w:p w14:paraId="4DA3F15F" w14:textId="77777777" w:rsidR="00053C53" w:rsidRPr="009557A1" w:rsidRDefault="00053C53" w:rsidP="00053C53">
            <w:pPr>
              <w:widowControl w:val="0"/>
              <w:autoSpaceDE w:val="0"/>
              <w:autoSpaceDN w:val="0"/>
              <w:spacing w:line="270" w:lineRule="atLeast"/>
              <w:jc w:val="center"/>
              <w:rPr>
                <w:kern w:val="0"/>
                <w:sz w:val="24"/>
                <w:lang w:val="en-ID"/>
                <w14:ligatures w14:val="none"/>
              </w:rPr>
            </w:pPr>
            <w:r>
              <w:rPr>
                <w:kern w:val="0"/>
                <w:sz w:val="24"/>
                <w:lang w:val="en-ID"/>
                <w14:ligatures w14:val="none"/>
              </w:rPr>
              <w:lastRenderedPageBreak/>
              <w:t>1</w:t>
            </w:r>
          </w:p>
        </w:tc>
        <w:tc>
          <w:tcPr>
            <w:tcW w:w="2087" w:type="dxa"/>
          </w:tcPr>
          <w:p w14:paraId="256FA513"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Ikan uji</w:t>
            </w:r>
          </w:p>
        </w:tc>
        <w:tc>
          <w:tcPr>
            <w:tcW w:w="2091" w:type="dxa"/>
          </w:tcPr>
          <w:p w14:paraId="471CA264"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7 - 9 cm</w:t>
            </w:r>
          </w:p>
        </w:tc>
        <w:tc>
          <w:tcPr>
            <w:tcW w:w="2470" w:type="dxa"/>
          </w:tcPr>
          <w:p w14:paraId="308EC406" w14:textId="77777777" w:rsidR="00053C53" w:rsidRPr="009557A1" w:rsidRDefault="00053C53" w:rsidP="00053C53">
            <w:pPr>
              <w:widowControl w:val="0"/>
              <w:autoSpaceDE w:val="0"/>
              <w:autoSpaceDN w:val="0"/>
              <w:spacing w:line="270" w:lineRule="atLeast"/>
              <w:rPr>
                <w:kern w:val="0"/>
                <w:sz w:val="24"/>
                <w:lang w:val="en-ID"/>
                <w14:ligatures w14:val="none"/>
              </w:rPr>
            </w:pPr>
            <w:r>
              <w:rPr>
                <w:kern w:val="0"/>
                <w:sz w:val="24"/>
                <w:lang w:val="en-ID"/>
                <w14:ligatures w14:val="none"/>
              </w:rPr>
              <w:t>100</w:t>
            </w:r>
            <w:r w:rsidRPr="009557A1">
              <w:rPr>
                <w:kern w:val="0"/>
                <w:sz w:val="24"/>
                <w:lang w:val="en-ID"/>
                <w14:ligatures w14:val="none"/>
              </w:rPr>
              <w:t xml:space="preserve"> ekor</w:t>
            </w:r>
          </w:p>
        </w:tc>
        <w:tc>
          <w:tcPr>
            <w:tcW w:w="2171" w:type="dxa"/>
          </w:tcPr>
          <w:p w14:paraId="7002F105"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Menguji ikan sesuai dengan judul yang diambil</w:t>
            </w:r>
          </w:p>
        </w:tc>
      </w:tr>
      <w:tr w:rsidR="00053C53" w14:paraId="762D0BF6" w14:textId="77777777" w:rsidTr="00053C53">
        <w:trPr>
          <w:trHeight w:val="324"/>
        </w:trPr>
        <w:tc>
          <w:tcPr>
            <w:tcW w:w="667" w:type="dxa"/>
            <w:vAlign w:val="center"/>
          </w:tcPr>
          <w:p w14:paraId="64084A52" w14:textId="77777777" w:rsidR="00053C53" w:rsidRPr="009557A1" w:rsidRDefault="00053C53" w:rsidP="00053C53">
            <w:pPr>
              <w:widowControl w:val="0"/>
              <w:autoSpaceDE w:val="0"/>
              <w:autoSpaceDN w:val="0"/>
              <w:spacing w:line="270" w:lineRule="atLeast"/>
              <w:jc w:val="center"/>
              <w:rPr>
                <w:kern w:val="0"/>
                <w:sz w:val="24"/>
                <w:lang w:val="en-ID"/>
                <w14:ligatures w14:val="none"/>
              </w:rPr>
            </w:pPr>
            <w:r>
              <w:rPr>
                <w:kern w:val="0"/>
                <w:sz w:val="24"/>
                <w:lang w:val="en-ID"/>
                <w14:ligatures w14:val="none"/>
              </w:rPr>
              <w:t>2</w:t>
            </w:r>
          </w:p>
        </w:tc>
        <w:tc>
          <w:tcPr>
            <w:tcW w:w="2087" w:type="dxa"/>
          </w:tcPr>
          <w:p w14:paraId="2D181F54"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Tepung Tomat (</w:t>
            </w:r>
            <w:r w:rsidRPr="009557A1">
              <w:rPr>
                <w:i/>
                <w:iCs/>
                <w:kern w:val="0"/>
                <w:sz w:val="24"/>
                <w:lang w:val="en-ID"/>
                <w14:ligatures w14:val="none"/>
              </w:rPr>
              <w:t>Solanum lycopersicum)</w:t>
            </w:r>
          </w:p>
        </w:tc>
        <w:tc>
          <w:tcPr>
            <w:tcW w:w="2091" w:type="dxa"/>
          </w:tcPr>
          <w:p w14:paraId="1176B6CE" w14:textId="77777777" w:rsidR="00053C53" w:rsidRPr="009557A1" w:rsidRDefault="00053C53" w:rsidP="00053C53">
            <w:pPr>
              <w:widowControl w:val="0"/>
              <w:autoSpaceDE w:val="0"/>
              <w:autoSpaceDN w:val="0"/>
              <w:spacing w:line="270" w:lineRule="atLeast"/>
              <w:rPr>
                <w:kern w:val="0"/>
                <w:sz w:val="24"/>
                <w:lang w:val="en-ID"/>
                <w14:ligatures w14:val="none"/>
              </w:rPr>
            </w:pPr>
            <w:r>
              <w:rPr>
                <w:kern w:val="0"/>
                <w:sz w:val="24"/>
                <w:lang w:val="en-ID"/>
                <w14:ligatures w14:val="none"/>
              </w:rPr>
              <w:t>12,04 g</w:t>
            </w:r>
          </w:p>
        </w:tc>
        <w:tc>
          <w:tcPr>
            <w:tcW w:w="2470" w:type="dxa"/>
          </w:tcPr>
          <w:p w14:paraId="124FB5C9" w14:textId="77777777" w:rsidR="00053C53" w:rsidRPr="009557A1" w:rsidRDefault="00053C53" w:rsidP="00053C53">
            <w:pPr>
              <w:widowControl w:val="0"/>
              <w:autoSpaceDE w:val="0"/>
              <w:autoSpaceDN w:val="0"/>
              <w:spacing w:line="270" w:lineRule="atLeast"/>
              <w:rPr>
                <w:kern w:val="0"/>
                <w:sz w:val="24"/>
                <w:lang w:val="en-ID"/>
                <w14:ligatures w14:val="none"/>
              </w:rPr>
            </w:pPr>
            <w:r>
              <w:rPr>
                <w:kern w:val="0"/>
                <w:sz w:val="24"/>
                <w:lang w:val="en-ID"/>
                <w14:ligatures w14:val="none"/>
              </w:rPr>
              <w:t>1Kg pakan</w:t>
            </w:r>
          </w:p>
        </w:tc>
        <w:tc>
          <w:tcPr>
            <w:tcW w:w="2171" w:type="dxa"/>
          </w:tcPr>
          <w:p w14:paraId="16FD954C"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Tambahan pakan</w:t>
            </w:r>
          </w:p>
          <w:p w14:paraId="19553DB5" w14:textId="77777777" w:rsidR="00053C53" w:rsidRPr="009557A1" w:rsidRDefault="00053C53" w:rsidP="00053C53">
            <w:pPr>
              <w:widowControl w:val="0"/>
              <w:autoSpaceDE w:val="0"/>
              <w:autoSpaceDN w:val="0"/>
              <w:spacing w:line="270" w:lineRule="atLeast"/>
              <w:rPr>
                <w:kern w:val="0"/>
                <w:sz w:val="24"/>
                <w:lang w:val="en-ID"/>
                <w14:ligatures w14:val="none"/>
              </w:rPr>
            </w:pPr>
          </w:p>
        </w:tc>
      </w:tr>
      <w:tr w:rsidR="00053C53" w14:paraId="06DEAF14" w14:textId="77777777" w:rsidTr="00053C53">
        <w:trPr>
          <w:trHeight w:val="324"/>
        </w:trPr>
        <w:tc>
          <w:tcPr>
            <w:tcW w:w="667" w:type="dxa"/>
            <w:vAlign w:val="center"/>
          </w:tcPr>
          <w:p w14:paraId="3930D9F3" w14:textId="77777777" w:rsidR="00053C53" w:rsidRPr="009557A1" w:rsidRDefault="00053C53" w:rsidP="00053C53">
            <w:pPr>
              <w:widowControl w:val="0"/>
              <w:autoSpaceDE w:val="0"/>
              <w:autoSpaceDN w:val="0"/>
              <w:spacing w:line="270" w:lineRule="atLeast"/>
              <w:jc w:val="center"/>
              <w:rPr>
                <w:kern w:val="0"/>
                <w:sz w:val="24"/>
                <w:lang w:val="en-ID"/>
                <w14:ligatures w14:val="none"/>
              </w:rPr>
            </w:pPr>
            <w:r>
              <w:rPr>
                <w:kern w:val="0"/>
                <w:sz w:val="24"/>
                <w:lang w:val="en-ID"/>
                <w14:ligatures w14:val="none"/>
              </w:rPr>
              <w:t>3</w:t>
            </w:r>
          </w:p>
        </w:tc>
        <w:tc>
          <w:tcPr>
            <w:tcW w:w="2087" w:type="dxa"/>
          </w:tcPr>
          <w:p w14:paraId="2226033D"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Tepung Labu Kuning</w:t>
            </w:r>
            <w:r w:rsidRPr="009557A1">
              <w:rPr>
                <w:i/>
                <w:iCs/>
                <w:kern w:val="0"/>
                <w:sz w:val="24"/>
                <w:lang w:val="en-ID"/>
                <w14:ligatures w14:val="none"/>
              </w:rPr>
              <w:t xml:space="preserve"> (Cucurbita moschata D.)</w:t>
            </w:r>
          </w:p>
        </w:tc>
        <w:tc>
          <w:tcPr>
            <w:tcW w:w="2091" w:type="dxa"/>
          </w:tcPr>
          <w:p w14:paraId="27570B56" w14:textId="77777777" w:rsidR="00053C53" w:rsidRPr="009557A1" w:rsidRDefault="00053C53" w:rsidP="00053C53">
            <w:pPr>
              <w:rPr>
                <w:sz w:val="24"/>
                <w:lang w:val="en-ID"/>
              </w:rPr>
            </w:pPr>
            <w:r>
              <w:rPr>
                <w:kern w:val="0"/>
                <w:sz w:val="24"/>
                <w:lang w:val="en-ID"/>
                <w14:ligatures w14:val="none"/>
              </w:rPr>
              <w:t>25,92 g</w:t>
            </w:r>
          </w:p>
          <w:p w14:paraId="515AA35B" w14:textId="77777777" w:rsidR="00053C53" w:rsidRPr="009557A1" w:rsidRDefault="00053C53" w:rsidP="00053C53">
            <w:pPr>
              <w:rPr>
                <w:kern w:val="0"/>
                <w:sz w:val="24"/>
                <w:lang w:val="en-ID"/>
                <w14:ligatures w14:val="none"/>
              </w:rPr>
            </w:pPr>
          </w:p>
          <w:p w14:paraId="1D39ADFB" w14:textId="77777777" w:rsidR="00053C53" w:rsidRPr="009557A1" w:rsidRDefault="00053C53" w:rsidP="00053C53">
            <w:pPr>
              <w:jc w:val="center"/>
              <w:rPr>
                <w:sz w:val="24"/>
                <w:lang w:val="en-ID"/>
              </w:rPr>
            </w:pPr>
          </w:p>
        </w:tc>
        <w:tc>
          <w:tcPr>
            <w:tcW w:w="2470" w:type="dxa"/>
          </w:tcPr>
          <w:p w14:paraId="48D43A71" w14:textId="77777777" w:rsidR="00053C53" w:rsidRPr="009557A1" w:rsidRDefault="00053C53" w:rsidP="00053C53">
            <w:pPr>
              <w:widowControl w:val="0"/>
              <w:autoSpaceDE w:val="0"/>
              <w:autoSpaceDN w:val="0"/>
              <w:spacing w:line="270" w:lineRule="atLeast"/>
              <w:rPr>
                <w:kern w:val="0"/>
                <w:sz w:val="24"/>
                <w:lang w:val="en-ID"/>
                <w14:ligatures w14:val="none"/>
              </w:rPr>
            </w:pPr>
            <w:r>
              <w:rPr>
                <w:kern w:val="0"/>
                <w:sz w:val="24"/>
                <w:lang w:val="en-ID"/>
                <w14:ligatures w14:val="none"/>
              </w:rPr>
              <w:t>1Kg pakan</w:t>
            </w:r>
          </w:p>
        </w:tc>
        <w:tc>
          <w:tcPr>
            <w:tcW w:w="2171" w:type="dxa"/>
          </w:tcPr>
          <w:p w14:paraId="10D2ED1A"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Tambahan Pakan</w:t>
            </w:r>
          </w:p>
        </w:tc>
      </w:tr>
      <w:tr w:rsidR="00053C53" w14:paraId="40C8EEB0" w14:textId="77777777" w:rsidTr="00053C53">
        <w:trPr>
          <w:trHeight w:val="214"/>
        </w:trPr>
        <w:tc>
          <w:tcPr>
            <w:tcW w:w="667" w:type="dxa"/>
            <w:vAlign w:val="center"/>
          </w:tcPr>
          <w:p w14:paraId="27EF4153" w14:textId="77777777" w:rsidR="00053C53" w:rsidRPr="009557A1" w:rsidRDefault="00053C53" w:rsidP="00053C53">
            <w:pPr>
              <w:widowControl w:val="0"/>
              <w:autoSpaceDE w:val="0"/>
              <w:autoSpaceDN w:val="0"/>
              <w:spacing w:line="270" w:lineRule="atLeast"/>
              <w:jc w:val="center"/>
              <w:rPr>
                <w:kern w:val="0"/>
                <w:sz w:val="24"/>
                <w:lang w:val="en-ID"/>
                <w14:ligatures w14:val="none"/>
              </w:rPr>
            </w:pPr>
            <w:r>
              <w:rPr>
                <w:kern w:val="0"/>
                <w:sz w:val="24"/>
                <w:lang w:val="en-ID"/>
                <w14:ligatures w14:val="none"/>
              </w:rPr>
              <w:t>4</w:t>
            </w:r>
          </w:p>
        </w:tc>
        <w:tc>
          <w:tcPr>
            <w:tcW w:w="2087" w:type="dxa"/>
          </w:tcPr>
          <w:p w14:paraId="20A9C354"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Pellet</w:t>
            </w:r>
          </w:p>
        </w:tc>
        <w:tc>
          <w:tcPr>
            <w:tcW w:w="2091" w:type="dxa"/>
          </w:tcPr>
          <w:p w14:paraId="2BB72D82"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3 Kali dalam sehari</w:t>
            </w:r>
          </w:p>
        </w:tc>
        <w:tc>
          <w:tcPr>
            <w:tcW w:w="2470" w:type="dxa"/>
          </w:tcPr>
          <w:p w14:paraId="2D598C59"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5% dari bobot ikan Koi</w:t>
            </w:r>
          </w:p>
        </w:tc>
        <w:tc>
          <w:tcPr>
            <w:tcW w:w="2171" w:type="dxa"/>
          </w:tcPr>
          <w:p w14:paraId="5F6A0E0B"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Pakan Utama</w:t>
            </w:r>
          </w:p>
          <w:p w14:paraId="02A9A26D" w14:textId="77777777" w:rsidR="00053C53" w:rsidRPr="009557A1" w:rsidRDefault="00053C53" w:rsidP="00053C53">
            <w:pPr>
              <w:widowControl w:val="0"/>
              <w:autoSpaceDE w:val="0"/>
              <w:autoSpaceDN w:val="0"/>
              <w:spacing w:line="270" w:lineRule="atLeast"/>
              <w:rPr>
                <w:kern w:val="0"/>
                <w:sz w:val="24"/>
                <w:lang w:val="en-ID"/>
                <w14:ligatures w14:val="none"/>
              </w:rPr>
            </w:pPr>
          </w:p>
        </w:tc>
      </w:tr>
      <w:tr w:rsidR="00053C53" w14:paraId="508E9387" w14:textId="77777777" w:rsidTr="00053C53">
        <w:trPr>
          <w:trHeight w:val="103"/>
        </w:trPr>
        <w:tc>
          <w:tcPr>
            <w:tcW w:w="667" w:type="dxa"/>
            <w:vAlign w:val="center"/>
          </w:tcPr>
          <w:p w14:paraId="7779AD87" w14:textId="77777777" w:rsidR="00053C53" w:rsidRPr="009557A1" w:rsidRDefault="00053C53" w:rsidP="00053C53">
            <w:pPr>
              <w:widowControl w:val="0"/>
              <w:autoSpaceDE w:val="0"/>
              <w:autoSpaceDN w:val="0"/>
              <w:spacing w:line="270" w:lineRule="atLeast"/>
              <w:jc w:val="center"/>
              <w:rPr>
                <w:kern w:val="0"/>
                <w:sz w:val="24"/>
                <w:lang w:val="en-ID"/>
                <w14:ligatures w14:val="none"/>
              </w:rPr>
            </w:pPr>
            <w:r>
              <w:rPr>
                <w:kern w:val="0"/>
                <w:sz w:val="24"/>
                <w:lang w:val="en-ID"/>
                <w14:ligatures w14:val="none"/>
              </w:rPr>
              <w:t>5</w:t>
            </w:r>
          </w:p>
        </w:tc>
        <w:tc>
          <w:tcPr>
            <w:tcW w:w="2087" w:type="dxa"/>
          </w:tcPr>
          <w:p w14:paraId="120311DA"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Progol</w:t>
            </w:r>
          </w:p>
        </w:tc>
        <w:tc>
          <w:tcPr>
            <w:tcW w:w="2091" w:type="dxa"/>
          </w:tcPr>
          <w:p w14:paraId="1AD08AC6"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Menyesuaikan</w:t>
            </w:r>
          </w:p>
        </w:tc>
        <w:tc>
          <w:tcPr>
            <w:tcW w:w="2470" w:type="dxa"/>
          </w:tcPr>
          <w:p w14:paraId="4D6898B5"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Secukupnya</w:t>
            </w:r>
          </w:p>
        </w:tc>
        <w:tc>
          <w:tcPr>
            <w:tcW w:w="2171" w:type="dxa"/>
          </w:tcPr>
          <w:p w14:paraId="40B73C3C" w14:textId="77777777" w:rsidR="00053C53" w:rsidRPr="009557A1" w:rsidRDefault="00053C53" w:rsidP="00053C53">
            <w:pPr>
              <w:widowControl w:val="0"/>
              <w:autoSpaceDE w:val="0"/>
              <w:autoSpaceDN w:val="0"/>
              <w:spacing w:line="270" w:lineRule="atLeast"/>
              <w:rPr>
                <w:kern w:val="0"/>
                <w:sz w:val="24"/>
                <w:lang w:val="en-ID"/>
                <w14:ligatures w14:val="none"/>
              </w:rPr>
            </w:pPr>
            <w:r w:rsidRPr="009557A1">
              <w:rPr>
                <w:kern w:val="0"/>
                <w:sz w:val="24"/>
                <w:lang w:val="en-ID"/>
                <w14:ligatures w14:val="none"/>
              </w:rPr>
              <w:t>Perekat Pakan</w:t>
            </w:r>
          </w:p>
        </w:tc>
      </w:tr>
    </w:tbl>
    <w:p w14:paraId="655ED454" w14:textId="29E6C011" w:rsidR="000E7368" w:rsidRDefault="00E93487" w:rsidP="00212D0C">
      <w:pPr>
        <w:spacing w:line="480" w:lineRule="auto"/>
        <w:ind w:left="851"/>
        <w:jc w:val="center"/>
        <w:rPr>
          <w:sz w:val="24"/>
          <w:lang w:val="en-US"/>
        </w:rPr>
      </w:pPr>
      <w:r w:rsidRPr="009557A1">
        <w:rPr>
          <w:sz w:val="24"/>
          <w:lang w:val="en-US"/>
        </w:rPr>
        <w:t xml:space="preserve"> </w:t>
      </w:r>
      <w:proofErr w:type="gramStart"/>
      <w:r w:rsidR="005151E5" w:rsidRPr="009557A1">
        <w:rPr>
          <w:sz w:val="24"/>
          <w:lang w:val="en-US"/>
        </w:rPr>
        <w:t>Tabel 4.</w:t>
      </w:r>
      <w:proofErr w:type="gramEnd"/>
      <w:r w:rsidR="005151E5" w:rsidRPr="009557A1">
        <w:rPr>
          <w:sz w:val="24"/>
          <w:lang w:val="en-US"/>
        </w:rPr>
        <w:t xml:space="preserve"> </w:t>
      </w:r>
      <w:proofErr w:type="gramStart"/>
      <w:r w:rsidR="005151E5" w:rsidRPr="009557A1">
        <w:rPr>
          <w:sz w:val="24"/>
          <w:lang w:val="en-US"/>
        </w:rPr>
        <w:t>Bahan- yang di Digunakan untuk Penelitian</w:t>
      </w:r>
      <w:r>
        <w:rPr>
          <w:sz w:val="24"/>
          <w:lang w:val="en-US"/>
        </w:rPr>
        <w:t>.</w:t>
      </w:r>
      <w:bookmarkStart w:id="36" w:name="_TOC_250010"/>
      <w:proofErr w:type="gramEnd"/>
    </w:p>
    <w:p w14:paraId="08BE71B2" w14:textId="77777777" w:rsidR="00053C53" w:rsidRPr="00212D0C" w:rsidRDefault="00053C53" w:rsidP="00212D0C">
      <w:pPr>
        <w:spacing w:line="480" w:lineRule="auto"/>
        <w:ind w:left="851"/>
        <w:jc w:val="center"/>
        <w:rPr>
          <w:sz w:val="24"/>
          <w:lang w:val="en-US"/>
        </w:rPr>
      </w:pPr>
    </w:p>
    <w:p w14:paraId="02048B10" w14:textId="77777777" w:rsidR="005151E5" w:rsidRPr="009557A1" w:rsidRDefault="005151E5" w:rsidP="005151E5">
      <w:pPr>
        <w:pStyle w:val="BodyText"/>
        <w:numPr>
          <w:ilvl w:val="1"/>
          <w:numId w:val="4"/>
        </w:numPr>
        <w:ind w:left="1418" w:hanging="425"/>
        <w:rPr>
          <w:b/>
          <w:bCs/>
        </w:rPr>
      </w:pPr>
      <w:r w:rsidRPr="009557A1">
        <w:rPr>
          <w:b/>
          <w:bCs/>
        </w:rPr>
        <w:t xml:space="preserve">Metode </w:t>
      </w:r>
      <w:bookmarkEnd w:id="36"/>
      <w:r w:rsidRPr="009557A1">
        <w:rPr>
          <w:b/>
          <w:bCs/>
        </w:rPr>
        <w:t>Penelitian</w:t>
      </w:r>
    </w:p>
    <w:p w14:paraId="0357918C" w14:textId="77777777" w:rsidR="005151E5" w:rsidRPr="009557A1" w:rsidRDefault="005151E5" w:rsidP="005151E5">
      <w:pPr>
        <w:pStyle w:val="BodyText"/>
        <w:rPr>
          <w:lang w:val="en-US"/>
        </w:rPr>
      </w:pPr>
    </w:p>
    <w:p w14:paraId="51776C32" w14:textId="38720D23" w:rsidR="005151E5" w:rsidRDefault="005151E5" w:rsidP="00483649">
      <w:pPr>
        <w:pStyle w:val="BodyText"/>
        <w:spacing w:line="480" w:lineRule="auto"/>
        <w:ind w:left="993" w:right="656" w:firstLine="440"/>
        <w:jc w:val="both"/>
      </w:pPr>
      <w:r w:rsidRPr="009557A1">
        <w:t xml:space="preserve">Penelitian yang dilakukan menggunakan metode eksperimen 3 perlakuan dan 3 kali pengulangan menggunakan Rancangan Acak Lengkap (RAL). Dengan dosis tepung </w:t>
      </w:r>
      <w:r w:rsidRPr="009557A1">
        <w:rPr>
          <w:lang w:val="en-US"/>
        </w:rPr>
        <w:t xml:space="preserve">Tomat dan Labu kuning </w:t>
      </w:r>
      <w:r w:rsidRPr="009557A1">
        <w:t xml:space="preserve"> </w:t>
      </w:r>
      <w:r w:rsidRPr="009557A1">
        <w:rPr>
          <w:lang w:val="en-US"/>
        </w:rPr>
        <w:t>20</w:t>
      </w:r>
      <w:r w:rsidRPr="009557A1">
        <w:t xml:space="preserve">%, </w:t>
      </w:r>
      <w:r w:rsidRPr="009557A1">
        <w:rPr>
          <w:lang w:val="en-US"/>
        </w:rPr>
        <w:t>20</w:t>
      </w:r>
      <w:r w:rsidRPr="009557A1">
        <w:t xml:space="preserve">%, dan </w:t>
      </w:r>
      <w:r w:rsidRPr="009557A1">
        <w:rPr>
          <w:lang w:val="en-US"/>
        </w:rPr>
        <w:t>4</w:t>
      </w:r>
      <w:r w:rsidRPr="009557A1">
        <w:t xml:space="preserve">0% per kg pakan. </w:t>
      </w:r>
      <w:r w:rsidR="00483649">
        <w:t xml:space="preserve">Sesuai dengan pendapat Diah </w:t>
      </w:r>
      <w:r w:rsidR="00483649" w:rsidRPr="00483649">
        <w:rPr>
          <w:i/>
        </w:rPr>
        <w:t>et al</w:t>
      </w:r>
      <w:r w:rsidR="00483649">
        <w:t xml:space="preserve">., </w:t>
      </w:r>
      <w:r w:rsidR="00483649" w:rsidRPr="00483649">
        <w:t>(2013) bahwa penambahan karotenoid dengan dosis tinggi sebanyak 40% tepung labu kuning memberikan pengaruh terhadap perubahan warna pada ikan koi. Hal ini menunjukkan bahwa pigmen yang terkandung dalam tubuh ikan sangat dipengaruhi oleh karotenoid khususnya betakaroten pada tepung labu kuning</w:t>
      </w:r>
      <w:r w:rsidR="00483649">
        <w:t xml:space="preserve"> </w:t>
      </w:r>
      <w:r w:rsidRPr="009557A1">
        <w:t>Pakan diberikan 3% dari bobot ikan yang dilakukan uji penelitian ini (Ervina, 2016).</w:t>
      </w:r>
    </w:p>
    <w:p w14:paraId="6D7E9DCF" w14:textId="207E12C2" w:rsidR="00E1569E" w:rsidRPr="009557A1" w:rsidRDefault="00E1569E" w:rsidP="005151E5">
      <w:pPr>
        <w:pStyle w:val="BodyText"/>
        <w:spacing w:line="480" w:lineRule="auto"/>
        <w:ind w:left="993" w:right="656" w:firstLine="440"/>
        <w:jc w:val="both"/>
      </w:pPr>
      <w:r w:rsidRPr="00E1569E">
        <w:t xml:space="preserve">Untuk meningkatkan dan mempertahankan keindahan warna pada ikan maskoki, maka perlu diberikan pakan tambahan alami yang mengandung </w:t>
      </w:r>
      <w:r w:rsidRPr="00F70FF9">
        <w:rPr>
          <w:i/>
          <w:iCs/>
        </w:rPr>
        <w:t>karotenoid</w:t>
      </w:r>
      <w:r w:rsidRPr="00E1569E">
        <w:t xml:space="preserve"> tinggi. Berdasarkan uraian diatas, labu kuning dapat dijadikan salah satu alternatif untuk mening</w:t>
      </w:r>
      <w:r>
        <w:t>katkan kualitas warna pada ikan</w:t>
      </w:r>
      <w:r w:rsidRPr="00E1569E">
        <w:t>. Pakan yang digunakan untuk control tidak mengandung labu kuning, sedangkan dosis 15% men</w:t>
      </w:r>
      <w:r w:rsidR="0062275B">
        <w:t xml:space="preserve">gandung 15 g tepung labu kuning </w:t>
      </w:r>
      <w:r w:rsidRPr="00E1569E">
        <w:t xml:space="preserve">dan 85 g pakan komersil, dosis 20% mengandung 20 g tepung labu kuning dan 80 g pakan komersil, dan dosis 25 % mengandung 25 g tepung labu kuning dan </w:t>
      </w:r>
      <w:r w:rsidRPr="00E1569E">
        <w:lastRenderedPageBreak/>
        <w:t xml:space="preserve">75 g pakan komersil.Merujuk petunjuk pembuatan pakan yang ditulis oleh </w:t>
      </w:r>
      <w:r w:rsidR="00FC7102">
        <w:rPr>
          <w:lang w:val="en-US"/>
        </w:rPr>
        <w:t>(</w:t>
      </w:r>
      <w:r w:rsidRPr="00E1569E">
        <w:t xml:space="preserve">Nazhira, </w:t>
      </w:r>
      <w:r w:rsidRPr="00FC7102">
        <w:rPr>
          <w:i/>
          <w:iCs/>
        </w:rPr>
        <w:t>et al</w:t>
      </w:r>
      <w:r w:rsidRPr="00E1569E">
        <w:t>. 2017).</w:t>
      </w:r>
    </w:p>
    <w:p w14:paraId="2D78EF15" w14:textId="77777777" w:rsidR="005151E5" w:rsidRDefault="005151E5" w:rsidP="005151E5">
      <w:pPr>
        <w:pStyle w:val="BodyText"/>
        <w:ind w:left="1688"/>
        <w:jc w:val="both"/>
      </w:pPr>
      <w:r w:rsidRPr="009557A1">
        <w:rPr>
          <w:noProof/>
          <w:lang w:val="id-ID" w:eastAsia="id-ID"/>
        </w:rPr>
        <mc:AlternateContent>
          <mc:Choice Requires="wpg">
            <w:drawing>
              <wp:anchor distT="0" distB="0" distL="0" distR="0" simplePos="0" relativeHeight="251670528" behindDoc="1" locked="0" layoutInCell="1" allowOverlap="1" wp14:anchorId="30B0E0E5" wp14:editId="0CB08770">
                <wp:simplePos x="0" y="0"/>
                <wp:positionH relativeFrom="page">
                  <wp:posOffset>2303145</wp:posOffset>
                </wp:positionH>
                <wp:positionV relativeFrom="paragraph">
                  <wp:posOffset>304800</wp:posOffset>
                </wp:positionV>
                <wp:extent cx="3268980" cy="1785620"/>
                <wp:effectExtent l="0" t="0" r="26670" b="24130"/>
                <wp:wrapTopAndBottom/>
                <wp:docPr id="396466609" name="Group 2"/>
                <wp:cNvGraphicFramePr/>
                <a:graphic xmlns:a="http://schemas.openxmlformats.org/drawingml/2006/main">
                  <a:graphicData uri="http://schemas.microsoft.com/office/word/2010/wordprocessingGroup">
                    <wpg:wgp>
                      <wpg:cNvGrpSpPr/>
                      <wpg:grpSpPr>
                        <a:xfrm>
                          <a:off x="0" y="0"/>
                          <a:ext cx="3268980" cy="1785620"/>
                          <a:chOff x="4445" y="275"/>
                          <a:chExt cx="3582" cy="1328"/>
                        </a:xfrm>
                      </wpg:grpSpPr>
                      <wps:wsp>
                        <wps:cNvPr id="1017977678" name="AutoShape 66"/>
                        <wps:cNvSpPr/>
                        <wps:spPr bwMode="auto">
                          <a:xfrm>
                            <a:off x="4445" y="275"/>
                            <a:ext cx="3582" cy="1328"/>
                          </a:xfrm>
                          <a:custGeom>
                            <a:avLst/>
                            <a:gdLst>
                              <a:gd name="T0" fmla="+- 0 4445 4445"/>
                              <a:gd name="T1" fmla="*/ T0 w 3582"/>
                              <a:gd name="T2" fmla="+- 0 281 276"/>
                              <a:gd name="T3" fmla="*/ 281 h 1328"/>
                              <a:gd name="T4" fmla="+- 0 8027 4445"/>
                              <a:gd name="T5" fmla="*/ T4 w 3582"/>
                              <a:gd name="T6" fmla="+- 0 281 276"/>
                              <a:gd name="T7" fmla="*/ 281 h 1328"/>
                              <a:gd name="T8" fmla="+- 0 4445 4445"/>
                              <a:gd name="T9" fmla="*/ T8 w 3582"/>
                              <a:gd name="T10" fmla="+- 0 1599 276"/>
                              <a:gd name="T11" fmla="*/ 1599 h 1328"/>
                              <a:gd name="T12" fmla="+- 0 8027 4445"/>
                              <a:gd name="T13" fmla="*/ T12 w 3582"/>
                              <a:gd name="T14" fmla="+- 0 1599 276"/>
                              <a:gd name="T15" fmla="*/ 1599 h 1328"/>
                              <a:gd name="T16" fmla="+- 0 4450 4445"/>
                              <a:gd name="T17" fmla="*/ T16 w 3582"/>
                              <a:gd name="T18" fmla="+- 0 276 276"/>
                              <a:gd name="T19" fmla="*/ 276 h 1328"/>
                              <a:gd name="T20" fmla="+- 0 4450 4445"/>
                              <a:gd name="T21" fmla="*/ T20 w 3582"/>
                              <a:gd name="T22" fmla="+- 0 1604 276"/>
                              <a:gd name="T23" fmla="*/ 1604 h 1328"/>
                              <a:gd name="T24" fmla="+- 0 8022 4445"/>
                              <a:gd name="T25" fmla="*/ T24 w 3582"/>
                              <a:gd name="T26" fmla="+- 0 286 276"/>
                              <a:gd name="T27" fmla="*/ 286 h 1328"/>
                              <a:gd name="T28" fmla="+- 0 8022 4445"/>
                              <a:gd name="T29" fmla="*/ T28 w 3582"/>
                              <a:gd name="T30" fmla="+- 0 1604 276"/>
                              <a:gd name="T31" fmla="*/ 1604 h 132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582" h="1328">
                                <a:moveTo>
                                  <a:pt x="0" y="5"/>
                                </a:moveTo>
                                <a:lnTo>
                                  <a:pt x="3582" y="5"/>
                                </a:lnTo>
                                <a:moveTo>
                                  <a:pt x="0" y="1323"/>
                                </a:moveTo>
                                <a:lnTo>
                                  <a:pt x="3582" y="1323"/>
                                </a:lnTo>
                                <a:moveTo>
                                  <a:pt x="5" y="0"/>
                                </a:moveTo>
                                <a:lnTo>
                                  <a:pt x="5" y="1328"/>
                                </a:lnTo>
                                <a:moveTo>
                                  <a:pt x="3577" y="10"/>
                                </a:moveTo>
                                <a:lnTo>
                                  <a:pt x="3577" y="1328"/>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wps:cNvPr id="2000367406" name="Text Box 67"/>
                        <wps:cNvSpPr txBox="1">
                          <a:spLocks noChangeArrowheads="1"/>
                        </wps:cNvSpPr>
                        <wps:spPr bwMode="auto">
                          <a:xfrm>
                            <a:off x="4898" y="295"/>
                            <a:ext cx="313" cy="1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5A0506" w14:textId="77777777" w:rsidR="00483649" w:rsidRDefault="00483649" w:rsidP="005151E5">
                              <w:pPr>
                                <w:spacing w:line="266" w:lineRule="exact"/>
                                <w:ind w:left="7" w:hanging="8"/>
                                <w:rPr>
                                  <w:sz w:val="24"/>
                                </w:rPr>
                              </w:pPr>
                            </w:p>
                            <w:p w14:paraId="477FA686" w14:textId="77777777" w:rsidR="00483649" w:rsidRDefault="00483649" w:rsidP="005151E5">
                              <w:pPr>
                                <w:spacing w:line="266" w:lineRule="exact"/>
                                <w:ind w:left="7" w:hanging="8"/>
                                <w:rPr>
                                  <w:sz w:val="24"/>
                                </w:rPr>
                              </w:pPr>
                            </w:p>
                            <w:p w14:paraId="07243986" w14:textId="77777777" w:rsidR="00483649" w:rsidRPr="00605A00" w:rsidRDefault="00483649" w:rsidP="005151E5">
                              <w:pPr>
                                <w:spacing w:line="266" w:lineRule="exact"/>
                                <w:ind w:left="7" w:hanging="8"/>
                                <w:rPr>
                                  <w:sz w:val="32"/>
                                </w:rPr>
                              </w:pPr>
                              <w:r w:rsidRPr="00605A00">
                                <w:rPr>
                                  <w:sz w:val="32"/>
                                </w:rPr>
                                <w:t>A1</w:t>
                              </w:r>
                            </w:p>
                            <w:p w14:paraId="13BF912A" w14:textId="77777777" w:rsidR="00483649" w:rsidRPr="00605A00" w:rsidRDefault="00483649" w:rsidP="005151E5">
                              <w:pPr>
                                <w:spacing w:before="7" w:line="430" w:lineRule="atLeast"/>
                                <w:ind w:left="7" w:right="7"/>
                                <w:rPr>
                                  <w:sz w:val="32"/>
                                </w:rPr>
                              </w:pPr>
                              <w:r w:rsidRPr="00605A00">
                                <w:rPr>
                                  <w:spacing w:val="-1"/>
                                  <w:sz w:val="32"/>
                                </w:rPr>
                                <w:t>B3</w:t>
                              </w:r>
                              <w:r w:rsidRPr="00605A00">
                                <w:rPr>
                                  <w:spacing w:val="-58"/>
                                  <w:sz w:val="32"/>
                                </w:rPr>
                                <w:t xml:space="preserve"> </w:t>
                              </w:r>
                              <w:r w:rsidRPr="00605A00">
                                <w:rPr>
                                  <w:spacing w:val="-1"/>
                                  <w:sz w:val="32"/>
                                </w:rPr>
                                <w:t>B2</w:t>
                              </w:r>
                            </w:p>
                          </w:txbxContent>
                        </wps:txbx>
                        <wps:bodyPr rot="0" vert="horz" wrap="square" lIns="0" tIns="0" rIns="0" bIns="0" anchor="t" anchorCtr="0" upright="1"/>
                      </wps:wsp>
                      <wps:wsp>
                        <wps:cNvPr id="1813631760" name="Text Box 68"/>
                        <wps:cNvSpPr txBox="1">
                          <a:spLocks noChangeArrowheads="1"/>
                        </wps:cNvSpPr>
                        <wps:spPr bwMode="auto">
                          <a:xfrm>
                            <a:off x="6088" y="295"/>
                            <a:ext cx="313" cy="1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DCCA16" w14:textId="77777777" w:rsidR="00483649" w:rsidRDefault="00483649" w:rsidP="005151E5">
                              <w:pPr>
                                <w:spacing w:line="266" w:lineRule="exact"/>
                                <w:ind w:left="7"/>
                                <w:rPr>
                                  <w:sz w:val="24"/>
                                </w:rPr>
                              </w:pPr>
                            </w:p>
                            <w:p w14:paraId="4B419385" w14:textId="77777777" w:rsidR="00483649" w:rsidRDefault="00483649" w:rsidP="005151E5">
                              <w:pPr>
                                <w:spacing w:line="266" w:lineRule="exact"/>
                                <w:ind w:left="7"/>
                                <w:rPr>
                                  <w:sz w:val="24"/>
                                </w:rPr>
                              </w:pPr>
                            </w:p>
                            <w:p w14:paraId="2DC533E1" w14:textId="77777777" w:rsidR="00483649" w:rsidRPr="00605A00" w:rsidRDefault="00483649" w:rsidP="005151E5">
                              <w:pPr>
                                <w:spacing w:line="266" w:lineRule="exact"/>
                                <w:ind w:left="7"/>
                                <w:rPr>
                                  <w:sz w:val="32"/>
                                </w:rPr>
                              </w:pPr>
                              <w:r w:rsidRPr="00605A00">
                                <w:rPr>
                                  <w:sz w:val="32"/>
                                </w:rPr>
                                <w:t>C2</w:t>
                              </w:r>
                            </w:p>
                            <w:p w14:paraId="0163FB0F" w14:textId="77777777" w:rsidR="00483649" w:rsidRPr="00605A00" w:rsidRDefault="00483649" w:rsidP="005151E5">
                              <w:pPr>
                                <w:spacing w:before="7" w:line="430" w:lineRule="atLeast"/>
                                <w:ind w:right="-1" w:firstLine="7"/>
                                <w:rPr>
                                  <w:sz w:val="32"/>
                                </w:rPr>
                              </w:pPr>
                              <w:r w:rsidRPr="00605A00">
                                <w:rPr>
                                  <w:sz w:val="32"/>
                                </w:rPr>
                                <w:t>B1</w:t>
                              </w:r>
                              <w:r w:rsidRPr="00605A00">
                                <w:rPr>
                                  <w:spacing w:val="-57"/>
                                  <w:sz w:val="32"/>
                                </w:rPr>
                                <w:t xml:space="preserve"> </w:t>
                              </w:r>
                              <w:r w:rsidRPr="00605A00">
                                <w:rPr>
                                  <w:sz w:val="32"/>
                                </w:rPr>
                                <w:t>A2</w:t>
                              </w:r>
                            </w:p>
                          </w:txbxContent>
                        </wps:txbx>
                        <wps:bodyPr rot="0" vert="horz" wrap="square" lIns="0" tIns="0" rIns="0" bIns="0" anchor="t" anchorCtr="0" upright="1"/>
                      </wps:wsp>
                      <wps:wsp>
                        <wps:cNvPr id="1186214827" name="Text Box 69"/>
                        <wps:cNvSpPr txBox="1">
                          <a:spLocks noChangeArrowheads="1"/>
                        </wps:cNvSpPr>
                        <wps:spPr bwMode="auto">
                          <a:xfrm>
                            <a:off x="7279" y="295"/>
                            <a:ext cx="313" cy="1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9E2428" w14:textId="77777777" w:rsidR="00483649" w:rsidRDefault="00483649" w:rsidP="005151E5">
                              <w:pPr>
                                <w:spacing w:line="266" w:lineRule="exact"/>
                                <w:ind w:firstLine="7"/>
                                <w:rPr>
                                  <w:sz w:val="24"/>
                                </w:rPr>
                              </w:pPr>
                            </w:p>
                            <w:p w14:paraId="2EDDF237" w14:textId="77777777" w:rsidR="00483649" w:rsidRDefault="00483649" w:rsidP="005151E5">
                              <w:pPr>
                                <w:spacing w:line="266" w:lineRule="exact"/>
                                <w:ind w:firstLine="7"/>
                                <w:rPr>
                                  <w:sz w:val="24"/>
                                </w:rPr>
                              </w:pPr>
                            </w:p>
                            <w:p w14:paraId="13A20019" w14:textId="77777777" w:rsidR="00483649" w:rsidRPr="00605A00" w:rsidRDefault="00483649" w:rsidP="005151E5">
                              <w:pPr>
                                <w:spacing w:line="266" w:lineRule="exact"/>
                                <w:ind w:firstLine="7"/>
                                <w:rPr>
                                  <w:sz w:val="32"/>
                                </w:rPr>
                              </w:pPr>
                              <w:r w:rsidRPr="00605A00">
                                <w:rPr>
                                  <w:sz w:val="32"/>
                                </w:rPr>
                                <w:t>C1</w:t>
                              </w:r>
                            </w:p>
                            <w:p w14:paraId="48EA89EF" w14:textId="77777777" w:rsidR="00483649" w:rsidRPr="00605A00" w:rsidRDefault="00483649" w:rsidP="005151E5">
                              <w:pPr>
                                <w:spacing w:before="7" w:line="430" w:lineRule="atLeast"/>
                                <w:ind w:left="7" w:hanging="8"/>
                                <w:rPr>
                                  <w:sz w:val="32"/>
                                </w:rPr>
                              </w:pPr>
                              <w:r w:rsidRPr="00605A00">
                                <w:rPr>
                                  <w:sz w:val="32"/>
                                </w:rPr>
                                <w:t>A3</w:t>
                              </w:r>
                              <w:r w:rsidRPr="00605A00">
                                <w:rPr>
                                  <w:spacing w:val="-58"/>
                                  <w:sz w:val="32"/>
                                </w:rPr>
                                <w:t xml:space="preserve"> </w:t>
                              </w:r>
                              <w:r w:rsidRPr="00605A00">
                                <w:rPr>
                                  <w:sz w:val="32"/>
                                </w:rPr>
                                <w:t>C3</w:t>
                              </w:r>
                            </w:p>
                          </w:txbxContent>
                        </wps:txbx>
                        <wps:bodyPr rot="0" vert="horz" wrap="square" lIns="0" tIns="0" rIns="0" bIns="0" anchor="t" anchorCtr="0" upright="1"/>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30B0E0E5" id="Group 2" o:spid="_x0000_s1038" style="position:absolute;left:0;text-align:left;margin-left:181.35pt;margin-top:24pt;width:257.4pt;height:140.6pt;z-index:-251645952;mso-wrap-distance-left:0;mso-wrap-distance-right:0;mso-position-horizontal-relative:page" coordorigin="4445,275" coordsize="3582,13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">
                <v:shape id="AutoShape 66" o:spid="_x0000_s1039" style="position:absolute;left:4445;top:275;width:3582;height:1328;visibility:visible;mso-wrap-style:square;v-text-anchor:top" coordsize="3582,13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" path="m,5r3582,m,1323r3582,m5,r,1328m3577,10r,1318e" filled="f" strokeweight=".48pt">
                  <v:path arrowok="t" o:connecttype="custom" o:connectlocs="0,281;3582,281;0,1599;3582,1599;5,276;5,1604;3577,286;3577,1604" o:connectangles="0,0,0,0,0,0,0,0"/>
                </v:shape>
                <v:shape id="Text Box 67" o:spid="_x0000_s1040" type="#_x0000_t202" style="position:absolute;left:4898;top:295;width:313;height:1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cRw8sA&#10;AADjAAAADwAAAGRycy9kb3ducmV2LnhtbESPQUsDMRSE74L/ITyhN5toZduuTUsRBaEgbreHHl83&#10;r7uhm5d1E9vtvzeC4HGYmW+YxWpwrThTH6xnDQ9jBYK48sZyrWFXvt3PQISIbLD1TBquFGC1vL1Z&#10;YG78hQs6b2MtEoRDjhqaGLtcylA15DCMfUecvKPvHcYk+1qaHi8J7lr5qFQmHVpOCw129NJQddp+&#10;Ow3rPRev9uvj8FkcC1uWc8Wb7KT16G5YP4OINMT/8F/73WhIRDXJpk8qg99P6Q/I5Q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UZxHDywAAAOMAAAAPAAAAAAAAAAAAAAAAAJgC&#10;AABkcnMvZG93bnJldi54bWxQSwUGAAAAAAQABAD1AAAAkAMAAAAA&#10;" filled="f" stroked="f">
                  <v:textbox inset="0,0,0,0">
                    <w:txbxContent>
                      <w:p w14:paraId="7B5A0506" w14:textId="77777777" w:rsidR="00483649" w:rsidRDefault="00483649" w:rsidP="005151E5">
                        <w:pPr>
                          <w:spacing w:line="266" w:lineRule="exact"/>
                          <w:ind w:left="7" w:hanging="8"/>
                          <w:rPr>
                            <w:sz w:val="24"/>
                          </w:rPr>
                        </w:pPr>
                      </w:p>
                      <w:p w14:paraId="477FA686" w14:textId="77777777" w:rsidR="00483649" w:rsidRDefault="00483649" w:rsidP="005151E5">
                        <w:pPr>
                          <w:spacing w:line="266" w:lineRule="exact"/>
                          <w:ind w:left="7" w:hanging="8"/>
                          <w:rPr>
                            <w:sz w:val="24"/>
                          </w:rPr>
                        </w:pPr>
                      </w:p>
                      <w:p w14:paraId="07243986" w14:textId="77777777" w:rsidR="00483649" w:rsidRPr="00605A00" w:rsidRDefault="00483649" w:rsidP="005151E5">
                        <w:pPr>
                          <w:spacing w:line="266" w:lineRule="exact"/>
                          <w:ind w:left="7" w:hanging="8"/>
                          <w:rPr>
                            <w:sz w:val="32"/>
                          </w:rPr>
                        </w:pPr>
                        <w:r w:rsidRPr="00605A00">
                          <w:rPr>
                            <w:sz w:val="32"/>
                          </w:rPr>
                          <w:t>A1</w:t>
                        </w:r>
                      </w:p>
                      <w:p w14:paraId="13BF912A" w14:textId="77777777" w:rsidR="00483649" w:rsidRPr="00605A00" w:rsidRDefault="00483649" w:rsidP="005151E5">
                        <w:pPr>
                          <w:spacing w:before="7" w:line="430" w:lineRule="atLeast"/>
                          <w:ind w:left="7" w:right="7"/>
                          <w:rPr>
                            <w:sz w:val="32"/>
                          </w:rPr>
                        </w:pPr>
                        <w:r w:rsidRPr="00605A00">
                          <w:rPr>
                            <w:spacing w:val="-1"/>
                            <w:sz w:val="32"/>
                          </w:rPr>
                          <w:t>B3</w:t>
                        </w:r>
                        <w:r w:rsidRPr="00605A00">
                          <w:rPr>
                            <w:spacing w:val="-58"/>
                            <w:sz w:val="32"/>
                          </w:rPr>
                          <w:t xml:space="preserve"> </w:t>
                        </w:r>
                        <w:r w:rsidRPr="00605A00">
                          <w:rPr>
                            <w:spacing w:val="-1"/>
                            <w:sz w:val="32"/>
                          </w:rPr>
                          <w:t>B2</w:t>
                        </w:r>
                      </w:p>
                    </w:txbxContent>
                  </v:textbox>
                </v:shape>
                <v:shape id="Text Box 68" o:spid="_x0000_s1041" type="#_x0000_t202" style="position:absolute;left:6088;top:295;width:313;height:1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QEh8sA&#10;AADjAAAADwAAAGRycy9kb3ducmV2LnhtbESPQUvDQBCF74L/YZmCN7uJhVjTbksRBUEQ03jwOGan&#10;ydLsbMyubfz3zkHocWbevPe+9XbyvTrRGF1gA/k8A0XcBOu4NfBRP98uQcWEbLEPTAZ+KcJ2c321&#10;xtKGM1d02qdWiQnHEg10KQ2l1rHpyGOch4FYbocwekwyjq22I57F3Pf6LssK7dGxJHQ40GNHzXH/&#10;4w3sPrl6ct9vX+/VoXJ1/ZDxa3E05mY27VagEk3pIv7/frFSf5kvikV+XwiFMMkC9OYP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x1ASHywAAAOMAAAAPAAAAAAAAAAAAAAAAAJgC&#10;AABkcnMvZG93bnJldi54bWxQSwUGAAAAAAQABAD1AAAAkAMAAAAA&#10;" filled="f" stroked="f">
                  <v:textbox inset="0,0,0,0">
                    <w:txbxContent>
                      <w:p w14:paraId="62DCCA16" w14:textId="77777777" w:rsidR="00483649" w:rsidRDefault="00483649" w:rsidP="005151E5">
                        <w:pPr>
                          <w:spacing w:line="266" w:lineRule="exact"/>
                          <w:ind w:left="7"/>
                          <w:rPr>
                            <w:sz w:val="24"/>
                          </w:rPr>
                        </w:pPr>
                      </w:p>
                      <w:p w14:paraId="4B419385" w14:textId="77777777" w:rsidR="00483649" w:rsidRDefault="00483649" w:rsidP="005151E5">
                        <w:pPr>
                          <w:spacing w:line="266" w:lineRule="exact"/>
                          <w:ind w:left="7"/>
                          <w:rPr>
                            <w:sz w:val="24"/>
                          </w:rPr>
                        </w:pPr>
                      </w:p>
                      <w:p w14:paraId="2DC533E1" w14:textId="77777777" w:rsidR="00483649" w:rsidRPr="00605A00" w:rsidRDefault="00483649" w:rsidP="005151E5">
                        <w:pPr>
                          <w:spacing w:line="266" w:lineRule="exact"/>
                          <w:ind w:left="7"/>
                          <w:rPr>
                            <w:sz w:val="32"/>
                          </w:rPr>
                        </w:pPr>
                        <w:r w:rsidRPr="00605A00">
                          <w:rPr>
                            <w:sz w:val="32"/>
                          </w:rPr>
                          <w:t>C2</w:t>
                        </w:r>
                      </w:p>
                      <w:p w14:paraId="0163FB0F" w14:textId="77777777" w:rsidR="00483649" w:rsidRPr="00605A00" w:rsidRDefault="00483649" w:rsidP="005151E5">
                        <w:pPr>
                          <w:spacing w:before="7" w:line="430" w:lineRule="atLeast"/>
                          <w:ind w:right="-1" w:firstLine="7"/>
                          <w:rPr>
                            <w:sz w:val="32"/>
                          </w:rPr>
                        </w:pPr>
                        <w:r w:rsidRPr="00605A00">
                          <w:rPr>
                            <w:sz w:val="32"/>
                          </w:rPr>
                          <w:t>B1</w:t>
                        </w:r>
                        <w:r w:rsidRPr="00605A00">
                          <w:rPr>
                            <w:spacing w:val="-57"/>
                            <w:sz w:val="32"/>
                          </w:rPr>
                          <w:t xml:space="preserve"> </w:t>
                        </w:r>
                        <w:r w:rsidRPr="00605A00">
                          <w:rPr>
                            <w:sz w:val="32"/>
                          </w:rPr>
                          <w:t>A2</w:t>
                        </w:r>
                      </w:p>
                    </w:txbxContent>
                  </v:textbox>
                </v:shape>
                <v:shape id="_x0000_s1042" type="#_x0000_t202" style="position:absolute;left:7279;top:295;width:313;height:1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6bYMgA&#10;AADjAAAADwAAAGRycy9kb3ducmV2LnhtbERPX0vDMBB/F/Ydwgm+ubRl1FqXjTEcCILY1Yc93ppb&#10;G9ZcahO3+u2NIPh4v/+3XE+2FxcavXGsIJ0nIIgbpw23Cj7q3X0Bwgdkjb1jUvBNHtar2c0SS+2u&#10;XNFlH1oRQ9iXqKALYSil9E1HFv3cDcSRO7nRYojn2Eo94jWG215mSZJLi4ZjQ4cDbTtqzvsvq2Bz&#10;4OrZfL4d36tTZer6MeHX/KzU3e20eQIRaAr/4j/3i47z0yLP0kWRPcDvTxEAufo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3TptgyAAAAOMAAAAPAAAAAAAAAAAAAAAAAJgCAABk&#10;cnMvZG93bnJldi54bWxQSwUGAAAAAAQABAD1AAAAjQMAAAAA&#10;" filled="f" stroked="f">
                  <v:textbox inset="0,0,0,0">
                    <w:txbxContent>
                      <w:p w14:paraId="559E2428" w14:textId="77777777" w:rsidR="00483649" w:rsidRDefault="00483649" w:rsidP="005151E5">
                        <w:pPr>
                          <w:spacing w:line="266" w:lineRule="exact"/>
                          <w:ind w:firstLine="7"/>
                          <w:rPr>
                            <w:sz w:val="24"/>
                          </w:rPr>
                        </w:pPr>
                      </w:p>
                      <w:p w14:paraId="2EDDF237" w14:textId="77777777" w:rsidR="00483649" w:rsidRDefault="00483649" w:rsidP="005151E5">
                        <w:pPr>
                          <w:spacing w:line="266" w:lineRule="exact"/>
                          <w:ind w:firstLine="7"/>
                          <w:rPr>
                            <w:sz w:val="24"/>
                          </w:rPr>
                        </w:pPr>
                      </w:p>
                      <w:p w14:paraId="13A20019" w14:textId="77777777" w:rsidR="00483649" w:rsidRPr="00605A00" w:rsidRDefault="00483649" w:rsidP="005151E5">
                        <w:pPr>
                          <w:spacing w:line="266" w:lineRule="exact"/>
                          <w:ind w:firstLine="7"/>
                          <w:rPr>
                            <w:sz w:val="32"/>
                          </w:rPr>
                        </w:pPr>
                        <w:r w:rsidRPr="00605A00">
                          <w:rPr>
                            <w:sz w:val="32"/>
                          </w:rPr>
                          <w:t>C1</w:t>
                        </w:r>
                      </w:p>
                      <w:p w14:paraId="48EA89EF" w14:textId="77777777" w:rsidR="00483649" w:rsidRPr="00605A00" w:rsidRDefault="00483649" w:rsidP="005151E5">
                        <w:pPr>
                          <w:spacing w:before="7" w:line="430" w:lineRule="atLeast"/>
                          <w:ind w:left="7" w:hanging="8"/>
                          <w:rPr>
                            <w:sz w:val="32"/>
                          </w:rPr>
                        </w:pPr>
                        <w:r w:rsidRPr="00605A00">
                          <w:rPr>
                            <w:sz w:val="32"/>
                          </w:rPr>
                          <w:t>A3</w:t>
                        </w:r>
                        <w:r w:rsidRPr="00605A00">
                          <w:rPr>
                            <w:spacing w:val="-58"/>
                            <w:sz w:val="32"/>
                          </w:rPr>
                          <w:t xml:space="preserve"> </w:t>
                        </w:r>
                        <w:r w:rsidRPr="00605A00">
                          <w:rPr>
                            <w:sz w:val="32"/>
                          </w:rPr>
                          <w:t>C3</w:t>
                        </w:r>
                      </w:p>
                    </w:txbxContent>
                  </v:textbox>
                </v:shape>
                <w10:wrap type="topAndBottom" anchorx="page"/>
              </v:group>
            </w:pict>
          </mc:Fallback>
        </mc:AlternateContent>
      </w:r>
      <w:r w:rsidRPr="009557A1">
        <w:rPr>
          <w:lang w:val="en-US"/>
        </w:rPr>
        <w:tab/>
      </w:r>
      <w:r w:rsidRPr="009557A1">
        <w:t>Adapun</w:t>
      </w:r>
      <w:r w:rsidRPr="009557A1">
        <w:rPr>
          <w:spacing w:val="-2"/>
        </w:rPr>
        <w:t xml:space="preserve"> </w:t>
      </w:r>
      <w:r w:rsidRPr="009557A1">
        <w:t>perlakuan penelitian</w:t>
      </w:r>
      <w:r w:rsidRPr="009557A1">
        <w:rPr>
          <w:spacing w:val="-2"/>
        </w:rPr>
        <w:t xml:space="preserve"> </w:t>
      </w:r>
      <w:r w:rsidRPr="009557A1">
        <w:t>yang</w:t>
      </w:r>
      <w:r w:rsidRPr="009557A1">
        <w:rPr>
          <w:spacing w:val="-2"/>
        </w:rPr>
        <w:t xml:space="preserve"> </w:t>
      </w:r>
      <w:r w:rsidRPr="009557A1">
        <w:t>dilakukan sebagai</w:t>
      </w:r>
      <w:r w:rsidRPr="009557A1">
        <w:rPr>
          <w:spacing w:val="-2"/>
        </w:rPr>
        <w:t xml:space="preserve"> </w:t>
      </w:r>
      <w:r w:rsidRPr="009557A1">
        <w:t>berikut :</w:t>
      </w:r>
    </w:p>
    <w:p w14:paraId="1C65E052" w14:textId="77777777" w:rsidR="005151E5" w:rsidRPr="009557A1" w:rsidRDefault="005151E5" w:rsidP="005151E5">
      <w:pPr>
        <w:pStyle w:val="BodyText"/>
        <w:spacing w:line="242" w:lineRule="exact"/>
        <w:ind w:left="760" w:right="1116"/>
        <w:jc w:val="center"/>
      </w:pPr>
    </w:p>
    <w:p w14:paraId="0B5B70C0" w14:textId="77777777" w:rsidR="005151E5" w:rsidRPr="009557A1" w:rsidRDefault="005151E5" w:rsidP="005151E5">
      <w:pPr>
        <w:pStyle w:val="BodyText"/>
        <w:spacing w:line="242" w:lineRule="exact"/>
        <w:ind w:left="760" w:right="1116"/>
        <w:jc w:val="center"/>
      </w:pPr>
      <w:r w:rsidRPr="009557A1">
        <w:t>Gambar</w:t>
      </w:r>
      <w:r w:rsidRPr="009557A1">
        <w:rPr>
          <w:spacing w:val="-2"/>
        </w:rPr>
        <w:t xml:space="preserve"> </w:t>
      </w:r>
      <w:r w:rsidRPr="009557A1">
        <w:rPr>
          <w:lang w:val="en-US"/>
        </w:rPr>
        <w:t>5</w:t>
      </w:r>
      <w:r w:rsidRPr="009557A1">
        <w:t>.</w:t>
      </w:r>
      <w:r w:rsidRPr="009557A1">
        <w:rPr>
          <w:spacing w:val="-2"/>
        </w:rPr>
        <w:t xml:space="preserve"> </w:t>
      </w:r>
      <w:r w:rsidRPr="009557A1">
        <w:t>Denah Penempatan Wadah</w:t>
      </w:r>
      <w:r w:rsidRPr="009557A1">
        <w:rPr>
          <w:spacing w:val="-3"/>
        </w:rPr>
        <w:t xml:space="preserve"> </w:t>
      </w:r>
      <w:r w:rsidRPr="009557A1">
        <w:t>Penelitian</w:t>
      </w:r>
    </w:p>
    <w:p w14:paraId="35940779" w14:textId="77777777" w:rsidR="00FC7102" w:rsidRDefault="00FC7102" w:rsidP="00483649">
      <w:pPr>
        <w:pStyle w:val="BodyText"/>
        <w:spacing w:before="103"/>
      </w:pPr>
    </w:p>
    <w:p w14:paraId="0E4C8B28" w14:textId="77777777" w:rsidR="005151E5" w:rsidRPr="009557A1" w:rsidRDefault="005151E5" w:rsidP="005151E5">
      <w:pPr>
        <w:pStyle w:val="BodyText"/>
        <w:spacing w:before="103"/>
        <w:ind w:left="1688"/>
      </w:pPr>
      <w:r w:rsidRPr="009557A1">
        <w:t>Perlakuan :</w:t>
      </w:r>
    </w:p>
    <w:p w14:paraId="298330A2" w14:textId="77777777" w:rsidR="005151E5" w:rsidRPr="009557A1" w:rsidRDefault="005151E5" w:rsidP="005151E5">
      <w:pPr>
        <w:pStyle w:val="BodyText"/>
        <w:spacing w:before="9"/>
        <w:rPr>
          <w:sz w:val="23"/>
        </w:rPr>
      </w:pPr>
    </w:p>
    <w:p w14:paraId="3C226FFE" w14:textId="0CADF522" w:rsidR="000A506E" w:rsidRDefault="0062275B" w:rsidP="00D14FAC">
      <w:pPr>
        <w:pStyle w:val="BodyText"/>
        <w:spacing w:before="1" w:line="480" w:lineRule="auto"/>
        <w:ind w:left="1688" w:right="2924"/>
      </w:pPr>
      <w:r>
        <w:t xml:space="preserve">A = Tepung Tomat 20% + Progol </w:t>
      </w:r>
      <w:r w:rsidR="00D14FAC">
        <w:t>+ Pellet 1000 gram</w:t>
      </w:r>
    </w:p>
    <w:p w14:paraId="7CD18711" w14:textId="4BEF31CF" w:rsidR="00D14FAC" w:rsidRDefault="0060434F" w:rsidP="00D14FAC">
      <w:pPr>
        <w:pStyle w:val="BodyText"/>
        <w:spacing w:before="1" w:line="480" w:lineRule="auto"/>
        <w:ind w:left="1688" w:right="2357"/>
      </w:pPr>
      <w:r>
        <w:t>B</w:t>
      </w:r>
      <w:r w:rsidR="00D14FAC">
        <w:t xml:space="preserve"> = Tepung Labu Kuning 20% + Progol + Pellet 1000 gram</w:t>
      </w:r>
    </w:p>
    <w:p w14:paraId="139601D8" w14:textId="444BF3B3" w:rsidR="00D14FAC" w:rsidRDefault="0060434F" w:rsidP="00D14FAC">
      <w:pPr>
        <w:pStyle w:val="BodyText"/>
        <w:spacing w:before="1" w:line="480" w:lineRule="auto"/>
        <w:ind w:left="1688" w:right="1223"/>
      </w:pPr>
      <w:r>
        <w:t>C</w:t>
      </w:r>
      <w:r w:rsidR="00D14FAC">
        <w:t xml:space="preserve"> = Tepung Tomat dan Labu Kuning 40% + Progol + Pellet 1000 gram</w:t>
      </w:r>
    </w:p>
    <w:p w14:paraId="2E51B91B" w14:textId="77777777" w:rsidR="00D14FAC" w:rsidRDefault="0062275B" w:rsidP="0062275B">
      <w:pPr>
        <w:pStyle w:val="BodyText"/>
        <w:spacing w:before="1" w:line="480" w:lineRule="auto"/>
        <w:ind w:left="1688" w:right="656" w:firstLine="472"/>
        <w:jc w:val="both"/>
      </w:pPr>
      <w:r w:rsidRPr="0062275B">
        <w:t>Tepung Tomat</w:t>
      </w:r>
      <w:r w:rsidR="00903F3A">
        <w:t xml:space="preserve"> dan labu kuning</w:t>
      </w:r>
      <w:r>
        <w:t xml:space="preserve"> </w:t>
      </w:r>
      <w:r w:rsidRPr="0062275B">
        <w:t xml:space="preserve">: </w:t>
      </w:r>
      <w:r w:rsidR="00903F3A" w:rsidRPr="00903F3A">
        <w:t>Tepung tomat adalah produk hasil pengeringan dan penghalusan tomat menjadi bubuk, dengan angka "20%" menunjukkan bahwa sekitar 20% dari berat tepung berasal dari tomat. Tepung labu kuning, di sisi lain, berasal dari penggilingan labu kuning, yang kaya akan nutrisi, serat, dan vitamin. Dalam campuran ini, tepung labu kuning menyumbang sekitar 20% dari total campuran, memberikan sumber karbohidrat yang penting bagi ikan, serta menyediakan energi dan nutrisi tambahan.</w:t>
      </w:r>
    </w:p>
    <w:p w14:paraId="14BE4445" w14:textId="10370BBD" w:rsidR="0062275B" w:rsidRDefault="0062275B" w:rsidP="0062275B">
      <w:pPr>
        <w:pStyle w:val="BodyText"/>
        <w:spacing w:before="1" w:line="480" w:lineRule="auto"/>
        <w:ind w:left="1688" w:right="656" w:firstLine="472"/>
        <w:jc w:val="both"/>
      </w:pPr>
      <w:r w:rsidRPr="0062275B">
        <w:t xml:space="preserve">Protein Golongan: </w:t>
      </w:r>
      <w:r w:rsidRPr="0062275B">
        <w:rPr>
          <w:color w:val="0D0D0D"/>
          <w:shd w:val="clear" w:color="auto" w:fill="FFFFFF"/>
        </w:rPr>
        <w:t xml:space="preserve">Tomat memiliki protein golongan tomat yang merupakan komponen minor dalam nutrisinya, tetapi tetap memberikan kontribusi pada nilai nutrisi secara keseluruhan. Labu kuning memiliki </w:t>
      </w:r>
      <w:r w:rsidRPr="0062275B">
        <w:rPr>
          <w:color w:val="0D0D0D"/>
          <w:shd w:val="clear" w:color="auto" w:fill="FFFFFF"/>
        </w:rPr>
        <w:lastRenderedPageBreak/>
        <w:t>protein golongan labu kuning yang merupakan sumber protein nabati yang baik, penting untuk pertumbuhan dan kesehatan</w:t>
      </w:r>
      <w:r>
        <w:rPr>
          <w:color w:val="0D0D0D"/>
          <w:shd w:val="clear" w:color="auto" w:fill="FFFFFF"/>
        </w:rPr>
        <w:t xml:space="preserve"> ikan</w:t>
      </w:r>
      <w:r w:rsidRPr="0062275B">
        <w:rPr>
          <w:color w:val="0D0D0D"/>
          <w:shd w:val="clear" w:color="auto" w:fill="FFFFFF"/>
        </w:rPr>
        <w:t xml:space="preserve">, terutama bagi </w:t>
      </w:r>
      <w:r>
        <w:rPr>
          <w:color w:val="0D0D0D"/>
          <w:shd w:val="clear" w:color="auto" w:fill="FFFFFF"/>
        </w:rPr>
        <w:t xml:space="preserve">ikan </w:t>
      </w:r>
      <w:r w:rsidRPr="0062275B">
        <w:rPr>
          <w:color w:val="0D0D0D"/>
          <w:shd w:val="clear" w:color="auto" w:fill="FFFFFF"/>
        </w:rPr>
        <w:t>yang m</w:t>
      </w:r>
      <w:r>
        <w:rPr>
          <w:color w:val="0D0D0D"/>
          <w:shd w:val="clear" w:color="auto" w:fill="FFFFFF"/>
        </w:rPr>
        <w:t>emerlukan asupan protein nabati</w:t>
      </w:r>
      <w:r w:rsidRPr="0062275B">
        <w:t>.</w:t>
      </w:r>
    </w:p>
    <w:p w14:paraId="01B342A8" w14:textId="52F67818" w:rsidR="0062275B" w:rsidRPr="009557A1" w:rsidRDefault="0062275B" w:rsidP="0062275B">
      <w:pPr>
        <w:pStyle w:val="BodyText"/>
        <w:spacing w:before="1" w:line="480" w:lineRule="auto"/>
        <w:ind w:left="1688" w:right="656" w:firstLine="472"/>
        <w:jc w:val="both"/>
      </w:pPr>
      <w:r>
        <w:t>Pellet</w:t>
      </w:r>
      <w:r w:rsidRPr="0062275B">
        <w:t xml:space="preserve"> 1000 Gram: Pellet ikan adalah makanan yang umumnya digunakan untuk memberi makan ikan di akuarium atau budidaya ikan. "1000 gram" menunjukkan beratnya, yaitu 1000 gram atau 1 kilogram.</w:t>
      </w:r>
    </w:p>
    <w:p w14:paraId="102F2FA1" w14:textId="77777777" w:rsidR="000A506E" w:rsidRDefault="000A506E" w:rsidP="000A506E">
      <w:pPr>
        <w:pStyle w:val="BodyText"/>
        <w:numPr>
          <w:ilvl w:val="2"/>
          <w:numId w:val="8"/>
        </w:numPr>
        <w:spacing w:before="159" w:line="480" w:lineRule="auto"/>
        <w:ind w:right="958"/>
        <w:jc w:val="both"/>
      </w:pPr>
      <w:r>
        <w:t xml:space="preserve">Progol : </w:t>
      </w:r>
      <w:r w:rsidRPr="000A506E">
        <w:t xml:space="preserve"> merujuk pada "Protein Golongan", yaitu kategori pakan tambahan yang memiliki kandungan protein yang lebih tinggi. Pakan tambahan dengan kandungan protein tinggi seperti progol biasanya digunakan untuk meningkatkan pertumbuhan dan kesehatan ikan, terutama dalam budidaya ikan komersial. </w:t>
      </w:r>
    </w:p>
    <w:p w14:paraId="7D42EA7B" w14:textId="77777777" w:rsidR="000A506E" w:rsidRDefault="000A506E" w:rsidP="000A506E">
      <w:pPr>
        <w:pStyle w:val="BodyText"/>
        <w:numPr>
          <w:ilvl w:val="2"/>
          <w:numId w:val="8"/>
        </w:numPr>
        <w:spacing w:before="159" w:line="480" w:lineRule="auto"/>
        <w:ind w:right="958"/>
        <w:jc w:val="both"/>
      </w:pPr>
      <w:r>
        <w:t xml:space="preserve">Pelet: "Pelet" </w:t>
      </w:r>
      <w:r w:rsidRPr="000A506E">
        <w:t>merujuk pada bentuk pakan yang dibuat dengan cara dipellet, yaitu diolah menjadi bentuk bulat atau silinder dengan menggunakan tekanan tinggi. Pelet ikan adalah salah satu bentuk pakan yang umum digunakan dalam budidaya ikan, karena mudah dikelola, tidak mudah hancur dalam air, dan memungkinkan pakan untuk tersedia secara merata kepada ikan. Jadi, dalam konteks pakan tambahan ikan, "Progol" merujuk pada kategori pakan dengan kandungan protein tinggi, sementara "Pelet" merujuk pada bentuk fisik pakan yang diolah. Keduanya adalah komponen penting dalam memenuhi kebutuhan nutrisi dan pengelolaan pakan ikan.</w:t>
      </w:r>
    </w:p>
    <w:p w14:paraId="0B2A7D54" w14:textId="46A56020" w:rsidR="006F035D" w:rsidRPr="009557A1" w:rsidRDefault="005151E5" w:rsidP="00CA6A6F">
      <w:pPr>
        <w:pStyle w:val="BodyText"/>
        <w:spacing w:before="159" w:line="480" w:lineRule="auto"/>
        <w:ind w:left="968" w:right="958" w:firstLine="720"/>
        <w:jc w:val="both"/>
      </w:pPr>
      <w:r w:rsidRPr="009557A1">
        <w:t>Dimensi akuarium serta jumlah</w:t>
      </w:r>
      <w:r w:rsidR="00D14FAC">
        <w:t xml:space="preserve"> ikan yang digunakan dalam penelitian</w:t>
      </w:r>
      <w:r w:rsidRPr="009557A1">
        <w:t xml:space="preserve"> mengacu</w:t>
      </w:r>
      <w:r w:rsidRPr="009557A1">
        <w:rPr>
          <w:spacing w:val="1"/>
        </w:rPr>
        <w:t xml:space="preserve"> </w:t>
      </w:r>
      <w:r w:rsidRPr="009557A1">
        <w:t xml:space="preserve">pada </w:t>
      </w:r>
      <w:r w:rsidRPr="009557A1">
        <w:rPr>
          <w:lang w:val="en-US"/>
        </w:rPr>
        <w:t xml:space="preserve">(Juliana, 2023), </w:t>
      </w:r>
      <w:r w:rsidRPr="009557A1">
        <w:t xml:space="preserve">ialah akuarium berdimensi </w:t>
      </w:r>
      <w:r w:rsidRPr="009557A1">
        <w:rPr>
          <w:lang w:val="en-US"/>
        </w:rPr>
        <w:t xml:space="preserve">50 </w:t>
      </w:r>
      <w:r w:rsidRPr="009557A1">
        <w:t>x 2</w:t>
      </w:r>
      <w:r w:rsidRPr="009557A1">
        <w:rPr>
          <w:lang w:val="en-US"/>
        </w:rPr>
        <w:t>5</w:t>
      </w:r>
      <w:r w:rsidRPr="009557A1">
        <w:t xml:space="preserve"> x 25 centimeter</w:t>
      </w:r>
      <w:r w:rsidRPr="009557A1">
        <w:rPr>
          <w:vertAlign w:val="superscript"/>
          <w:lang w:val="en-US"/>
        </w:rPr>
        <w:t>3</w:t>
      </w:r>
      <w:r w:rsidRPr="009557A1">
        <w:t xml:space="preserve"> yang tiap</w:t>
      </w:r>
      <w:r w:rsidRPr="009557A1">
        <w:rPr>
          <w:lang w:val="en-US"/>
        </w:rPr>
        <w:t xml:space="preserve"> </w:t>
      </w:r>
      <w:r w:rsidRPr="009557A1">
        <w:t>-</w:t>
      </w:r>
      <w:r w:rsidRPr="009557A1">
        <w:rPr>
          <w:spacing w:val="1"/>
        </w:rPr>
        <w:t xml:space="preserve"> </w:t>
      </w:r>
      <w:r w:rsidRPr="009557A1">
        <w:t xml:space="preserve">tiap akuarium hendak diisi dengan 10 ekor ikan Koi. </w:t>
      </w:r>
      <w:r w:rsidRPr="009557A1">
        <w:lastRenderedPageBreak/>
        <w:t>Berikutnya pemberian pakan</w:t>
      </w:r>
      <w:r w:rsidRPr="009557A1">
        <w:rPr>
          <w:spacing w:val="1"/>
        </w:rPr>
        <w:t xml:space="preserve"> </w:t>
      </w:r>
      <w:r w:rsidRPr="009557A1">
        <w:t>dengan dosis tertentu buat ikan Koi dicoba tiap jam 08. 00, 12. 00, serta 16. 00</w:t>
      </w:r>
      <w:r w:rsidRPr="009557A1">
        <w:rPr>
          <w:spacing w:val="1"/>
        </w:rPr>
        <w:t xml:space="preserve"> </w:t>
      </w:r>
      <w:r w:rsidRPr="009557A1">
        <w:t>WIB.</w:t>
      </w:r>
      <w:r w:rsidRPr="009557A1">
        <w:rPr>
          <w:spacing w:val="1"/>
        </w:rPr>
        <w:t xml:space="preserve"> </w:t>
      </w:r>
      <w:r w:rsidRPr="009557A1">
        <w:t>panjang</w:t>
      </w:r>
      <w:r w:rsidRPr="009557A1">
        <w:rPr>
          <w:spacing w:val="1"/>
        </w:rPr>
        <w:t xml:space="preserve"> </w:t>
      </w:r>
      <w:r w:rsidRPr="009557A1">
        <w:t>ikan</w:t>
      </w:r>
      <w:r w:rsidRPr="009557A1">
        <w:rPr>
          <w:spacing w:val="1"/>
        </w:rPr>
        <w:t xml:space="preserve"> </w:t>
      </w:r>
      <w:r w:rsidRPr="009557A1">
        <w:t>Koi</w:t>
      </w:r>
      <w:r w:rsidRPr="009557A1">
        <w:rPr>
          <w:spacing w:val="1"/>
        </w:rPr>
        <w:t xml:space="preserve"> </w:t>
      </w:r>
      <w:r w:rsidRPr="009557A1">
        <w:t>yang</w:t>
      </w:r>
      <w:r w:rsidRPr="009557A1">
        <w:rPr>
          <w:spacing w:val="1"/>
        </w:rPr>
        <w:t xml:space="preserve"> </w:t>
      </w:r>
      <w:r w:rsidRPr="009557A1">
        <w:t>digunakan</w:t>
      </w:r>
      <w:r w:rsidRPr="009557A1">
        <w:rPr>
          <w:spacing w:val="1"/>
        </w:rPr>
        <w:t xml:space="preserve"> </w:t>
      </w:r>
      <w:r w:rsidRPr="009557A1">
        <w:t>buat</w:t>
      </w:r>
      <w:r w:rsidRPr="009557A1">
        <w:rPr>
          <w:spacing w:val="1"/>
        </w:rPr>
        <w:t xml:space="preserve"> </w:t>
      </w:r>
      <w:r w:rsidRPr="009557A1">
        <w:t>riset</w:t>
      </w:r>
      <w:r w:rsidRPr="009557A1">
        <w:rPr>
          <w:spacing w:val="1"/>
        </w:rPr>
        <w:t xml:space="preserve"> </w:t>
      </w:r>
      <w:r w:rsidRPr="009557A1">
        <w:t>berkisar</w:t>
      </w:r>
      <w:r w:rsidRPr="009557A1">
        <w:rPr>
          <w:spacing w:val="1"/>
        </w:rPr>
        <w:t xml:space="preserve"> </w:t>
      </w:r>
      <w:r w:rsidRPr="009557A1">
        <w:rPr>
          <w:lang w:val="en-US"/>
        </w:rPr>
        <w:t xml:space="preserve">7 </w:t>
      </w:r>
      <w:r w:rsidRPr="009557A1">
        <w:t>–</w:t>
      </w:r>
      <w:r w:rsidRPr="009557A1">
        <w:rPr>
          <w:spacing w:val="1"/>
        </w:rPr>
        <w:t xml:space="preserve"> 9</w:t>
      </w:r>
      <w:r w:rsidRPr="009557A1">
        <w:rPr>
          <w:spacing w:val="60"/>
        </w:rPr>
        <w:t xml:space="preserve"> </w:t>
      </w:r>
      <w:r w:rsidRPr="009557A1">
        <w:t>centimeter</w:t>
      </w:r>
      <w:r w:rsidRPr="009557A1">
        <w:rPr>
          <w:vertAlign w:val="superscript"/>
          <w:lang w:val="en-US"/>
        </w:rPr>
        <w:t>3</w:t>
      </w:r>
      <w:r w:rsidRPr="009557A1">
        <w:rPr>
          <w:spacing w:val="1"/>
        </w:rPr>
        <w:t xml:space="preserve"> </w:t>
      </w:r>
      <w:r w:rsidRPr="009557A1">
        <w:t>(Ervina,</w:t>
      </w:r>
      <w:r w:rsidRPr="009557A1">
        <w:rPr>
          <w:spacing w:val="1"/>
        </w:rPr>
        <w:t xml:space="preserve"> </w:t>
      </w:r>
      <w:r w:rsidRPr="009557A1">
        <w:t>2016).</w:t>
      </w:r>
    </w:p>
    <w:p w14:paraId="7816B0BE" w14:textId="77777777" w:rsidR="005151E5" w:rsidRPr="009557A1" w:rsidRDefault="005151E5" w:rsidP="005151E5">
      <w:pPr>
        <w:tabs>
          <w:tab w:val="left" w:pos="2184"/>
          <w:tab w:val="left" w:pos="5748"/>
        </w:tabs>
        <w:spacing w:line="270" w:lineRule="atLeast"/>
        <w:rPr>
          <w:b/>
          <w:bCs/>
          <w:sz w:val="24"/>
          <w:szCs w:val="24"/>
        </w:rPr>
      </w:pPr>
      <w:bookmarkStart w:id="37" w:name="_TOC_250009"/>
      <w:r>
        <w:rPr>
          <w:b/>
          <w:bCs/>
          <w:sz w:val="24"/>
          <w:lang w:val="en-US"/>
        </w:rPr>
        <w:t xml:space="preserve">                </w:t>
      </w:r>
      <w:r w:rsidRPr="009557A1">
        <w:rPr>
          <w:b/>
          <w:bCs/>
          <w:sz w:val="24"/>
          <w:lang w:val="en-US"/>
        </w:rPr>
        <w:t>3.4</w:t>
      </w:r>
      <w:r w:rsidRPr="009557A1">
        <w:rPr>
          <w:sz w:val="24"/>
          <w:lang w:val="en-US"/>
        </w:rPr>
        <w:t xml:space="preserve"> </w:t>
      </w:r>
      <w:r w:rsidRPr="009557A1">
        <w:rPr>
          <w:b/>
          <w:bCs/>
          <w:sz w:val="24"/>
          <w:szCs w:val="24"/>
        </w:rPr>
        <w:t>Prosedur</w:t>
      </w:r>
      <w:r w:rsidRPr="009557A1">
        <w:rPr>
          <w:b/>
          <w:bCs/>
          <w:spacing w:val="-3"/>
          <w:sz w:val="24"/>
          <w:szCs w:val="24"/>
        </w:rPr>
        <w:t xml:space="preserve"> </w:t>
      </w:r>
      <w:bookmarkEnd w:id="37"/>
      <w:r w:rsidRPr="009557A1">
        <w:rPr>
          <w:b/>
          <w:bCs/>
          <w:sz w:val="24"/>
          <w:szCs w:val="24"/>
        </w:rPr>
        <w:t>Penelitian</w:t>
      </w:r>
    </w:p>
    <w:p w14:paraId="19874FD4" w14:textId="77777777" w:rsidR="005151E5" w:rsidRPr="009557A1" w:rsidRDefault="005151E5" w:rsidP="005151E5">
      <w:pPr>
        <w:pStyle w:val="BodyText"/>
        <w:spacing w:before="9"/>
        <w:rPr>
          <w:b/>
          <w:sz w:val="23"/>
        </w:rPr>
      </w:pPr>
    </w:p>
    <w:p w14:paraId="770E3395" w14:textId="77777777" w:rsidR="005151E5" w:rsidRPr="009557A1" w:rsidRDefault="005151E5" w:rsidP="005151E5">
      <w:pPr>
        <w:pStyle w:val="ListParagraph"/>
        <w:numPr>
          <w:ilvl w:val="0"/>
          <w:numId w:val="3"/>
        </w:numPr>
        <w:tabs>
          <w:tab w:val="left" w:pos="1208"/>
        </w:tabs>
        <w:spacing w:before="1"/>
        <w:rPr>
          <w:b/>
          <w:sz w:val="24"/>
        </w:rPr>
      </w:pPr>
      <w:r w:rsidRPr="009557A1">
        <w:rPr>
          <w:b/>
          <w:sz w:val="24"/>
        </w:rPr>
        <w:t>4.</w:t>
      </w:r>
      <w:r w:rsidRPr="009557A1">
        <w:rPr>
          <w:b/>
          <w:spacing w:val="-2"/>
          <w:sz w:val="24"/>
        </w:rPr>
        <w:t xml:space="preserve"> </w:t>
      </w:r>
      <w:r w:rsidRPr="009557A1">
        <w:rPr>
          <w:b/>
          <w:sz w:val="24"/>
        </w:rPr>
        <w:t>1</w:t>
      </w:r>
      <w:r w:rsidRPr="009557A1">
        <w:rPr>
          <w:b/>
          <w:spacing w:val="-1"/>
          <w:sz w:val="24"/>
        </w:rPr>
        <w:t xml:space="preserve"> </w:t>
      </w:r>
      <w:r w:rsidRPr="009557A1">
        <w:rPr>
          <w:b/>
          <w:sz w:val="24"/>
        </w:rPr>
        <w:t>Cara</w:t>
      </w:r>
      <w:r w:rsidRPr="009557A1">
        <w:rPr>
          <w:b/>
          <w:spacing w:val="-1"/>
          <w:sz w:val="24"/>
        </w:rPr>
        <w:t xml:space="preserve"> </w:t>
      </w:r>
      <w:r w:rsidRPr="009557A1">
        <w:rPr>
          <w:b/>
          <w:sz w:val="24"/>
        </w:rPr>
        <w:t>Pembuatan</w:t>
      </w:r>
      <w:r w:rsidRPr="009557A1">
        <w:rPr>
          <w:b/>
          <w:spacing w:val="-2"/>
          <w:sz w:val="24"/>
        </w:rPr>
        <w:t xml:space="preserve"> </w:t>
      </w:r>
      <w:r w:rsidRPr="009557A1">
        <w:rPr>
          <w:b/>
          <w:sz w:val="24"/>
        </w:rPr>
        <w:t>Pakan</w:t>
      </w:r>
    </w:p>
    <w:p w14:paraId="76DDC47A" w14:textId="77777777" w:rsidR="005151E5" w:rsidRPr="009557A1" w:rsidRDefault="005151E5" w:rsidP="005151E5">
      <w:pPr>
        <w:pStyle w:val="BodyText"/>
        <w:spacing w:before="11"/>
        <w:rPr>
          <w:b/>
          <w:sz w:val="23"/>
        </w:rPr>
      </w:pPr>
    </w:p>
    <w:p w14:paraId="34C76525" w14:textId="77777777" w:rsidR="005151E5" w:rsidRPr="009557A1" w:rsidRDefault="005151E5" w:rsidP="005151E5">
      <w:pPr>
        <w:pStyle w:val="BodyText"/>
        <w:spacing w:line="480" w:lineRule="auto"/>
        <w:ind w:left="968" w:right="961" w:firstLine="720"/>
        <w:jc w:val="both"/>
      </w:pPr>
      <w:r w:rsidRPr="009557A1">
        <w:t>Pakan ikan Koi yang digunakan berbentuk pelet yang dicampurkan dengan</w:t>
      </w:r>
      <w:r w:rsidRPr="009557A1">
        <w:rPr>
          <w:spacing w:val="-57"/>
        </w:rPr>
        <w:t xml:space="preserve"> </w:t>
      </w:r>
      <w:r w:rsidRPr="009557A1">
        <w:t>tepung</w:t>
      </w:r>
      <w:r w:rsidRPr="009557A1">
        <w:rPr>
          <w:spacing w:val="-1"/>
        </w:rPr>
        <w:t xml:space="preserve"> </w:t>
      </w:r>
      <w:r w:rsidRPr="009557A1">
        <w:rPr>
          <w:lang w:val="en-US"/>
        </w:rPr>
        <w:t>tomat (</w:t>
      </w:r>
      <w:r w:rsidRPr="009557A1">
        <w:rPr>
          <w:i/>
          <w:iCs/>
          <w:lang w:val="en-ID"/>
        </w:rPr>
        <w:t>Solanum</w:t>
      </w:r>
      <w:r w:rsidRPr="009557A1">
        <w:rPr>
          <w:i/>
          <w:iCs/>
          <w:lang w:val="en-US"/>
        </w:rPr>
        <w:t xml:space="preserve"> </w:t>
      </w:r>
      <w:r w:rsidRPr="009557A1">
        <w:rPr>
          <w:i/>
          <w:iCs/>
          <w:lang w:val="en-ID"/>
        </w:rPr>
        <w:t>lycopersicum</w:t>
      </w:r>
      <w:r w:rsidRPr="009557A1">
        <w:t>)</w:t>
      </w:r>
      <w:r w:rsidRPr="009557A1">
        <w:rPr>
          <w:spacing w:val="-1"/>
        </w:rPr>
        <w:t xml:space="preserve"> </w:t>
      </w:r>
      <w:r w:rsidRPr="009557A1">
        <w:rPr>
          <w:spacing w:val="-1"/>
          <w:lang w:val="en-US"/>
        </w:rPr>
        <w:t>dan tepung labu kuning (</w:t>
      </w:r>
      <w:r w:rsidRPr="009557A1">
        <w:rPr>
          <w:i/>
          <w:iCs/>
        </w:rPr>
        <w:t>Cucurbita moscahata D</w:t>
      </w:r>
      <w:r w:rsidRPr="009557A1">
        <w:rPr>
          <w:lang w:val="en-US"/>
        </w:rPr>
        <w:t xml:space="preserve">) </w:t>
      </w:r>
      <w:r w:rsidRPr="009557A1">
        <w:t>cocok</w:t>
      </w:r>
      <w:r w:rsidRPr="009557A1">
        <w:rPr>
          <w:spacing w:val="1"/>
        </w:rPr>
        <w:t xml:space="preserve"> </w:t>
      </w:r>
      <w:r w:rsidRPr="009557A1">
        <w:t>dengan</w:t>
      </w:r>
      <w:r w:rsidRPr="009557A1">
        <w:rPr>
          <w:spacing w:val="2"/>
        </w:rPr>
        <w:t xml:space="preserve"> </w:t>
      </w:r>
      <w:r w:rsidRPr="009557A1">
        <w:t>dosis</w:t>
      </w:r>
      <w:r w:rsidRPr="009557A1">
        <w:rPr>
          <w:spacing w:val="-1"/>
        </w:rPr>
        <w:t xml:space="preserve"> </w:t>
      </w:r>
      <w:r w:rsidRPr="009557A1">
        <w:t>perlakuan.</w:t>
      </w:r>
    </w:p>
    <w:p w14:paraId="60801AC6" w14:textId="77777777" w:rsidR="005151E5" w:rsidRPr="009557A1" w:rsidRDefault="005151E5" w:rsidP="005151E5">
      <w:pPr>
        <w:pStyle w:val="BodyText"/>
        <w:spacing w:line="480" w:lineRule="auto"/>
        <w:ind w:left="968" w:right="961" w:firstLine="592"/>
        <w:jc w:val="both"/>
        <w:rPr>
          <w:lang w:val="en-US"/>
        </w:rPr>
      </w:pPr>
      <w:r w:rsidRPr="009557A1">
        <w:rPr>
          <w:lang w:val="en-US"/>
        </w:rPr>
        <w:t xml:space="preserve">Proses Pembuatan Tepung tomat dan Labu kuning sebagai </w:t>
      </w:r>
      <w:proofErr w:type="gramStart"/>
      <w:r w:rsidRPr="009557A1">
        <w:rPr>
          <w:lang w:val="en-US"/>
        </w:rPr>
        <w:t>berikut :</w:t>
      </w:r>
      <w:proofErr w:type="gramEnd"/>
    </w:p>
    <w:p w14:paraId="2D901212" w14:textId="77777777" w:rsidR="005151E5" w:rsidRPr="009557A1" w:rsidRDefault="005151E5" w:rsidP="005151E5">
      <w:pPr>
        <w:pStyle w:val="ListParagraph"/>
        <w:numPr>
          <w:ilvl w:val="1"/>
          <w:numId w:val="3"/>
        </w:numPr>
        <w:tabs>
          <w:tab w:val="left" w:pos="1650"/>
        </w:tabs>
        <w:spacing w:before="161" w:line="480" w:lineRule="auto"/>
        <w:ind w:right="959" w:hanging="284"/>
        <w:jc w:val="both"/>
        <w:rPr>
          <w:sz w:val="24"/>
        </w:rPr>
      </w:pPr>
      <w:r w:rsidRPr="009557A1">
        <w:rPr>
          <w:sz w:val="24"/>
        </w:rPr>
        <w:t xml:space="preserve">Pembuatan tepung </w:t>
      </w:r>
      <w:r w:rsidRPr="009557A1">
        <w:rPr>
          <w:sz w:val="24"/>
          <w:lang w:val="en-US"/>
        </w:rPr>
        <w:t xml:space="preserve">tomat dimulai dengan memotong menjadi 4 bagian supaya memudahkan proses pengeringan setelah itu di jemur 3-4 hari sehingga betul – betul kering sedangkan pembuatan tepung labu kuning dimulai dengan memotong ukuran kecil – kecil guna mempermudah pada saat pengeringan berlangsung proses pengeringan 3 – 4 hari </w:t>
      </w:r>
    </w:p>
    <w:p w14:paraId="0B1204D9" w14:textId="77777777" w:rsidR="005151E5" w:rsidRPr="009557A1" w:rsidRDefault="005151E5" w:rsidP="005151E5">
      <w:pPr>
        <w:pStyle w:val="ListParagraph"/>
        <w:numPr>
          <w:ilvl w:val="1"/>
          <w:numId w:val="3"/>
        </w:numPr>
        <w:tabs>
          <w:tab w:val="left" w:pos="1672"/>
        </w:tabs>
        <w:spacing w:before="161" w:line="480" w:lineRule="auto"/>
        <w:ind w:right="960" w:hanging="284"/>
        <w:jc w:val="both"/>
        <w:rPr>
          <w:sz w:val="24"/>
        </w:rPr>
      </w:pPr>
      <w:r w:rsidRPr="009557A1">
        <w:rPr>
          <w:sz w:val="24"/>
          <w:lang w:val="en-US"/>
        </w:rPr>
        <w:t>Tomat dan labu kuning yang telah</w:t>
      </w:r>
      <w:r w:rsidRPr="009557A1">
        <w:rPr>
          <w:sz w:val="24"/>
        </w:rPr>
        <w:t xml:space="preserve"> kering setelah itu di haluskan dengan blender</w:t>
      </w:r>
      <w:r w:rsidRPr="009557A1">
        <w:rPr>
          <w:spacing w:val="1"/>
          <w:sz w:val="24"/>
        </w:rPr>
        <w:t xml:space="preserve"> </w:t>
      </w:r>
      <w:r w:rsidRPr="009557A1">
        <w:rPr>
          <w:sz w:val="24"/>
        </w:rPr>
        <w:t>cooper.</w:t>
      </w:r>
      <w:r w:rsidRPr="009557A1">
        <w:rPr>
          <w:spacing w:val="-1"/>
          <w:sz w:val="24"/>
        </w:rPr>
        <w:t xml:space="preserve"> </w:t>
      </w:r>
      <w:r w:rsidRPr="009557A1">
        <w:rPr>
          <w:sz w:val="24"/>
        </w:rPr>
        <w:t>Tepung</w:t>
      </w:r>
      <w:r w:rsidRPr="009557A1">
        <w:rPr>
          <w:spacing w:val="2"/>
          <w:sz w:val="24"/>
        </w:rPr>
        <w:t xml:space="preserve"> </w:t>
      </w:r>
      <w:r w:rsidRPr="009557A1">
        <w:rPr>
          <w:sz w:val="24"/>
          <w:lang w:val="en-US"/>
        </w:rPr>
        <w:t>tomat dan labu kuning telah jadi serta siap digunakan</w:t>
      </w:r>
      <w:r w:rsidRPr="009557A1">
        <w:rPr>
          <w:sz w:val="24"/>
        </w:rPr>
        <w:t>.</w:t>
      </w:r>
    </w:p>
    <w:p w14:paraId="4D50B72C" w14:textId="77777777" w:rsidR="005151E5" w:rsidRPr="009557A1" w:rsidRDefault="005151E5" w:rsidP="005151E5">
      <w:pPr>
        <w:pStyle w:val="BodyText"/>
        <w:spacing w:before="158" w:line="480" w:lineRule="auto"/>
        <w:ind w:left="968" w:right="959" w:firstLine="720"/>
        <w:jc w:val="both"/>
        <w:sectPr w:rsidR="005151E5" w:rsidRPr="009557A1" w:rsidSect="00EE0EA8">
          <w:pgSz w:w="11910" w:h="16840"/>
          <w:pgMar w:top="1580" w:right="740" w:bottom="1560" w:left="1300" w:header="0" w:footer="1366" w:gutter="0"/>
          <w:cols w:space="720"/>
        </w:sectPr>
      </w:pPr>
      <w:r>
        <w:t>T</w:t>
      </w:r>
      <w:r w:rsidRPr="009557A1">
        <w:t>ahapan dimulai dengan penimbangan pelet sebanyak 3% dari</w:t>
      </w:r>
      <w:r w:rsidRPr="009557A1">
        <w:rPr>
          <w:spacing w:val="1"/>
        </w:rPr>
        <w:t xml:space="preserve"> </w:t>
      </w:r>
      <w:r w:rsidRPr="009557A1">
        <w:t xml:space="preserve">bobot ikan </w:t>
      </w:r>
      <w:r w:rsidRPr="009557A1">
        <w:rPr>
          <w:lang w:val="en-US"/>
        </w:rPr>
        <w:t>k</w:t>
      </w:r>
      <w:r w:rsidRPr="009557A1">
        <w:t xml:space="preserve">oi, setelah itu di gabungkan tepung </w:t>
      </w:r>
      <w:r w:rsidRPr="009557A1">
        <w:rPr>
          <w:lang w:val="en-US"/>
        </w:rPr>
        <w:t>tomat</w:t>
      </w:r>
      <w:r w:rsidRPr="009557A1">
        <w:t xml:space="preserve"> </w:t>
      </w:r>
      <w:r w:rsidRPr="009557A1">
        <w:rPr>
          <w:lang w:val="en-US"/>
        </w:rPr>
        <w:t>dan tepung labu kuning</w:t>
      </w:r>
      <w:r w:rsidRPr="009557A1">
        <w:t xml:space="preserve"> </w:t>
      </w:r>
      <w:r w:rsidRPr="009557A1">
        <w:rPr>
          <w:spacing w:val="1"/>
        </w:rPr>
        <w:t xml:space="preserve"> </w:t>
      </w:r>
      <w:r w:rsidRPr="009557A1">
        <w:t>dengan dosis perlakuan kontrol (pellet). Setelah itu</w:t>
      </w:r>
      <w:r w:rsidRPr="009557A1">
        <w:rPr>
          <w:spacing w:val="1"/>
        </w:rPr>
        <w:t xml:space="preserve"> </w:t>
      </w:r>
      <w:r w:rsidRPr="009557A1">
        <w:t>bahan tersebut diberi progol yang dilarutkan dengan air sebanyak 5%/ kilogram</w:t>
      </w:r>
      <w:r w:rsidRPr="009557A1">
        <w:rPr>
          <w:spacing w:val="1"/>
        </w:rPr>
        <w:t xml:space="preserve"> </w:t>
      </w:r>
      <w:r w:rsidRPr="009557A1">
        <w:t>bertujuan</w:t>
      </w:r>
      <w:r w:rsidRPr="009557A1">
        <w:rPr>
          <w:spacing w:val="1"/>
        </w:rPr>
        <w:t xml:space="preserve"> </w:t>
      </w:r>
      <w:r w:rsidRPr="009557A1">
        <w:t>selaku</w:t>
      </w:r>
      <w:r w:rsidRPr="009557A1">
        <w:rPr>
          <w:spacing w:val="1"/>
        </w:rPr>
        <w:t xml:space="preserve"> </w:t>
      </w:r>
      <w:r w:rsidRPr="009557A1">
        <w:t>perekat</w:t>
      </w:r>
      <w:r w:rsidRPr="009557A1">
        <w:rPr>
          <w:spacing w:val="1"/>
        </w:rPr>
        <w:t xml:space="preserve"> </w:t>
      </w:r>
      <w:r w:rsidRPr="009557A1">
        <w:t>pakan.</w:t>
      </w:r>
      <w:r w:rsidRPr="009557A1">
        <w:rPr>
          <w:spacing w:val="1"/>
        </w:rPr>
        <w:t xml:space="preserve"> </w:t>
      </w:r>
      <w:r w:rsidRPr="009557A1">
        <w:t>Apabila</w:t>
      </w:r>
      <w:r w:rsidRPr="009557A1">
        <w:rPr>
          <w:spacing w:val="1"/>
        </w:rPr>
        <w:t xml:space="preserve"> </w:t>
      </w:r>
      <w:r w:rsidRPr="009557A1">
        <w:t>pakan</w:t>
      </w:r>
      <w:r w:rsidRPr="009557A1">
        <w:rPr>
          <w:spacing w:val="1"/>
        </w:rPr>
        <w:t xml:space="preserve"> </w:t>
      </w:r>
      <w:r w:rsidRPr="009557A1">
        <w:t>sudah</w:t>
      </w:r>
      <w:r w:rsidRPr="009557A1">
        <w:rPr>
          <w:spacing w:val="1"/>
        </w:rPr>
        <w:t xml:space="preserve"> </w:t>
      </w:r>
      <w:r w:rsidRPr="009557A1">
        <w:t>tercampur</w:t>
      </w:r>
      <w:r w:rsidRPr="009557A1">
        <w:rPr>
          <w:spacing w:val="1"/>
        </w:rPr>
        <w:t xml:space="preserve"> </w:t>
      </w:r>
      <w:r w:rsidRPr="009557A1">
        <w:t>menyeluruh</w:t>
      </w:r>
      <w:r w:rsidRPr="009557A1">
        <w:rPr>
          <w:spacing w:val="1"/>
        </w:rPr>
        <w:t xml:space="preserve"> </w:t>
      </w:r>
      <w:r w:rsidRPr="009557A1">
        <w:t xml:space="preserve">setelah itu dicoba pengeringan dengan metode dianginkan </w:t>
      </w:r>
      <w:r w:rsidRPr="009557A1">
        <w:rPr>
          <w:lang w:val="en-US"/>
        </w:rPr>
        <w:t xml:space="preserve">selama </w:t>
      </w:r>
      <w:r w:rsidRPr="009557A1">
        <w:t>30-60 menit.</w:t>
      </w:r>
      <w:r w:rsidRPr="009557A1">
        <w:rPr>
          <w:spacing w:val="1"/>
        </w:rPr>
        <w:t xml:space="preserve"> </w:t>
      </w:r>
      <w:r w:rsidRPr="009557A1">
        <w:t>Bila se</w:t>
      </w:r>
      <w:r w:rsidRPr="009557A1">
        <w:rPr>
          <w:lang w:val="en-US"/>
        </w:rPr>
        <w:t>lama</w:t>
      </w:r>
      <w:r w:rsidRPr="009557A1">
        <w:t xml:space="preserve"> proses pengeringan terja</w:t>
      </w:r>
      <w:r w:rsidRPr="009557A1">
        <w:rPr>
          <w:lang w:val="en-US"/>
        </w:rPr>
        <w:t xml:space="preserve">di </w:t>
      </w:r>
      <w:r w:rsidRPr="009557A1">
        <w:t>pergantian warna</w:t>
      </w:r>
      <w:r w:rsidRPr="009557A1">
        <w:rPr>
          <w:spacing w:val="1"/>
        </w:rPr>
        <w:t xml:space="preserve"> </w:t>
      </w:r>
      <w:r w:rsidRPr="009557A1">
        <w:t>serta bau hingga</w:t>
      </w:r>
      <w:r w:rsidRPr="009557A1">
        <w:rPr>
          <w:spacing w:val="1"/>
        </w:rPr>
        <w:t xml:space="preserve"> </w:t>
      </w:r>
      <w:r w:rsidRPr="009557A1">
        <w:t>pakan</w:t>
      </w:r>
      <w:r w:rsidRPr="009557A1">
        <w:rPr>
          <w:spacing w:val="1"/>
        </w:rPr>
        <w:t xml:space="preserve"> </w:t>
      </w:r>
      <w:r w:rsidRPr="009557A1">
        <w:t>hendak terbuat</w:t>
      </w:r>
      <w:r w:rsidRPr="009557A1">
        <w:rPr>
          <w:spacing w:val="2"/>
        </w:rPr>
        <w:t xml:space="preserve"> </w:t>
      </w:r>
      <w:r w:rsidRPr="009557A1">
        <w:t>ulang (Decik, 2021).</w:t>
      </w:r>
    </w:p>
    <w:p w14:paraId="2C8FF19F" w14:textId="77777777" w:rsidR="005151E5" w:rsidRPr="009557A1" w:rsidRDefault="005151E5" w:rsidP="005151E5">
      <w:pPr>
        <w:pStyle w:val="Heading1"/>
        <w:numPr>
          <w:ilvl w:val="1"/>
          <w:numId w:val="3"/>
        </w:numPr>
        <w:tabs>
          <w:tab w:val="left" w:pos="1208"/>
        </w:tabs>
        <w:spacing w:before="103"/>
        <w:ind w:left="1208" w:hanging="240"/>
        <w:jc w:val="left"/>
      </w:pPr>
      <w:bookmarkStart w:id="38" w:name="_TOC_250008"/>
      <w:r w:rsidRPr="009557A1">
        <w:lastRenderedPageBreak/>
        <w:t>5</w:t>
      </w:r>
      <w:r w:rsidRPr="009557A1">
        <w:rPr>
          <w:spacing w:val="-3"/>
        </w:rPr>
        <w:t xml:space="preserve"> </w:t>
      </w:r>
      <w:r w:rsidRPr="009557A1">
        <w:t>Parameter</w:t>
      </w:r>
      <w:r w:rsidRPr="009557A1">
        <w:rPr>
          <w:spacing w:val="-1"/>
        </w:rPr>
        <w:t xml:space="preserve"> </w:t>
      </w:r>
      <w:bookmarkEnd w:id="38"/>
      <w:r w:rsidRPr="009557A1">
        <w:t>Penelitian</w:t>
      </w:r>
    </w:p>
    <w:p w14:paraId="2935240D" w14:textId="77777777" w:rsidR="005151E5" w:rsidRPr="009557A1" w:rsidRDefault="005151E5" w:rsidP="005151E5">
      <w:pPr>
        <w:pStyle w:val="BodyText"/>
        <w:spacing w:before="9"/>
        <w:rPr>
          <w:b/>
          <w:sz w:val="23"/>
        </w:rPr>
      </w:pPr>
    </w:p>
    <w:p w14:paraId="76B4BE8B" w14:textId="77777777" w:rsidR="005151E5" w:rsidRPr="009557A1" w:rsidRDefault="005151E5" w:rsidP="00A11251">
      <w:pPr>
        <w:spacing w:before="1"/>
        <w:ind w:left="968"/>
        <w:rPr>
          <w:b/>
          <w:sz w:val="24"/>
        </w:rPr>
      </w:pPr>
      <w:r w:rsidRPr="009557A1">
        <w:rPr>
          <w:b/>
          <w:sz w:val="24"/>
        </w:rPr>
        <w:t>3.</w:t>
      </w:r>
      <w:r w:rsidRPr="009557A1">
        <w:rPr>
          <w:b/>
          <w:spacing w:val="-1"/>
          <w:sz w:val="24"/>
        </w:rPr>
        <w:t xml:space="preserve"> </w:t>
      </w:r>
      <w:r w:rsidRPr="009557A1">
        <w:rPr>
          <w:b/>
          <w:sz w:val="24"/>
        </w:rPr>
        <w:t>5.</w:t>
      </w:r>
      <w:r w:rsidRPr="009557A1">
        <w:rPr>
          <w:b/>
          <w:spacing w:val="-1"/>
          <w:sz w:val="24"/>
        </w:rPr>
        <w:t xml:space="preserve"> </w:t>
      </w:r>
      <w:r w:rsidRPr="009557A1">
        <w:rPr>
          <w:b/>
          <w:sz w:val="24"/>
        </w:rPr>
        <w:t>1</w:t>
      </w:r>
      <w:r w:rsidRPr="009557A1">
        <w:rPr>
          <w:b/>
          <w:spacing w:val="-1"/>
          <w:sz w:val="24"/>
        </w:rPr>
        <w:t xml:space="preserve"> </w:t>
      </w:r>
      <w:r w:rsidRPr="009557A1">
        <w:rPr>
          <w:b/>
          <w:sz w:val="24"/>
        </w:rPr>
        <w:t>Prosedur</w:t>
      </w:r>
      <w:r w:rsidRPr="009557A1">
        <w:rPr>
          <w:b/>
          <w:spacing w:val="-2"/>
          <w:sz w:val="24"/>
        </w:rPr>
        <w:t xml:space="preserve"> </w:t>
      </w:r>
      <w:r w:rsidRPr="009557A1">
        <w:rPr>
          <w:b/>
          <w:sz w:val="24"/>
        </w:rPr>
        <w:t>Scoring</w:t>
      </w:r>
      <w:r w:rsidRPr="009557A1">
        <w:rPr>
          <w:b/>
          <w:spacing w:val="-1"/>
          <w:sz w:val="24"/>
        </w:rPr>
        <w:t xml:space="preserve"> </w:t>
      </w:r>
      <w:r w:rsidRPr="009557A1">
        <w:rPr>
          <w:b/>
          <w:sz w:val="24"/>
        </w:rPr>
        <w:t>Warna</w:t>
      </w:r>
    </w:p>
    <w:p w14:paraId="0EFEC0B4" w14:textId="77777777" w:rsidR="005151E5" w:rsidRPr="009557A1" w:rsidRDefault="005151E5" w:rsidP="00A11251">
      <w:pPr>
        <w:pStyle w:val="BodyText"/>
        <w:spacing w:before="11"/>
        <w:rPr>
          <w:b/>
          <w:sz w:val="23"/>
        </w:rPr>
      </w:pPr>
    </w:p>
    <w:p w14:paraId="5E336393" w14:textId="77777777" w:rsidR="005151E5" w:rsidRDefault="005151E5" w:rsidP="005151E5">
      <w:pPr>
        <w:pStyle w:val="BodyText"/>
        <w:spacing w:line="480" w:lineRule="auto"/>
        <w:ind w:left="968" w:right="959" w:firstLine="720"/>
        <w:jc w:val="both"/>
      </w:pPr>
      <w:r w:rsidRPr="009557A1">
        <w:t>Analisis</w:t>
      </w:r>
      <w:r w:rsidRPr="009557A1">
        <w:rPr>
          <w:spacing w:val="1"/>
        </w:rPr>
        <w:t xml:space="preserve"> </w:t>
      </w:r>
      <w:r w:rsidRPr="009557A1">
        <w:t>warna</w:t>
      </w:r>
      <w:r w:rsidRPr="009557A1">
        <w:rPr>
          <w:spacing w:val="1"/>
        </w:rPr>
        <w:t xml:space="preserve"> </w:t>
      </w:r>
      <w:r w:rsidRPr="009557A1">
        <w:t>dicoba</w:t>
      </w:r>
      <w:r w:rsidRPr="009557A1">
        <w:rPr>
          <w:spacing w:val="1"/>
        </w:rPr>
        <w:t xml:space="preserve"> </w:t>
      </w:r>
      <w:r w:rsidRPr="009557A1">
        <w:t>lewat</w:t>
      </w:r>
      <w:r w:rsidRPr="009557A1">
        <w:rPr>
          <w:spacing w:val="1"/>
        </w:rPr>
        <w:t xml:space="preserve"> </w:t>
      </w:r>
      <w:r w:rsidRPr="009557A1">
        <w:t>pengamatan</w:t>
      </w:r>
      <w:r w:rsidRPr="009557A1">
        <w:rPr>
          <w:spacing w:val="1"/>
        </w:rPr>
        <w:t xml:space="preserve"> </w:t>
      </w:r>
      <w:r w:rsidRPr="009557A1">
        <w:t>secara</w:t>
      </w:r>
      <w:r w:rsidRPr="009557A1">
        <w:rPr>
          <w:spacing w:val="1"/>
        </w:rPr>
        <w:t xml:space="preserve"> </w:t>
      </w:r>
      <w:r w:rsidRPr="009557A1">
        <w:t>visual</w:t>
      </w:r>
      <w:r w:rsidRPr="009557A1">
        <w:rPr>
          <w:spacing w:val="1"/>
        </w:rPr>
        <w:t xml:space="preserve"> </w:t>
      </w:r>
      <w:r w:rsidRPr="009557A1">
        <w:t>serta</w:t>
      </w:r>
      <w:r w:rsidRPr="009557A1">
        <w:rPr>
          <w:spacing w:val="1"/>
        </w:rPr>
        <w:t xml:space="preserve"> </w:t>
      </w:r>
      <w:r w:rsidRPr="009557A1">
        <w:t>analisis</w:t>
      </w:r>
      <w:r w:rsidRPr="009557A1">
        <w:rPr>
          <w:spacing w:val="1"/>
        </w:rPr>
        <w:t xml:space="preserve"> </w:t>
      </w:r>
      <w:r w:rsidRPr="009557A1">
        <w:t>karotenoid. Bagi</w:t>
      </w:r>
      <w:r w:rsidRPr="009557A1">
        <w:rPr>
          <w:spacing w:val="1"/>
        </w:rPr>
        <w:t xml:space="preserve"> Rizky et al., (2023)</w:t>
      </w:r>
      <w:r w:rsidRPr="009557A1">
        <w:rPr>
          <w:spacing w:val="1"/>
          <w:lang w:val="en-US"/>
        </w:rPr>
        <w:t xml:space="preserve"> </w:t>
      </w:r>
      <w:r w:rsidRPr="009557A1">
        <w:t xml:space="preserve">analisis kenaikan </w:t>
      </w:r>
      <w:r w:rsidRPr="009557A1">
        <w:rPr>
          <w:lang w:val="en-US"/>
        </w:rPr>
        <w:t xml:space="preserve">kualitas </w:t>
      </w:r>
      <w:r w:rsidRPr="009557A1">
        <w:t>warna</w:t>
      </w:r>
      <w:r w:rsidRPr="009557A1">
        <w:rPr>
          <w:spacing w:val="1"/>
        </w:rPr>
        <w:t xml:space="preserve"> </w:t>
      </w:r>
      <w:r w:rsidRPr="009557A1">
        <w:t>dicoba</w:t>
      </w:r>
      <w:r w:rsidRPr="009557A1">
        <w:rPr>
          <w:spacing w:val="1"/>
        </w:rPr>
        <w:t xml:space="preserve"> </w:t>
      </w:r>
      <w:r w:rsidRPr="009557A1">
        <w:t xml:space="preserve">dengan memakai tata cara </w:t>
      </w:r>
      <w:r w:rsidRPr="009557A1">
        <w:rPr>
          <w:i/>
        </w:rPr>
        <w:t>Toca Color Finder</w:t>
      </w:r>
      <w:r w:rsidRPr="009557A1">
        <w:t>. Penentuan skor warna memakai</w:t>
      </w:r>
      <w:r w:rsidRPr="009557A1">
        <w:rPr>
          <w:spacing w:val="1"/>
        </w:rPr>
        <w:t xml:space="preserve"> </w:t>
      </w:r>
      <w:r w:rsidRPr="009557A1">
        <w:t>kertas</w:t>
      </w:r>
      <w:r w:rsidRPr="009557A1">
        <w:rPr>
          <w:spacing w:val="1"/>
        </w:rPr>
        <w:t xml:space="preserve"> </w:t>
      </w:r>
      <w:r w:rsidRPr="009557A1">
        <w:rPr>
          <w:i/>
        </w:rPr>
        <w:t>Toca</w:t>
      </w:r>
      <w:r w:rsidRPr="009557A1">
        <w:rPr>
          <w:i/>
          <w:spacing w:val="1"/>
        </w:rPr>
        <w:t xml:space="preserve"> </w:t>
      </w:r>
      <w:r w:rsidRPr="009557A1">
        <w:rPr>
          <w:i/>
        </w:rPr>
        <w:t>Color</w:t>
      </w:r>
      <w:r w:rsidRPr="009557A1">
        <w:rPr>
          <w:i/>
          <w:spacing w:val="1"/>
        </w:rPr>
        <w:t xml:space="preserve"> </w:t>
      </w:r>
      <w:r w:rsidRPr="009557A1">
        <w:rPr>
          <w:i/>
        </w:rPr>
        <w:t>Finder</w:t>
      </w:r>
      <w:r w:rsidRPr="009557A1">
        <w:rPr>
          <w:i/>
          <w:spacing w:val="1"/>
        </w:rPr>
        <w:t xml:space="preserve"> </w:t>
      </w:r>
      <w:r w:rsidRPr="009557A1">
        <w:t>(TCF)</w:t>
      </w:r>
      <w:r w:rsidRPr="009557A1">
        <w:rPr>
          <w:spacing w:val="1"/>
        </w:rPr>
        <w:t xml:space="preserve"> </w:t>
      </w:r>
      <w:r w:rsidRPr="009557A1">
        <w:t>dengan</w:t>
      </w:r>
      <w:r w:rsidRPr="009557A1">
        <w:rPr>
          <w:spacing w:val="1"/>
        </w:rPr>
        <w:t xml:space="preserve"> </w:t>
      </w:r>
      <w:r w:rsidRPr="009557A1">
        <w:t>metode</w:t>
      </w:r>
      <w:r w:rsidRPr="009557A1">
        <w:rPr>
          <w:spacing w:val="1"/>
        </w:rPr>
        <w:t xml:space="preserve"> </w:t>
      </w:r>
      <w:r w:rsidRPr="009557A1">
        <w:t>memandang</w:t>
      </w:r>
      <w:r w:rsidRPr="009557A1">
        <w:rPr>
          <w:spacing w:val="61"/>
        </w:rPr>
        <w:t xml:space="preserve"> </w:t>
      </w:r>
      <w:r w:rsidRPr="009557A1">
        <w:t>pergantian</w:t>
      </w:r>
      <w:r w:rsidRPr="009557A1">
        <w:rPr>
          <w:spacing w:val="-57"/>
        </w:rPr>
        <w:t xml:space="preserve"> </w:t>
      </w:r>
      <w:r w:rsidRPr="009557A1">
        <w:t>kecerahan</w:t>
      </w:r>
      <w:r w:rsidRPr="009557A1">
        <w:rPr>
          <w:spacing w:val="-1"/>
        </w:rPr>
        <w:t xml:space="preserve"> </w:t>
      </w:r>
      <w:r w:rsidRPr="009557A1">
        <w:t>warna</w:t>
      </w:r>
      <w:r w:rsidRPr="009557A1">
        <w:rPr>
          <w:spacing w:val="1"/>
        </w:rPr>
        <w:t xml:space="preserve"> </w:t>
      </w:r>
      <w:r w:rsidRPr="009557A1">
        <w:t>ikan</w:t>
      </w:r>
      <w:r w:rsidRPr="009557A1">
        <w:rPr>
          <w:spacing w:val="2"/>
        </w:rPr>
        <w:t xml:space="preserve"> </w:t>
      </w:r>
      <w:r w:rsidRPr="009557A1">
        <w:t>Koi tiap</w:t>
      </w:r>
      <w:r w:rsidRPr="009557A1">
        <w:rPr>
          <w:spacing w:val="-3"/>
        </w:rPr>
        <w:t xml:space="preserve"> </w:t>
      </w:r>
      <w:r w:rsidRPr="009557A1">
        <w:rPr>
          <w:spacing w:val="-3"/>
          <w:lang w:val="en-US"/>
        </w:rPr>
        <w:t>7</w:t>
      </w:r>
      <w:r w:rsidRPr="009557A1">
        <w:rPr>
          <w:lang w:val="en-US"/>
        </w:rPr>
        <w:t xml:space="preserve"> hari</w:t>
      </w:r>
      <w:r w:rsidRPr="009557A1">
        <w:t>.</w:t>
      </w:r>
    </w:p>
    <w:p w14:paraId="747FE25B" w14:textId="77777777" w:rsidR="00511A27" w:rsidRDefault="00511A27" w:rsidP="005151E5">
      <w:pPr>
        <w:pStyle w:val="BodyText"/>
        <w:spacing w:line="480" w:lineRule="auto"/>
        <w:ind w:left="968" w:right="959" w:firstLine="720"/>
        <w:jc w:val="both"/>
      </w:pPr>
      <w:r>
        <w:rPr>
          <w:noProof/>
          <w:sz w:val="20"/>
          <w:lang w:val="id-ID" w:eastAsia="id-ID"/>
        </w:rPr>
        <w:drawing>
          <wp:anchor distT="0" distB="0" distL="114300" distR="114300" simplePos="0" relativeHeight="251704320" behindDoc="0" locked="0" layoutInCell="1" allowOverlap="1" wp14:anchorId="6B4889C9" wp14:editId="58DAC367">
            <wp:simplePos x="0" y="0"/>
            <wp:positionH relativeFrom="margin">
              <wp:posOffset>539816</wp:posOffset>
            </wp:positionH>
            <wp:positionV relativeFrom="paragraph">
              <wp:posOffset>85643</wp:posOffset>
            </wp:positionV>
            <wp:extent cx="5320146" cy="3066880"/>
            <wp:effectExtent l="0" t="0" r="0" b="63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ur-Code-of-Toca-Colour-Finder-for-caudal-fin-color.png"/>
                    <pic:cNvPicPr/>
                  </pic:nvPicPr>
                  <pic:blipFill>
                    <a:blip r:embed="rId19">
                      <a:extLst>
                        <a:ext uri="{28A0092B-C50C-407E-A947-70E740481C1C}">
                          <a14:useLocalDpi xmlns:a14="http://schemas.microsoft.com/office/drawing/2010/main" val="0"/>
                        </a:ext>
                      </a:extLst>
                    </a:blip>
                    <a:stretch>
                      <a:fillRect/>
                    </a:stretch>
                  </pic:blipFill>
                  <pic:spPr>
                    <a:xfrm>
                      <a:off x="0" y="0"/>
                      <a:ext cx="5320146" cy="3066880"/>
                    </a:xfrm>
                    <a:prstGeom prst="rect">
                      <a:avLst/>
                    </a:prstGeom>
                  </pic:spPr>
                </pic:pic>
              </a:graphicData>
            </a:graphic>
            <wp14:sizeRelH relativeFrom="page">
              <wp14:pctWidth>0</wp14:pctWidth>
            </wp14:sizeRelH>
            <wp14:sizeRelV relativeFrom="page">
              <wp14:pctHeight>0</wp14:pctHeight>
            </wp14:sizeRelV>
          </wp:anchor>
        </w:drawing>
      </w:r>
    </w:p>
    <w:p w14:paraId="691BA2BC" w14:textId="77777777" w:rsidR="00511A27" w:rsidRDefault="00511A27" w:rsidP="005151E5">
      <w:pPr>
        <w:pStyle w:val="BodyText"/>
        <w:spacing w:line="480" w:lineRule="auto"/>
        <w:ind w:left="968" w:right="959" w:firstLine="720"/>
        <w:jc w:val="both"/>
      </w:pPr>
    </w:p>
    <w:p w14:paraId="643EF2DE" w14:textId="77777777" w:rsidR="00511A27" w:rsidRDefault="00511A27" w:rsidP="005151E5">
      <w:pPr>
        <w:pStyle w:val="BodyText"/>
        <w:spacing w:line="480" w:lineRule="auto"/>
        <w:ind w:left="968" w:right="959" w:firstLine="720"/>
        <w:jc w:val="both"/>
      </w:pPr>
    </w:p>
    <w:p w14:paraId="5DF8100E" w14:textId="77777777" w:rsidR="00511A27" w:rsidRDefault="00511A27" w:rsidP="005151E5">
      <w:pPr>
        <w:pStyle w:val="BodyText"/>
        <w:spacing w:line="480" w:lineRule="auto"/>
        <w:ind w:left="968" w:right="959" w:firstLine="720"/>
        <w:jc w:val="both"/>
      </w:pPr>
    </w:p>
    <w:p w14:paraId="108CC806" w14:textId="77777777" w:rsidR="00511A27" w:rsidRDefault="00511A27" w:rsidP="005151E5">
      <w:pPr>
        <w:pStyle w:val="BodyText"/>
        <w:spacing w:line="480" w:lineRule="auto"/>
        <w:ind w:left="968" w:right="959" w:firstLine="720"/>
        <w:jc w:val="both"/>
      </w:pPr>
    </w:p>
    <w:p w14:paraId="03E246FB" w14:textId="77777777" w:rsidR="00511A27" w:rsidRDefault="00511A27" w:rsidP="005151E5">
      <w:pPr>
        <w:pStyle w:val="BodyText"/>
        <w:spacing w:line="480" w:lineRule="auto"/>
        <w:ind w:left="968" w:right="959" w:firstLine="720"/>
        <w:jc w:val="both"/>
      </w:pPr>
    </w:p>
    <w:p w14:paraId="1AC9B286" w14:textId="77777777" w:rsidR="00511A27" w:rsidRDefault="00511A27" w:rsidP="005151E5">
      <w:pPr>
        <w:pStyle w:val="BodyText"/>
        <w:spacing w:line="480" w:lineRule="auto"/>
        <w:ind w:left="968" w:right="959" w:firstLine="720"/>
        <w:jc w:val="both"/>
      </w:pPr>
    </w:p>
    <w:p w14:paraId="46D28004" w14:textId="77777777" w:rsidR="00511A27" w:rsidRPr="009557A1" w:rsidRDefault="00511A27" w:rsidP="005151E5">
      <w:pPr>
        <w:pStyle w:val="BodyText"/>
        <w:spacing w:line="480" w:lineRule="auto"/>
        <w:ind w:left="968" w:right="959" w:firstLine="720"/>
        <w:jc w:val="both"/>
      </w:pPr>
    </w:p>
    <w:p w14:paraId="14860248" w14:textId="77777777" w:rsidR="005151E5" w:rsidRPr="009557A1" w:rsidRDefault="005151E5" w:rsidP="005151E5">
      <w:pPr>
        <w:pStyle w:val="BodyText"/>
        <w:rPr>
          <w:sz w:val="20"/>
        </w:rPr>
      </w:pPr>
    </w:p>
    <w:p w14:paraId="74123C0D" w14:textId="77777777" w:rsidR="005151E5" w:rsidRPr="009557A1" w:rsidRDefault="005151E5" w:rsidP="005151E5">
      <w:pPr>
        <w:pStyle w:val="BodyText"/>
        <w:rPr>
          <w:sz w:val="20"/>
        </w:rPr>
      </w:pPr>
    </w:p>
    <w:p w14:paraId="7A96ABE4" w14:textId="77777777" w:rsidR="005151E5" w:rsidRPr="009557A1" w:rsidRDefault="005151E5" w:rsidP="005151E5">
      <w:pPr>
        <w:pStyle w:val="BodyText"/>
        <w:spacing w:before="5"/>
        <w:rPr>
          <w:sz w:val="20"/>
        </w:rPr>
      </w:pPr>
    </w:p>
    <w:p w14:paraId="014D3CB3" w14:textId="77777777" w:rsidR="005151E5" w:rsidRDefault="005151E5" w:rsidP="00511A27">
      <w:pPr>
        <w:pStyle w:val="BodyText"/>
        <w:spacing w:before="145"/>
        <w:ind w:left="1020" w:right="1015"/>
        <w:jc w:val="center"/>
      </w:pPr>
      <w:r w:rsidRPr="009557A1">
        <w:t>Gambar</w:t>
      </w:r>
      <w:r w:rsidRPr="009557A1">
        <w:rPr>
          <w:spacing w:val="-1"/>
        </w:rPr>
        <w:t xml:space="preserve"> </w:t>
      </w:r>
      <w:r w:rsidRPr="009557A1">
        <w:rPr>
          <w:lang w:val="en-US"/>
        </w:rPr>
        <w:t>6</w:t>
      </w:r>
      <w:r w:rsidRPr="009557A1">
        <w:t>.</w:t>
      </w:r>
      <w:r w:rsidRPr="009557A1">
        <w:rPr>
          <w:spacing w:val="-1"/>
        </w:rPr>
        <w:t xml:space="preserve"> </w:t>
      </w:r>
      <w:r w:rsidRPr="009557A1">
        <w:t>Kertas</w:t>
      </w:r>
      <w:r w:rsidRPr="009557A1">
        <w:rPr>
          <w:spacing w:val="-2"/>
        </w:rPr>
        <w:t xml:space="preserve"> </w:t>
      </w:r>
      <w:r w:rsidRPr="009557A1">
        <w:t>TCF</w:t>
      </w:r>
    </w:p>
    <w:p w14:paraId="0B1E3DAD" w14:textId="77777777" w:rsidR="005151E5" w:rsidRPr="009557A1" w:rsidRDefault="005151E5" w:rsidP="005151E5">
      <w:pPr>
        <w:pStyle w:val="BodyText"/>
        <w:spacing w:before="145"/>
        <w:ind w:left="1020" w:right="1015"/>
        <w:jc w:val="center"/>
      </w:pPr>
    </w:p>
    <w:p w14:paraId="2230D47E" w14:textId="77777777" w:rsidR="005151E5" w:rsidRPr="009557A1" w:rsidRDefault="005151E5" w:rsidP="00A11251">
      <w:pPr>
        <w:pStyle w:val="Heading1"/>
        <w:numPr>
          <w:ilvl w:val="2"/>
          <w:numId w:val="2"/>
        </w:numPr>
        <w:spacing w:before="161"/>
        <w:ind w:left="1701" w:hanging="708"/>
        <w:jc w:val="left"/>
      </w:pPr>
      <w:r w:rsidRPr="009557A1">
        <w:t>Laju</w:t>
      </w:r>
      <w:r w:rsidRPr="009557A1">
        <w:rPr>
          <w:spacing w:val="-5"/>
        </w:rPr>
        <w:t xml:space="preserve"> </w:t>
      </w:r>
      <w:r w:rsidRPr="009557A1">
        <w:t>Pertumbuhan</w:t>
      </w:r>
      <w:r w:rsidRPr="009557A1">
        <w:rPr>
          <w:spacing w:val="-2"/>
        </w:rPr>
        <w:t xml:space="preserve"> </w:t>
      </w:r>
      <w:r w:rsidRPr="009557A1">
        <w:t>Harian</w:t>
      </w:r>
    </w:p>
    <w:p w14:paraId="46549F0E" w14:textId="77777777" w:rsidR="005151E5" w:rsidRPr="009557A1" w:rsidRDefault="005151E5" w:rsidP="005151E5">
      <w:pPr>
        <w:pStyle w:val="BodyText"/>
        <w:spacing w:before="11"/>
        <w:rPr>
          <w:b/>
          <w:sz w:val="23"/>
        </w:rPr>
      </w:pPr>
    </w:p>
    <w:p w14:paraId="3766C3E6" w14:textId="77777777" w:rsidR="005151E5" w:rsidRPr="009557A1" w:rsidRDefault="005151E5" w:rsidP="005151E5">
      <w:pPr>
        <w:pStyle w:val="BodyText"/>
        <w:ind w:left="1688"/>
      </w:pPr>
      <w:r w:rsidRPr="009557A1">
        <w:t>Pengukuran</w:t>
      </w:r>
      <w:r w:rsidRPr="009557A1">
        <w:rPr>
          <w:spacing w:val="23"/>
        </w:rPr>
        <w:t xml:space="preserve"> </w:t>
      </w:r>
      <w:r w:rsidRPr="009557A1">
        <w:t>laju</w:t>
      </w:r>
      <w:r w:rsidRPr="009557A1">
        <w:rPr>
          <w:spacing w:val="24"/>
        </w:rPr>
        <w:t xml:space="preserve"> </w:t>
      </w:r>
      <w:r w:rsidRPr="009557A1">
        <w:t>pertumbuhan</w:t>
      </w:r>
      <w:r w:rsidRPr="009557A1">
        <w:rPr>
          <w:spacing w:val="24"/>
        </w:rPr>
        <w:t xml:space="preserve"> </w:t>
      </w:r>
      <w:r w:rsidRPr="009557A1">
        <w:t>bobot</w:t>
      </w:r>
      <w:r w:rsidRPr="009557A1">
        <w:rPr>
          <w:spacing w:val="24"/>
        </w:rPr>
        <w:t xml:space="preserve"> </w:t>
      </w:r>
      <w:r w:rsidRPr="009557A1">
        <w:t>dan</w:t>
      </w:r>
      <w:r w:rsidRPr="009557A1">
        <w:rPr>
          <w:spacing w:val="24"/>
        </w:rPr>
        <w:t xml:space="preserve"> </w:t>
      </w:r>
      <w:r w:rsidRPr="009557A1">
        <w:t>panjang</w:t>
      </w:r>
      <w:r w:rsidRPr="009557A1">
        <w:rPr>
          <w:spacing w:val="24"/>
        </w:rPr>
        <w:t xml:space="preserve"> </w:t>
      </w:r>
      <w:r w:rsidRPr="009557A1">
        <w:t>harian</w:t>
      </w:r>
      <w:r w:rsidRPr="009557A1">
        <w:rPr>
          <w:spacing w:val="26"/>
        </w:rPr>
        <w:t xml:space="preserve"> </w:t>
      </w:r>
      <w:r w:rsidRPr="009557A1">
        <w:t>dilakukan</w:t>
      </w:r>
      <w:r w:rsidRPr="009557A1">
        <w:rPr>
          <w:spacing w:val="24"/>
        </w:rPr>
        <w:t xml:space="preserve"> </w:t>
      </w:r>
      <w:r w:rsidRPr="009557A1">
        <w:t>setiap</w:t>
      </w:r>
    </w:p>
    <w:p w14:paraId="7C762E9C" w14:textId="77777777" w:rsidR="005151E5" w:rsidRPr="009557A1" w:rsidRDefault="005151E5" w:rsidP="005151E5">
      <w:pPr>
        <w:pStyle w:val="BodyText"/>
      </w:pPr>
    </w:p>
    <w:p w14:paraId="5CE711A1" w14:textId="77777777" w:rsidR="005151E5" w:rsidRDefault="005151E5" w:rsidP="005151E5">
      <w:pPr>
        <w:pStyle w:val="BodyText"/>
        <w:spacing w:after="11" w:line="480" w:lineRule="auto"/>
        <w:ind w:left="968" w:right="871"/>
        <w:rPr>
          <w:spacing w:val="-57"/>
        </w:rPr>
      </w:pPr>
      <w:r w:rsidRPr="009557A1">
        <w:t>10</w:t>
      </w:r>
      <w:r w:rsidRPr="009557A1">
        <w:rPr>
          <w:spacing w:val="8"/>
        </w:rPr>
        <w:t xml:space="preserve"> </w:t>
      </w:r>
      <w:r w:rsidRPr="009557A1">
        <w:t>hari</w:t>
      </w:r>
      <w:r w:rsidRPr="009557A1">
        <w:rPr>
          <w:spacing w:val="11"/>
        </w:rPr>
        <w:t xml:space="preserve"> </w:t>
      </w:r>
      <w:r w:rsidRPr="009557A1">
        <w:t>sekali.</w:t>
      </w:r>
      <w:r w:rsidRPr="009557A1">
        <w:rPr>
          <w:spacing w:val="8"/>
        </w:rPr>
        <w:t xml:space="preserve"> </w:t>
      </w:r>
      <w:r w:rsidRPr="009557A1">
        <w:t>Laju</w:t>
      </w:r>
      <w:r w:rsidRPr="009557A1">
        <w:rPr>
          <w:spacing w:val="11"/>
        </w:rPr>
        <w:t xml:space="preserve"> </w:t>
      </w:r>
      <w:r w:rsidRPr="009557A1">
        <w:t>pertumbuhan</w:t>
      </w:r>
      <w:r w:rsidRPr="009557A1">
        <w:rPr>
          <w:spacing w:val="11"/>
        </w:rPr>
        <w:t xml:space="preserve"> </w:t>
      </w:r>
      <w:r w:rsidRPr="009557A1">
        <w:t>spesifik</w:t>
      </w:r>
      <w:r w:rsidRPr="009557A1">
        <w:rPr>
          <w:spacing w:val="8"/>
        </w:rPr>
        <w:t xml:space="preserve"> </w:t>
      </w:r>
      <w:r w:rsidRPr="009557A1">
        <w:t>dapat</w:t>
      </w:r>
      <w:r w:rsidRPr="009557A1">
        <w:rPr>
          <w:spacing w:val="11"/>
        </w:rPr>
        <w:t xml:space="preserve"> </w:t>
      </w:r>
      <w:r w:rsidRPr="009557A1">
        <w:t>dihitung</w:t>
      </w:r>
      <w:r w:rsidRPr="009557A1">
        <w:rPr>
          <w:spacing w:val="8"/>
        </w:rPr>
        <w:t xml:space="preserve"> </w:t>
      </w:r>
      <w:r w:rsidRPr="009557A1">
        <w:t>berdasarkan</w:t>
      </w:r>
      <w:r w:rsidRPr="009557A1">
        <w:rPr>
          <w:spacing w:val="11"/>
        </w:rPr>
        <w:t xml:space="preserve"> </w:t>
      </w:r>
      <w:r w:rsidRPr="009557A1">
        <w:t>rumus</w:t>
      </w:r>
      <w:r w:rsidRPr="009557A1">
        <w:rPr>
          <w:spacing w:val="-57"/>
        </w:rPr>
        <w:t xml:space="preserve"> </w:t>
      </w:r>
    </w:p>
    <w:p w14:paraId="279C2A2D" w14:textId="4849171F" w:rsidR="005151E5" w:rsidRDefault="00AD172B" w:rsidP="005151E5">
      <w:pPr>
        <w:pStyle w:val="BodyText"/>
        <w:spacing w:after="11" w:line="480" w:lineRule="auto"/>
        <w:ind w:right="871"/>
        <w:rPr>
          <w:spacing w:val="-57"/>
        </w:rPr>
      </w:pPr>
      <w:r w:rsidRPr="009557A1">
        <w:rPr>
          <w:noProof/>
          <w:lang w:val="id-ID" w:eastAsia="id-ID"/>
        </w:rPr>
        <mc:AlternateContent>
          <mc:Choice Requires="wps">
            <w:drawing>
              <wp:anchor distT="0" distB="0" distL="114300" distR="114300" simplePos="0" relativeHeight="251678720" behindDoc="0" locked="0" layoutInCell="1" allowOverlap="1" wp14:anchorId="5B872919" wp14:editId="135C5804">
                <wp:simplePos x="0" y="0"/>
                <wp:positionH relativeFrom="page">
                  <wp:posOffset>1410970</wp:posOffset>
                </wp:positionH>
                <wp:positionV relativeFrom="paragraph">
                  <wp:posOffset>303530</wp:posOffset>
                </wp:positionV>
                <wp:extent cx="2861945" cy="793750"/>
                <wp:effectExtent l="0" t="0" r="0" b="0"/>
                <wp:wrapNone/>
                <wp:docPr id="396466574" name="Freeform 396466574"/>
                <wp:cNvGraphicFramePr/>
                <a:graphic xmlns:a="http://schemas.openxmlformats.org/drawingml/2006/main">
                  <a:graphicData uri="http://schemas.microsoft.com/office/word/2010/wordprocessingShape">
                    <wps:wsp>
                      <wps:cNvSpPr/>
                      <wps:spPr bwMode="auto">
                        <a:xfrm>
                          <a:off x="0" y="0"/>
                          <a:ext cx="2861945" cy="793750"/>
                        </a:xfrm>
                        <a:custGeom>
                          <a:avLst/>
                          <a:gdLst>
                            <a:gd name="T0" fmla="+- 0 6045 2888"/>
                            <a:gd name="T1" fmla="*/ T0 w 4507"/>
                            <a:gd name="T2" fmla="+- 0 1668 1016"/>
                            <a:gd name="T3" fmla="*/ 1668 h 1250"/>
                            <a:gd name="T4" fmla="+- 0 4125 2888"/>
                            <a:gd name="T5" fmla="*/ T4 w 4507"/>
                            <a:gd name="T6" fmla="+- 0 1668 1016"/>
                            <a:gd name="T7" fmla="*/ 1668 h 1250"/>
                            <a:gd name="T8" fmla="+- 0 4125 2888"/>
                            <a:gd name="T9" fmla="*/ T8 w 4507"/>
                            <a:gd name="T10" fmla="+- 0 1718 1016"/>
                            <a:gd name="T11" fmla="*/ 1718 h 1250"/>
                            <a:gd name="T12" fmla="+- 0 6045 2888"/>
                            <a:gd name="T13" fmla="*/ T12 w 4507"/>
                            <a:gd name="T14" fmla="+- 0 1718 1016"/>
                            <a:gd name="T15" fmla="*/ 1718 h 1250"/>
                            <a:gd name="T16" fmla="+- 0 6045 2888"/>
                            <a:gd name="T17" fmla="*/ T16 w 4507"/>
                            <a:gd name="T18" fmla="+- 0 1668 1016"/>
                            <a:gd name="T19" fmla="*/ 1668 h 1250"/>
                            <a:gd name="T20" fmla="+- 0 7395 2888"/>
                            <a:gd name="T21" fmla="*/ T20 w 4507"/>
                            <a:gd name="T22" fmla="+- 0 1016 1016"/>
                            <a:gd name="T23" fmla="*/ 1016 h 1250"/>
                            <a:gd name="T24" fmla="+- 0 7380 2888"/>
                            <a:gd name="T25" fmla="*/ T24 w 4507"/>
                            <a:gd name="T26" fmla="+- 0 1016 1016"/>
                            <a:gd name="T27" fmla="*/ 1016 h 1250"/>
                            <a:gd name="T28" fmla="+- 0 7380 2888"/>
                            <a:gd name="T29" fmla="*/ T28 w 4507"/>
                            <a:gd name="T30" fmla="+- 0 1031 1016"/>
                            <a:gd name="T31" fmla="*/ 1031 h 1250"/>
                            <a:gd name="T32" fmla="+- 0 7380 2888"/>
                            <a:gd name="T33" fmla="*/ T32 w 4507"/>
                            <a:gd name="T34" fmla="+- 0 2251 1016"/>
                            <a:gd name="T35" fmla="*/ 2251 h 1250"/>
                            <a:gd name="T36" fmla="+- 0 2903 2888"/>
                            <a:gd name="T37" fmla="*/ T36 w 4507"/>
                            <a:gd name="T38" fmla="+- 0 2251 1016"/>
                            <a:gd name="T39" fmla="*/ 2251 h 1250"/>
                            <a:gd name="T40" fmla="+- 0 2903 2888"/>
                            <a:gd name="T41" fmla="*/ T40 w 4507"/>
                            <a:gd name="T42" fmla="+- 0 1031 1016"/>
                            <a:gd name="T43" fmla="*/ 1031 h 1250"/>
                            <a:gd name="T44" fmla="+- 0 7380 2888"/>
                            <a:gd name="T45" fmla="*/ T44 w 4507"/>
                            <a:gd name="T46" fmla="+- 0 1031 1016"/>
                            <a:gd name="T47" fmla="*/ 1031 h 1250"/>
                            <a:gd name="T48" fmla="+- 0 7380 2888"/>
                            <a:gd name="T49" fmla="*/ T48 w 4507"/>
                            <a:gd name="T50" fmla="+- 0 1016 1016"/>
                            <a:gd name="T51" fmla="*/ 1016 h 1250"/>
                            <a:gd name="T52" fmla="+- 0 2888 2888"/>
                            <a:gd name="T53" fmla="*/ T52 w 4507"/>
                            <a:gd name="T54" fmla="+- 0 1016 1016"/>
                            <a:gd name="T55" fmla="*/ 1016 h 1250"/>
                            <a:gd name="T56" fmla="+- 0 2888 2888"/>
                            <a:gd name="T57" fmla="*/ T56 w 4507"/>
                            <a:gd name="T58" fmla="+- 0 2266 1016"/>
                            <a:gd name="T59" fmla="*/ 2266 h 1250"/>
                            <a:gd name="T60" fmla="+- 0 7395 2888"/>
                            <a:gd name="T61" fmla="*/ T60 w 4507"/>
                            <a:gd name="T62" fmla="+- 0 2266 1016"/>
                            <a:gd name="T63" fmla="*/ 2266 h 1250"/>
                            <a:gd name="T64" fmla="+- 0 7395 2888"/>
                            <a:gd name="T65" fmla="*/ T64 w 4507"/>
                            <a:gd name="T66" fmla="+- 0 2258 1016"/>
                            <a:gd name="T67" fmla="*/ 2258 h 1250"/>
                            <a:gd name="T68" fmla="+- 0 7395 2888"/>
                            <a:gd name="T69" fmla="*/ T68 w 4507"/>
                            <a:gd name="T70" fmla="+- 0 2251 1016"/>
                            <a:gd name="T71" fmla="*/ 2251 h 1250"/>
                            <a:gd name="T72" fmla="+- 0 7395 2888"/>
                            <a:gd name="T73" fmla="*/ T72 w 4507"/>
                            <a:gd name="T74" fmla="+- 0 1031 1016"/>
                            <a:gd name="T75" fmla="*/ 1031 h 1250"/>
                            <a:gd name="T76" fmla="+- 0 7395 2888"/>
                            <a:gd name="T77" fmla="*/ T76 w 4507"/>
                            <a:gd name="T78" fmla="+- 0 1023 1016"/>
                            <a:gd name="T79" fmla="*/ 1023 h 1250"/>
                            <a:gd name="T80" fmla="+- 0 7395 2888"/>
                            <a:gd name="T81" fmla="*/ T80 w 4507"/>
                            <a:gd name="T82" fmla="+- 0 1016 1016"/>
                            <a:gd name="T83" fmla="*/ 1016 h 1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507" h="1250">
                              <a:moveTo>
                                <a:pt x="3157" y="652"/>
                              </a:moveTo>
                              <a:lnTo>
                                <a:pt x="1237" y="652"/>
                              </a:lnTo>
                              <a:lnTo>
                                <a:pt x="1237" y="702"/>
                              </a:lnTo>
                              <a:lnTo>
                                <a:pt x="3157" y="702"/>
                              </a:lnTo>
                              <a:lnTo>
                                <a:pt x="3157" y="652"/>
                              </a:lnTo>
                              <a:close/>
                              <a:moveTo>
                                <a:pt x="4507" y="0"/>
                              </a:moveTo>
                              <a:lnTo>
                                <a:pt x="4492" y="0"/>
                              </a:lnTo>
                              <a:lnTo>
                                <a:pt x="4492" y="15"/>
                              </a:lnTo>
                              <a:lnTo>
                                <a:pt x="4492" y="1235"/>
                              </a:lnTo>
                              <a:lnTo>
                                <a:pt x="15" y="1235"/>
                              </a:lnTo>
                              <a:lnTo>
                                <a:pt x="15" y="15"/>
                              </a:lnTo>
                              <a:lnTo>
                                <a:pt x="4492" y="15"/>
                              </a:lnTo>
                              <a:lnTo>
                                <a:pt x="4492" y="0"/>
                              </a:lnTo>
                              <a:lnTo>
                                <a:pt x="0" y="0"/>
                              </a:lnTo>
                              <a:lnTo>
                                <a:pt x="0" y="1250"/>
                              </a:lnTo>
                              <a:lnTo>
                                <a:pt x="4507" y="1250"/>
                              </a:lnTo>
                              <a:lnTo>
                                <a:pt x="4507" y="1242"/>
                              </a:lnTo>
                              <a:lnTo>
                                <a:pt x="4507" y="1235"/>
                              </a:lnTo>
                              <a:lnTo>
                                <a:pt x="4507" y="15"/>
                              </a:lnTo>
                              <a:lnTo>
                                <a:pt x="4507" y="7"/>
                              </a:lnTo>
                              <a:lnTo>
                                <a:pt x="450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A216CE1" id="Freeform 396466574" o:spid="_x0000_s1026" style="position:absolute;margin-left:111.1pt;margin-top:23.9pt;width:225.35pt;height:62.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7,1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" path="m3157,652r-1920,l1237,702r1920,l3157,652xm4507,r-15,l4492,15r,1220l15,1235,15,15r4477,l4492,,,,,1250r4507,l4507,1242r,-7l4507,15r,-8l4507,xe" fillcolor="black" stroked="f">
                <v:path arrowok="t" o:connecttype="custom" o:connectlocs="2004695,1059180;785495,1059180;785495,1090930;2004695,1090930;2004695,1059180;2861945,645160;2852420,645160;2852420,654685;2852420,1429385;9525,1429385;9525,654685;2852420,654685;2852420,645160;0,645160;0,1438910;2861945,1438910;2861945,1433830;2861945,1429385;2861945,654685;2861945,649605;2861945,645160" o:connectangles="0,0,0,0,0,0,0,0,0,0,0,0,0,0,0,0,0,0,0,0,0"/>
                <w10:wrap anchorx="page"/>
              </v:shape>
            </w:pict>
          </mc:Fallback>
        </mc:AlternateContent>
      </w:r>
    </w:p>
    <w:p w14:paraId="2D0ACE46" w14:textId="2FA78293" w:rsidR="005151E5" w:rsidRDefault="005151E5" w:rsidP="005151E5">
      <w:pPr>
        <w:pStyle w:val="BodyText"/>
        <w:spacing w:after="11" w:line="480" w:lineRule="auto"/>
        <w:ind w:left="968" w:right="871"/>
        <w:rPr>
          <w:spacing w:val="-57"/>
        </w:rPr>
      </w:pPr>
      <w:r w:rsidRPr="009557A1">
        <w:rPr>
          <w:noProof/>
          <w:sz w:val="20"/>
          <w:lang w:val="id-ID" w:eastAsia="id-ID"/>
        </w:rPr>
        <mc:AlternateContent>
          <mc:Choice Requires="wpg">
            <w:drawing>
              <wp:inline distT="0" distB="0" distL="0" distR="0" wp14:anchorId="257069CB" wp14:editId="649764E3">
                <wp:extent cx="2752725" cy="714375"/>
                <wp:effectExtent l="0" t="0" r="9525" b="9525"/>
                <wp:docPr id="396466569" name="Group 396466569"/>
                <wp:cNvGraphicFramePr/>
                <a:graphic xmlns:a="http://schemas.openxmlformats.org/drawingml/2006/main">
                  <a:graphicData uri="http://schemas.microsoft.com/office/word/2010/wordprocessingGroup">
                    <wpg:wgp>
                      <wpg:cNvGrpSpPr/>
                      <wpg:grpSpPr>
                        <a:xfrm>
                          <a:off x="0" y="0"/>
                          <a:ext cx="2752725" cy="714375"/>
                          <a:chOff x="0" y="0"/>
                          <a:chExt cx="4360" cy="1095"/>
                        </a:xfrm>
                      </wpg:grpSpPr>
                      <wps:wsp>
                        <wps:cNvPr id="396466570" name="Text Box 72"/>
                        <wps:cNvSpPr txBox="1">
                          <a:spLocks noChangeArrowheads="1"/>
                        </wps:cNvSpPr>
                        <wps:spPr bwMode="auto">
                          <a:xfrm>
                            <a:off x="1440" y="0"/>
                            <a:ext cx="1258" cy="2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E2009" w14:textId="77777777" w:rsidR="00483649" w:rsidRDefault="00483649" w:rsidP="005151E5">
                              <w:pPr>
                                <w:spacing w:line="266" w:lineRule="exact"/>
                                <w:rPr>
                                  <w:sz w:val="15"/>
                                </w:rPr>
                              </w:pPr>
                              <w:r>
                                <w:rPr>
                                  <w:position w:val="2"/>
                                  <w:sz w:val="24"/>
                                </w:rPr>
                                <w:t>InWt</w:t>
                              </w:r>
                              <w:r>
                                <w:rPr>
                                  <w:spacing w:val="-2"/>
                                  <w:position w:val="2"/>
                                  <w:sz w:val="24"/>
                                </w:rPr>
                                <w:t xml:space="preserve"> </w:t>
                              </w:r>
                              <w:r>
                                <w:rPr>
                                  <w:position w:val="2"/>
                                  <w:sz w:val="24"/>
                                </w:rPr>
                                <w:t>– InW</w:t>
                              </w:r>
                              <w:r>
                                <w:rPr>
                                  <w:sz w:val="15"/>
                                </w:rPr>
                                <w:t>0</w:t>
                              </w:r>
                            </w:p>
                          </w:txbxContent>
                        </wps:txbx>
                        <wps:bodyPr rot="0" vert="horz" wrap="square" lIns="0" tIns="0" rIns="0" bIns="0" anchor="t" anchorCtr="0" upright="1"/>
                      </wps:wsp>
                      <wps:wsp>
                        <wps:cNvPr id="396466571" name="Text Box 73"/>
                        <wps:cNvSpPr txBox="1">
                          <a:spLocks noChangeArrowheads="1"/>
                        </wps:cNvSpPr>
                        <wps:spPr bwMode="auto">
                          <a:xfrm>
                            <a:off x="0" y="415"/>
                            <a:ext cx="68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39D993" w14:textId="77777777" w:rsidR="00483649" w:rsidRDefault="00483649" w:rsidP="005151E5">
                              <w:pPr>
                                <w:spacing w:line="266" w:lineRule="exact"/>
                                <w:rPr>
                                  <w:sz w:val="24"/>
                                </w:rPr>
                              </w:pPr>
                              <w:r>
                                <w:rPr>
                                  <w:sz w:val="24"/>
                                </w:rPr>
                                <w:t>SGR</w:t>
                              </w:r>
                              <w:r>
                                <w:rPr>
                                  <w:spacing w:val="-3"/>
                                  <w:sz w:val="24"/>
                                </w:rPr>
                                <w:t xml:space="preserve"> </w:t>
                              </w:r>
                              <w:r>
                                <w:rPr>
                                  <w:sz w:val="24"/>
                                </w:rPr>
                                <w:t>=</w:t>
                              </w:r>
                            </w:p>
                          </w:txbxContent>
                        </wps:txbx>
                        <wps:bodyPr rot="0" vert="horz" wrap="square" lIns="0" tIns="0" rIns="0" bIns="0" anchor="t" anchorCtr="0" upright="1"/>
                      </wps:wsp>
                      <wps:wsp>
                        <wps:cNvPr id="396466572" name="Text Box 74"/>
                        <wps:cNvSpPr txBox="1">
                          <a:spLocks noChangeArrowheads="1"/>
                        </wps:cNvSpPr>
                        <wps:spPr bwMode="auto">
                          <a:xfrm>
                            <a:off x="3600" y="415"/>
                            <a:ext cx="760"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19867" w14:textId="77777777" w:rsidR="00483649" w:rsidRDefault="00483649" w:rsidP="005151E5">
                              <w:pPr>
                                <w:spacing w:line="266" w:lineRule="exact"/>
                                <w:rPr>
                                  <w:sz w:val="24"/>
                                </w:rPr>
                              </w:pPr>
                              <w:r>
                                <w:rPr>
                                  <w:sz w:val="24"/>
                                </w:rPr>
                                <w:t>x 100%</w:t>
                              </w:r>
                            </w:p>
                          </w:txbxContent>
                        </wps:txbx>
                        <wps:bodyPr rot="0" vert="horz" wrap="square" lIns="0" tIns="0" rIns="0" bIns="0" anchor="t" anchorCtr="0" upright="1"/>
                      </wps:wsp>
                      <wps:wsp>
                        <wps:cNvPr id="396466573" name="Text Box 75"/>
                        <wps:cNvSpPr txBox="1">
                          <a:spLocks noChangeArrowheads="1"/>
                        </wps:cNvSpPr>
                        <wps:spPr bwMode="auto">
                          <a:xfrm>
                            <a:off x="1680" y="828"/>
                            <a:ext cx="528" cy="2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176926" w14:textId="77777777" w:rsidR="00483649" w:rsidRDefault="00483649" w:rsidP="005151E5">
                              <w:pPr>
                                <w:spacing w:line="266" w:lineRule="exact"/>
                                <w:rPr>
                                  <w:sz w:val="15"/>
                                </w:rPr>
                              </w:pPr>
                              <w:r>
                                <w:rPr>
                                  <w:position w:val="2"/>
                                  <w:sz w:val="24"/>
                                </w:rPr>
                                <w:t>t</w:t>
                              </w:r>
                              <w:r>
                                <w:rPr>
                                  <w:sz w:val="15"/>
                                </w:rPr>
                                <w:t>1</w:t>
                              </w:r>
                              <w:r>
                                <w:rPr>
                                  <w:spacing w:val="3"/>
                                  <w:sz w:val="15"/>
                                </w:rPr>
                                <w:t xml:space="preserve"> </w:t>
                              </w:r>
                              <w:r>
                                <w:rPr>
                                  <w:position w:val="2"/>
                                  <w:sz w:val="24"/>
                                </w:rPr>
                                <w:t>–</w:t>
                              </w:r>
                              <w:r>
                                <w:rPr>
                                  <w:spacing w:val="2"/>
                                  <w:position w:val="2"/>
                                  <w:sz w:val="24"/>
                                </w:rPr>
                                <w:t xml:space="preserve"> </w:t>
                              </w:r>
                              <w:r>
                                <w:rPr>
                                  <w:position w:val="2"/>
                                  <w:sz w:val="24"/>
                                </w:rPr>
                                <w:t>t</w:t>
                              </w:r>
                              <w:r>
                                <w:rPr>
                                  <w:sz w:val="15"/>
                                </w:rPr>
                                <w:t>0</w:t>
                              </w:r>
                            </w:p>
                          </w:txbxContent>
                        </wps:txbx>
                        <wps:bodyPr rot="0" vert="horz" wrap="square" lIns="0" tIns="0" rIns="0" bIns="0" anchor="t" anchorCtr="0" upright="1"/>
                      </wps:wsp>
                    </wpg:wgp>
                  </a:graphicData>
                </a:graphic>
              </wp:inline>
            </w:drawing>
          </mc:Choice>
          <mc:Fallback xmlns:w15="http://schemas.microsoft.com/office/word/2012/wordml">
            <w:pict>
              <v:group w14:anchorId="257069CB" id="Group 396466569" o:spid="_x0000_s1043" style="width:216.75pt;height:56.25pt;mso-position-horizontal-relative:char;mso-position-vertical-relative:line" coordsize="4360,1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">
                <v:shape id="_x0000_s1044" type="#_x0000_t202" style="position:absolute;left:1440;width:1258;height: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WdJsoA&#10;AADiAAAADwAAAGRycy9kb3ducmV2LnhtbESPXU/CMBSG7038D80x4U46RQtMCiEGExMT4hgXXB7X&#10;w9awns61wPz39sLEyzfvV57FanCtuFAfrGcND+MMBHHljeVaw758u5+BCBHZYOuZNPxQgNXy9maB&#10;ufFXLuiyi7VIIxxy1NDE2OVShqohh2HsO+LkHX3vMCbZ19L0eE3jrpWPWaakQ8vpocGOXhuqTruz&#10;07A+cLGx39uvz+JY2LKcZ/yhTlqP7ob1C4hIQ/wP/7XfjYbJXD0p9TxNEAkp4YBc/g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EyFnSbKAAAA4gAAAA8AAAAAAAAAAAAAAAAAmAIA&#10;AGRycy9kb3ducmV2LnhtbFBLBQYAAAAABAAEAPUAAACPAwAAAAA=&#10;" filled="f" stroked="f">
                  <v:textbox inset="0,0,0,0">
                    <w:txbxContent>
                      <w:p w14:paraId="55FE2009" w14:textId="77777777" w:rsidR="00483649" w:rsidRDefault="00483649" w:rsidP="005151E5">
                        <w:pPr>
                          <w:spacing w:line="266" w:lineRule="exact"/>
                          <w:rPr>
                            <w:sz w:val="15"/>
                          </w:rPr>
                        </w:pPr>
                        <w:r>
                          <w:rPr>
                            <w:position w:val="2"/>
                            <w:sz w:val="24"/>
                          </w:rPr>
                          <w:t>InWt</w:t>
                        </w:r>
                        <w:r>
                          <w:rPr>
                            <w:spacing w:val="-2"/>
                            <w:position w:val="2"/>
                            <w:sz w:val="24"/>
                          </w:rPr>
                          <w:t xml:space="preserve"> </w:t>
                        </w:r>
                        <w:r>
                          <w:rPr>
                            <w:position w:val="2"/>
                            <w:sz w:val="24"/>
                          </w:rPr>
                          <w:t>– InW</w:t>
                        </w:r>
                        <w:r>
                          <w:rPr>
                            <w:sz w:val="15"/>
                          </w:rPr>
                          <w:t>0</w:t>
                        </w:r>
                      </w:p>
                    </w:txbxContent>
                  </v:textbox>
                </v:shape>
                <v:shape id="Text Box 73" o:spid="_x0000_s1045" type="#_x0000_t202" style="position:absolute;top:415;width:681;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k4vcsA&#10;AADiAAAADwAAAGRycy9kb3ducmV2LnhtbESPQUsDMRSE70L/Q3gFbzbbqrFdm5YiCoJQ3K6HHp+b&#10;193Qzct2E9v13xtB8DjMzDfMcj24VpypD9azhukkA0FceWO51vBRvtzMQYSIbLD1TBq+KcB6Nbpa&#10;Ym78hQs672ItEoRDjhqaGLtcylA15DBMfEecvIPvHcYk+1qaHi8J7lo5yzIlHVpOCw129NRQddx9&#10;OQ2bPRfP9rT9fC8OhS3LRcZv6qj19XjYPIKINMT/8F/71Wi4Xag7pe4fpvB7Kd0Bufo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jyTi9ywAAAOIAAAAPAAAAAAAAAAAAAAAAAJgC&#10;AABkcnMvZG93bnJldi54bWxQSwUGAAAAAAQABAD1AAAAkAMAAAAA&#10;" filled="f" stroked="f">
                  <v:textbox inset="0,0,0,0">
                    <w:txbxContent>
                      <w:p w14:paraId="1139D993" w14:textId="77777777" w:rsidR="00483649" w:rsidRDefault="00483649" w:rsidP="005151E5">
                        <w:pPr>
                          <w:spacing w:line="266" w:lineRule="exact"/>
                          <w:rPr>
                            <w:sz w:val="24"/>
                          </w:rPr>
                        </w:pPr>
                        <w:r>
                          <w:rPr>
                            <w:sz w:val="24"/>
                          </w:rPr>
                          <w:t>SGR</w:t>
                        </w:r>
                        <w:r>
                          <w:rPr>
                            <w:spacing w:val="-3"/>
                            <w:sz w:val="24"/>
                          </w:rPr>
                          <w:t xml:space="preserve"> </w:t>
                        </w:r>
                        <w:r>
                          <w:rPr>
                            <w:sz w:val="24"/>
                          </w:rPr>
                          <w:t>=</w:t>
                        </w:r>
                      </w:p>
                    </w:txbxContent>
                  </v:textbox>
                </v:shape>
                <v:shape id="Text Box 74" o:spid="_x0000_s1046" type="#_x0000_t202" style="position:absolute;left:3600;top:415;width:760;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umyssA&#10;AADiAAAADwAAAGRycy9kb3ducmV2LnhtbESPQUsDMRSE70L/Q3iCN5u1amzXpqWIgiAUt+uhx+fm&#10;dTd087LdxHb77xtB8DjMzDfMfDm4VhypD9azhrtxBoK48sZyreGrfLudgggR2WDrmTScKcByMbqa&#10;Y278iQs6bmItEoRDjhqaGLtcylA15DCMfUecvJ3vHcYk+1qaHk8J7lo5yTIlHVpOCw129NJQtd/8&#10;OA2rLRev9rD+/ix2hS3LWcYfaq/1zfWwegYRaYj/4b/2u9FwP1MPSj0+TeD3UroDcnE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DTG6bKywAAAOIAAAAPAAAAAAAAAAAAAAAAAJgC&#10;AABkcnMvZG93bnJldi54bWxQSwUGAAAAAAQABAD1AAAAkAMAAAAA&#10;" filled="f" stroked="f">
                  <v:textbox inset="0,0,0,0">
                    <w:txbxContent>
                      <w:p w14:paraId="41619867" w14:textId="77777777" w:rsidR="00483649" w:rsidRDefault="00483649" w:rsidP="005151E5">
                        <w:pPr>
                          <w:spacing w:line="266" w:lineRule="exact"/>
                          <w:rPr>
                            <w:sz w:val="24"/>
                          </w:rPr>
                        </w:pPr>
                        <w:r>
                          <w:rPr>
                            <w:sz w:val="24"/>
                          </w:rPr>
                          <w:t>x 100%</w:t>
                        </w:r>
                      </w:p>
                    </w:txbxContent>
                  </v:textbox>
                </v:shape>
                <v:shape id="Text Box 75" o:spid="_x0000_s1047" type="#_x0000_t202" style="position:absolute;left:1680;top:828;width:528;height: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cDUcsA&#10;AADiAAAADwAAAGRycy9kb3ducmV2LnhtbESPQUsDMRSE70L/Q3iCN5u11diuTUsRBUEobtdDj8/N&#10;627o5mXdxHb77xtB8DjMzDfMYjW4VhypD9azhrtxBoK48sZyreGzfL2dgQgR2WDrmTScKcBqObpa&#10;YG78iQs6bmMtEoRDjhqaGLtcylA15DCMfUecvL3vHcYk+1qaHk8J7lo5yTIlHVpOCw129NxQddj+&#10;OA3rHRcv9nvz9VHsC1uW84zf1UHrm+th/QQi0hD/w3/tN6NhOlf3Sj08TuH3UroDcnk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8VwNRywAAAOIAAAAPAAAAAAAAAAAAAAAAAJgC&#10;AABkcnMvZG93bnJldi54bWxQSwUGAAAAAAQABAD1AAAAkAMAAAAA&#10;" filled="f" stroked="f">
                  <v:textbox inset="0,0,0,0">
                    <w:txbxContent>
                      <w:p w14:paraId="70176926" w14:textId="77777777" w:rsidR="00483649" w:rsidRDefault="00483649" w:rsidP="005151E5">
                        <w:pPr>
                          <w:spacing w:line="266" w:lineRule="exact"/>
                          <w:rPr>
                            <w:sz w:val="15"/>
                          </w:rPr>
                        </w:pPr>
                        <w:r>
                          <w:rPr>
                            <w:position w:val="2"/>
                            <w:sz w:val="24"/>
                          </w:rPr>
                          <w:t>t</w:t>
                        </w:r>
                        <w:r>
                          <w:rPr>
                            <w:sz w:val="15"/>
                          </w:rPr>
                          <w:t>1</w:t>
                        </w:r>
                        <w:r>
                          <w:rPr>
                            <w:spacing w:val="3"/>
                            <w:sz w:val="15"/>
                          </w:rPr>
                          <w:t xml:space="preserve"> </w:t>
                        </w:r>
                        <w:r>
                          <w:rPr>
                            <w:position w:val="2"/>
                            <w:sz w:val="24"/>
                          </w:rPr>
                          <w:t>–</w:t>
                        </w:r>
                        <w:r>
                          <w:rPr>
                            <w:spacing w:val="2"/>
                            <w:position w:val="2"/>
                            <w:sz w:val="24"/>
                          </w:rPr>
                          <w:t xml:space="preserve"> </w:t>
                        </w:r>
                        <w:r>
                          <w:rPr>
                            <w:position w:val="2"/>
                            <w:sz w:val="24"/>
                          </w:rPr>
                          <w:t>t</w:t>
                        </w:r>
                        <w:r>
                          <w:rPr>
                            <w:sz w:val="15"/>
                          </w:rPr>
                          <w:t>0</w:t>
                        </w:r>
                      </w:p>
                    </w:txbxContent>
                  </v:textbox>
                </v:shape>
                <w10:anchorlock/>
              </v:group>
            </w:pict>
          </mc:Fallback>
        </mc:AlternateContent>
      </w:r>
    </w:p>
    <w:p w14:paraId="129829AD" w14:textId="77777777" w:rsidR="005151E5" w:rsidRDefault="005151E5" w:rsidP="005151E5">
      <w:pPr>
        <w:pStyle w:val="BodyText"/>
        <w:spacing w:after="11" w:line="480" w:lineRule="auto"/>
        <w:ind w:left="968" w:right="871"/>
      </w:pPr>
      <w:r w:rsidRPr="009557A1">
        <w:lastRenderedPageBreak/>
        <w:t>(Verdegem</w:t>
      </w:r>
      <w:r w:rsidRPr="009557A1">
        <w:rPr>
          <w:spacing w:val="1"/>
        </w:rPr>
        <w:t xml:space="preserve"> </w:t>
      </w:r>
      <w:r w:rsidRPr="009557A1">
        <w:t>dan Eding,</w:t>
      </w:r>
      <w:r w:rsidRPr="009557A1">
        <w:rPr>
          <w:spacing w:val="2"/>
        </w:rPr>
        <w:t xml:space="preserve"> </w:t>
      </w:r>
      <w:r w:rsidRPr="009557A1">
        <w:t>2010).</w:t>
      </w:r>
    </w:p>
    <w:p w14:paraId="728387F1" w14:textId="77777777" w:rsidR="005151E5" w:rsidRPr="009557A1" w:rsidRDefault="005151E5" w:rsidP="005151E5">
      <w:pPr>
        <w:pStyle w:val="BodyText"/>
        <w:spacing w:before="103"/>
        <w:ind w:left="968"/>
      </w:pPr>
      <w:r w:rsidRPr="009557A1">
        <w:t>Keterangan:</w:t>
      </w:r>
    </w:p>
    <w:p w14:paraId="3B032E4C" w14:textId="77777777" w:rsidR="005151E5" w:rsidRPr="009557A1" w:rsidRDefault="005151E5" w:rsidP="005151E5">
      <w:pPr>
        <w:pStyle w:val="BodyText"/>
        <w:spacing w:before="9"/>
        <w:rPr>
          <w:sz w:val="23"/>
        </w:rPr>
      </w:pPr>
    </w:p>
    <w:p w14:paraId="0413FC4B" w14:textId="77777777" w:rsidR="005151E5" w:rsidRPr="009557A1" w:rsidRDefault="005151E5" w:rsidP="005151E5">
      <w:pPr>
        <w:pStyle w:val="BodyText"/>
        <w:tabs>
          <w:tab w:val="left" w:pos="1687"/>
        </w:tabs>
        <w:spacing w:before="1"/>
        <w:ind w:left="968"/>
      </w:pPr>
      <w:r w:rsidRPr="009557A1">
        <w:t>SGR</w:t>
      </w:r>
      <w:r w:rsidRPr="009557A1">
        <w:tab/>
      </w:r>
      <w:r>
        <w:tab/>
      </w:r>
      <w:r w:rsidRPr="009557A1">
        <w:t>=</w:t>
      </w:r>
      <w:r w:rsidRPr="009557A1">
        <w:rPr>
          <w:spacing w:val="-3"/>
        </w:rPr>
        <w:t xml:space="preserve"> </w:t>
      </w:r>
      <w:r w:rsidRPr="009557A1">
        <w:t>Laju Pertumbuhan</w:t>
      </w:r>
      <w:r w:rsidRPr="009557A1">
        <w:rPr>
          <w:spacing w:val="-4"/>
        </w:rPr>
        <w:t xml:space="preserve"> </w:t>
      </w:r>
      <w:r w:rsidRPr="009557A1">
        <w:t>Harian (%)</w:t>
      </w:r>
    </w:p>
    <w:p w14:paraId="0DC28531" w14:textId="77777777" w:rsidR="005151E5" w:rsidRPr="009557A1" w:rsidRDefault="005151E5" w:rsidP="005151E5">
      <w:pPr>
        <w:pStyle w:val="BodyText"/>
        <w:spacing w:before="11"/>
        <w:rPr>
          <w:sz w:val="23"/>
        </w:rPr>
      </w:pPr>
    </w:p>
    <w:p w14:paraId="7A7C6843" w14:textId="77777777" w:rsidR="005151E5" w:rsidRDefault="005151E5" w:rsidP="005151E5">
      <w:pPr>
        <w:pStyle w:val="BodyText"/>
        <w:spacing w:after="11" w:line="480" w:lineRule="auto"/>
        <w:ind w:left="968" w:right="871"/>
        <w:rPr>
          <w:spacing w:val="-57"/>
        </w:rPr>
      </w:pPr>
      <w:r w:rsidRPr="009557A1">
        <w:t>Wt</w:t>
      </w:r>
      <w:r w:rsidRPr="009557A1">
        <w:rPr>
          <w:spacing w:val="61"/>
        </w:rPr>
        <w:t xml:space="preserve"> </w:t>
      </w:r>
      <w:r>
        <w:rPr>
          <w:spacing w:val="61"/>
        </w:rPr>
        <w:tab/>
      </w:r>
      <w:r>
        <w:rPr>
          <w:spacing w:val="61"/>
        </w:rPr>
        <w:tab/>
      </w:r>
      <w:r w:rsidRPr="009557A1">
        <w:t>= Bobot rata-rata ikan di akhir pemeliharaan (ekor)</w:t>
      </w:r>
      <w:r w:rsidRPr="009557A1">
        <w:rPr>
          <w:spacing w:val="-57"/>
        </w:rPr>
        <w:t xml:space="preserve"> </w:t>
      </w:r>
    </w:p>
    <w:p w14:paraId="11B8CCC7" w14:textId="77777777" w:rsidR="005151E5" w:rsidRDefault="005151E5" w:rsidP="005151E5">
      <w:pPr>
        <w:pStyle w:val="BodyText"/>
        <w:spacing w:after="11" w:line="480" w:lineRule="auto"/>
        <w:ind w:left="968" w:right="871"/>
      </w:pPr>
      <w:r w:rsidRPr="009557A1">
        <w:t xml:space="preserve">W0      </w:t>
      </w:r>
      <w:r>
        <w:tab/>
      </w:r>
      <w:r w:rsidRPr="009557A1">
        <w:t>= Bobot rata-rata ikan di awal pemeliharaan (ekor)</w:t>
      </w:r>
    </w:p>
    <w:p w14:paraId="79949A46" w14:textId="77777777" w:rsidR="005151E5" w:rsidRDefault="005151E5" w:rsidP="005151E5">
      <w:pPr>
        <w:pStyle w:val="BodyText"/>
        <w:spacing w:after="11" w:line="480" w:lineRule="auto"/>
        <w:ind w:left="968" w:right="871"/>
      </w:pPr>
      <w:r w:rsidRPr="009557A1">
        <w:rPr>
          <w:spacing w:val="-57"/>
        </w:rPr>
        <w:t xml:space="preserve"> </w:t>
      </w:r>
      <w:r w:rsidRPr="009557A1">
        <w:t>t</w:t>
      </w:r>
      <w:r w:rsidRPr="009557A1">
        <w:tab/>
      </w:r>
      <w:r>
        <w:tab/>
      </w:r>
      <w:r w:rsidRPr="009557A1">
        <w:t>=</w:t>
      </w:r>
      <w:r w:rsidRPr="009557A1">
        <w:rPr>
          <w:spacing w:val="-2"/>
        </w:rPr>
        <w:t xml:space="preserve"> </w:t>
      </w:r>
      <w:r w:rsidRPr="009557A1">
        <w:t>Lama</w:t>
      </w:r>
      <w:r w:rsidRPr="009557A1">
        <w:rPr>
          <w:spacing w:val="1"/>
        </w:rPr>
        <w:t xml:space="preserve"> </w:t>
      </w:r>
      <w:r w:rsidRPr="009557A1">
        <w:t>waktu</w:t>
      </w:r>
      <w:r w:rsidRPr="009557A1">
        <w:rPr>
          <w:spacing w:val="-1"/>
        </w:rPr>
        <w:t xml:space="preserve"> </w:t>
      </w:r>
      <w:r w:rsidRPr="009557A1">
        <w:t>pemeliharaan</w:t>
      </w:r>
      <w:r w:rsidRPr="009557A1">
        <w:rPr>
          <w:spacing w:val="2"/>
        </w:rPr>
        <w:t xml:space="preserve"> </w:t>
      </w:r>
      <w:r w:rsidRPr="009557A1">
        <w:t>(hari)</w:t>
      </w:r>
    </w:p>
    <w:p w14:paraId="54EF612B" w14:textId="77777777" w:rsidR="005151E5" w:rsidRDefault="005151E5" w:rsidP="005151E5">
      <w:pPr>
        <w:pStyle w:val="BodyText"/>
        <w:spacing w:after="11" w:line="480" w:lineRule="auto"/>
        <w:ind w:left="968" w:right="871"/>
      </w:pPr>
    </w:p>
    <w:p w14:paraId="7E6FA4A1" w14:textId="77777777" w:rsidR="005151E5" w:rsidRPr="009557A1" w:rsidRDefault="005151E5" w:rsidP="005151E5">
      <w:pPr>
        <w:pStyle w:val="BodyText"/>
        <w:spacing w:line="480" w:lineRule="auto"/>
        <w:ind w:left="968" w:right="951" w:firstLine="472"/>
      </w:pPr>
      <w:r w:rsidRPr="009557A1">
        <w:t>Pertumbuhan</w:t>
      </w:r>
      <w:r w:rsidRPr="009557A1">
        <w:rPr>
          <w:spacing w:val="7"/>
        </w:rPr>
        <w:t xml:space="preserve"> </w:t>
      </w:r>
      <w:r w:rsidRPr="009557A1">
        <w:t>panjang</w:t>
      </w:r>
      <w:r w:rsidRPr="009557A1">
        <w:rPr>
          <w:spacing w:val="7"/>
        </w:rPr>
        <w:t xml:space="preserve"> </w:t>
      </w:r>
      <w:r w:rsidRPr="009557A1">
        <w:t>harian</w:t>
      </w:r>
      <w:r w:rsidRPr="009557A1">
        <w:rPr>
          <w:spacing w:val="12"/>
        </w:rPr>
        <w:t xml:space="preserve"> </w:t>
      </w:r>
      <w:r w:rsidRPr="009557A1">
        <w:t>dihitung</w:t>
      </w:r>
      <w:r w:rsidRPr="009557A1">
        <w:rPr>
          <w:spacing w:val="5"/>
        </w:rPr>
        <w:t xml:space="preserve"> </w:t>
      </w:r>
      <w:r w:rsidRPr="009557A1">
        <w:t>dengan</w:t>
      </w:r>
      <w:r w:rsidRPr="009557A1">
        <w:rPr>
          <w:spacing w:val="10"/>
        </w:rPr>
        <w:t xml:space="preserve"> </w:t>
      </w:r>
      <w:r w:rsidRPr="009557A1">
        <w:t>menggunakan</w:t>
      </w:r>
      <w:r w:rsidRPr="009557A1">
        <w:rPr>
          <w:spacing w:val="10"/>
        </w:rPr>
        <w:t xml:space="preserve"> </w:t>
      </w:r>
      <w:r w:rsidRPr="009557A1">
        <w:t>rumus</w:t>
      </w:r>
      <w:r w:rsidRPr="009557A1">
        <w:rPr>
          <w:spacing w:val="-57"/>
        </w:rPr>
        <w:t xml:space="preserve"> </w:t>
      </w:r>
      <w:r w:rsidRPr="009557A1">
        <w:t>menurut</w:t>
      </w:r>
      <w:r w:rsidRPr="009557A1">
        <w:rPr>
          <w:spacing w:val="-2"/>
        </w:rPr>
        <w:t xml:space="preserve"> </w:t>
      </w:r>
      <w:r w:rsidRPr="009557A1">
        <w:t xml:space="preserve">Busacker </w:t>
      </w:r>
      <w:r w:rsidRPr="009557A1">
        <w:rPr>
          <w:i/>
        </w:rPr>
        <w:t>et</w:t>
      </w:r>
      <w:r w:rsidRPr="009557A1">
        <w:rPr>
          <w:i/>
          <w:spacing w:val="-1"/>
        </w:rPr>
        <w:t xml:space="preserve"> </w:t>
      </w:r>
      <w:r w:rsidRPr="009557A1">
        <w:rPr>
          <w:i/>
        </w:rPr>
        <w:t>al.,</w:t>
      </w:r>
      <w:r w:rsidRPr="009557A1">
        <w:rPr>
          <w:i/>
          <w:spacing w:val="-2"/>
        </w:rPr>
        <w:t xml:space="preserve"> </w:t>
      </w:r>
      <w:r w:rsidRPr="009557A1">
        <w:t>(1990) diacu</w:t>
      </w:r>
      <w:r w:rsidRPr="009557A1">
        <w:rPr>
          <w:spacing w:val="-2"/>
        </w:rPr>
        <w:t xml:space="preserve"> </w:t>
      </w:r>
      <w:r w:rsidRPr="009557A1">
        <w:t>oleh</w:t>
      </w:r>
      <w:r w:rsidRPr="009557A1">
        <w:rPr>
          <w:spacing w:val="-1"/>
        </w:rPr>
        <w:t xml:space="preserve"> </w:t>
      </w:r>
      <w:r w:rsidRPr="009557A1">
        <w:t>Widiyiantara (2009)</w:t>
      </w:r>
      <w:r w:rsidRPr="009557A1">
        <w:rPr>
          <w:spacing w:val="-1"/>
        </w:rPr>
        <w:t xml:space="preserve"> </w:t>
      </w:r>
      <w:r w:rsidRPr="009557A1">
        <w:t>sebagai</w:t>
      </w:r>
      <w:r w:rsidRPr="009557A1">
        <w:rPr>
          <w:spacing w:val="-1"/>
        </w:rPr>
        <w:t xml:space="preserve"> </w:t>
      </w:r>
      <w:r w:rsidRPr="009557A1">
        <w:t>berikut</w:t>
      </w:r>
      <w:r w:rsidRPr="009557A1">
        <w:rPr>
          <w:spacing w:val="-1"/>
        </w:rPr>
        <w:t xml:space="preserve"> </w:t>
      </w:r>
      <w:r w:rsidRPr="009557A1">
        <w:t>:</w:t>
      </w:r>
    </w:p>
    <w:p w14:paraId="1C0BB7EA" w14:textId="77777777" w:rsidR="005151E5" w:rsidRPr="009557A1" w:rsidRDefault="005151E5" w:rsidP="005151E5">
      <w:pPr>
        <w:pStyle w:val="BodyText"/>
        <w:spacing w:before="5"/>
        <w:rPr>
          <w:sz w:val="21"/>
        </w:rPr>
      </w:pPr>
      <w:r w:rsidRPr="009557A1">
        <w:rPr>
          <w:noProof/>
          <w:lang w:val="id-ID" w:eastAsia="id-ID"/>
        </w:rPr>
        <mc:AlternateContent>
          <mc:Choice Requires="wps">
            <w:drawing>
              <wp:anchor distT="0" distB="0" distL="114300" distR="114300" simplePos="0" relativeHeight="251686912" behindDoc="0" locked="0" layoutInCell="1" allowOverlap="1" wp14:anchorId="1F0657FF" wp14:editId="516A8AF5">
                <wp:simplePos x="0" y="0"/>
                <wp:positionH relativeFrom="page">
                  <wp:posOffset>1826260</wp:posOffset>
                </wp:positionH>
                <wp:positionV relativeFrom="paragraph">
                  <wp:posOffset>230505</wp:posOffset>
                </wp:positionV>
                <wp:extent cx="2009775" cy="422275"/>
                <wp:effectExtent l="0" t="0" r="0" b="0"/>
                <wp:wrapNone/>
                <wp:docPr id="396466568" name="Freeform 396466568"/>
                <wp:cNvGraphicFramePr/>
                <a:graphic xmlns:a="http://schemas.openxmlformats.org/drawingml/2006/main">
                  <a:graphicData uri="http://schemas.microsoft.com/office/word/2010/wordprocessingShape">
                    <wps:wsp>
                      <wps:cNvSpPr/>
                      <wps:spPr bwMode="auto">
                        <a:xfrm>
                          <a:off x="0" y="0"/>
                          <a:ext cx="2009775" cy="422275"/>
                        </a:xfrm>
                        <a:custGeom>
                          <a:avLst/>
                          <a:gdLst>
                            <a:gd name="T0" fmla="+- 0 6071 2906"/>
                            <a:gd name="T1" fmla="*/ T0 w 3165"/>
                            <a:gd name="T2" fmla="+- 0 2054 1389"/>
                            <a:gd name="T3" fmla="*/ 2054 h 665"/>
                            <a:gd name="T4" fmla="+- 0 2906 2906"/>
                            <a:gd name="T5" fmla="*/ T4 w 3165"/>
                            <a:gd name="T6" fmla="+- 0 2054 1389"/>
                            <a:gd name="T7" fmla="*/ 2054 h 665"/>
                            <a:gd name="T8" fmla="+- 0 2906 2906"/>
                            <a:gd name="T9" fmla="*/ T8 w 3165"/>
                            <a:gd name="T10" fmla="+- 0 1389 1389"/>
                            <a:gd name="T11" fmla="*/ 1389 h 665"/>
                            <a:gd name="T12" fmla="+- 0 6071 2906"/>
                            <a:gd name="T13" fmla="*/ T12 w 3165"/>
                            <a:gd name="T14" fmla="+- 0 1389 1389"/>
                            <a:gd name="T15" fmla="*/ 1389 h 665"/>
                            <a:gd name="T16" fmla="+- 0 6071 2906"/>
                            <a:gd name="T17" fmla="*/ T16 w 3165"/>
                            <a:gd name="T18" fmla="+- 0 1397 1389"/>
                            <a:gd name="T19" fmla="*/ 1397 h 665"/>
                            <a:gd name="T20" fmla="+- 0 2921 2906"/>
                            <a:gd name="T21" fmla="*/ T20 w 3165"/>
                            <a:gd name="T22" fmla="+- 0 1397 1389"/>
                            <a:gd name="T23" fmla="*/ 1397 h 665"/>
                            <a:gd name="T24" fmla="+- 0 2914 2906"/>
                            <a:gd name="T25" fmla="*/ T24 w 3165"/>
                            <a:gd name="T26" fmla="+- 0 1404 1389"/>
                            <a:gd name="T27" fmla="*/ 1404 h 665"/>
                            <a:gd name="T28" fmla="+- 0 2921 2906"/>
                            <a:gd name="T29" fmla="*/ T28 w 3165"/>
                            <a:gd name="T30" fmla="+- 0 1404 1389"/>
                            <a:gd name="T31" fmla="*/ 1404 h 665"/>
                            <a:gd name="T32" fmla="+- 0 2921 2906"/>
                            <a:gd name="T33" fmla="*/ T32 w 3165"/>
                            <a:gd name="T34" fmla="+- 0 2039 1389"/>
                            <a:gd name="T35" fmla="*/ 2039 h 665"/>
                            <a:gd name="T36" fmla="+- 0 2914 2906"/>
                            <a:gd name="T37" fmla="*/ T36 w 3165"/>
                            <a:gd name="T38" fmla="+- 0 2039 1389"/>
                            <a:gd name="T39" fmla="*/ 2039 h 665"/>
                            <a:gd name="T40" fmla="+- 0 2921 2906"/>
                            <a:gd name="T41" fmla="*/ T40 w 3165"/>
                            <a:gd name="T42" fmla="+- 0 2047 1389"/>
                            <a:gd name="T43" fmla="*/ 2047 h 665"/>
                            <a:gd name="T44" fmla="+- 0 6071 2906"/>
                            <a:gd name="T45" fmla="*/ T44 w 3165"/>
                            <a:gd name="T46" fmla="+- 0 2047 1389"/>
                            <a:gd name="T47" fmla="*/ 2047 h 665"/>
                            <a:gd name="T48" fmla="+- 0 6071 2906"/>
                            <a:gd name="T49" fmla="*/ T48 w 3165"/>
                            <a:gd name="T50" fmla="+- 0 2054 1389"/>
                            <a:gd name="T51" fmla="*/ 2054 h 665"/>
                            <a:gd name="T52" fmla="+- 0 2921 2906"/>
                            <a:gd name="T53" fmla="*/ T52 w 3165"/>
                            <a:gd name="T54" fmla="+- 0 1404 1389"/>
                            <a:gd name="T55" fmla="*/ 1404 h 665"/>
                            <a:gd name="T56" fmla="+- 0 2914 2906"/>
                            <a:gd name="T57" fmla="*/ T56 w 3165"/>
                            <a:gd name="T58" fmla="+- 0 1404 1389"/>
                            <a:gd name="T59" fmla="*/ 1404 h 665"/>
                            <a:gd name="T60" fmla="+- 0 2921 2906"/>
                            <a:gd name="T61" fmla="*/ T60 w 3165"/>
                            <a:gd name="T62" fmla="+- 0 1397 1389"/>
                            <a:gd name="T63" fmla="*/ 1397 h 665"/>
                            <a:gd name="T64" fmla="+- 0 2921 2906"/>
                            <a:gd name="T65" fmla="*/ T64 w 3165"/>
                            <a:gd name="T66" fmla="+- 0 1404 1389"/>
                            <a:gd name="T67" fmla="*/ 1404 h 665"/>
                            <a:gd name="T68" fmla="+- 0 6056 2906"/>
                            <a:gd name="T69" fmla="*/ T68 w 3165"/>
                            <a:gd name="T70" fmla="+- 0 1404 1389"/>
                            <a:gd name="T71" fmla="*/ 1404 h 665"/>
                            <a:gd name="T72" fmla="+- 0 2921 2906"/>
                            <a:gd name="T73" fmla="*/ T72 w 3165"/>
                            <a:gd name="T74" fmla="+- 0 1404 1389"/>
                            <a:gd name="T75" fmla="*/ 1404 h 665"/>
                            <a:gd name="T76" fmla="+- 0 2921 2906"/>
                            <a:gd name="T77" fmla="*/ T76 w 3165"/>
                            <a:gd name="T78" fmla="+- 0 1397 1389"/>
                            <a:gd name="T79" fmla="*/ 1397 h 665"/>
                            <a:gd name="T80" fmla="+- 0 6056 2906"/>
                            <a:gd name="T81" fmla="*/ T80 w 3165"/>
                            <a:gd name="T82" fmla="+- 0 1397 1389"/>
                            <a:gd name="T83" fmla="*/ 1397 h 665"/>
                            <a:gd name="T84" fmla="+- 0 6056 2906"/>
                            <a:gd name="T85" fmla="*/ T84 w 3165"/>
                            <a:gd name="T86" fmla="+- 0 1404 1389"/>
                            <a:gd name="T87" fmla="*/ 1404 h 665"/>
                            <a:gd name="T88" fmla="+- 0 6056 2906"/>
                            <a:gd name="T89" fmla="*/ T88 w 3165"/>
                            <a:gd name="T90" fmla="+- 0 2047 1389"/>
                            <a:gd name="T91" fmla="*/ 2047 h 665"/>
                            <a:gd name="T92" fmla="+- 0 6056 2906"/>
                            <a:gd name="T93" fmla="*/ T92 w 3165"/>
                            <a:gd name="T94" fmla="+- 0 1397 1389"/>
                            <a:gd name="T95" fmla="*/ 1397 h 665"/>
                            <a:gd name="T96" fmla="+- 0 6064 2906"/>
                            <a:gd name="T97" fmla="*/ T96 w 3165"/>
                            <a:gd name="T98" fmla="+- 0 1404 1389"/>
                            <a:gd name="T99" fmla="*/ 1404 h 665"/>
                            <a:gd name="T100" fmla="+- 0 6071 2906"/>
                            <a:gd name="T101" fmla="*/ T100 w 3165"/>
                            <a:gd name="T102" fmla="+- 0 1404 1389"/>
                            <a:gd name="T103" fmla="*/ 1404 h 665"/>
                            <a:gd name="T104" fmla="+- 0 6071 2906"/>
                            <a:gd name="T105" fmla="*/ T104 w 3165"/>
                            <a:gd name="T106" fmla="+- 0 2039 1389"/>
                            <a:gd name="T107" fmla="*/ 2039 h 665"/>
                            <a:gd name="T108" fmla="+- 0 6064 2906"/>
                            <a:gd name="T109" fmla="*/ T108 w 3165"/>
                            <a:gd name="T110" fmla="+- 0 2039 1389"/>
                            <a:gd name="T111" fmla="*/ 2039 h 665"/>
                            <a:gd name="T112" fmla="+- 0 6056 2906"/>
                            <a:gd name="T113" fmla="*/ T112 w 3165"/>
                            <a:gd name="T114" fmla="+- 0 2047 1389"/>
                            <a:gd name="T115" fmla="*/ 2047 h 665"/>
                            <a:gd name="T116" fmla="+- 0 6071 2906"/>
                            <a:gd name="T117" fmla="*/ T116 w 3165"/>
                            <a:gd name="T118" fmla="+- 0 1404 1389"/>
                            <a:gd name="T119" fmla="*/ 1404 h 665"/>
                            <a:gd name="T120" fmla="+- 0 6064 2906"/>
                            <a:gd name="T121" fmla="*/ T120 w 3165"/>
                            <a:gd name="T122" fmla="+- 0 1404 1389"/>
                            <a:gd name="T123" fmla="*/ 1404 h 665"/>
                            <a:gd name="T124" fmla="+- 0 6056 2906"/>
                            <a:gd name="T125" fmla="*/ T124 w 3165"/>
                            <a:gd name="T126" fmla="+- 0 1397 1389"/>
                            <a:gd name="T127" fmla="*/ 1397 h 665"/>
                            <a:gd name="T128" fmla="+- 0 6071 2906"/>
                            <a:gd name="T129" fmla="*/ T128 w 3165"/>
                            <a:gd name="T130" fmla="+- 0 1397 1389"/>
                            <a:gd name="T131" fmla="*/ 1397 h 665"/>
                            <a:gd name="T132" fmla="+- 0 6071 2906"/>
                            <a:gd name="T133" fmla="*/ T132 w 3165"/>
                            <a:gd name="T134" fmla="+- 0 1404 1389"/>
                            <a:gd name="T135" fmla="*/ 1404 h 665"/>
                            <a:gd name="T136" fmla="+- 0 2921 2906"/>
                            <a:gd name="T137" fmla="*/ T136 w 3165"/>
                            <a:gd name="T138" fmla="+- 0 2047 1389"/>
                            <a:gd name="T139" fmla="*/ 2047 h 665"/>
                            <a:gd name="T140" fmla="+- 0 2914 2906"/>
                            <a:gd name="T141" fmla="*/ T140 w 3165"/>
                            <a:gd name="T142" fmla="+- 0 2039 1389"/>
                            <a:gd name="T143" fmla="*/ 2039 h 665"/>
                            <a:gd name="T144" fmla="+- 0 2921 2906"/>
                            <a:gd name="T145" fmla="*/ T144 w 3165"/>
                            <a:gd name="T146" fmla="+- 0 2039 1389"/>
                            <a:gd name="T147" fmla="*/ 2039 h 665"/>
                            <a:gd name="T148" fmla="+- 0 2921 2906"/>
                            <a:gd name="T149" fmla="*/ T148 w 3165"/>
                            <a:gd name="T150" fmla="+- 0 2047 1389"/>
                            <a:gd name="T151" fmla="*/ 2047 h 665"/>
                            <a:gd name="T152" fmla="+- 0 6056 2906"/>
                            <a:gd name="T153" fmla="*/ T152 w 3165"/>
                            <a:gd name="T154" fmla="+- 0 2047 1389"/>
                            <a:gd name="T155" fmla="*/ 2047 h 665"/>
                            <a:gd name="T156" fmla="+- 0 2921 2906"/>
                            <a:gd name="T157" fmla="*/ T156 w 3165"/>
                            <a:gd name="T158" fmla="+- 0 2047 1389"/>
                            <a:gd name="T159" fmla="*/ 2047 h 665"/>
                            <a:gd name="T160" fmla="+- 0 2921 2906"/>
                            <a:gd name="T161" fmla="*/ T160 w 3165"/>
                            <a:gd name="T162" fmla="+- 0 2039 1389"/>
                            <a:gd name="T163" fmla="*/ 2039 h 665"/>
                            <a:gd name="T164" fmla="+- 0 6056 2906"/>
                            <a:gd name="T165" fmla="*/ T164 w 3165"/>
                            <a:gd name="T166" fmla="+- 0 2039 1389"/>
                            <a:gd name="T167" fmla="*/ 2039 h 665"/>
                            <a:gd name="T168" fmla="+- 0 6056 2906"/>
                            <a:gd name="T169" fmla="*/ T168 w 3165"/>
                            <a:gd name="T170" fmla="+- 0 2047 1389"/>
                            <a:gd name="T171" fmla="*/ 2047 h 665"/>
                            <a:gd name="T172" fmla="+- 0 6071 2906"/>
                            <a:gd name="T173" fmla="*/ T172 w 3165"/>
                            <a:gd name="T174" fmla="+- 0 2047 1389"/>
                            <a:gd name="T175" fmla="*/ 2047 h 665"/>
                            <a:gd name="T176" fmla="+- 0 6056 2906"/>
                            <a:gd name="T177" fmla="*/ T176 w 3165"/>
                            <a:gd name="T178" fmla="+- 0 2047 1389"/>
                            <a:gd name="T179" fmla="*/ 2047 h 665"/>
                            <a:gd name="T180" fmla="+- 0 6064 2906"/>
                            <a:gd name="T181" fmla="*/ T180 w 3165"/>
                            <a:gd name="T182" fmla="+- 0 2039 1389"/>
                            <a:gd name="T183" fmla="*/ 2039 h 665"/>
                            <a:gd name="T184" fmla="+- 0 6071 2906"/>
                            <a:gd name="T185" fmla="*/ T184 w 3165"/>
                            <a:gd name="T186" fmla="+- 0 2039 1389"/>
                            <a:gd name="T187" fmla="*/ 2039 h 665"/>
                            <a:gd name="T188" fmla="+- 0 6071 2906"/>
                            <a:gd name="T189" fmla="*/ T188 w 3165"/>
                            <a:gd name="T190" fmla="+- 0 2047 1389"/>
                            <a:gd name="T191" fmla="*/ 2047 h 6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3165" h="665">
                              <a:moveTo>
                                <a:pt x="3165" y="665"/>
                              </a:moveTo>
                              <a:lnTo>
                                <a:pt x="0" y="665"/>
                              </a:lnTo>
                              <a:lnTo>
                                <a:pt x="0" y="0"/>
                              </a:lnTo>
                              <a:lnTo>
                                <a:pt x="3165" y="0"/>
                              </a:lnTo>
                              <a:lnTo>
                                <a:pt x="3165" y="8"/>
                              </a:lnTo>
                              <a:lnTo>
                                <a:pt x="15" y="8"/>
                              </a:lnTo>
                              <a:lnTo>
                                <a:pt x="8" y="15"/>
                              </a:lnTo>
                              <a:lnTo>
                                <a:pt x="15" y="15"/>
                              </a:lnTo>
                              <a:lnTo>
                                <a:pt x="15" y="650"/>
                              </a:lnTo>
                              <a:lnTo>
                                <a:pt x="8" y="650"/>
                              </a:lnTo>
                              <a:lnTo>
                                <a:pt x="15" y="658"/>
                              </a:lnTo>
                              <a:lnTo>
                                <a:pt x="3165" y="658"/>
                              </a:lnTo>
                              <a:lnTo>
                                <a:pt x="3165" y="665"/>
                              </a:lnTo>
                              <a:close/>
                              <a:moveTo>
                                <a:pt x="15" y="15"/>
                              </a:moveTo>
                              <a:lnTo>
                                <a:pt x="8" y="15"/>
                              </a:lnTo>
                              <a:lnTo>
                                <a:pt x="15" y="8"/>
                              </a:lnTo>
                              <a:lnTo>
                                <a:pt x="15" y="15"/>
                              </a:lnTo>
                              <a:close/>
                              <a:moveTo>
                                <a:pt x="3150" y="15"/>
                              </a:moveTo>
                              <a:lnTo>
                                <a:pt x="15" y="15"/>
                              </a:lnTo>
                              <a:lnTo>
                                <a:pt x="15" y="8"/>
                              </a:lnTo>
                              <a:lnTo>
                                <a:pt x="3150" y="8"/>
                              </a:lnTo>
                              <a:lnTo>
                                <a:pt x="3150" y="15"/>
                              </a:lnTo>
                              <a:close/>
                              <a:moveTo>
                                <a:pt x="3150" y="658"/>
                              </a:moveTo>
                              <a:lnTo>
                                <a:pt x="3150" y="8"/>
                              </a:lnTo>
                              <a:lnTo>
                                <a:pt x="3158" y="15"/>
                              </a:lnTo>
                              <a:lnTo>
                                <a:pt x="3165" y="15"/>
                              </a:lnTo>
                              <a:lnTo>
                                <a:pt x="3165" y="650"/>
                              </a:lnTo>
                              <a:lnTo>
                                <a:pt x="3158" y="650"/>
                              </a:lnTo>
                              <a:lnTo>
                                <a:pt x="3150" y="658"/>
                              </a:lnTo>
                              <a:close/>
                              <a:moveTo>
                                <a:pt x="3165" y="15"/>
                              </a:moveTo>
                              <a:lnTo>
                                <a:pt x="3158" y="15"/>
                              </a:lnTo>
                              <a:lnTo>
                                <a:pt x="3150" y="8"/>
                              </a:lnTo>
                              <a:lnTo>
                                <a:pt x="3165" y="8"/>
                              </a:lnTo>
                              <a:lnTo>
                                <a:pt x="3165" y="15"/>
                              </a:lnTo>
                              <a:close/>
                              <a:moveTo>
                                <a:pt x="15" y="658"/>
                              </a:moveTo>
                              <a:lnTo>
                                <a:pt x="8" y="650"/>
                              </a:lnTo>
                              <a:lnTo>
                                <a:pt x="15" y="650"/>
                              </a:lnTo>
                              <a:lnTo>
                                <a:pt x="15" y="658"/>
                              </a:lnTo>
                              <a:close/>
                              <a:moveTo>
                                <a:pt x="3150" y="658"/>
                              </a:moveTo>
                              <a:lnTo>
                                <a:pt x="15" y="658"/>
                              </a:lnTo>
                              <a:lnTo>
                                <a:pt x="15" y="650"/>
                              </a:lnTo>
                              <a:lnTo>
                                <a:pt x="3150" y="650"/>
                              </a:lnTo>
                              <a:lnTo>
                                <a:pt x="3150" y="658"/>
                              </a:lnTo>
                              <a:close/>
                              <a:moveTo>
                                <a:pt x="3165" y="658"/>
                              </a:moveTo>
                              <a:lnTo>
                                <a:pt x="3150" y="658"/>
                              </a:lnTo>
                              <a:lnTo>
                                <a:pt x="3158" y="650"/>
                              </a:lnTo>
                              <a:lnTo>
                                <a:pt x="3165" y="650"/>
                              </a:lnTo>
                              <a:lnTo>
                                <a:pt x="3165" y="6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7D7477F0" id="Freeform 396466568" o:spid="_x0000_s1026" style="position:absolute;margin-left:143.8pt;margin-top:18.15pt;width:158.25pt;height:33.25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3165,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" path="m3165,665l,665,,,3165,r,8l15,8,8,15r7,l15,650r-7,l15,658r3150,l3165,665xm15,15r-7,l15,8r,7xm3150,15l15,15r,-7l3150,8r,7xm3150,658r,-650l3158,15r7,l3165,650r-7,l3150,658xm3165,15r-7,l3150,8r15,l3165,15xm15,658l8,650r7,l15,658xm3150,658l15,658r,-8l3150,650r,8xm3165,658r-15,l3158,650r7,l3165,658xe" fillcolor="black" stroked="f">
                <v:path arrowok="t" o:connecttype="custom" o:connectlocs="2009775,1304290;0,1304290;0,882015;2009775,882015;2009775,887095;9525,887095;5080,891540;9525,891540;9525,1294765;5080,1294765;9525,1299845;2009775,1299845;2009775,1304290;9525,891540;5080,891540;9525,887095;9525,891540;2000250,891540;9525,891540;9525,887095;2000250,887095;2000250,891540;2000250,1299845;2000250,887095;2005330,891540;2009775,891540;2009775,1294765;2005330,1294765;2000250,1299845;2009775,891540;2005330,891540;2000250,887095;2009775,887095;2009775,891540;9525,1299845;5080,1294765;9525,1294765;9525,1299845;2000250,1299845;9525,1299845;9525,1294765;2000250,1294765;2000250,1299845;2009775,1299845;2000250,1299845;2005330,1294765;2009775,1294765;2009775,1299845" o:connectangles="0,0,0,0,0,0,0,0,0,0,0,0,0,0,0,0,0,0,0,0,0,0,0,0,0,0,0,0,0,0,0,0,0,0,0,0,0,0,0,0,0,0,0,0,0,0,0,0"/>
                <w10:wrap anchorx="page"/>
              </v:shape>
            </w:pict>
          </mc:Fallback>
        </mc:AlternateContent>
      </w:r>
      <w:r w:rsidRPr="009557A1">
        <w:rPr>
          <w:noProof/>
          <w:lang w:val="id-ID" w:eastAsia="id-ID"/>
        </w:rPr>
        <mc:AlternateContent>
          <mc:Choice Requires="wps">
            <w:drawing>
              <wp:anchor distT="0" distB="0" distL="0" distR="0" simplePos="0" relativeHeight="251687936" behindDoc="1" locked="0" layoutInCell="1" allowOverlap="1" wp14:anchorId="7F61B11E" wp14:editId="61D4BD1D">
                <wp:simplePos x="0" y="0"/>
                <wp:positionH relativeFrom="page">
                  <wp:posOffset>1845310</wp:posOffset>
                </wp:positionH>
                <wp:positionV relativeFrom="paragraph">
                  <wp:posOffset>181610</wp:posOffset>
                </wp:positionV>
                <wp:extent cx="2009775" cy="422275"/>
                <wp:effectExtent l="0" t="0" r="0" b="0"/>
                <wp:wrapTopAndBottom/>
                <wp:docPr id="396466567" name="Text Box 3964665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422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52CEAF" w14:textId="77777777" w:rsidR="00483649" w:rsidRDefault="00483649" w:rsidP="005151E5">
                            <w:pPr>
                              <w:pStyle w:val="BodyText"/>
                              <w:spacing w:before="2"/>
                              <w:rPr>
                                <w:sz w:val="23"/>
                              </w:rPr>
                            </w:pPr>
                          </w:p>
                          <w:p w14:paraId="1ECFE140" w14:textId="77777777" w:rsidR="00483649" w:rsidRDefault="00483649" w:rsidP="005151E5">
                            <w:pPr>
                              <w:pStyle w:val="BodyText"/>
                              <w:ind w:left="81"/>
                            </w:pPr>
                            <w:r>
                              <w:t>PH</w:t>
                            </w:r>
                            <w:r>
                              <w:rPr>
                                <w:spacing w:val="-5"/>
                              </w:rPr>
                              <w:t xml:space="preserve"> </w:t>
                            </w:r>
                            <w:r>
                              <w:t>= {(InLt –</w:t>
                            </w:r>
                            <w:r>
                              <w:rPr>
                                <w:spacing w:val="-1"/>
                              </w:rPr>
                              <w:t xml:space="preserve"> </w:t>
                            </w:r>
                            <w:r>
                              <w:t>InL0)/t}</w:t>
                            </w:r>
                            <w:r>
                              <w:rPr>
                                <w:spacing w:val="1"/>
                              </w:rPr>
                              <w:t xml:space="preserve"> </w:t>
                            </w:r>
                            <w:r>
                              <w:t>x</w:t>
                            </w:r>
                            <w:r>
                              <w:rPr>
                                <w:spacing w:val="-2"/>
                              </w:rPr>
                              <w:t xml:space="preserve"> </w:t>
                            </w:r>
                            <w:r>
                              <w:t>100%</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F61B11E" id="Text Box 396466567" o:spid="_x0000_s1048" type="#_x0000_t202" style="position:absolute;margin-left:145.3pt;margin-top:14.3pt;width:158.25pt;height:33.25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" filled="f" stroked="f">
                <v:textbox inset="0,0,0,0">
                  <w:txbxContent>
                    <w:p w14:paraId="5752CEAF" w14:textId="77777777" w:rsidR="00483649" w:rsidRDefault="00483649" w:rsidP="005151E5">
                      <w:pPr>
                        <w:pStyle w:val="BodyText"/>
                        <w:spacing w:before="2"/>
                        <w:rPr>
                          <w:sz w:val="23"/>
                        </w:rPr>
                      </w:pPr>
                    </w:p>
                    <w:p w14:paraId="1ECFE140" w14:textId="77777777" w:rsidR="00483649" w:rsidRDefault="00483649" w:rsidP="005151E5">
                      <w:pPr>
                        <w:pStyle w:val="BodyText"/>
                        <w:ind w:left="81"/>
                      </w:pPr>
                      <w:r>
                        <w:t>PH</w:t>
                      </w:r>
                      <w:r>
                        <w:rPr>
                          <w:spacing w:val="-5"/>
                        </w:rPr>
                        <w:t xml:space="preserve"> </w:t>
                      </w:r>
                      <w:r>
                        <w:t>= {(InLt –</w:t>
                      </w:r>
                      <w:r>
                        <w:rPr>
                          <w:spacing w:val="-1"/>
                        </w:rPr>
                        <w:t xml:space="preserve"> </w:t>
                      </w:r>
                      <w:r>
                        <w:t>InL0)/t}</w:t>
                      </w:r>
                      <w:r>
                        <w:rPr>
                          <w:spacing w:val="1"/>
                        </w:rPr>
                        <w:t xml:space="preserve"> </w:t>
                      </w:r>
                      <w:r>
                        <w:t>x</w:t>
                      </w:r>
                      <w:r>
                        <w:rPr>
                          <w:spacing w:val="-2"/>
                        </w:rPr>
                        <w:t xml:space="preserve"> </w:t>
                      </w:r>
                      <w:r>
                        <w:t>100%</w:t>
                      </w:r>
                    </w:p>
                  </w:txbxContent>
                </v:textbox>
                <w10:wrap type="topAndBottom" anchorx="page"/>
              </v:shape>
            </w:pict>
          </mc:Fallback>
        </mc:AlternateContent>
      </w:r>
    </w:p>
    <w:p w14:paraId="089B5691" w14:textId="77777777" w:rsidR="005151E5" w:rsidRPr="009557A1" w:rsidRDefault="005151E5" w:rsidP="005151E5">
      <w:pPr>
        <w:pStyle w:val="BodyText"/>
        <w:spacing w:before="139"/>
        <w:ind w:left="968"/>
      </w:pPr>
      <w:r w:rsidRPr="009557A1">
        <w:t>Keterangan:</w:t>
      </w:r>
    </w:p>
    <w:p w14:paraId="4A54A1E3" w14:textId="77777777" w:rsidR="005151E5" w:rsidRPr="009557A1" w:rsidRDefault="005151E5" w:rsidP="005151E5">
      <w:pPr>
        <w:pStyle w:val="BodyText"/>
        <w:spacing w:before="11"/>
        <w:rPr>
          <w:sz w:val="23"/>
        </w:rPr>
      </w:pPr>
    </w:p>
    <w:p w14:paraId="2BD3578F" w14:textId="77777777" w:rsidR="005151E5" w:rsidRDefault="005151E5" w:rsidP="00C21482">
      <w:pPr>
        <w:pStyle w:val="BodyText"/>
        <w:tabs>
          <w:tab w:val="left" w:pos="1687"/>
        </w:tabs>
        <w:spacing w:line="480" w:lineRule="auto"/>
        <w:ind w:left="968" w:right="2669"/>
        <w:rPr>
          <w:spacing w:val="-57"/>
        </w:rPr>
      </w:pPr>
      <w:r w:rsidRPr="009557A1">
        <w:t>P</w:t>
      </w:r>
      <w:r w:rsidR="006F035D">
        <w:rPr>
          <w:lang w:val="en-US"/>
        </w:rPr>
        <w:t>H</w:t>
      </w:r>
      <w:r w:rsidRPr="009557A1">
        <w:tab/>
      </w:r>
      <w:r w:rsidR="00C21482">
        <w:tab/>
      </w:r>
      <w:r w:rsidRPr="009557A1">
        <w:t>= Pertumbuhan panjang harian (%)</w:t>
      </w:r>
      <w:r w:rsidRPr="009557A1">
        <w:rPr>
          <w:spacing w:val="-57"/>
        </w:rPr>
        <w:t xml:space="preserve"> </w:t>
      </w:r>
    </w:p>
    <w:p w14:paraId="65D2D779" w14:textId="77777777" w:rsidR="005151E5" w:rsidRPr="009557A1" w:rsidRDefault="005151E5" w:rsidP="005151E5">
      <w:pPr>
        <w:pStyle w:val="BodyText"/>
        <w:tabs>
          <w:tab w:val="left" w:pos="1687"/>
        </w:tabs>
        <w:spacing w:line="480" w:lineRule="auto"/>
        <w:ind w:left="968" w:right="3661"/>
      </w:pPr>
      <w:r w:rsidRPr="009557A1">
        <w:t>Lt</w:t>
      </w:r>
      <w:r w:rsidRPr="009557A1">
        <w:tab/>
      </w:r>
      <w:r w:rsidR="00C21482">
        <w:tab/>
      </w:r>
      <w:r w:rsidRPr="009557A1">
        <w:t>=</w:t>
      </w:r>
      <w:r w:rsidRPr="009557A1">
        <w:rPr>
          <w:spacing w:val="-2"/>
        </w:rPr>
        <w:t xml:space="preserve"> </w:t>
      </w:r>
      <w:r w:rsidRPr="009557A1">
        <w:t>Panjang</w:t>
      </w:r>
      <w:r w:rsidRPr="009557A1">
        <w:rPr>
          <w:spacing w:val="-1"/>
        </w:rPr>
        <w:t xml:space="preserve"> </w:t>
      </w:r>
      <w:r w:rsidRPr="009557A1">
        <w:t>rata-rata akhir</w:t>
      </w:r>
      <w:r w:rsidRPr="009557A1">
        <w:rPr>
          <w:spacing w:val="1"/>
        </w:rPr>
        <w:t xml:space="preserve"> </w:t>
      </w:r>
      <w:r w:rsidRPr="009557A1">
        <w:t>(cm)</w:t>
      </w:r>
    </w:p>
    <w:p w14:paraId="64A12495" w14:textId="77777777" w:rsidR="005151E5" w:rsidRDefault="005151E5" w:rsidP="00C21482">
      <w:pPr>
        <w:pStyle w:val="BodyText"/>
        <w:tabs>
          <w:tab w:val="left" w:pos="1687"/>
        </w:tabs>
        <w:spacing w:line="480" w:lineRule="auto"/>
        <w:ind w:left="968" w:right="2243"/>
        <w:rPr>
          <w:position w:val="2"/>
        </w:rPr>
      </w:pPr>
      <w:r w:rsidRPr="009557A1">
        <w:rPr>
          <w:position w:val="2"/>
        </w:rPr>
        <w:t>L</w:t>
      </w:r>
      <w:r w:rsidRPr="009557A1">
        <w:rPr>
          <w:sz w:val="15"/>
        </w:rPr>
        <w:t>0</w:t>
      </w:r>
      <w:r w:rsidRPr="009557A1">
        <w:rPr>
          <w:sz w:val="15"/>
        </w:rPr>
        <w:tab/>
      </w:r>
      <w:r w:rsidR="00C21482">
        <w:rPr>
          <w:sz w:val="15"/>
        </w:rPr>
        <w:tab/>
      </w:r>
      <w:r w:rsidRPr="009557A1">
        <w:rPr>
          <w:position w:val="2"/>
        </w:rPr>
        <w:t>= Panjang rata-rata awal (cm)</w:t>
      </w:r>
    </w:p>
    <w:p w14:paraId="150549FD" w14:textId="77777777" w:rsidR="005151E5" w:rsidRPr="009557A1" w:rsidRDefault="005151E5" w:rsidP="00C21482">
      <w:pPr>
        <w:pStyle w:val="BodyText"/>
        <w:tabs>
          <w:tab w:val="left" w:pos="1687"/>
        </w:tabs>
        <w:spacing w:line="480" w:lineRule="auto"/>
        <w:ind w:left="968" w:right="2243"/>
      </w:pPr>
      <w:r w:rsidRPr="009557A1">
        <w:rPr>
          <w:spacing w:val="-57"/>
          <w:position w:val="2"/>
        </w:rPr>
        <w:t xml:space="preserve"> </w:t>
      </w:r>
      <w:r w:rsidRPr="009557A1">
        <w:t>t</w:t>
      </w:r>
      <w:r w:rsidRPr="009557A1">
        <w:tab/>
      </w:r>
      <w:r w:rsidR="00C21482">
        <w:tab/>
      </w:r>
      <w:r w:rsidRPr="009557A1">
        <w:t>=</w:t>
      </w:r>
      <w:r w:rsidRPr="009557A1">
        <w:rPr>
          <w:spacing w:val="-3"/>
        </w:rPr>
        <w:t xml:space="preserve"> </w:t>
      </w:r>
      <w:r w:rsidRPr="009557A1">
        <w:t>Lama pemeliharaan</w:t>
      </w:r>
      <w:r w:rsidRPr="009557A1">
        <w:rPr>
          <w:spacing w:val="-2"/>
        </w:rPr>
        <w:t xml:space="preserve"> </w:t>
      </w:r>
      <w:r w:rsidRPr="009557A1">
        <w:t>(hari)</w:t>
      </w:r>
    </w:p>
    <w:p w14:paraId="06F42AEE" w14:textId="77777777" w:rsidR="005151E5" w:rsidRPr="009557A1" w:rsidRDefault="005151E5" w:rsidP="00A11251">
      <w:pPr>
        <w:pStyle w:val="Heading1"/>
        <w:numPr>
          <w:ilvl w:val="2"/>
          <w:numId w:val="2"/>
        </w:numPr>
        <w:ind w:left="1560" w:hanging="592"/>
        <w:jc w:val="left"/>
      </w:pPr>
      <w:r w:rsidRPr="009557A1">
        <w:t>Pertumbuhan</w:t>
      </w:r>
      <w:r w:rsidRPr="009557A1">
        <w:rPr>
          <w:spacing w:val="-5"/>
        </w:rPr>
        <w:t xml:space="preserve"> </w:t>
      </w:r>
      <w:r w:rsidRPr="009557A1">
        <w:t>Bobot</w:t>
      </w:r>
      <w:r w:rsidRPr="009557A1">
        <w:rPr>
          <w:spacing w:val="-3"/>
        </w:rPr>
        <w:t xml:space="preserve"> </w:t>
      </w:r>
      <w:r w:rsidRPr="009557A1">
        <w:t>Mutlak</w:t>
      </w:r>
    </w:p>
    <w:p w14:paraId="601FB2E4" w14:textId="77777777" w:rsidR="005151E5" w:rsidRPr="009557A1" w:rsidRDefault="005151E5" w:rsidP="005151E5">
      <w:pPr>
        <w:pStyle w:val="BodyText"/>
        <w:spacing w:before="11"/>
        <w:rPr>
          <w:b/>
          <w:sz w:val="37"/>
        </w:rPr>
      </w:pPr>
    </w:p>
    <w:p w14:paraId="3B1ECB24" w14:textId="77777777" w:rsidR="005151E5" w:rsidRPr="005151E5" w:rsidRDefault="005151E5" w:rsidP="00A11251">
      <w:pPr>
        <w:pStyle w:val="BodyText"/>
        <w:spacing w:line="480" w:lineRule="auto"/>
        <w:ind w:left="968" w:right="944" w:firstLine="592"/>
        <w:rPr>
          <w:spacing w:val="-1"/>
        </w:rPr>
      </w:pPr>
      <w:r w:rsidRPr="009557A1">
        <w:rPr>
          <w:noProof/>
          <w:lang w:val="id-ID" w:eastAsia="id-ID"/>
        </w:rPr>
        <mc:AlternateContent>
          <mc:Choice Requires="wps">
            <w:drawing>
              <wp:anchor distT="0" distB="0" distL="114300" distR="114300" simplePos="0" relativeHeight="251685888" behindDoc="0" locked="0" layoutInCell="1" allowOverlap="1" wp14:anchorId="3967ED0F" wp14:editId="62FE2506">
                <wp:simplePos x="0" y="0"/>
                <wp:positionH relativeFrom="page">
                  <wp:posOffset>1805305</wp:posOffset>
                </wp:positionH>
                <wp:positionV relativeFrom="paragraph">
                  <wp:posOffset>1052830</wp:posOffset>
                </wp:positionV>
                <wp:extent cx="1000125" cy="266700"/>
                <wp:effectExtent l="0" t="0" r="0" b="0"/>
                <wp:wrapNone/>
                <wp:docPr id="396466565" name="Freeform 396466565"/>
                <wp:cNvGraphicFramePr/>
                <a:graphic xmlns:a="http://schemas.openxmlformats.org/drawingml/2006/main">
                  <a:graphicData uri="http://schemas.microsoft.com/office/word/2010/wordprocessingShape">
                    <wps:wsp>
                      <wps:cNvSpPr/>
                      <wps:spPr bwMode="auto">
                        <a:xfrm>
                          <a:off x="0" y="0"/>
                          <a:ext cx="1000125" cy="266700"/>
                        </a:xfrm>
                        <a:custGeom>
                          <a:avLst/>
                          <a:gdLst>
                            <a:gd name="T0" fmla="+- 0 4358 2783"/>
                            <a:gd name="T1" fmla="*/ T0 w 1575"/>
                            <a:gd name="T2" fmla="+- 0 1598 1178"/>
                            <a:gd name="T3" fmla="*/ 1598 h 420"/>
                            <a:gd name="T4" fmla="+- 0 2783 2783"/>
                            <a:gd name="T5" fmla="*/ T4 w 1575"/>
                            <a:gd name="T6" fmla="+- 0 1598 1178"/>
                            <a:gd name="T7" fmla="*/ 1598 h 420"/>
                            <a:gd name="T8" fmla="+- 0 2783 2783"/>
                            <a:gd name="T9" fmla="*/ T8 w 1575"/>
                            <a:gd name="T10" fmla="+- 0 1178 1178"/>
                            <a:gd name="T11" fmla="*/ 1178 h 420"/>
                            <a:gd name="T12" fmla="+- 0 4358 2783"/>
                            <a:gd name="T13" fmla="*/ T12 w 1575"/>
                            <a:gd name="T14" fmla="+- 0 1178 1178"/>
                            <a:gd name="T15" fmla="*/ 1178 h 420"/>
                            <a:gd name="T16" fmla="+- 0 4358 2783"/>
                            <a:gd name="T17" fmla="*/ T16 w 1575"/>
                            <a:gd name="T18" fmla="+- 0 1186 1178"/>
                            <a:gd name="T19" fmla="*/ 1186 h 420"/>
                            <a:gd name="T20" fmla="+- 0 2798 2783"/>
                            <a:gd name="T21" fmla="*/ T20 w 1575"/>
                            <a:gd name="T22" fmla="+- 0 1186 1178"/>
                            <a:gd name="T23" fmla="*/ 1186 h 420"/>
                            <a:gd name="T24" fmla="+- 0 2790 2783"/>
                            <a:gd name="T25" fmla="*/ T24 w 1575"/>
                            <a:gd name="T26" fmla="+- 0 1193 1178"/>
                            <a:gd name="T27" fmla="*/ 1193 h 420"/>
                            <a:gd name="T28" fmla="+- 0 2798 2783"/>
                            <a:gd name="T29" fmla="*/ T28 w 1575"/>
                            <a:gd name="T30" fmla="+- 0 1193 1178"/>
                            <a:gd name="T31" fmla="*/ 1193 h 420"/>
                            <a:gd name="T32" fmla="+- 0 2798 2783"/>
                            <a:gd name="T33" fmla="*/ T32 w 1575"/>
                            <a:gd name="T34" fmla="+- 0 1583 1178"/>
                            <a:gd name="T35" fmla="*/ 1583 h 420"/>
                            <a:gd name="T36" fmla="+- 0 2790 2783"/>
                            <a:gd name="T37" fmla="*/ T36 w 1575"/>
                            <a:gd name="T38" fmla="+- 0 1583 1178"/>
                            <a:gd name="T39" fmla="*/ 1583 h 420"/>
                            <a:gd name="T40" fmla="+- 0 2798 2783"/>
                            <a:gd name="T41" fmla="*/ T40 w 1575"/>
                            <a:gd name="T42" fmla="+- 0 1591 1178"/>
                            <a:gd name="T43" fmla="*/ 1591 h 420"/>
                            <a:gd name="T44" fmla="+- 0 4358 2783"/>
                            <a:gd name="T45" fmla="*/ T44 w 1575"/>
                            <a:gd name="T46" fmla="+- 0 1591 1178"/>
                            <a:gd name="T47" fmla="*/ 1591 h 420"/>
                            <a:gd name="T48" fmla="+- 0 4358 2783"/>
                            <a:gd name="T49" fmla="*/ T48 w 1575"/>
                            <a:gd name="T50" fmla="+- 0 1598 1178"/>
                            <a:gd name="T51" fmla="*/ 1598 h 420"/>
                            <a:gd name="T52" fmla="+- 0 2798 2783"/>
                            <a:gd name="T53" fmla="*/ T52 w 1575"/>
                            <a:gd name="T54" fmla="+- 0 1193 1178"/>
                            <a:gd name="T55" fmla="*/ 1193 h 420"/>
                            <a:gd name="T56" fmla="+- 0 2790 2783"/>
                            <a:gd name="T57" fmla="*/ T56 w 1575"/>
                            <a:gd name="T58" fmla="+- 0 1193 1178"/>
                            <a:gd name="T59" fmla="*/ 1193 h 420"/>
                            <a:gd name="T60" fmla="+- 0 2798 2783"/>
                            <a:gd name="T61" fmla="*/ T60 w 1575"/>
                            <a:gd name="T62" fmla="+- 0 1186 1178"/>
                            <a:gd name="T63" fmla="*/ 1186 h 420"/>
                            <a:gd name="T64" fmla="+- 0 2798 2783"/>
                            <a:gd name="T65" fmla="*/ T64 w 1575"/>
                            <a:gd name="T66" fmla="+- 0 1193 1178"/>
                            <a:gd name="T67" fmla="*/ 1193 h 420"/>
                            <a:gd name="T68" fmla="+- 0 4343 2783"/>
                            <a:gd name="T69" fmla="*/ T68 w 1575"/>
                            <a:gd name="T70" fmla="+- 0 1193 1178"/>
                            <a:gd name="T71" fmla="*/ 1193 h 420"/>
                            <a:gd name="T72" fmla="+- 0 2798 2783"/>
                            <a:gd name="T73" fmla="*/ T72 w 1575"/>
                            <a:gd name="T74" fmla="+- 0 1193 1178"/>
                            <a:gd name="T75" fmla="*/ 1193 h 420"/>
                            <a:gd name="T76" fmla="+- 0 2798 2783"/>
                            <a:gd name="T77" fmla="*/ T76 w 1575"/>
                            <a:gd name="T78" fmla="+- 0 1186 1178"/>
                            <a:gd name="T79" fmla="*/ 1186 h 420"/>
                            <a:gd name="T80" fmla="+- 0 4343 2783"/>
                            <a:gd name="T81" fmla="*/ T80 w 1575"/>
                            <a:gd name="T82" fmla="+- 0 1186 1178"/>
                            <a:gd name="T83" fmla="*/ 1186 h 420"/>
                            <a:gd name="T84" fmla="+- 0 4343 2783"/>
                            <a:gd name="T85" fmla="*/ T84 w 1575"/>
                            <a:gd name="T86" fmla="+- 0 1193 1178"/>
                            <a:gd name="T87" fmla="*/ 1193 h 420"/>
                            <a:gd name="T88" fmla="+- 0 4343 2783"/>
                            <a:gd name="T89" fmla="*/ T88 w 1575"/>
                            <a:gd name="T90" fmla="+- 0 1591 1178"/>
                            <a:gd name="T91" fmla="*/ 1591 h 420"/>
                            <a:gd name="T92" fmla="+- 0 4343 2783"/>
                            <a:gd name="T93" fmla="*/ T92 w 1575"/>
                            <a:gd name="T94" fmla="+- 0 1186 1178"/>
                            <a:gd name="T95" fmla="*/ 1186 h 420"/>
                            <a:gd name="T96" fmla="+- 0 4350 2783"/>
                            <a:gd name="T97" fmla="*/ T96 w 1575"/>
                            <a:gd name="T98" fmla="+- 0 1193 1178"/>
                            <a:gd name="T99" fmla="*/ 1193 h 420"/>
                            <a:gd name="T100" fmla="+- 0 4358 2783"/>
                            <a:gd name="T101" fmla="*/ T100 w 1575"/>
                            <a:gd name="T102" fmla="+- 0 1193 1178"/>
                            <a:gd name="T103" fmla="*/ 1193 h 420"/>
                            <a:gd name="T104" fmla="+- 0 4358 2783"/>
                            <a:gd name="T105" fmla="*/ T104 w 1575"/>
                            <a:gd name="T106" fmla="+- 0 1583 1178"/>
                            <a:gd name="T107" fmla="*/ 1583 h 420"/>
                            <a:gd name="T108" fmla="+- 0 4350 2783"/>
                            <a:gd name="T109" fmla="*/ T108 w 1575"/>
                            <a:gd name="T110" fmla="+- 0 1583 1178"/>
                            <a:gd name="T111" fmla="*/ 1583 h 420"/>
                            <a:gd name="T112" fmla="+- 0 4343 2783"/>
                            <a:gd name="T113" fmla="*/ T112 w 1575"/>
                            <a:gd name="T114" fmla="+- 0 1591 1178"/>
                            <a:gd name="T115" fmla="*/ 1591 h 420"/>
                            <a:gd name="T116" fmla="+- 0 4358 2783"/>
                            <a:gd name="T117" fmla="*/ T116 w 1575"/>
                            <a:gd name="T118" fmla="+- 0 1193 1178"/>
                            <a:gd name="T119" fmla="*/ 1193 h 420"/>
                            <a:gd name="T120" fmla="+- 0 4350 2783"/>
                            <a:gd name="T121" fmla="*/ T120 w 1575"/>
                            <a:gd name="T122" fmla="+- 0 1193 1178"/>
                            <a:gd name="T123" fmla="*/ 1193 h 420"/>
                            <a:gd name="T124" fmla="+- 0 4343 2783"/>
                            <a:gd name="T125" fmla="*/ T124 w 1575"/>
                            <a:gd name="T126" fmla="+- 0 1186 1178"/>
                            <a:gd name="T127" fmla="*/ 1186 h 420"/>
                            <a:gd name="T128" fmla="+- 0 4358 2783"/>
                            <a:gd name="T129" fmla="*/ T128 w 1575"/>
                            <a:gd name="T130" fmla="+- 0 1186 1178"/>
                            <a:gd name="T131" fmla="*/ 1186 h 420"/>
                            <a:gd name="T132" fmla="+- 0 4358 2783"/>
                            <a:gd name="T133" fmla="*/ T132 w 1575"/>
                            <a:gd name="T134" fmla="+- 0 1193 1178"/>
                            <a:gd name="T135" fmla="*/ 1193 h 420"/>
                            <a:gd name="T136" fmla="+- 0 2798 2783"/>
                            <a:gd name="T137" fmla="*/ T136 w 1575"/>
                            <a:gd name="T138" fmla="+- 0 1591 1178"/>
                            <a:gd name="T139" fmla="*/ 1591 h 420"/>
                            <a:gd name="T140" fmla="+- 0 2790 2783"/>
                            <a:gd name="T141" fmla="*/ T140 w 1575"/>
                            <a:gd name="T142" fmla="+- 0 1583 1178"/>
                            <a:gd name="T143" fmla="*/ 1583 h 420"/>
                            <a:gd name="T144" fmla="+- 0 2798 2783"/>
                            <a:gd name="T145" fmla="*/ T144 w 1575"/>
                            <a:gd name="T146" fmla="+- 0 1583 1178"/>
                            <a:gd name="T147" fmla="*/ 1583 h 420"/>
                            <a:gd name="T148" fmla="+- 0 2798 2783"/>
                            <a:gd name="T149" fmla="*/ T148 w 1575"/>
                            <a:gd name="T150" fmla="+- 0 1591 1178"/>
                            <a:gd name="T151" fmla="*/ 1591 h 420"/>
                            <a:gd name="T152" fmla="+- 0 4343 2783"/>
                            <a:gd name="T153" fmla="*/ T152 w 1575"/>
                            <a:gd name="T154" fmla="+- 0 1591 1178"/>
                            <a:gd name="T155" fmla="*/ 1591 h 420"/>
                            <a:gd name="T156" fmla="+- 0 2798 2783"/>
                            <a:gd name="T157" fmla="*/ T156 w 1575"/>
                            <a:gd name="T158" fmla="+- 0 1591 1178"/>
                            <a:gd name="T159" fmla="*/ 1591 h 420"/>
                            <a:gd name="T160" fmla="+- 0 2798 2783"/>
                            <a:gd name="T161" fmla="*/ T160 w 1575"/>
                            <a:gd name="T162" fmla="+- 0 1583 1178"/>
                            <a:gd name="T163" fmla="*/ 1583 h 420"/>
                            <a:gd name="T164" fmla="+- 0 4343 2783"/>
                            <a:gd name="T165" fmla="*/ T164 w 1575"/>
                            <a:gd name="T166" fmla="+- 0 1583 1178"/>
                            <a:gd name="T167" fmla="*/ 1583 h 420"/>
                            <a:gd name="T168" fmla="+- 0 4343 2783"/>
                            <a:gd name="T169" fmla="*/ T168 w 1575"/>
                            <a:gd name="T170" fmla="+- 0 1591 1178"/>
                            <a:gd name="T171" fmla="*/ 1591 h 420"/>
                            <a:gd name="T172" fmla="+- 0 4358 2783"/>
                            <a:gd name="T173" fmla="*/ T172 w 1575"/>
                            <a:gd name="T174" fmla="+- 0 1591 1178"/>
                            <a:gd name="T175" fmla="*/ 1591 h 420"/>
                            <a:gd name="T176" fmla="+- 0 4343 2783"/>
                            <a:gd name="T177" fmla="*/ T176 w 1575"/>
                            <a:gd name="T178" fmla="+- 0 1591 1178"/>
                            <a:gd name="T179" fmla="*/ 1591 h 420"/>
                            <a:gd name="T180" fmla="+- 0 4350 2783"/>
                            <a:gd name="T181" fmla="*/ T180 w 1575"/>
                            <a:gd name="T182" fmla="+- 0 1583 1178"/>
                            <a:gd name="T183" fmla="*/ 1583 h 420"/>
                            <a:gd name="T184" fmla="+- 0 4358 2783"/>
                            <a:gd name="T185" fmla="*/ T184 w 1575"/>
                            <a:gd name="T186" fmla="+- 0 1583 1178"/>
                            <a:gd name="T187" fmla="*/ 1583 h 420"/>
                            <a:gd name="T188" fmla="+- 0 4358 2783"/>
                            <a:gd name="T189" fmla="*/ T188 w 1575"/>
                            <a:gd name="T190" fmla="+- 0 1591 1178"/>
                            <a:gd name="T191" fmla="*/ 1591 h 4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1575" h="420">
                              <a:moveTo>
                                <a:pt x="1575" y="420"/>
                              </a:moveTo>
                              <a:lnTo>
                                <a:pt x="0" y="420"/>
                              </a:lnTo>
                              <a:lnTo>
                                <a:pt x="0" y="0"/>
                              </a:lnTo>
                              <a:lnTo>
                                <a:pt x="1575" y="0"/>
                              </a:lnTo>
                              <a:lnTo>
                                <a:pt x="1575" y="8"/>
                              </a:lnTo>
                              <a:lnTo>
                                <a:pt x="15" y="8"/>
                              </a:lnTo>
                              <a:lnTo>
                                <a:pt x="7" y="15"/>
                              </a:lnTo>
                              <a:lnTo>
                                <a:pt x="15" y="15"/>
                              </a:lnTo>
                              <a:lnTo>
                                <a:pt x="15" y="405"/>
                              </a:lnTo>
                              <a:lnTo>
                                <a:pt x="7" y="405"/>
                              </a:lnTo>
                              <a:lnTo>
                                <a:pt x="15" y="413"/>
                              </a:lnTo>
                              <a:lnTo>
                                <a:pt x="1575" y="413"/>
                              </a:lnTo>
                              <a:lnTo>
                                <a:pt x="1575" y="420"/>
                              </a:lnTo>
                              <a:close/>
                              <a:moveTo>
                                <a:pt x="15" y="15"/>
                              </a:moveTo>
                              <a:lnTo>
                                <a:pt x="7" y="15"/>
                              </a:lnTo>
                              <a:lnTo>
                                <a:pt x="15" y="8"/>
                              </a:lnTo>
                              <a:lnTo>
                                <a:pt x="15" y="15"/>
                              </a:lnTo>
                              <a:close/>
                              <a:moveTo>
                                <a:pt x="1560" y="15"/>
                              </a:moveTo>
                              <a:lnTo>
                                <a:pt x="15" y="15"/>
                              </a:lnTo>
                              <a:lnTo>
                                <a:pt x="15" y="8"/>
                              </a:lnTo>
                              <a:lnTo>
                                <a:pt x="1560" y="8"/>
                              </a:lnTo>
                              <a:lnTo>
                                <a:pt x="1560" y="15"/>
                              </a:lnTo>
                              <a:close/>
                              <a:moveTo>
                                <a:pt x="1560" y="413"/>
                              </a:moveTo>
                              <a:lnTo>
                                <a:pt x="1560" y="8"/>
                              </a:lnTo>
                              <a:lnTo>
                                <a:pt x="1567" y="15"/>
                              </a:lnTo>
                              <a:lnTo>
                                <a:pt x="1575" y="15"/>
                              </a:lnTo>
                              <a:lnTo>
                                <a:pt x="1575" y="405"/>
                              </a:lnTo>
                              <a:lnTo>
                                <a:pt x="1567" y="405"/>
                              </a:lnTo>
                              <a:lnTo>
                                <a:pt x="1560" y="413"/>
                              </a:lnTo>
                              <a:close/>
                              <a:moveTo>
                                <a:pt x="1575" y="15"/>
                              </a:moveTo>
                              <a:lnTo>
                                <a:pt x="1567" y="15"/>
                              </a:lnTo>
                              <a:lnTo>
                                <a:pt x="1560" y="8"/>
                              </a:lnTo>
                              <a:lnTo>
                                <a:pt x="1575" y="8"/>
                              </a:lnTo>
                              <a:lnTo>
                                <a:pt x="1575" y="15"/>
                              </a:lnTo>
                              <a:close/>
                              <a:moveTo>
                                <a:pt x="15" y="413"/>
                              </a:moveTo>
                              <a:lnTo>
                                <a:pt x="7" y="405"/>
                              </a:lnTo>
                              <a:lnTo>
                                <a:pt x="15" y="405"/>
                              </a:lnTo>
                              <a:lnTo>
                                <a:pt x="15" y="413"/>
                              </a:lnTo>
                              <a:close/>
                              <a:moveTo>
                                <a:pt x="1560" y="413"/>
                              </a:moveTo>
                              <a:lnTo>
                                <a:pt x="15" y="413"/>
                              </a:lnTo>
                              <a:lnTo>
                                <a:pt x="15" y="405"/>
                              </a:lnTo>
                              <a:lnTo>
                                <a:pt x="1560" y="405"/>
                              </a:lnTo>
                              <a:lnTo>
                                <a:pt x="1560" y="413"/>
                              </a:lnTo>
                              <a:close/>
                              <a:moveTo>
                                <a:pt x="1575" y="413"/>
                              </a:moveTo>
                              <a:lnTo>
                                <a:pt x="1560" y="413"/>
                              </a:lnTo>
                              <a:lnTo>
                                <a:pt x="1567" y="405"/>
                              </a:lnTo>
                              <a:lnTo>
                                <a:pt x="1575" y="405"/>
                              </a:lnTo>
                              <a:lnTo>
                                <a:pt x="1575" y="4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197D2626" id="Freeform 396466565" o:spid="_x0000_s1026" style="position:absolute;margin-left:142.15pt;margin-top:82.9pt;width:78.75pt;height:21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575,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" path="m1575,420l,420,,,1575,r,8l15,8,7,15r8,l15,405r-8,l15,413r1560,l1575,420xm15,15r-8,l15,8r,7xm1560,15l15,15r,-7l1560,8r,7xm1560,413r,-405l1567,15r8,l1575,405r-8,l1560,413xm1575,15r-8,l1560,8r15,l1575,15xm15,413l7,405r8,l15,413xm1560,413l15,413r,-8l1560,405r,8xm1575,413r-15,l1567,405r8,l1575,413xe" fillcolor="black" stroked="f">
                <v:path arrowok="t" o:connecttype="custom" o:connectlocs="1000125,1014730;0,1014730;0,748030;1000125,748030;1000125,753110;9525,753110;4445,757555;9525,757555;9525,1005205;4445,1005205;9525,1010285;1000125,1010285;1000125,1014730;9525,757555;4445,757555;9525,753110;9525,757555;990600,757555;9525,757555;9525,753110;990600,753110;990600,757555;990600,1010285;990600,753110;995045,757555;1000125,757555;1000125,1005205;995045,1005205;990600,1010285;1000125,757555;995045,757555;990600,753110;1000125,753110;1000125,757555;9525,1010285;4445,1005205;9525,1005205;9525,1010285;990600,1010285;9525,1010285;9525,1005205;990600,1005205;990600,1010285;1000125,1010285;990600,1010285;995045,1005205;1000125,1005205;1000125,1010285" o:connectangles="0,0,0,0,0,0,0,0,0,0,0,0,0,0,0,0,0,0,0,0,0,0,0,0,0,0,0,0,0,0,0,0,0,0,0,0,0,0,0,0,0,0,0,0,0,0,0,0"/>
                <w10:wrap anchorx="page"/>
              </v:shape>
            </w:pict>
          </mc:Fallback>
        </mc:AlternateContent>
      </w:r>
      <w:r w:rsidRPr="009557A1">
        <w:rPr>
          <w:noProof/>
          <w:lang w:val="id-ID" w:eastAsia="id-ID"/>
        </w:rPr>
        <mc:AlternateContent>
          <mc:Choice Requires="wps">
            <w:drawing>
              <wp:anchor distT="0" distB="0" distL="0" distR="0" simplePos="0" relativeHeight="251688960" behindDoc="1" locked="0" layoutInCell="1" allowOverlap="1" wp14:anchorId="4ADF4972" wp14:editId="73117453">
                <wp:simplePos x="0" y="0"/>
                <wp:positionH relativeFrom="page">
                  <wp:posOffset>1776730</wp:posOffset>
                </wp:positionH>
                <wp:positionV relativeFrom="paragraph">
                  <wp:posOffset>1043305</wp:posOffset>
                </wp:positionV>
                <wp:extent cx="1000125" cy="266700"/>
                <wp:effectExtent l="0" t="0" r="0" b="0"/>
                <wp:wrapTopAndBottom/>
                <wp:docPr id="396466566" name="Text Box 3964665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80FD05" w14:textId="77777777" w:rsidR="00483649" w:rsidRDefault="00483649" w:rsidP="005151E5">
                            <w:pPr>
                              <w:spacing w:before="83"/>
                              <w:ind w:left="205"/>
                              <w:rPr>
                                <w:sz w:val="15"/>
                              </w:rPr>
                            </w:pPr>
                            <w:r>
                              <w:rPr>
                                <w:position w:val="2"/>
                                <w:sz w:val="24"/>
                              </w:rPr>
                              <w:t>B = W</w:t>
                            </w:r>
                            <w:r>
                              <w:rPr>
                                <w:sz w:val="15"/>
                              </w:rPr>
                              <w:t>t</w:t>
                            </w:r>
                            <w:r>
                              <w:rPr>
                                <w:spacing w:val="23"/>
                                <w:sz w:val="15"/>
                              </w:rPr>
                              <w:t xml:space="preserve"> </w:t>
                            </w:r>
                            <w:r>
                              <w:rPr>
                                <w:position w:val="2"/>
                                <w:sz w:val="24"/>
                              </w:rPr>
                              <w:t>–</w:t>
                            </w:r>
                            <w:r>
                              <w:rPr>
                                <w:spacing w:val="1"/>
                                <w:position w:val="2"/>
                                <w:sz w:val="24"/>
                              </w:rPr>
                              <w:t xml:space="preserve"> </w:t>
                            </w:r>
                            <w:r>
                              <w:rPr>
                                <w:position w:val="2"/>
                                <w:sz w:val="24"/>
                              </w:rPr>
                              <w:t>W</w:t>
                            </w:r>
                            <w:r>
                              <w:rPr>
                                <w:sz w:val="15"/>
                              </w:rPr>
                              <w:t>0</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ADF4972" id="Text Box 396466566" o:spid="_x0000_s1049" type="#_x0000_t202" style="position:absolute;left:0;text-align:left;margin-left:139.9pt;margin-top:82.15pt;width:78.75pt;height:21pt;z-index:-2516275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" filled="f" stroked="f">
                <v:textbox inset="0,0,0,0">
                  <w:txbxContent>
                    <w:p w14:paraId="4A80FD05" w14:textId="77777777" w:rsidR="00483649" w:rsidRDefault="00483649" w:rsidP="005151E5">
                      <w:pPr>
                        <w:spacing w:before="83"/>
                        <w:ind w:left="205"/>
                        <w:rPr>
                          <w:sz w:val="15"/>
                        </w:rPr>
                      </w:pPr>
                      <w:r>
                        <w:rPr>
                          <w:position w:val="2"/>
                          <w:sz w:val="24"/>
                        </w:rPr>
                        <w:t>B = W</w:t>
                      </w:r>
                      <w:r>
                        <w:rPr>
                          <w:sz w:val="15"/>
                        </w:rPr>
                        <w:t>t</w:t>
                      </w:r>
                      <w:r>
                        <w:rPr>
                          <w:spacing w:val="23"/>
                          <w:sz w:val="15"/>
                        </w:rPr>
                        <w:t xml:space="preserve"> </w:t>
                      </w:r>
                      <w:r>
                        <w:rPr>
                          <w:position w:val="2"/>
                          <w:sz w:val="24"/>
                        </w:rPr>
                        <w:t>–</w:t>
                      </w:r>
                      <w:r>
                        <w:rPr>
                          <w:spacing w:val="1"/>
                          <w:position w:val="2"/>
                          <w:sz w:val="24"/>
                        </w:rPr>
                        <w:t xml:space="preserve"> </w:t>
                      </w:r>
                      <w:r>
                        <w:rPr>
                          <w:position w:val="2"/>
                          <w:sz w:val="24"/>
                        </w:rPr>
                        <w:t>W</w:t>
                      </w:r>
                      <w:r>
                        <w:rPr>
                          <w:sz w:val="15"/>
                        </w:rPr>
                        <w:t>0</w:t>
                      </w:r>
                    </w:p>
                  </w:txbxContent>
                </v:textbox>
                <w10:wrap type="topAndBottom" anchorx="page"/>
              </v:shape>
            </w:pict>
          </mc:Fallback>
        </mc:AlternateContent>
      </w:r>
      <w:r w:rsidRPr="009557A1">
        <w:t>Indikator</w:t>
      </w:r>
      <w:r w:rsidRPr="009557A1">
        <w:rPr>
          <w:spacing w:val="17"/>
        </w:rPr>
        <w:t xml:space="preserve"> </w:t>
      </w:r>
      <w:r w:rsidRPr="009557A1">
        <w:t>pertumbuhan</w:t>
      </w:r>
      <w:r w:rsidRPr="009557A1">
        <w:rPr>
          <w:spacing w:val="21"/>
        </w:rPr>
        <w:t xml:space="preserve"> </w:t>
      </w:r>
      <w:r w:rsidRPr="009557A1">
        <w:t>yang</w:t>
      </w:r>
      <w:r w:rsidRPr="009557A1">
        <w:rPr>
          <w:spacing w:val="18"/>
        </w:rPr>
        <w:t xml:space="preserve"> </w:t>
      </w:r>
      <w:r w:rsidRPr="009557A1">
        <w:t>digunakan</w:t>
      </w:r>
      <w:r w:rsidRPr="009557A1">
        <w:rPr>
          <w:spacing w:val="18"/>
        </w:rPr>
        <w:t xml:space="preserve"> </w:t>
      </w:r>
      <w:r w:rsidRPr="009557A1">
        <w:t>adalah</w:t>
      </w:r>
      <w:r w:rsidRPr="009557A1">
        <w:rPr>
          <w:spacing w:val="21"/>
        </w:rPr>
        <w:t xml:space="preserve"> </w:t>
      </w:r>
      <w:r w:rsidRPr="009557A1">
        <w:t>pertambahan</w:t>
      </w:r>
      <w:r w:rsidRPr="009557A1">
        <w:rPr>
          <w:spacing w:val="21"/>
        </w:rPr>
        <w:t xml:space="preserve"> </w:t>
      </w:r>
      <w:r w:rsidRPr="009557A1">
        <w:t>biomassa</w:t>
      </w:r>
      <w:r w:rsidRPr="009557A1">
        <w:rPr>
          <w:spacing w:val="-57"/>
        </w:rPr>
        <w:t xml:space="preserve"> </w:t>
      </w:r>
      <w:r w:rsidRPr="009557A1">
        <w:t>mutlak</w:t>
      </w:r>
      <w:r w:rsidRPr="009557A1">
        <w:rPr>
          <w:spacing w:val="-4"/>
        </w:rPr>
        <w:t xml:space="preserve"> </w:t>
      </w:r>
      <w:r w:rsidRPr="009557A1">
        <w:t>ikan</w:t>
      </w:r>
      <w:r w:rsidRPr="009557A1">
        <w:rPr>
          <w:spacing w:val="2"/>
        </w:rPr>
        <w:t xml:space="preserve"> </w:t>
      </w:r>
      <w:r w:rsidRPr="009557A1">
        <w:t>yang</w:t>
      </w:r>
      <w:r w:rsidRPr="009557A1">
        <w:rPr>
          <w:spacing w:val="1"/>
        </w:rPr>
        <w:t xml:space="preserve"> </w:t>
      </w:r>
      <w:r w:rsidRPr="009557A1">
        <w:t>dihitung</w:t>
      </w:r>
      <w:r w:rsidRPr="009557A1">
        <w:rPr>
          <w:spacing w:val="-3"/>
        </w:rPr>
        <w:t xml:space="preserve"> </w:t>
      </w:r>
      <w:r w:rsidRPr="009557A1">
        <w:t>berdasarkan rumus</w:t>
      </w:r>
      <w:r w:rsidRPr="009557A1">
        <w:rPr>
          <w:spacing w:val="-1"/>
        </w:rPr>
        <w:t xml:space="preserve"> </w:t>
      </w:r>
      <w:r w:rsidRPr="009557A1">
        <w:t>Zonneveld</w:t>
      </w:r>
      <w:r w:rsidRPr="009557A1">
        <w:rPr>
          <w:spacing w:val="2"/>
        </w:rPr>
        <w:t xml:space="preserve"> </w:t>
      </w:r>
      <w:r w:rsidRPr="009557A1">
        <w:t>(1991):</w:t>
      </w:r>
    </w:p>
    <w:p w14:paraId="2763F6A7" w14:textId="77777777" w:rsidR="005151E5" w:rsidRDefault="005151E5" w:rsidP="005151E5">
      <w:pPr>
        <w:pStyle w:val="BodyText"/>
        <w:spacing w:before="64"/>
        <w:ind w:left="968"/>
      </w:pPr>
    </w:p>
    <w:p w14:paraId="40FA1E96" w14:textId="77777777" w:rsidR="005151E5" w:rsidRPr="009557A1" w:rsidRDefault="005151E5" w:rsidP="005151E5">
      <w:pPr>
        <w:pStyle w:val="BodyText"/>
        <w:spacing w:before="64"/>
        <w:ind w:left="968"/>
      </w:pPr>
      <w:r w:rsidRPr="009557A1">
        <w:t>Keterangan :</w:t>
      </w:r>
    </w:p>
    <w:p w14:paraId="567449FD" w14:textId="77777777" w:rsidR="005151E5" w:rsidRPr="009557A1" w:rsidRDefault="005151E5" w:rsidP="005151E5">
      <w:pPr>
        <w:pStyle w:val="BodyText"/>
      </w:pPr>
    </w:p>
    <w:p w14:paraId="46476586" w14:textId="77777777" w:rsidR="005151E5" w:rsidRDefault="005151E5" w:rsidP="005151E5">
      <w:pPr>
        <w:pStyle w:val="BodyText"/>
        <w:tabs>
          <w:tab w:val="left" w:pos="1687"/>
        </w:tabs>
        <w:spacing w:line="480" w:lineRule="auto"/>
        <w:ind w:left="968" w:right="2810"/>
        <w:rPr>
          <w:spacing w:val="1"/>
        </w:rPr>
      </w:pPr>
      <w:r w:rsidRPr="009557A1">
        <w:t>B</w:t>
      </w:r>
      <w:r w:rsidRPr="009557A1">
        <w:tab/>
        <w:t>= Pertambahan biomassa mutlak ikan uji (gr)</w:t>
      </w:r>
      <w:r w:rsidRPr="009557A1">
        <w:rPr>
          <w:spacing w:val="1"/>
        </w:rPr>
        <w:t xml:space="preserve"> </w:t>
      </w:r>
    </w:p>
    <w:p w14:paraId="3C0E8DC3" w14:textId="77777777" w:rsidR="005151E5" w:rsidRDefault="005151E5" w:rsidP="005151E5">
      <w:pPr>
        <w:pStyle w:val="BodyText"/>
        <w:tabs>
          <w:tab w:val="left" w:pos="1687"/>
        </w:tabs>
        <w:spacing w:line="480" w:lineRule="auto"/>
        <w:ind w:left="968" w:right="2527"/>
        <w:rPr>
          <w:spacing w:val="-57"/>
        </w:rPr>
      </w:pPr>
      <w:r w:rsidRPr="009557A1">
        <w:t>Wt</w:t>
      </w:r>
      <w:r w:rsidRPr="009557A1">
        <w:tab/>
        <w:t>= Biomassa ikan uji pada akhir percobaan (gr)</w:t>
      </w:r>
      <w:r w:rsidRPr="009557A1">
        <w:rPr>
          <w:spacing w:val="-57"/>
        </w:rPr>
        <w:t xml:space="preserve"> </w:t>
      </w:r>
    </w:p>
    <w:p w14:paraId="156141A4" w14:textId="77777777" w:rsidR="005151E5" w:rsidRDefault="005151E5" w:rsidP="006F035D">
      <w:pPr>
        <w:pStyle w:val="BodyText"/>
        <w:tabs>
          <w:tab w:val="left" w:pos="1687"/>
        </w:tabs>
        <w:spacing w:line="480" w:lineRule="auto"/>
        <w:ind w:left="968" w:right="2669"/>
        <w:rPr>
          <w:position w:val="2"/>
        </w:rPr>
      </w:pPr>
      <w:r w:rsidRPr="009557A1">
        <w:rPr>
          <w:position w:val="2"/>
        </w:rPr>
        <w:lastRenderedPageBreak/>
        <w:t>W</w:t>
      </w:r>
      <w:r w:rsidRPr="009557A1">
        <w:rPr>
          <w:sz w:val="15"/>
        </w:rPr>
        <w:t>0</w:t>
      </w:r>
      <w:r w:rsidRPr="009557A1">
        <w:rPr>
          <w:sz w:val="15"/>
        </w:rPr>
        <w:tab/>
      </w:r>
      <w:r w:rsidRPr="009557A1">
        <w:rPr>
          <w:spacing w:val="-1"/>
          <w:position w:val="2"/>
        </w:rPr>
        <w:t>=</w:t>
      </w:r>
      <w:r w:rsidRPr="009557A1">
        <w:rPr>
          <w:spacing w:val="-23"/>
          <w:position w:val="2"/>
        </w:rPr>
        <w:t xml:space="preserve"> </w:t>
      </w:r>
      <w:r w:rsidRPr="009557A1">
        <w:rPr>
          <w:spacing w:val="-1"/>
          <w:position w:val="2"/>
        </w:rPr>
        <w:t>Biomassa</w:t>
      </w:r>
      <w:r w:rsidRPr="009557A1">
        <w:rPr>
          <w:spacing w:val="1"/>
          <w:position w:val="2"/>
        </w:rPr>
        <w:t xml:space="preserve"> </w:t>
      </w:r>
      <w:r w:rsidRPr="009557A1">
        <w:rPr>
          <w:spacing w:val="-1"/>
          <w:position w:val="2"/>
        </w:rPr>
        <w:t>ikan</w:t>
      </w:r>
      <w:r w:rsidRPr="009557A1">
        <w:rPr>
          <w:position w:val="2"/>
        </w:rPr>
        <w:t xml:space="preserve"> </w:t>
      </w:r>
      <w:r w:rsidRPr="009557A1">
        <w:rPr>
          <w:spacing w:val="-1"/>
          <w:position w:val="2"/>
        </w:rPr>
        <w:t>uji</w:t>
      </w:r>
      <w:r w:rsidRPr="009557A1">
        <w:rPr>
          <w:spacing w:val="1"/>
          <w:position w:val="2"/>
        </w:rPr>
        <w:t xml:space="preserve"> </w:t>
      </w:r>
      <w:r w:rsidRPr="009557A1">
        <w:rPr>
          <w:position w:val="2"/>
        </w:rPr>
        <w:t>pada</w:t>
      </w:r>
      <w:r w:rsidRPr="009557A1">
        <w:rPr>
          <w:spacing w:val="-1"/>
          <w:position w:val="2"/>
        </w:rPr>
        <w:t xml:space="preserve"> </w:t>
      </w:r>
      <w:r w:rsidRPr="009557A1">
        <w:rPr>
          <w:position w:val="2"/>
        </w:rPr>
        <w:t>awal</w:t>
      </w:r>
      <w:r w:rsidRPr="009557A1">
        <w:rPr>
          <w:spacing w:val="6"/>
          <w:position w:val="2"/>
        </w:rPr>
        <w:t xml:space="preserve"> </w:t>
      </w:r>
      <w:r w:rsidRPr="009557A1">
        <w:rPr>
          <w:position w:val="2"/>
        </w:rPr>
        <w:t>percobaan (gr)</w:t>
      </w:r>
    </w:p>
    <w:p w14:paraId="4F1FF536" w14:textId="77777777" w:rsidR="00D36715" w:rsidRDefault="00D36715" w:rsidP="006F035D">
      <w:pPr>
        <w:pStyle w:val="BodyText"/>
        <w:tabs>
          <w:tab w:val="left" w:pos="1687"/>
        </w:tabs>
        <w:spacing w:line="480" w:lineRule="auto"/>
        <w:ind w:left="968" w:right="2669"/>
      </w:pPr>
    </w:p>
    <w:p w14:paraId="180F0125" w14:textId="77777777" w:rsidR="005151E5" w:rsidRPr="009557A1" w:rsidRDefault="005151E5" w:rsidP="005151E5">
      <w:pPr>
        <w:pStyle w:val="BodyText"/>
        <w:spacing w:before="103" w:line="477" w:lineRule="auto"/>
        <w:ind w:left="968" w:right="953" w:firstLine="720"/>
      </w:pPr>
      <w:r w:rsidRPr="009557A1">
        <w:rPr>
          <w:noProof/>
          <w:lang w:val="id-ID" w:eastAsia="id-ID"/>
        </w:rPr>
        <mc:AlternateContent>
          <mc:Choice Requires="wps">
            <w:drawing>
              <wp:anchor distT="0" distB="0" distL="114300" distR="114300" simplePos="0" relativeHeight="251693056" behindDoc="1" locked="0" layoutInCell="1" allowOverlap="1" wp14:anchorId="7FA89327" wp14:editId="01223AE1">
                <wp:simplePos x="0" y="0"/>
                <wp:positionH relativeFrom="page">
                  <wp:posOffset>1767205</wp:posOffset>
                </wp:positionH>
                <wp:positionV relativeFrom="paragraph">
                  <wp:posOffset>690245</wp:posOffset>
                </wp:positionV>
                <wp:extent cx="1057275" cy="276225"/>
                <wp:effectExtent l="0" t="0" r="0" b="0"/>
                <wp:wrapNone/>
                <wp:docPr id="396466564" name="Text Box 3964665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275" cy="276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BFD104" w14:textId="77777777" w:rsidR="00483649" w:rsidRDefault="00483649" w:rsidP="005151E5">
                            <w:pPr>
                              <w:pStyle w:val="BodyText"/>
                              <w:spacing w:before="118"/>
                              <w:ind w:left="205"/>
                            </w:pPr>
                            <w:r>
                              <w:t>Lm =</w:t>
                            </w:r>
                            <w:r>
                              <w:rPr>
                                <w:spacing w:val="-3"/>
                              </w:rPr>
                              <w:t xml:space="preserve"> </w:t>
                            </w:r>
                            <w:r>
                              <w:t>Lt –</w:t>
                            </w:r>
                            <w:r>
                              <w:rPr>
                                <w:spacing w:val="-1"/>
                              </w:rPr>
                              <w:t xml:space="preserve"> </w:t>
                            </w:r>
                            <w:r>
                              <w:t>Lo</w:t>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FA89327" id="Text Box 396466564" o:spid="_x0000_s1050" type="#_x0000_t202" style="position:absolute;left:0;text-align:left;margin-left:139.15pt;margin-top:54.35pt;width:83.25pt;height:21.75pt;z-index:-2516234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" filled="f" stroked="f">
                <v:textbox inset="0,0,0,0">
                  <w:txbxContent>
                    <w:p w14:paraId="6EBFD104" w14:textId="77777777" w:rsidR="00483649" w:rsidRDefault="00483649" w:rsidP="005151E5">
                      <w:pPr>
                        <w:pStyle w:val="BodyText"/>
                        <w:spacing w:before="118"/>
                        <w:ind w:left="205"/>
                      </w:pPr>
                      <w:r>
                        <w:t>Lm =</w:t>
                      </w:r>
                      <w:r>
                        <w:rPr>
                          <w:spacing w:val="-3"/>
                        </w:rPr>
                        <w:t xml:space="preserve"> </w:t>
                      </w:r>
                      <w:r>
                        <w:t>Lt –</w:t>
                      </w:r>
                      <w:r>
                        <w:rPr>
                          <w:spacing w:val="-1"/>
                        </w:rPr>
                        <w:t xml:space="preserve"> </w:t>
                      </w:r>
                      <w:r>
                        <w:t>Lo</w:t>
                      </w:r>
                    </w:p>
                  </w:txbxContent>
                </v:textbox>
                <w10:wrap anchorx="page"/>
              </v:shape>
            </w:pict>
          </mc:Fallback>
        </mc:AlternateContent>
      </w:r>
      <w:r w:rsidRPr="009557A1">
        <w:rPr>
          <w:noProof/>
          <w:lang w:val="id-ID" w:eastAsia="id-ID"/>
        </w:rPr>
        <mc:AlternateContent>
          <mc:Choice Requires="wps">
            <w:drawing>
              <wp:anchor distT="0" distB="0" distL="114300" distR="114300" simplePos="0" relativeHeight="251689984" behindDoc="0" locked="0" layoutInCell="1" allowOverlap="1" wp14:anchorId="19397905" wp14:editId="4CE47FE5">
                <wp:simplePos x="0" y="0"/>
                <wp:positionH relativeFrom="page">
                  <wp:posOffset>1767205</wp:posOffset>
                </wp:positionH>
                <wp:positionV relativeFrom="paragraph">
                  <wp:posOffset>690245</wp:posOffset>
                </wp:positionV>
                <wp:extent cx="1057275" cy="276225"/>
                <wp:effectExtent l="0" t="0" r="0" b="0"/>
                <wp:wrapNone/>
                <wp:docPr id="396466563" name="Freeform 396466563"/>
                <wp:cNvGraphicFramePr/>
                <a:graphic xmlns:a="http://schemas.openxmlformats.org/drawingml/2006/main">
                  <a:graphicData uri="http://schemas.microsoft.com/office/word/2010/wordprocessingShape">
                    <wps:wsp>
                      <wps:cNvSpPr/>
                      <wps:spPr bwMode="auto">
                        <a:xfrm>
                          <a:off x="0" y="0"/>
                          <a:ext cx="1057275" cy="276225"/>
                        </a:xfrm>
                        <a:custGeom>
                          <a:avLst/>
                          <a:gdLst>
                            <a:gd name="T0" fmla="+- 0 4448 2783"/>
                            <a:gd name="T1" fmla="*/ T0 w 1665"/>
                            <a:gd name="T2" fmla="+- 0 1522 1087"/>
                            <a:gd name="T3" fmla="*/ 1522 h 435"/>
                            <a:gd name="T4" fmla="+- 0 2783 2783"/>
                            <a:gd name="T5" fmla="*/ T4 w 1665"/>
                            <a:gd name="T6" fmla="+- 0 1522 1087"/>
                            <a:gd name="T7" fmla="*/ 1522 h 435"/>
                            <a:gd name="T8" fmla="+- 0 2783 2783"/>
                            <a:gd name="T9" fmla="*/ T8 w 1665"/>
                            <a:gd name="T10" fmla="+- 0 1087 1087"/>
                            <a:gd name="T11" fmla="*/ 1087 h 435"/>
                            <a:gd name="T12" fmla="+- 0 4448 2783"/>
                            <a:gd name="T13" fmla="*/ T12 w 1665"/>
                            <a:gd name="T14" fmla="+- 0 1087 1087"/>
                            <a:gd name="T15" fmla="*/ 1087 h 435"/>
                            <a:gd name="T16" fmla="+- 0 4448 2783"/>
                            <a:gd name="T17" fmla="*/ T16 w 1665"/>
                            <a:gd name="T18" fmla="+- 0 1094 1087"/>
                            <a:gd name="T19" fmla="*/ 1094 h 435"/>
                            <a:gd name="T20" fmla="+- 0 2798 2783"/>
                            <a:gd name="T21" fmla="*/ T20 w 1665"/>
                            <a:gd name="T22" fmla="+- 0 1094 1087"/>
                            <a:gd name="T23" fmla="*/ 1094 h 435"/>
                            <a:gd name="T24" fmla="+- 0 2790 2783"/>
                            <a:gd name="T25" fmla="*/ T24 w 1665"/>
                            <a:gd name="T26" fmla="+- 0 1102 1087"/>
                            <a:gd name="T27" fmla="*/ 1102 h 435"/>
                            <a:gd name="T28" fmla="+- 0 2798 2783"/>
                            <a:gd name="T29" fmla="*/ T28 w 1665"/>
                            <a:gd name="T30" fmla="+- 0 1102 1087"/>
                            <a:gd name="T31" fmla="*/ 1102 h 435"/>
                            <a:gd name="T32" fmla="+- 0 2798 2783"/>
                            <a:gd name="T33" fmla="*/ T32 w 1665"/>
                            <a:gd name="T34" fmla="+- 0 1507 1087"/>
                            <a:gd name="T35" fmla="*/ 1507 h 435"/>
                            <a:gd name="T36" fmla="+- 0 2790 2783"/>
                            <a:gd name="T37" fmla="*/ T36 w 1665"/>
                            <a:gd name="T38" fmla="+- 0 1507 1087"/>
                            <a:gd name="T39" fmla="*/ 1507 h 435"/>
                            <a:gd name="T40" fmla="+- 0 2798 2783"/>
                            <a:gd name="T41" fmla="*/ T40 w 1665"/>
                            <a:gd name="T42" fmla="+- 0 1514 1087"/>
                            <a:gd name="T43" fmla="*/ 1514 h 435"/>
                            <a:gd name="T44" fmla="+- 0 4448 2783"/>
                            <a:gd name="T45" fmla="*/ T44 w 1665"/>
                            <a:gd name="T46" fmla="+- 0 1514 1087"/>
                            <a:gd name="T47" fmla="*/ 1514 h 435"/>
                            <a:gd name="T48" fmla="+- 0 4448 2783"/>
                            <a:gd name="T49" fmla="*/ T48 w 1665"/>
                            <a:gd name="T50" fmla="+- 0 1522 1087"/>
                            <a:gd name="T51" fmla="*/ 1522 h 435"/>
                            <a:gd name="T52" fmla="+- 0 2798 2783"/>
                            <a:gd name="T53" fmla="*/ T52 w 1665"/>
                            <a:gd name="T54" fmla="+- 0 1102 1087"/>
                            <a:gd name="T55" fmla="*/ 1102 h 435"/>
                            <a:gd name="T56" fmla="+- 0 2790 2783"/>
                            <a:gd name="T57" fmla="*/ T56 w 1665"/>
                            <a:gd name="T58" fmla="+- 0 1102 1087"/>
                            <a:gd name="T59" fmla="*/ 1102 h 435"/>
                            <a:gd name="T60" fmla="+- 0 2798 2783"/>
                            <a:gd name="T61" fmla="*/ T60 w 1665"/>
                            <a:gd name="T62" fmla="+- 0 1094 1087"/>
                            <a:gd name="T63" fmla="*/ 1094 h 435"/>
                            <a:gd name="T64" fmla="+- 0 2798 2783"/>
                            <a:gd name="T65" fmla="*/ T64 w 1665"/>
                            <a:gd name="T66" fmla="+- 0 1102 1087"/>
                            <a:gd name="T67" fmla="*/ 1102 h 435"/>
                            <a:gd name="T68" fmla="+- 0 4433 2783"/>
                            <a:gd name="T69" fmla="*/ T68 w 1665"/>
                            <a:gd name="T70" fmla="+- 0 1102 1087"/>
                            <a:gd name="T71" fmla="*/ 1102 h 435"/>
                            <a:gd name="T72" fmla="+- 0 2798 2783"/>
                            <a:gd name="T73" fmla="*/ T72 w 1665"/>
                            <a:gd name="T74" fmla="+- 0 1102 1087"/>
                            <a:gd name="T75" fmla="*/ 1102 h 435"/>
                            <a:gd name="T76" fmla="+- 0 2798 2783"/>
                            <a:gd name="T77" fmla="*/ T76 w 1665"/>
                            <a:gd name="T78" fmla="+- 0 1094 1087"/>
                            <a:gd name="T79" fmla="*/ 1094 h 435"/>
                            <a:gd name="T80" fmla="+- 0 4433 2783"/>
                            <a:gd name="T81" fmla="*/ T80 w 1665"/>
                            <a:gd name="T82" fmla="+- 0 1094 1087"/>
                            <a:gd name="T83" fmla="*/ 1094 h 435"/>
                            <a:gd name="T84" fmla="+- 0 4433 2783"/>
                            <a:gd name="T85" fmla="*/ T84 w 1665"/>
                            <a:gd name="T86" fmla="+- 0 1102 1087"/>
                            <a:gd name="T87" fmla="*/ 1102 h 435"/>
                            <a:gd name="T88" fmla="+- 0 4433 2783"/>
                            <a:gd name="T89" fmla="*/ T88 w 1665"/>
                            <a:gd name="T90" fmla="+- 0 1514 1087"/>
                            <a:gd name="T91" fmla="*/ 1514 h 435"/>
                            <a:gd name="T92" fmla="+- 0 4433 2783"/>
                            <a:gd name="T93" fmla="*/ T92 w 1665"/>
                            <a:gd name="T94" fmla="+- 0 1094 1087"/>
                            <a:gd name="T95" fmla="*/ 1094 h 435"/>
                            <a:gd name="T96" fmla="+- 0 4440 2783"/>
                            <a:gd name="T97" fmla="*/ T96 w 1665"/>
                            <a:gd name="T98" fmla="+- 0 1102 1087"/>
                            <a:gd name="T99" fmla="*/ 1102 h 435"/>
                            <a:gd name="T100" fmla="+- 0 4448 2783"/>
                            <a:gd name="T101" fmla="*/ T100 w 1665"/>
                            <a:gd name="T102" fmla="+- 0 1102 1087"/>
                            <a:gd name="T103" fmla="*/ 1102 h 435"/>
                            <a:gd name="T104" fmla="+- 0 4448 2783"/>
                            <a:gd name="T105" fmla="*/ T104 w 1665"/>
                            <a:gd name="T106" fmla="+- 0 1507 1087"/>
                            <a:gd name="T107" fmla="*/ 1507 h 435"/>
                            <a:gd name="T108" fmla="+- 0 4440 2783"/>
                            <a:gd name="T109" fmla="*/ T108 w 1665"/>
                            <a:gd name="T110" fmla="+- 0 1507 1087"/>
                            <a:gd name="T111" fmla="*/ 1507 h 435"/>
                            <a:gd name="T112" fmla="+- 0 4433 2783"/>
                            <a:gd name="T113" fmla="*/ T112 w 1665"/>
                            <a:gd name="T114" fmla="+- 0 1514 1087"/>
                            <a:gd name="T115" fmla="*/ 1514 h 435"/>
                            <a:gd name="T116" fmla="+- 0 4448 2783"/>
                            <a:gd name="T117" fmla="*/ T116 w 1665"/>
                            <a:gd name="T118" fmla="+- 0 1102 1087"/>
                            <a:gd name="T119" fmla="*/ 1102 h 435"/>
                            <a:gd name="T120" fmla="+- 0 4440 2783"/>
                            <a:gd name="T121" fmla="*/ T120 w 1665"/>
                            <a:gd name="T122" fmla="+- 0 1102 1087"/>
                            <a:gd name="T123" fmla="*/ 1102 h 435"/>
                            <a:gd name="T124" fmla="+- 0 4433 2783"/>
                            <a:gd name="T125" fmla="*/ T124 w 1665"/>
                            <a:gd name="T126" fmla="+- 0 1094 1087"/>
                            <a:gd name="T127" fmla="*/ 1094 h 435"/>
                            <a:gd name="T128" fmla="+- 0 4448 2783"/>
                            <a:gd name="T129" fmla="*/ T128 w 1665"/>
                            <a:gd name="T130" fmla="+- 0 1094 1087"/>
                            <a:gd name="T131" fmla="*/ 1094 h 435"/>
                            <a:gd name="T132" fmla="+- 0 4448 2783"/>
                            <a:gd name="T133" fmla="*/ T132 w 1665"/>
                            <a:gd name="T134" fmla="+- 0 1102 1087"/>
                            <a:gd name="T135" fmla="*/ 1102 h 435"/>
                            <a:gd name="T136" fmla="+- 0 2798 2783"/>
                            <a:gd name="T137" fmla="*/ T136 w 1665"/>
                            <a:gd name="T138" fmla="+- 0 1514 1087"/>
                            <a:gd name="T139" fmla="*/ 1514 h 435"/>
                            <a:gd name="T140" fmla="+- 0 2790 2783"/>
                            <a:gd name="T141" fmla="*/ T140 w 1665"/>
                            <a:gd name="T142" fmla="+- 0 1507 1087"/>
                            <a:gd name="T143" fmla="*/ 1507 h 435"/>
                            <a:gd name="T144" fmla="+- 0 2798 2783"/>
                            <a:gd name="T145" fmla="*/ T144 w 1665"/>
                            <a:gd name="T146" fmla="+- 0 1507 1087"/>
                            <a:gd name="T147" fmla="*/ 1507 h 435"/>
                            <a:gd name="T148" fmla="+- 0 2798 2783"/>
                            <a:gd name="T149" fmla="*/ T148 w 1665"/>
                            <a:gd name="T150" fmla="+- 0 1514 1087"/>
                            <a:gd name="T151" fmla="*/ 1514 h 435"/>
                            <a:gd name="T152" fmla="+- 0 4433 2783"/>
                            <a:gd name="T153" fmla="*/ T152 w 1665"/>
                            <a:gd name="T154" fmla="+- 0 1514 1087"/>
                            <a:gd name="T155" fmla="*/ 1514 h 435"/>
                            <a:gd name="T156" fmla="+- 0 2798 2783"/>
                            <a:gd name="T157" fmla="*/ T156 w 1665"/>
                            <a:gd name="T158" fmla="+- 0 1514 1087"/>
                            <a:gd name="T159" fmla="*/ 1514 h 435"/>
                            <a:gd name="T160" fmla="+- 0 2798 2783"/>
                            <a:gd name="T161" fmla="*/ T160 w 1665"/>
                            <a:gd name="T162" fmla="+- 0 1507 1087"/>
                            <a:gd name="T163" fmla="*/ 1507 h 435"/>
                            <a:gd name="T164" fmla="+- 0 4433 2783"/>
                            <a:gd name="T165" fmla="*/ T164 w 1665"/>
                            <a:gd name="T166" fmla="+- 0 1507 1087"/>
                            <a:gd name="T167" fmla="*/ 1507 h 435"/>
                            <a:gd name="T168" fmla="+- 0 4433 2783"/>
                            <a:gd name="T169" fmla="*/ T168 w 1665"/>
                            <a:gd name="T170" fmla="+- 0 1514 1087"/>
                            <a:gd name="T171" fmla="*/ 1514 h 435"/>
                            <a:gd name="T172" fmla="+- 0 4448 2783"/>
                            <a:gd name="T173" fmla="*/ T172 w 1665"/>
                            <a:gd name="T174" fmla="+- 0 1514 1087"/>
                            <a:gd name="T175" fmla="*/ 1514 h 435"/>
                            <a:gd name="T176" fmla="+- 0 4433 2783"/>
                            <a:gd name="T177" fmla="*/ T176 w 1665"/>
                            <a:gd name="T178" fmla="+- 0 1514 1087"/>
                            <a:gd name="T179" fmla="*/ 1514 h 435"/>
                            <a:gd name="T180" fmla="+- 0 4440 2783"/>
                            <a:gd name="T181" fmla="*/ T180 w 1665"/>
                            <a:gd name="T182" fmla="+- 0 1507 1087"/>
                            <a:gd name="T183" fmla="*/ 1507 h 435"/>
                            <a:gd name="T184" fmla="+- 0 4448 2783"/>
                            <a:gd name="T185" fmla="*/ T184 w 1665"/>
                            <a:gd name="T186" fmla="+- 0 1507 1087"/>
                            <a:gd name="T187" fmla="*/ 1507 h 435"/>
                            <a:gd name="T188" fmla="+- 0 4448 2783"/>
                            <a:gd name="T189" fmla="*/ T188 w 1665"/>
                            <a:gd name="T190" fmla="+- 0 1514 1087"/>
                            <a:gd name="T191" fmla="*/ 1514 h 4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1665" h="435">
                              <a:moveTo>
                                <a:pt x="1665" y="435"/>
                              </a:moveTo>
                              <a:lnTo>
                                <a:pt x="0" y="435"/>
                              </a:lnTo>
                              <a:lnTo>
                                <a:pt x="0" y="0"/>
                              </a:lnTo>
                              <a:lnTo>
                                <a:pt x="1665" y="0"/>
                              </a:lnTo>
                              <a:lnTo>
                                <a:pt x="1665" y="7"/>
                              </a:lnTo>
                              <a:lnTo>
                                <a:pt x="15" y="7"/>
                              </a:lnTo>
                              <a:lnTo>
                                <a:pt x="7" y="15"/>
                              </a:lnTo>
                              <a:lnTo>
                                <a:pt x="15" y="15"/>
                              </a:lnTo>
                              <a:lnTo>
                                <a:pt x="15" y="420"/>
                              </a:lnTo>
                              <a:lnTo>
                                <a:pt x="7" y="420"/>
                              </a:lnTo>
                              <a:lnTo>
                                <a:pt x="15" y="427"/>
                              </a:lnTo>
                              <a:lnTo>
                                <a:pt x="1665" y="427"/>
                              </a:lnTo>
                              <a:lnTo>
                                <a:pt x="1665" y="435"/>
                              </a:lnTo>
                              <a:close/>
                              <a:moveTo>
                                <a:pt x="15" y="15"/>
                              </a:moveTo>
                              <a:lnTo>
                                <a:pt x="7" y="15"/>
                              </a:lnTo>
                              <a:lnTo>
                                <a:pt x="15" y="7"/>
                              </a:lnTo>
                              <a:lnTo>
                                <a:pt x="15" y="15"/>
                              </a:lnTo>
                              <a:close/>
                              <a:moveTo>
                                <a:pt x="1650" y="15"/>
                              </a:moveTo>
                              <a:lnTo>
                                <a:pt x="15" y="15"/>
                              </a:lnTo>
                              <a:lnTo>
                                <a:pt x="15" y="7"/>
                              </a:lnTo>
                              <a:lnTo>
                                <a:pt x="1650" y="7"/>
                              </a:lnTo>
                              <a:lnTo>
                                <a:pt x="1650" y="15"/>
                              </a:lnTo>
                              <a:close/>
                              <a:moveTo>
                                <a:pt x="1650" y="427"/>
                              </a:moveTo>
                              <a:lnTo>
                                <a:pt x="1650" y="7"/>
                              </a:lnTo>
                              <a:lnTo>
                                <a:pt x="1657" y="15"/>
                              </a:lnTo>
                              <a:lnTo>
                                <a:pt x="1665" y="15"/>
                              </a:lnTo>
                              <a:lnTo>
                                <a:pt x="1665" y="420"/>
                              </a:lnTo>
                              <a:lnTo>
                                <a:pt x="1657" y="420"/>
                              </a:lnTo>
                              <a:lnTo>
                                <a:pt x="1650" y="427"/>
                              </a:lnTo>
                              <a:close/>
                              <a:moveTo>
                                <a:pt x="1665" y="15"/>
                              </a:moveTo>
                              <a:lnTo>
                                <a:pt x="1657" y="15"/>
                              </a:lnTo>
                              <a:lnTo>
                                <a:pt x="1650" y="7"/>
                              </a:lnTo>
                              <a:lnTo>
                                <a:pt x="1665" y="7"/>
                              </a:lnTo>
                              <a:lnTo>
                                <a:pt x="1665" y="15"/>
                              </a:lnTo>
                              <a:close/>
                              <a:moveTo>
                                <a:pt x="15" y="427"/>
                              </a:moveTo>
                              <a:lnTo>
                                <a:pt x="7" y="420"/>
                              </a:lnTo>
                              <a:lnTo>
                                <a:pt x="15" y="420"/>
                              </a:lnTo>
                              <a:lnTo>
                                <a:pt x="15" y="427"/>
                              </a:lnTo>
                              <a:close/>
                              <a:moveTo>
                                <a:pt x="1650" y="427"/>
                              </a:moveTo>
                              <a:lnTo>
                                <a:pt x="15" y="427"/>
                              </a:lnTo>
                              <a:lnTo>
                                <a:pt x="15" y="420"/>
                              </a:lnTo>
                              <a:lnTo>
                                <a:pt x="1650" y="420"/>
                              </a:lnTo>
                              <a:lnTo>
                                <a:pt x="1650" y="427"/>
                              </a:lnTo>
                              <a:close/>
                              <a:moveTo>
                                <a:pt x="1665" y="427"/>
                              </a:moveTo>
                              <a:lnTo>
                                <a:pt x="1650" y="427"/>
                              </a:lnTo>
                              <a:lnTo>
                                <a:pt x="1657" y="420"/>
                              </a:lnTo>
                              <a:lnTo>
                                <a:pt x="1665" y="420"/>
                              </a:lnTo>
                              <a:lnTo>
                                <a:pt x="1665" y="42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585D12F4" id="Freeform 396466563" o:spid="_x0000_s1026" style="position:absolute;margin-left:139.15pt;margin-top:54.35pt;width:83.25pt;height:21.7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665,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" path="m1665,435l,435,,,1665,r,7l15,7,7,15r8,l15,420r-8,l15,427r1650,l1665,435xm15,15r-8,l15,7r,8xm1650,15l15,15r,-8l1650,7r,8xm1650,427r,-420l1657,15r8,l1665,420r-8,l1650,427xm1665,15r-8,l1650,7r15,l1665,15xm15,427l7,420r8,l15,427xm1650,427l15,427r,-7l1650,420r,7xm1665,427r-15,l1657,420r8,l1665,427xe" fillcolor="black" stroked="f">
                <v:path arrowok="t" o:connecttype="custom" o:connectlocs="1057275,966470;0,966470;0,690245;1057275,690245;1057275,694690;9525,694690;4445,699770;9525,699770;9525,956945;4445,956945;9525,961390;1057275,961390;1057275,966470;9525,699770;4445,699770;9525,694690;9525,699770;1047750,699770;9525,699770;9525,694690;1047750,694690;1047750,699770;1047750,961390;1047750,694690;1052195,699770;1057275,699770;1057275,956945;1052195,956945;1047750,961390;1057275,699770;1052195,699770;1047750,694690;1057275,694690;1057275,699770;9525,961390;4445,956945;9525,956945;9525,961390;1047750,961390;9525,961390;9525,956945;1047750,956945;1047750,961390;1057275,961390;1047750,961390;1052195,956945;1057275,956945;1057275,961390" o:connectangles="0,0,0,0,0,0,0,0,0,0,0,0,0,0,0,0,0,0,0,0,0,0,0,0,0,0,0,0,0,0,0,0,0,0,0,0,0,0,0,0,0,0,0,0,0,0,0,0"/>
                <w10:wrap anchorx="page"/>
              </v:shape>
            </w:pict>
          </mc:Fallback>
        </mc:AlternateContent>
      </w:r>
      <w:r w:rsidRPr="009557A1">
        <w:t>Sedangkan</w:t>
      </w:r>
      <w:r w:rsidRPr="009557A1">
        <w:rPr>
          <w:spacing w:val="4"/>
        </w:rPr>
        <w:t xml:space="preserve"> </w:t>
      </w:r>
      <w:r w:rsidRPr="009557A1">
        <w:t>untuk</w:t>
      </w:r>
      <w:r w:rsidRPr="009557A1">
        <w:rPr>
          <w:spacing w:val="2"/>
        </w:rPr>
        <w:t xml:space="preserve"> </w:t>
      </w:r>
      <w:r w:rsidRPr="009557A1">
        <w:t>perhitungan</w:t>
      </w:r>
      <w:r w:rsidRPr="009557A1">
        <w:rPr>
          <w:spacing w:val="5"/>
        </w:rPr>
        <w:t xml:space="preserve"> </w:t>
      </w:r>
      <w:r w:rsidRPr="009557A1">
        <w:t>pertumbuhan</w:t>
      </w:r>
      <w:r w:rsidRPr="009557A1">
        <w:rPr>
          <w:spacing w:val="5"/>
        </w:rPr>
        <w:t xml:space="preserve"> </w:t>
      </w:r>
      <w:r w:rsidRPr="009557A1">
        <w:t>panjang</w:t>
      </w:r>
      <w:r w:rsidRPr="009557A1">
        <w:rPr>
          <w:spacing w:val="5"/>
        </w:rPr>
        <w:t xml:space="preserve"> </w:t>
      </w:r>
      <w:r w:rsidRPr="009557A1">
        <w:t>mutlak</w:t>
      </w:r>
      <w:r w:rsidRPr="009557A1">
        <w:rPr>
          <w:spacing w:val="4"/>
        </w:rPr>
        <w:t xml:space="preserve"> </w:t>
      </w:r>
      <w:r w:rsidRPr="009557A1">
        <w:t>dapat</w:t>
      </w:r>
      <w:r w:rsidRPr="009557A1">
        <w:rPr>
          <w:spacing w:val="5"/>
        </w:rPr>
        <w:t xml:space="preserve"> </w:t>
      </w:r>
      <w:r w:rsidRPr="009557A1">
        <w:t>dihitung</w:t>
      </w:r>
      <w:r w:rsidRPr="009557A1">
        <w:rPr>
          <w:spacing w:val="-57"/>
        </w:rPr>
        <w:t xml:space="preserve"> </w:t>
      </w:r>
      <w:r w:rsidRPr="009557A1">
        <w:t>dengan</w:t>
      </w:r>
      <w:r w:rsidRPr="009557A1">
        <w:rPr>
          <w:spacing w:val="1"/>
        </w:rPr>
        <w:t xml:space="preserve"> </w:t>
      </w:r>
      <w:r w:rsidRPr="009557A1">
        <w:t>menggunakan</w:t>
      </w:r>
      <w:r w:rsidRPr="009557A1">
        <w:rPr>
          <w:spacing w:val="2"/>
        </w:rPr>
        <w:t xml:space="preserve"> </w:t>
      </w:r>
      <w:r w:rsidRPr="009557A1">
        <w:t>rumus Zonneveld</w:t>
      </w:r>
      <w:r w:rsidRPr="009557A1">
        <w:rPr>
          <w:spacing w:val="-1"/>
        </w:rPr>
        <w:t xml:space="preserve"> </w:t>
      </w:r>
      <w:r w:rsidRPr="009557A1">
        <w:t>(1991)</w:t>
      </w:r>
      <w:r w:rsidRPr="009557A1">
        <w:rPr>
          <w:spacing w:val="1"/>
        </w:rPr>
        <w:t xml:space="preserve"> </w:t>
      </w:r>
      <w:r w:rsidRPr="009557A1">
        <w:t>yaitu</w:t>
      </w:r>
      <w:r w:rsidRPr="009557A1">
        <w:rPr>
          <w:spacing w:val="2"/>
        </w:rPr>
        <w:t xml:space="preserve"> </w:t>
      </w:r>
      <w:r w:rsidRPr="009557A1">
        <w:t>:</w:t>
      </w:r>
    </w:p>
    <w:p w14:paraId="12ABAAD5" w14:textId="77777777" w:rsidR="005151E5" w:rsidRPr="009557A1" w:rsidRDefault="005151E5" w:rsidP="005151E5">
      <w:pPr>
        <w:pStyle w:val="BodyText"/>
        <w:spacing w:before="7"/>
        <w:rPr>
          <w:sz w:val="28"/>
        </w:rPr>
      </w:pPr>
    </w:p>
    <w:p w14:paraId="5EC55E4E" w14:textId="77777777" w:rsidR="005151E5" w:rsidRPr="009557A1" w:rsidRDefault="005151E5" w:rsidP="005151E5">
      <w:pPr>
        <w:pStyle w:val="BodyText"/>
        <w:spacing w:before="90"/>
        <w:ind w:left="968"/>
      </w:pPr>
      <w:r w:rsidRPr="009557A1">
        <w:t>Keterangan :</w:t>
      </w:r>
    </w:p>
    <w:p w14:paraId="54BFC7A0" w14:textId="77777777" w:rsidR="005151E5" w:rsidRPr="009557A1" w:rsidRDefault="005151E5" w:rsidP="005151E5">
      <w:pPr>
        <w:pStyle w:val="BodyText"/>
      </w:pPr>
    </w:p>
    <w:p w14:paraId="5C5A378A" w14:textId="77777777" w:rsidR="005151E5" w:rsidRPr="009557A1" w:rsidRDefault="005151E5" w:rsidP="005151E5">
      <w:pPr>
        <w:pStyle w:val="BodyText"/>
        <w:tabs>
          <w:tab w:val="left" w:pos="1687"/>
        </w:tabs>
        <w:ind w:left="968"/>
      </w:pPr>
      <w:r w:rsidRPr="009557A1">
        <w:t>Lm</w:t>
      </w:r>
      <w:r w:rsidRPr="009557A1">
        <w:tab/>
        <w:t>=</w:t>
      </w:r>
      <w:r w:rsidRPr="009557A1">
        <w:rPr>
          <w:spacing w:val="-3"/>
        </w:rPr>
        <w:t xml:space="preserve"> </w:t>
      </w:r>
      <w:r w:rsidRPr="009557A1">
        <w:t>Pertumbuhan</w:t>
      </w:r>
    </w:p>
    <w:p w14:paraId="0C1190FD" w14:textId="77777777" w:rsidR="005151E5" w:rsidRPr="009557A1" w:rsidRDefault="005151E5" w:rsidP="005151E5">
      <w:pPr>
        <w:pStyle w:val="BodyText"/>
      </w:pPr>
    </w:p>
    <w:p w14:paraId="18F3E3F3" w14:textId="77777777" w:rsidR="005151E5" w:rsidRDefault="005151E5" w:rsidP="005151E5">
      <w:pPr>
        <w:pStyle w:val="BodyText"/>
        <w:tabs>
          <w:tab w:val="left" w:pos="1687"/>
        </w:tabs>
        <w:spacing w:line="480" w:lineRule="auto"/>
        <w:ind w:left="968" w:right="4511"/>
        <w:rPr>
          <w:spacing w:val="-57"/>
        </w:rPr>
      </w:pPr>
      <w:r>
        <w:t>Lt</w:t>
      </w:r>
      <w:r>
        <w:tab/>
        <w:t xml:space="preserve">= Panjang </w:t>
      </w:r>
      <w:r w:rsidRPr="009557A1">
        <w:t>akhir (cm)</w:t>
      </w:r>
      <w:r w:rsidRPr="009557A1">
        <w:rPr>
          <w:spacing w:val="-57"/>
        </w:rPr>
        <w:t xml:space="preserve"> </w:t>
      </w:r>
    </w:p>
    <w:p w14:paraId="5F7C90EE" w14:textId="77777777" w:rsidR="005151E5" w:rsidRPr="009557A1" w:rsidRDefault="005151E5" w:rsidP="005151E5">
      <w:pPr>
        <w:pStyle w:val="BodyText"/>
        <w:tabs>
          <w:tab w:val="left" w:pos="1687"/>
        </w:tabs>
        <w:spacing w:line="480" w:lineRule="auto"/>
        <w:ind w:left="968" w:right="4511"/>
      </w:pPr>
      <w:r w:rsidRPr="009557A1">
        <w:t>Lo</w:t>
      </w:r>
      <w:r w:rsidRPr="009557A1">
        <w:tab/>
        <w:t>=</w:t>
      </w:r>
      <w:r w:rsidRPr="009557A1">
        <w:rPr>
          <w:spacing w:val="-3"/>
        </w:rPr>
        <w:t xml:space="preserve"> </w:t>
      </w:r>
      <w:r w:rsidRPr="009557A1">
        <w:t>Panjang</w:t>
      </w:r>
      <w:r w:rsidRPr="009557A1">
        <w:rPr>
          <w:spacing w:val="-2"/>
        </w:rPr>
        <w:t xml:space="preserve"> </w:t>
      </w:r>
      <w:r w:rsidRPr="009557A1">
        <w:t>awal (cm)</w:t>
      </w:r>
    </w:p>
    <w:p w14:paraId="48D0E861" w14:textId="77777777" w:rsidR="005151E5" w:rsidRPr="009557A1" w:rsidRDefault="005151E5" w:rsidP="005151E5">
      <w:pPr>
        <w:pStyle w:val="BodyText"/>
        <w:tabs>
          <w:tab w:val="left" w:pos="1687"/>
        </w:tabs>
        <w:spacing w:line="480" w:lineRule="auto"/>
        <w:ind w:left="968" w:right="6142"/>
      </w:pPr>
    </w:p>
    <w:p w14:paraId="116FBCFD" w14:textId="77777777" w:rsidR="005151E5" w:rsidRPr="009557A1" w:rsidRDefault="005151E5" w:rsidP="00A11251">
      <w:pPr>
        <w:pStyle w:val="ListParagraph"/>
        <w:numPr>
          <w:ilvl w:val="2"/>
          <w:numId w:val="2"/>
        </w:numPr>
        <w:ind w:left="1560" w:hanging="592"/>
        <w:rPr>
          <w:b/>
          <w:sz w:val="24"/>
        </w:rPr>
      </w:pPr>
      <w:r w:rsidRPr="009557A1">
        <w:rPr>
          <w:b/>
          <w:sz w:val="24"/>
        </w:rPr>
        <w:t>Tingkat</w:t>
      </w:r>
      <w:r w:rsidRPr="009557A1">
        <w:rPr>
          <w:b/>
          <w:spacing w:val="-4"/>
          <w:sz w:val="24"/>
        </w:rPr>
        <w:t xml:space="preserve"> </w:t>
      </w:r>
      <w:r w:rsidRPr="009557A1">
        <w:rPr>
          <w:b/>
          <w:sz w:val="24"/>
        </w:rPr>
        <w:t>Kelangsungan</w:t>
      </w:r>
      <w:r w:rsidRPr="009557A1">
        <w:rPr>
          <w:b/>
          <w:spacing w:val="-4"/>
          <w:sz w:val="24"/>
        </w:rPr>
        <w:t xml:space="preserve"> </w:t>
      </w:r>
      <w:r w:rsidRPr="009557A1">
        <w:rPr>
          <w:b/>
          <w:sz w:val="24"/>
        </w:rPr>
        <w:t>Hidup/</w:t>
      </w:r>
      <w:r w:rsidRPr="009557A1">
        <w:rPr>
          <w:b/>
          <w:i/>
          <w:sz w:val="24"/>
        </w:rPr>
        <w:t>Survival</w:t>
      </w:r>
      <w:r w:rsidRPr="009557A1">
        <w:rPr>
          <w:b/>
          <w:i/>
          <w:spacing w:val="-3"/>
          <w:sz w:val="24"/>
        </w:rPr>
        <w:t xml:space="preserve"> </w:t>
      </w:r>
      <w:r w:rsidRPr="009557A1">
        <w:rPr>
          <w:b/>
          <w:i/>
          <w:sz w:val="24"/>
        </w:rPr>
        <w:t>Rate</w:t>
      </w:r>
      <w:r w:rsidRPr="009557A1">
        <w:rPr>
          <w:b/>
          <w:i/>
          <w:spacing w:val="-3"/>
          <w:sz w:val="24"/>
        </w:rPr>
        <w:t xml:space="preserve"> </w:t>
      </w:r>
      <w:r w:rsidRPr="009557A1">
        <w:rPr>
          <w:b/>
          <w:sz w:val="24"/>
        </w:rPr>
        <w:t>(SR)</w:t>
      </w:r>
    </w:p>
    <w:p w14:paraId="06B1F108" w14:textId="77777777" w:rsidR="005151E5" w:rsidRPr="009557A1" w:rsidRDefault="005151E5" w:rsidP="005151E5">
      <w:pPr>
        <w:pStyle w:val="BodyText"/>
        <w:spacing w:before="9"/>
        <w:rPr>
          <w:b/>
          <w:sz w:val="37"/>
        </w:rPr>
      </w:pPr>
    </w:p>
    <w:p w14:paraId="73787F71" w14:textId="77777777" w:rsidR="005151E5" w:rsidRPr="009557A1" w:rsidRDefault="005151E5" w:rsidP="00A11251">
      <w:pPr>
        <w:pStyle w:val="BodyText"/>
        <w:spacing w:after="11" w:line="480" w:lineRule="auto"/>
        <w:ind w:left="968" w:right="959" w:firstLine="592"/>
        <w:jc w:val="both"/>
      </w:pPr>
      <w:r w:rsidRPr="009557A1">
        <w:t>Menurut</w:t>
      </w:r>
      <w:r w:rsidRPr="009557A1">
        <w:rPr>
          <w:spacing w:val="1"/>
        </w:rPr>
        <w:t xml:space="preserve"> </w:t>
      </w:r>
      <w:r w:rsidRPr="009557A1">
        <w:t>Effendi</w:t>
      </w:r>
      <w:r w:rsidRPr="009557A1">
        <w:rPr>
          <w:spacing w:val="1"/>
        </w:rPr>
        <w:t xml:space="preserve"> </w:t>
      </w:r>
      <w:r w:rsidRPr="009557A1">
        <w:t>(1997),</w:t>
      </w:r>
      <w:r w:rsidRPr="009557A1">
        <w:rPr>
          <w:spacing w:val="1"/>
        </w:rPr>
        <w:t xml:space="preserve"> </w:t>
      </w:r>
      <w:r w:rsidRPr="009557A1">
        <w:t>tingkat</w:t>
      </w:r>
      <w:r w:rsidRPr="009557A1">
        <w:rPr>
          <w:spacing w:val="1"/>
        </w:rPr>
        <w:t xml:space="preserve"> </w:t>
      </w:r>
      <w:r w:rsidRPr="009557A1">
        <w:t>kelangsungan</w:t>
      </w:r>
      <w:r w:rsidRPr="009557A1">
        <w:rPr>
          <w:spacing w:val="1"/>
        </w:rPr>
        <w:t xml:space="preserve"> </w:t>
      </w:r>
      <w:r w:rsidRPr="009557A1">
        <w:t>hidup</w:t>
      </w:r>
      <w:r w:rsidRPr="009557A1">
        <w:rPr>
          <w:spacing w:val="61"/>
        </w:rPr>
        <w:t xml:space="preserve"> </w:t>
      </w:r>
      <w:r w:rsidRPr="009557A1">
        <w:t>merupakan</w:t>
      </w:r>
      <w:r w:rsidRPr="009557A1">
        <w:rPr>
          <w:spacing w:val="1"/>
        </w:rPr>
        <w:t xml:space="preserve"> </w:t>
      </w:r>
      <w:r w:rsidRPr="009557A1">
        <w:t>presentase dari jumlah ikan yang hidup pada awal dan akhir pemeliharaan. Rumus</w:t>
      </w:r>
      <w:r w:rsidRPr="009557A1">
        <w:rPr>
          <w:spacing w:val="-57"/>
        </w:rPr>
        <w:t xml:space="preserve"> </w:t>
      </w:r>
      <w:r w:rsidRPr="009557A1">
        <w:t>dari</w:t>
      </w:r>
      <w:r w:rsidRPr="009557A1">
        <w:rPr>
          <w:spacing w:val="-1"/>
        </w:rPr>
        <w:t xml:space="preserve"> </w:t>
      </w:r>
      <w:r w:rsidRPr="009557A1">
        <w:t>tingkat</w:t>
      </w:r>
      <w:r w:rsidRPr="009557A1">
        <w:rPr>
          <w:spacing w:val="2"/>
        </w:rPr>
        <w:t xml:space="preserve"> </w:t>
      </w:r>
      <w:r w:rsidRPr="009557A1">
        <w:t>kelangsungan</w:t>
      </w:r>
      <w:r w:rsidRPr="009557A1">
        <w:rPr>
          <w:spacing w:val="1"/>
        </w:rPr>
        <w:t xml:space="preserve"> </w:t>
      </w:r>
      <w:r w:rsidRPr="009557A1">
        <w:t>hidup adalah</w:t>
      </w:r>
      <w:r w:rsidRPr="009557A1">
        <w:rPr>
          <w:spacing w:val="2"/>
        </w:rPr>
        <w:t xml:space="preserve"> </w:t>
      </w:r>
      <w:r w:rsidRPr="009557A1">
        <w:t>sebagai</w:t>
      </w:r>
      <w:r w:rsidRPr="009557A1">
        <w:rPr>
          <w:spacing w:val="-1"/>
        </w:rPr>
        <w:t xml:space="preserve"> </w:t>
      </w:r>
      <w:r w:rsidRPr="009557A1">
        <w:t>berikut</w:t>
      </w:r>
      <w:r w:rsidRPr="009557A1">
        <w:rPr>
          <w:spacing w:val="2"/>
        </w:rPr>
        <w:t xml:space="preserve"> </w:t>
      </w:r>
      <w:r w:rsidRPr="009557A1">
        <w:t>:</w:t>
      </w:r>
    </w:p>
    <w:p w14:paraId="70BE1373" w14:textId="77777777" w:rsidR="005151E5" w:rsidRPr="009557A1" w:rsidRDefault="005151E5" w:rsidP="005151E5">
      <w:pPr>
        <w:pStyle w:val="BodyText"/>
        <w:ind w:left="1688"/>
        <w:rPr>
          <w:sz w:val="20"/>
        </w:rPr>
      </w:pPr>
      <w:r w:rsidRPr="009557A1">
        <w:rPr>
          <w:noProof/>
          <w:lang w:val="id-ID" w:eastAsia="id-ID"/>
        </w:rPr>
        <mc:AlternateContent>
          <mc:Choice Requires="wps">
            <w:drawing>
              <wp:anchor distT="0" distB="0" distL="114300" distR="114300" simplePos="0" relativeHeight="251691008" behindDoc="0" locked="0" layoutInCell="1" allowOverlap="1" wp14:anchorId="750B59AE" wp14:editId="4F7C5681">
                <wp:simplePos x="0" y="0"/>
                <wp:positionH relativeFrom="page">
                  <wp:posOffset>1776730</wp:posOffset>
                </wp:positionH>
                <wp:positionV relativeFrom="paragraph">
                  <wp:posOffset>-2540</wp:posOffset>
                </wp:positionV>
                <wp:extent cx="1533525" cy="781050"/>
                <wp:effectExtent l="0" t="0" r="0" b="0"/>
                <wp:wrapNone/>
                <wp:docPr id="396466562" name="Freeform 396466562"/>
                <wp:cNvGraphicFramePr/>
                <a:graphic xmlns:a="http://schemas.openxmlformats.org/drawingml/2006/main">
                  <a:graphicData uri="http://schemas.microsoft.com/office/word/2010/wordprocessingShape">
                    <wps:wsp>
                      <wps:cNvSpPr/>
                      <wps:spPr bwMode="auto">
                        <a:xfrm>
                          <a:off x="0" y="0"/>
                          <a:ext cx="1533525" cy="781050"/>
                        </a:xfrm>
                        <a:custGeom>
                          <a:avLst/>
                          <a:gdLst>
                            <a:gd name="T0" fmla="+- 0 4185 2783"/>
                            <a:gd name="T1" fmla="*/ T0 w 2415"/>
                            <a:gd name="T2" fmla="+- 0 2227 1553"/>
                            <a:gd name="T3" fmla="*/ 2227 h 1230"/>
                            <a:gd name="T4" fmla="+- 0 3555 2783"/>
                            <a:gd name="T5" fmla="*/ T4 w 2415"/>
                            <a:gd name="T6" fmla="+- 0 2227 1553"/>
                            <a:gd name="T7" fmla="*/ 2227 h 1230"/>
                            <a:gd name="T8" fmla="+- 0 3555 2783"/>
                            <a:gd name="T9" fmla="*/ T8 w 2415"/>
                            <a:gd name="T10" fmla="+- 0 2277 1553"/>
                            <a:gd name="T11" fmla="*/ 2277 h 1230"/>
                            <a:gd name="T12" fmla="+- 0 4185 2783"/>
                            <a:gd name="T13" fmla="*/ T12 w 2415"/>
                            <a:gd name="T14" fmla="+- 0 2277 1553"/>
                            <a:gd name="T15" fmla="*/ 2277 h 1230"/>
                            <a:gd name="T16" fmla="+- 0 4185 2783"/>
                            <a:gd name="T17" fmla="*/ T16 w 2415"/>
                            <a:gd name="T18" fmla="+- 0 2227 1553"/>
                            <a:gd name="T19" fmla="*/ 2227 h 1230"/>
                            <a:gd name="T20" fmla="+- 0 5198 2783"/>
                            <a:gd name="T21" fmla="*/ T20 w 2415"/>
                            <a:gd name="T22" fmla="+- 0 1553 1553"/>
                            <a:gd name="T23" fmla="*/ 1553 h 1230"/>
                            <a:gd name="T24" fmla="+- 0 5183 2783"/>
                            <a:gd name="T25" fmla="*/ T24 w 2415"/>
                            <a:gd name="T26" fmla="+- 0 1553 1553"/>
                            <a:gd name="T27" fmla="*/ 1553 h 1230"/>
                            <a:gd name="T28" fmla="+- 0 5183 2783"/>
                            <a:gd name="T29" fmla="*/ T28 w 2415"/>
                            <a:gd name="T30" fmla="+- 0 1568 1553"/>
                            <a:gd name="T31" fmla="*/ 1568 h 1230"/>
                            <a:gd name="T32" fmla="+- 0 5183 2783"/>
                            <a:gd name="T33" fmla="*/ T32 w 2415"/>
                            <a:gd name="T34" fmla="+- 0 2768 1553"/>
                            <a:gd name="T35" fmla="*/ 2768 h 1230"/>
                            <a:gd name="T36" fmla="+- 0 2798 2783"/>
                            <a:gd name="T37" fmla="*/ T36 w 2415"/>
                            <a:gd name="T38" fmla="+- 0 2768 1553"/>
                            <a:gd name="T39" fmla="*/ 2768 h 1230"/>
                            <a:gd name="T40" fmla="+- 0 2798 2783"/>
                            <a:gd name="T41" fmla="*/ T40 w 2415"/>
                            <a:gd name="T42" fmla="+- 0 1568 1553"/>
                            <a:gd name="T43" fmla="*/ 1568 h 1230"/>
                            <a:gd name="T44" fmla="+- 0 5183 2783"/>
                            <a:gd name="T45" fmla="*/ T44 w 2415"/>
                            <a:gd name="T46" fmla="+- 0 1568 1553"/>
                            <a:gd name="T47" fmla="*/ 1568 h 1230"/>
                            <a:gd name="T48" fmla="+- 0 5183 2783"/>
                            <a:gd name="T49" fmla="*/ T48 w 2415"/>
                            <a:gd name="T50" fmla="+- 0 1553 1553"/>
                            <a:gd name="T51" fmla="*/ 1553 h 1230"/>
                            <a:gd name="T52" fmla="+- 0 2783 2783"/>
                            <a:gd name="T53" fmla="*/ T52 w 2415"/>
                            <a:gd name="T54" fmla="+- 0 1553 1553"/>
                            <a:gd name="T55" fmla="*/ 1553 h 1230"/>
                            <a:gd name="T56" fmla="+- 0 2783 2783"/>
                            <a:gd name="T57" fmla="*/ T56 w 2415"/>
                            <a:gd name="T58" fmla="+- 0 2783 1553"/>
                            <a:gd name="T59" fmla="*/ 2783 h 1230"/>
                            <a:gd name="T60" fmla="+- 0 5198 2783"/>
                            <a:gd name="T61" fmla="*/ T60 w 2415"/>
                            <a:gd name="T62" fmla="+- 0 2783 1553"/>
                            <a:gd name="T63" fmla="*/ 2783 h 1230"/>
                            <a:gd name="T64" fmla="+- 0 5198 2783"/>
                            <a:gd name="T65" fmla="*/ T64 w 2415"/>
                            <a:gd name="T66" fmla="+- 0 2775 1553"/>
                            <a:gd name="T67" fmla="*/ 2775 h 1230"/>
                            <a:gd name="T68" fmla="+- 0 5198 2783"/>
                            <a:gd name="T69" fmla="*/ T68 w 2415"/>
                            <a:gd name="T70" fmla="+- 0 2768 1553"/>
                            <a:gd name="T71" fmla="*/ 2768 h 1230"/>
                            <a:gd name="T72" fmla="+- 0 5198 2783"/>
                            <a:gd name="T73" fmla="*/ T72 w 2415"/>
                            <a:gd name="T74" fmla="+- 0 1568 1553"/>
                            <a:gd name="T75" fmla="*/ 1568 h 1230"/>
                            <a:gd name="T76" fmla="+- 0 5198 2783"/>
                            <a:gd name="T77" fmla="*/ T76 w 2415"/>
                            <a:gd name="T78" fmla="+- 0 1560 1553"/>
                            <a:gd name="T79" fmla="*/ 1560 h 1230"/>
                            <a:gd name="T80" fmla="+- 0 5198 2783"/>
                            <a:gd name="T81" fmla="*/ T80 w 2415"/>
                            <a:gd name="T82" fmla="+- 0 1553 1553"/>
                            <a:gd name="T83" fmla="*/ 1553 h 12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415" h="1230">
                              <a:moveTo>
                                <a:pt x="1402" y="674"/>
                              </a:moveTo>
                              <a:lnTo>
                                <a:pt x="772" y="674"/>
                              </a:lnTo>
                              <a:lnTo>
                                <a:pt x="772" y="724"/>
                              </a:lnTo>
                              <a:lnTo>
                                <a:pt x="1402" y="724"/>
                              </a:lnTo>
                              <a:lnTo>
                                <a:pt x="1402" y="674"/>
                              </a:lnTo>
                              <a:close/>
                              <a:moveTo>
                                <a:pt x="2415" y="0"/>
                              </a:moveTo>
                              <a:lnTo>
                                <a:pt x="2400" y="0"/>
                              </a:lnTo>
                              <a:lnTo>
                                <a:pt x="2400" y="15"/>
                              </a:lnTo>
                              <a:lnTo>
                                <a:pt x="2400" y="1215"/>
                              </a:lnTo>
                              <a:lnTo>
                                <a:pt x="15" y="1215"/>
                              </a:lnTo>
                              <a:lnTo>
                                <a:pt x="15" y="15"/>
                              </a:lnTo>
                              <a:lnTo>
                                <a:pt x="2400" y="15"/>
                              </a:lnTo>
                              <a:lnTo>
                                <a:pt x="2400" y="0"/>
                              </a:lnTo>
                              <a:lnTo>
                                <a:pt x="0" y="0"/>
                              </a:lnTo>
                              <a:lnTo>
                                <a:pt x="0" y="1230"/>
                              </a:lnTo>
                              <a:lnTo>
                                <a:pt x="2415" y="1230"/>
                              </a:lnTo>
                              <a:lnTo>
                                <a:pt x="2415" y="1222"/>
                              </a:lnTo>
                              <a:lnTo>
                                <a:pt x="2415" y="1215"/>
                              </a:lnTo>
                              <a:lnTo>
                                <a:pt x="2415" y="15"/>
                              </a:lnTo>
                              <a:lnTo>
                                <a:pt x="2415" y="7"/>
                              </a:lnTo>
                              <a:lnTo>
                                <a:pt x="24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73295FA7" id="Freeform 396466562" o:spid="_x0000_s1026" style="position:absolute;margin-left:139.9pt;margin-top:-.2pt;width:120.75pt;height:61.5pt;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415,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" path="m1402,674r-630,l772,724r630,l1402,674xm2415,r-15,l2400,15r,1200l15,1215,15,15r2385,l2400,,,,,1230r2415,l2415,1222r,-7l2415,15r,-8l2415,xe" fillcolor="black" stroked="f">
                <v:path arrowok="t" o:connecttype="custom" o:connectlocs="890270,1414145;490220,1414145;490220,1445895;890270,1445895;890270,1414145;1533525,986155;1524000,986155;1524000,995680;1524000,1757680;9525,1757680;9525,995680;1524000,995680;1524000,986155;0,986155;0,1767205;1533525,1767205;1533525,1762125;1533525,1757680;1533525,995680;1533525,990600;1533525,986155" o:connectangles="0,0,0,0,0,0,0,0,0,0,0,0,0,0,0,0,0,0,0,0,0"/>
                <w10:wrap anchorx="page"/>
              </v:shape>
            </w:pict>
          </mc:Fallback>
        </mc:AlternateContent>
      </w:r>
      <w:r w:rsidRPr="009557A1">
        <w:rPr>
          <w:noProof/>
          <w:sz w:val="20"/>
          <w:lang w:val="id-ID" w:eastAsia="id-ID"/>
        </w:rPr>
        <mc:AlternateContent>
          <mc:Choice Requires="wpg">
            <w:drawing>
              <wp:inline distT="0" distB="0" distL="0" distR="0" wp14:anchorId="700F7B16" wp14:editId="1CF1EE3C">
                <wp:extent cx="1308100" cy="694690"/>
                <wp:effectExtent l="3810" t="0" r="2540" b="3175"/>
                <wp:docPr id="61" name="Group 61"/>
                <wp:cNvGraphicFramePr/>
                <a:graphic xmlns:a="http://schemas.openxmlformats.org/drawingml/2006/main">
                  <a:graphicData uri="http://schemas.microsoft.com/office/word/2010/wordprocessingGroup">
                    <wpg:wgp>
                      <wpg:cNvGrpSpPr/>
                      <wpg:grpSpPr>
                        <a:xfrm>
                          <a:off x="0" y="0"/>
                          <a:ext cx="1308100" cy="694690"/>
                          <a:chOff x="0" y="0"/>
                          <a:chExt cx="2060" cy="1094"/>
                        </a:xfrm>
                      </wpg:grpSpPr>
                      <wps:wsp>
                        <wps:cNvPr id="62" name="Text Box 67"/>
                        <wps:cNvSpPr txBox="1">
                          <a:spLocks noChangeArrowheads="1"/>
                        </wps:cNvSpPr>
                        <wps:spPr bwMode="auto">
                          <a:xfrm>
                            <a:off x="720" y="0"/>
                            <a:ext cx="260"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0322D5" w14:textId="77777777" w:rsidR="00483649" w:rsidRDefault="00483649" w:rsidP="005151E5">
                              <w:pPr>
                                <w:spacing w:line="266" w:lineRule="exact"/>
                                <w:rPr>
                                  <w:sz w:val="24"/>
                                </w:rPr>
                              </w:pPr>
                              <w:r>
                                <w:rPr>
                                  <w:sz w:val="24"/>
                                </w:rPr>
                                <w:t>Nt</w:t>
                              </w:r>
                            </w:p>
                          </w:txbxContent>
                        </wps:txbx>
                        <wps:bodyPr rot="0" vert="horz" wrap="square" lIns="0" tIns="0" rIns="0" bIns="0" anchor="t" anchorCtr="0" upright="1"/>
                      </wps:wsp>
                      <wps:wsp>
                        <wps:cNvPr id="63" name="Text Box 68"/>
                        <wps:cNvSpPr txBox="1">
                          <a:spLocks noChangeArrowheads="1"/>
                        </wps:cNvSpPr>
                        <wps:spPr bwMode="auto">
                          <a:xfrm>
                            <a:off x="0" y="415"/>
                            <a:ext cx="50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509204" w14:textId="77777777" w:rsidR="00483649" w:rsidRDefault="00483649" w:rsidP="005151E5">
                              <w:pPr>
                                <w:spacing w:line="266" w:lineRule="exact"/>
                                <w:rPr>
                                  <w:sz w:val="24"/>
                                </w:rPr>
                              </w:pPr>
                              <w:r>
                                <w:rPr>
                                  <w:sz w:val="24"/>
                                </w:rPr>
                                <w:t>SR</w:t>
                              </w:r>
                              <w:r>
                                <w:rPr>
                                  <w:spacing w:val="-2"/>
                                  <w:sz w:val="24"/>
                                </w:rPr>
                                <w:t xml:space="preserve"> </w:t>
                              </w:r>
                              <w:r>
                                <w:rPr>
                                  <w:sz w:val="24"/>
                                </w:rPr>
                                <w:t>=</w:t>
                              </w:r>
                            </w:p>
                          </w:txbxContent>
                        </wps:txbx>
                        <wps:bodyPr rot="0" vert="horz" wrap="square" lIns="0" tIns="0" rIns="0" bIns="0" anchor="t" anchorCtr="0" upright="1"/>
                      </wps:wsp>
                      <wps:wsp>
                        <wps:cNvPr id="396466560" name="Text Box 69"/>
                        <wps:cNvSpPr txBox="1">
                          <a:spLocks noChangeArrowheads="1"/>
                        </wps:cNvSpPr>
                        <wps:spPr bwMode="auto">
                          <a:xfrm>
                            <a:off x="1500" y="415"/>
                            <a:ext cx="560"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D9704" w14:textId="77777777" w:rsidR="00483649" w:rsidRDefault="00483649" w:rsidP="005151E5">
                              <w:pPr>
                                <w:spacing w:line="266" w:lineRule="exact"/>
                                <w:rPr>
                                  <w:sz w:val="24"/>
                                </w:rPr>
                              </w:pPr>
                              <w:r>
                                <w:rPr>
                                  <w:sz w:val="24"/>
                                </w:rPr>
                                <w:t>x 100</w:t>
                              </w:r>
                            </w:p>
                          </w:txbxContent>
                        </wps:txbx>
                        <wps:bodyPr rot="0" vert="horz" wrap="square" lIns="0" tIns="0" rIns="0" bIns="0" anchor="t" anchorCtr="0" upright="1"/>
                      </wps:wsp>
                      <wps:wsp>
                        <wps:cNvPr id="396466561" name="Text Box 70"/>
                        <wps:cNvSpPr txBox="1">
                          <a:spLocks noChangeArrowheads="1"/>
                        </wps:cNvSpPr>
                        <wps:spPr bwMode="auto">
                          <a:xfrm>
                            <a:off x="720" y="828"/>
                            <a:ext cx="313"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EF777D" w14:textId="77777777" w:rsidR="00483649" w:rsidRDefault="00483649" w:rsidP="005151E5">
                              <w:pPr>
                                <w:spacing w:line="266" w:lineRule="exact"/>
                                <w:rPr>
                                  <w:sz w:val="24"/>
                                </w:rPr>
                              </w:pPr>
                              <w:r>
                                <w:rPr>
                                  <w:sz w:val="24"/>
                                </w:rPr>
                                <w:t>No</w:t>
                              </w:r>
                            </w:p>
                          </w:txbxContent>
                        </wps:txbx>
                        <wps:bodyPr rot="0" vert="horz" wrap="square" lIns="0" tIns="0" rIns="0" bIns="0" anchor="t" anchorCtr="0" upright="1"/>
                      </wps:wsp>
                    </wpg:wgp>
                  </a:graphicData>
                </a:graphic>
              </wp:inline>
            </w:drawing>
          </mc:Choice>
          <mc:Fallback xmlns:w15="http://schemas.microsoft.com/office/word/2012/wordml">
            <w:pict>
              <v:group w14:anchorId="700F7B16" id="Group 61" o:spid="_x0000_s1051" style="width:103pt;height:54.7pt;mso-position-horizontal-relative:char;mso-position-vertical-relative:line" coordsize="2060,1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">
                <v:shape id="Text Box 67" o:spid="_x0000_s1052" type="#_x0000_t202" style="position:absolute;left:720;width:260;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HqJsMA&#10;AADbAAAADwAAAGRycy9kb3ducmV2LnhtbESPQWvCQBSE74L/YXmCN93oIdToKiIWCoI0pocen9ln&#10;sph9G7Orpv++Wyh4HGbmG2a16W0jHtR541jBbJqAIC6dNlwp+CreJ28gfEDW2DgmBT/kYbMeDlaY&#10;affknB6nUIkIYZ+hgjqENpPSlzVZ9FPXEkfv4jqLIcqukrrDZ4TbRs6TJJUWDceFGlva1VReT3er&#10;YPvN+d7cjufP/JKbolgkfEivSo1H/XYJIlAfXuH/9odWkM7h70v8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qHqJsMAAADbAAAADwAAAAAAAAAAAAAAAACYAgAAZHJzL2Rv&#10;d25yZXYueG1sUEsFBgAAAAAEAAQA9QAAAIgDAAAAAA==&#10;" filled="f" stroked="f">
                  <v:textbox inset="0,0,0,0">
                    <w:txbxContent>
                      <w:p w14:paraId="700322D5" w14:textId="77777777" w:rsidR="00483649" w:rsidRDefault="00483649" w:rsidP="005151E5">
                        <w:pPr>
                          <w:spacing w:line="266" w:lineRule="exact"/>
                          <w:rPr>
                            <w:sz w:val="24"/>
                          </w:rPr>
                        </w:pPr>
                        <w:r>
                          <w:rPr>
                            <w:sz w:val="24"/>
                          </w:rPr>
                          <w:t>Nt</w:t>
                        </w:r>
                      </w:p>
                    </w:txbxContent>
                  </v:textbox>
                </v:shape>
                <v:shape id="Text Box 68" o:spid="_x0000_s1053" type="#_x0000_t202" style="position:absolute;top:415;width:509;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1PvcQA&#10;AADbAAAADwAAAGRycy9kb3ducmV2LnhtbESPQWvCQBSE7wX/w/KE3urGFkIb3YhIC0KhGOPB4zP7&#10;kixm36bZVdN/3xUKPQ4z8w2zXI22E1cavHGsYD5LQBBXThtuFBzKj6dXED4ga+wck4If8rDKJw9L&#10;zLS7cUHXfWhEhLDPUEEbQp9J6auWLPqZ64mjV7vBYohyaKQe8BbhtpPPSZJKi4bjQos9bVqqzvuL&#10;VbA+cvFuvr9Ou6IuTFm+JfyZnpV6nI7rBYhAY/gP/7W3WkH6A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tT73EAAAA2wAAAA8AAAAAAAAAAAAAAAAAmAIAAGRycy9k&#10;b3ducmV2LnhtbFBLBQYAAAAABAAEAPUAAACJAwAAAAA=&#10;" filled="f" stroked="f">
                  <v:textbox inset="0,0,0,0">
                    <w:txbxContent>
                      <w:p w14:paraId="46509204" w14:textId="77777777" w:rsidR="00483649" w:rsidRDefault="00483649" w:rsidP="005151E5">
                        <w:pPr>
                          <w:spacing w:line="266" w:lineRule="exact"/>
                          <w:rPr>
                            <w:sz w:val="24"/>
                          </w:rPr>
                        </w:pPr>
                        <w:r>
                          <w:rPr>
                            <w:sz w:val="24"/>
                          </w:rPr>
                          <w:t>SR</w:t>
                        </w:r>
                        <w:r>
                          <w:rPr>
                            <w:spacing w:val="-2"/>
                            <w:sz w:val="24"/>
                          </w:rPr>
                          <w:t xml:space="preserve"> </w:t>
                        </w:r>
                        <w:r>
                          <w:rPr>
                            <w:sz w:val="24"/>
                          </w:rPr>
                          <w:t>=</w:t>
                        </w:r>
                      </w:p>
                    </w:txbxContent>
                  </v:textbox>
                </v:shape>
                <v:shape id="_x0000_s1054" type="#_x0000_t202" style="position:absolute;left:1500;top:415;width:560;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" filled="f" stroked="f">
                  <v:textbox inset="0,0,0,0">
                    <w:txbxContent>
                      <w:p w14:paraId="0D2D9704" w14:textId="77777777" w:rsidR="00483649" w:rsidRDefault="00483649" w:rsidP="005151E5">
                        <w:pPr>
                          <w:spacing w:line="266" w:lineRule="exact"/>
                          <w:rPr>
                            <w:sz w:val="24"/>
                          </w:rPr>
                        </w:pPr>
                        <w:r>
                          <w:rPr>
                            <w:sz w:val="24"/>
                          </w:rPr>
                          <w:t>x 100</w:t>
                        </w:r>
                      </w:p>
                    </w:txbxContent>
                  </v:textbox>
                </v:shape>
                <v:shape id="Text Box 70" o:spid="_x0000_s1055" type="#_x0000_t202" style="position:absolute;left:720;top:828;width:313;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CuYMsA&#10;AADiAAAADwAAAGRycy9kb3ducmV2LnhtbESPT2sCMRTE70K/Q3gFb5q1f0LdGkVKBUEoXbeHHl83&#10;z93g5mW7ibr99qZQ6HGYmd8wi9XgWnGmPljPGmbTDARx5Y3lWsNHuZk8gQgR2WDrmTT8UIDV8ma0&#10;wNz4Cxd03sdaJAiHHDU0MXa5lKFqyGGY+o44eQffO4xJ9rU0PV4S3LXyLsuUdGg5LTTY0UtD1XF/&#10;chrWn1y82u+3r/fiUNiynGe8U0etx7fD+hlEpCH+h//aW6Phfq4elHpUM/i9lO6AXF4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CmEK5gywAAAOIAAAAPAAAAAAAAAAAAAAAAAJgC&#10;AABkcnMvZG93bnJldi54bWxQSwUGAAAAAAQABAD1AAAAkAMAAAAA&#10;" filled="f" stroked="f">
                  <v:textbox inset="0,0,0,0">
                    <w:txbxContent>
                      <w:p w14:paraId="13EF777D" w14:textId="77777777" w:rsidR="00483649" w:rsidRDefault="00483649" w:rsidP="005151E5">
                        <w:pPr>
                          <w:spacing w:line="266" w:lineRule="exact"/>
                          <w:rPr>
                            <w:sz w:val="24"/>
                          </w:rPr>
                        </w:pPr>
                        <w:r>
                          <w:rPr>
                            <w:sz w:val="24"/>
                          </w:rPr>
                          <w:t>No</w:t>
                        </w:r>
                      </w:p>
                    </w:txbxContent>
                  </v:textbox>
                </v:shape>
                <w10:anchorlock/>
              </v:group>
            </w:pict>
          </mc:Fallback>
        </mc:AlternateContent>
      </w:r>
    </w:p>
    <w:p w14:paraId="46FD174A" w14:textId="77777777" w:rsidR="005151E5" w:rsidRDefault="005151E5" w:rsidP="005151E5">
      <w:pPr>
        <w:pStyle w:val="BodyText"/>
        <w:spacing w:before="129"/>
        <w:ind w:left="968"/>
      </w:pPr>
    </w:p>
    <w:p w14:paraId="76735D1A" w14:textId="77777777" w:rsidR="005151E5" w:rsidRPr="009557A1" w:rsidRDefault="005151E5" w:rsidP="005151E5">
      <w:pPr>
        <w:pStyle w:val="BodyText"/>
        <w:spacing w:before="129"/>
        <w:ind w:left="968"/>
      </w:pPr>
      <w:r w:rsidRPr="009557A1">
        <w:t>Keterangan :</w:t>
      </w:r>
    </w:p>
    <w:p w14:paraId="42C7ABE0" w14:textId="77777777" w:rsidR="005151E5" w:rsidRPr="009557A1" w:rsidRDefault="005151E5" w:rsidP="005151E5">
      <w:pPr>
        <w:pStyle w:val="BodyText"/>
      </w:pPr>
    </w:p>
    <w:p w14:paraId="01198CEA" w14:textId="77777777" w:rsidR="005151E5" w:rsidRPr="009557A1" w:rsidRDefault="005151E5" w:rsidP="005151E5">
      <w:pPr>
        <w:pStyle w:val="BodyText"/>
        <w:tabs>
          <w:tab w:val="left" w:pos="1687"/>
        </w:tabs>
        <w:ind w:left="968"/>
      </w:pPr>
      <w:r w:rsidRPr="009557A1">
        <w:t>SR</w:t>
      </w:r>
      <w:r w:rsidRPr="009557A1">
        <w:tab/>
        <w:t>=</w:t>
      </w:r>
      <w:r w:rsidRPr="009557A1">
        <w:rPr>
          <w:spacing w:val="-2"/>
        </w:rPr>
        <w:t xml:space="preserve"> </w:t>
      </w:r>
      <w:r w:rsidRPr="009557A1">
        <w:t>Kelangsungan</w:t>
      </w:r>
      <w:r w:rsidRPr="009557A1">
        <w:rPr>
          <w:spacing w:val="-1"/>
        </w:rPr>
        <w:t xml:space="preserve"> </w:t>
      </w:r>
      <w:r w:rsidRPr="009557A1">
        <w:t>hidup</w:t>
      </w:r>
      <w:r w:rsidRPr="009557A1">
        <w:rPr>
          <w:spacing w:val="-1"/>
        </w:rPr>
        <w:t xml:space="preserve"> </w:t>
      </w:r>
      <w:r w:rsidRPr="009557A1">
        <w:t>(%)</w:t>
      </w:r>
    </w:p>
    <w:p w14:paraId="4C3FACFF" w14:textId="77777777" w:rsidR="005151E5" w:rsidRPr="009557A1" w:rsidRDefault="005151E5" w:rsidP="005151E5">
      <w:pPr>
        <w:pStyle w:val="BodyText"/>
      </w:pPr>
    </w:p>
    <w:p w14:paraId="41DC911F" w14:textId="77777777" w:rsidR="005151E5" w:rsidRDefault="005151E5" w:rsidP="005151E5">
      <w:pPr>
        <w:pStyle w:val="BodyText"/>
        <w:tabs>
          <w:tab w:val="left" w:pos="1687"/>
        </w:tabs>
        <w:spacing w:line="480" w:lineRule="auto"/>
        <w:ind w:left="968" w:right="3094"/>
      </w:pPr>
      <w:r w:rsidRPr="009557A1">
        <w:t>Nt</w:t>
      </w:r>
      <w:r w:rsidRPr="009557A1">
        <w:tab/>
        <w:t>= Jumlah ikan pada akhir penelitian (ekor)</w:t>
      </w:r>
    </w:p>
    <w:p w14:paraId="45B83970" w14:textId="77777777" w:rsidR="005151E5" w:rsidRPr="009557A1" w:rsidRDefault="005151E5" w:rsidP="005151E5">
      <w:pPr>
        <w:pStyle w:val="BodyText"/>
        <w:tabs>
          <w:tab w:val="left" w:pos="1687"/>
        </w:tabs>
        <w:spacing w:line="480" w:lineRule="auto"/>
        <w:ind w:left="968" w:right="2952"/>
      </w:pPr>
      <w:r w:rsidRPr="009557A1">
        <w:rPr>
          <w:spacing w:val="-57"/>
        </w:rPr>
        <w:t xml:space="preserve"> </w:t>
      </w:r>
      <w:r w:rsidRPr="009557A1">
        <w:t>No</w:t>
      </w:r>
      <w:r w:rsidRPr="009557A1">
        <w:tab/>
        <w:t>=</w:t>
      </w:r>
      <w:r w:rsidRPr="009557A1">
        <w:rPr>
          <w:spacing w:val="-3"/>
        </w:rPr>
        <w:t xml:space="preserve"> </w:t>
      </w:r>
      <w:r w:rsidRPr="009557A1">
        <w:t>Jumlah</w:t>
      </w:r>
      <w:r w:rsidRPr="009557A1">
        <w:rPr>
          <w:spacing w:val="-2"/>
        </w:rPr>
        <w:t xml:space="preserve"> </w:t>
      </w:r>
      <w:r w:rsidRPr="009557A1">
        <w:t>ikan</w:t>
      </w:r>
      <w:r w:rsidRPr="009557A1">
        <w:rPr>
          <w:spacing w:val="-2"/>
        </w:rPr>
        <w:t xml:space="preserve"> </w:t>
      </w:r>
      <w:r w:rsidRPr="009557A1">
        <w:t>pada awal penelitian</w:t>
      </w:r>
      <w:r w:rsidRPr="009557A1">
        <w:rPr>
          <w:spacing w:val="-2"/>
        </w:rPr>
        <w:t xml:space="preserve"> </w:t>
      </w:r>
      <w:r w:rsidRPr="009557A1">
        <w:t>(ekor)</w:t>
      </w:r>
    </w:p>
    <w:p w14:paraId="47805C19" w14:textId="77777777" w:rsidR="005151E5" w:rsidRPr="009557A1" w:rsidRDefault="005151E5" w:rsidP="005151E5">
      <w:pPr>
        <w:pStyle w:val="BodyText"/>
        <w:tabs>
          <w:tab w:val="left" w:pos="1687"/>
        </w:tabs>
        <w:spacing w:line="480" w:lineRule="auto"/>
        <w:ind w:left="968" w:right="4097"/>
      </w:pPr>
    </w:p>
    <w:p w14:paraId="2259FFD4" w14:textId="3EBF5970" w:rsidR="005151E5" w:rsidRPr="009557A1" w:rsidRDefault="005151E5" w:rsidP="005151E5">
      <w:pPr>
        <w:pStyle w:val="ListParagraph"/>
        <w:numPr>
          <w:ilvl w:val="2"/>
          <w:numId w:val="2"/>
        </w:numPr>
        <w:tabs>
          <w:tab w:val="left" w:pos="1508"/>
        </w:tabs>
        <w:rPr>
          <w:b/>
          <w:sz w:val="24"/>
        </w:rPr>
      </w:pPr>
      <w:r w:rsidRPr="009557A1">
        <w:rPr>
          <w:b/>
          <w:sz w:val="24"/>
        </w:rPr>
        <w:t>Rasio</w:t>
      </w:r>
      <w:r w:rsidRPr="009557A1">
        <w:rPr>
          <w:b/>
          <w:spacing w:val="-3"/>
          <w:sz w:val="24"/>
        </w:rPr>
        <w:t xml:space="preserve"> </w:t>
      </w:r>
      <w:r w:rsidRPr="009557A1">
        <w:rPr>
          <w:b/>
          <w:sz w:val="24"/>
        </w:rPr>
        <w:t>Konversi</w:t>
      </w:r>
      <w:r w:rsidRPr="009557A1">
        <w:rPr>
          <w:b/>
          <w:spacing w:val="-3"/>
          <w:sz w:val="24"/>
        </w:rPr>
        <w:t xml:space="preserve"> </w:t>
      </w:r>
      <w:r w:rsidRPr="009557A1">
        <w:rPr>
          <w:b/>
          <w:sz w:val="24"/>
        </w:rPr>
        <w:t>Pakan/</w:t>
      </w:r>
      <w:r w:rsidRPr="009557A1">
        <w:rPr>
          <w:b/>
          <w:i/>
          <w:sz w:val="24"/>
        </w:rPr>
        <w:t>Feed Convertion</w:t>
      </w:r>
      <w:r w:rsidRPr="009557A1">
        <w:rPr>
          <w:b/>
          <w:i/>
          <w:spacing w:val="-5"/>
          <w:sz w:val="24"/>
        </w:rPr>
        <w:t xml:space="preserve"> </w:t>
      </w:r>
      <w:r w:rsidRPr="009557A1">
        <w:rPr>
          <w:b/>
          <w:i/>
          <w:sz w:val="24"/>
        </w:rPr>
        <w:t>Ratio</w:t>
      </w:r>
      <w:r w:rsidRPr="009557A1">
        <w:rPr>
          <w:b/>
          <w:i/>
          <w:spacing w:val="-2"/>
          <w:sz w:val="24"/>
        </w:rPr>
        <w:t xml:space="preserve"> </w:t>
      </w:r>
      <w:r w:rsidRPr="009557A1">
        <w:rPr>
          <w:b/>
          <w:sz w:val="24"/>
        </w:rPr>
        <w:t>(FCR)</w:t>
      </w:r>
    </w:p>
    <w:p w14:paraId="71B82C33" w14:textId="75FE32C0" w:rsidR="005151E5" w:rsidRPr="009557A1" w:rsidRDefault="005151E5" w:rsidP="005151E5">
      <w:pPr>
        <w:pStyle w:val="BodyText"/>
        <w:rPr>
          <w:b/>
          <w:sz w:val="38"/>
        </w:rPr>
      </w:pPr>
    </w:p>
    <w:p w14:paraId="4184859B" w14:textId="5716A97E" w:rsidR="005151E5" w:rsidRPr="009557A1" w:rsidRDefault="005151E5" w:rsidP="00A11251">
      <w:pPr>
        <w:pStyle w:val="BodyText"/>
        <w:ind w:left="1020" w:right="1071" w:hanging="453"/>
        <w:jc w:val="center"/>
      </w:pPr>
      <w:r w:rsidRPr="009557A1">
        <w:t>Konversi</w:t>
      </w:r>
      <w:r w:rsidRPr="009557A1">
        <w:rPr>
          <w:spacing w:val="-3"/>
        </w:rPr>
        <w:t xml:space="preserve"> </w:t>
      </w:r>
      <w:r w:rsidRPr="009557A1">
        <w:t>pakan dihitung</w:t>
      </w:r>
      <w:r w:rsidRPr="009557A1">
        <w:rPr>
          <w:spacing w:val="-5"/>
        </w:rPr>
        <w:t xml:space="preserve"> </w:t>
      </w:r>
      <w:r w:rsidRPr="009557A1">
        <w:t>dengan rumus</w:t>
      </w:r>
      <w:r w:rsidRPr="009557A1">
        <w:rPr>
          <w:spacing w:val="-2"/>
        </w:rPr>
        <w:t xml:space="preserve"> </w:t>
      </w:r>
      <w:r w:rsidRPr="009557A1">
        <w:t>Djajasewaka</w:t>
      </w:r>
      <w:r w:rsidRPr="009557A1">
        <w:rPr>
          <w:spacing w:val="-1"/>
        </w:rPr>
        <w:t xml:space="preserve"> </w:t>
      </w:r>
      <w:r w:rsidRPr="009557A1">
        <w:t>(1985),</w:t>
      </w:r>
      <w:r w:rsidRPr="009557A1">
        <w:rPr>
          <w:spacing w:val="-1"/>
        </w:rPr>
        <w:t xml:space="preserve"> </w:t>
      </w:r>
      <w:r w:rsidRPr="009557A1">
        <w:t>yaitu:</w:t>
      </w:r>
    </w:p>
    <w:p w14:paraId="14066680" w14:textId="1B711BD2" w:rsidR="005151E5" w:rsidRPr="009557A1" w:rsidRDefault="00AD172B" w:rsidP="005151E5">
      <w:pPr>
        <w:pStyle w:val="BodyText"/>
        <w:spacing w:before="5"/>
        <w:rPr>
          <w:sz w:val="21"/>
        </w:rPr>
      </w:pPr>
      <w:r w:rsidRPr="009557A1">
        <w:rPr>
          <w:noProof/>
          <w:lang w:val="id-ID" w:eastAsia="id-ID"/>
        </w:rPr>
        <mc:AlternateContent>
          <mc:Choice Requires="wps">
            <w:drawing>
              <wp:anchor distT="0" distB="0" distL="114300" distR="114300" simplePos="0" relativeHeight="251692032" behindDoc="0" locked="0" layoutInCell="1" allowOverlap="1" wp14:anchorId="084D355D" wp14:editId="225810A2">
                <wp:simplePos x="0" y="0"/>
                <wp:positionH relativeFrom="page">
                  <wp:posOffset>1824355</wp:posOffset>
                </wp:positionH>
                <wp:positionV relativeFrom="paragraph">
                  <wp:posOffset>144780</wp:posOffset>
                </wp:positionV>
                <wp:extent cx="1666875" cy="819150"/>
                <wp:effectExtent l="0" t="0" r="0" b="0"/>
                <wp:wrapNone/>
                <wp:docPr id="60" name="Freeform 60"/>
                <wp:cNvGraphicFramePr/>
                <a:graphic xmlns:a="http://schemas.openxmlformats.org/drawingml/2006/main">
                  <a:graphicData uri="http://schemas.microsoft.com/office/word/2010/wordprocessingShape">
                    <wps:wsp>
                      <wps:cNvSpPr/>
                      <wps:spPr bwMode="auto">
                        <a:xfrm>
                          <a:off x="0" y="0"/>
                          <a:ext cx="1666875" cy="819150"/>
                        </a:xfrm>
                        <a:custGeom>
                          <a:avLst/>
                          <a:gdLst>
                            <a:gd name="T0" fmla="+- 0 5250 2843"/>
                            <a:gd name="T1" fmla="*/ T0 w 2625"/>
                            <a:gd name="T2" fmla="+- 0 1094 507"/>
                            <a:gd name="T3" fmla="*/ 1094 h 1290"/>
                            <a:gd name="T4" fmla="+- 0 3705 2843"/>
                            <a:gd name="T5" fmla="*/ T4 w 2625"/>
                            <a:gd name="T6" fmla="+- 0 1094 507"/>
                            <a:gd name="T7" fmla="*/ 1094 h 1290"/>
                            <a:gd name="T8" fmla="+- 0 3705 2843"/>
                            <a:gd name="T9" fmla="*/ T8 w 2625"/>
                            <a:gd name="T10" fmla="+- 0 1144 507"/>
                            <a:gd name="T11" fmla="*/ 1144 h 1290"/>
                            <a:gd name="T12" fmla="+- 0 5250 2843"/>
                            <a:gd name="T13" fmla="*/ T12 w 2625"/>
                            <a:gd name="T14" fmla="+- 0 1144 507"/>
                            <a:gd name="T15" fmla="*/ 1144 h 1290"/>
                            <a:gd name="T16" fmla="+- 0 5250 2843"/>
                            <a:gd name="T17" fmla="*/ T16 w 2625"/>
                            <a:gd name="T18" fmla="+- 0 1094 507"/>
                            <a:gd name="T19" fmla="*/ 1094 h 1290"/>
                            <a:gd name="T20" fmla="+- 0 5468 2843"/>
                            <a:gd name="T21" fmla="*/ T20 w 2625"/>
                            <a:gd name="T22" fmla="+- 0 507 507"/>
                            <a:gd name="T23" fmla="*/ 507 h 1290"/>
                            <a:gd name="T24" fmla="+- 0 5453 2843"/>
                            <a:gd name="T25" fmla="*/ T24 w 2625"/>
                            <a:gd name="T26" fmla="+- 0 507 507"/>
                            <a:gd name="T27" fmla="*/ 507 h 1290"/>
                            <a:gd name="T28" fmla="+- 0 5453 2843"/>
                            <a:gd name="T29" fmla="*/ T28 w 2625"/>
                            <a:gd name="T30" fmla="+- 0 522 507"/>
                            <a:gd name="T31" fmla="*/ 522 h 1290"/>
                            <a:gd name="T32" fmla="+- 0 5453 2843"/>
                            <a:gd name="T33" fmla="*/ T32 w 2625"/>
                            <a:gd name="T34" fmla="+- 0 1782 507"/>
                            <a:gd name="T35" fmla="*/ 1782 h 1290"/>
                            <a:gd name="T36" fmla="+- 0 2858 2843"/>
                            <a:gd name="T37" fmla="*/ T36 w 2625"/>
                            <a:gd name="T38" fmla="+- 0 1782 507"/>
                            <a:gd name="T39" fmla="*/ 1782 h 1290"/>
                            <a:gd name="T40" fmla="+- 0 2858 2843"/>
                            <a:gd name="T41" fmla="*/ T40 w 2625"/>
                            <a:gd name="T42" fmla="+- 0 522 507"/>
                            <a:gd name="T43" fmla="*/ 522 h 1290"/>
                            <a:gd name="T44" fmla="+- 0 5453 2843"/>
                            <a:gd name="T45" fmla="*/ T44 w 2625"/>
                            <a:gd name="T46" fmla="+- 0 522 507"/>
                            <a:gd name="T47" fmla="*/ 522 h 1290"/>
                            <a:gd name="T48" fmla="+- 0 5453 2843"/>
                            <a:gd name="T49" fmla="*/ T48 w 2625"/>
                            <a:gd name="T50" fmla="+- 0 507 507"/>
                            <a:gd name="T51" fmla="*/ 507 h 1290"/>
                            <a:gd name="T52" fmla="+- 0 2843 2843"/>
                            <a:gd name="T53" fmla="*/ T52 w 2625"/>
                            <a:gd name="T54" fmla="+- 0 507 507"/>
                            <a:gd name="T55" fmla="*/ 507 h 1290"/>
                            <a:gd name="T56" fmla="+- 0 2843 2843"/>
                            <a:gd name="T57" fmla="*/ T56 w 2625"/>
                            <a:gd name="T58" fmla="+- 0 1797 507"/>
                            <a:gd name="T59" fmla="*/ 1797 h 1290"/>
                            <a:gd name="T60" fmla="+- 0 5468 2843"/>
                            <a:gd name="T61" fmla="*/ T60 w 2625"/>
                            <a:gd name="T62" fmla="+- 0 1797 507"/>
                            <a:gd name="T63" fmla="*/ 1797 h 1290"/>
                            <a:gd name="T64" fmla="+- 0 5468 2843"/>
                            <a:gd name="T65" fmla="*/ T64 w 2625"/>
                            <a:gd name="T66" fmla="+- 0 1789 507"/>
                            <a:gd name="T67" fmla="*/ 1789 h 1290"/>
                            <a:gd name="T68" fmla="+- 0 5468 2843"/>
                            <a:gd name="T69" fmla="*/ T68 w 2625"/>
                            <a:gd name="T70" fmla="+- 0 1782 507"/>
                            <a:gd name="T71" fmla="*/ 1782 h 1290"/>
                            <a:gd name="T72" fmla="+- 0 5468 2843"/>
                            <a:gd name="T73" fmla="*/ T72 w 2625"/>
                            <a:gd name="T74" fmla="+- 0 522 507"/>
                            <a:gd name="T75" fmla="*/ 522 h 1290"/>
                            <a:gd name="T76" fmla="+- 0 5468 2843"/>
                            <a:gd name="T77" fmla="*/ T76 w 2625"/>
                            <a:gd name="T78" fmla="+- 0 514 507"/>
                            <a:gd name="T79" fmla="*/ 514 h 1290"/>
                            <a:gd name="T80" fmla="+- 0 5468 2843"/>
                            <a:gd name="T81" fmla="*/ T80 w 2625"/>
                            <a:gd name="T82" fmla="+- 0 507 507"/>
                            <a:gd name="T83" fmla="*/ 507 h 1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625" h="1290">
                              <a:moveTo>
                                <a:pt x="2407" y="587"/>
                              </a:moveTo>
                              <a:lnTo>
                                <a:pt x="862" y="587"/>
                              </a:lnTo>
                              <a:lnTo>
                                <a:pt x="862" y="637"/>
                              </a:lnTo>
                              <a:lnTo>
                                <a:pt x="2407" y="637"/>
                              </a:lnTo>
                              <a:lnTo>
                                <a:pt x="2407" y="587"/>
                              </a:lnTo>
                              <a:close/>
                              <a:moveTo>
                                <a:pt x="2625" y="0"/>
                              </a:moveTo>
                              <a:lnTo>
                                <a:pt x="2610" y="0"/>
                              </a:lnTo>
                              <a:lnTo>
                                <a:pt x="2610" y="15"/>
                              </a:lnTo>
                              <a:lnTo>
                                <a:pt x="2610" y="1275"/>
                              </a:lnTo>
                              <a:lnTo>
                                <a:pt x="15" y="1275"/>
                              </a:lnTo>
                              <a:lnTo>
                                <a:pt x="15" y="15"/>
                              </a:lnTo>
                              <a:lnTo>
                                <a:pt x="2610" y="15"/>
                              </a:lnTo>
                              <a:lnTo>
                                <a:pt x="2610" y="0"/>
                              </a:lnTo>
                              <a:lnTo>
                                <a:pt x="0" y="0"/>
                              </a:lnTo>
                              <a:lnTo>
                                <a:pt x="0" y="1290"/>
                              </a:lnTo>
                              <a:lnTo>
                                <a:pt x="2625" y="1290"/>
                              </a:lnTo>
                              <a:lnTo>
                                <a:pt x="2625" y="1282"/>
                              </a:lnTo>
                              <a:lnTo>
                                <a:pt x="2625" y="1275"/>
                              </a:lnTo>
                              <a:lnTo>
                                <a:pt x="2625" y="15"/>
                              </a:lnTo>
                              <a:lnTo>
                                <a:pt x="2625" y="7"/>
                              </a:lnTo>
                              <a:lnTo>
                                <a:pt x="262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3A98B00" id="Freeform 60" o:spid="_x0000_s1026" style="position:absolute;margin-left:143.65pt;margin-top:11.4pt;width:131.25pt;height:64.5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2625,1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" path="m2407,587r-1545,l862,637r1545,l2407,587xm2625,r-15,l2610,15r,1260l15,1275,15,15r2595,l2610,,,,,1290r2625,l2625,1282r,-7l2625,15r,-8l2625,xe" fillcolor="black" stroked="f">
                <v:path arrowok="t" o:connecttype="custom" o:connectlocs="1528445,694690;547370,694690;547370,726440;1528445,726440;1528445,694690;1666875,321945;1657350,321945;1657350,331470;1657350,1131570;9525,1131570;9525,331470;1657350,331470;1657350,321945;0,321945;0,1141095;1666875,1141095;1666875,1136015;1666875,1131570;1666875,331470;1666875,326390;1666875,321945" o:connectangles="0,0,0,0,0,0,0,0,0,0,0,0,0,0,0,0,0,0,0,0,0"/>
                <w10:wrap anchorx="page"/>
              </v:shape>
            </w:pict>
          </mc:Fallback>
        </mc:AlternateContent>
      </w:r>
      <w:r w:rsidRPr="009557A1">
        <w:rPr>
          <w:noProof/>
          <w:lang w:val="id-ID" w:eastAsia="id-ID"/>
        </w:rPr>
        <mc:AlternateContent>
          <mc:Choice Requires="wpg">
            <w:drawing>
              <wp:anchor distT="0" distB="0" distL="0" distR="0" simplePos="0" relativeHeight="251694080" behindDoc="1" locked="0" layoutInCell="1" allowOverlap="1" wp14:anchorId="7756D447" wp14:editId="2C0F2A34">
                <wp:simplePos x="0" y="0"/>
                <wp:positionH relativeFrom="page">
                  <wp:posOffset>1939925</wp:posOffset>
                </wp:positionH>
                <wp:positionV relativeFrom="paragraph">
                  <wp:posOffset>195580</wp:posOffset>
                </wp:positionV>
                <wp:extent cx="1376680" cy="694690"/>
                <wp:effectExtent l="0" t="0" r="0" b="0"/>
                <wp:wrapTopAndBottom/>
                <wp:docPr id="56" name="Group 56"/>
                <wp:cNvGraphicFramePr/>
                <a:graphic xmlns:a="http://schemas.openxmlformats.org/drawingml/2006/main">
                  <a:graphicData uri="http://schemas.microsoft.com/office/word/2010/wordprocessingGroup">
                    <wpg:wgp>
                      <wpg:cNvGrpSpPr/>
                      <wpg:grpSpPr>
                        <a:xfrm>
                          <a:off x="0" y="0"/>
                          <a:ext cx="1376680" cy="694690"/>
                          <a:chOff x="2988" y="286"/>
                          <a:chExt cx="2168" cy="1094"/>
                        </a:xfrm>
                      </wpg:grpSpPr>
                      <wps:wsp>
                        <wps:cNvPr id="57" name="Text Box 87"/>
                        <wps:cNvSpPr txBox="1">
                          <a:spLocks noChangeArrowheads="1"/>
                        </wps:cNvSpPr>
                        <wps:spPr bwMode="auto">
                          <a:xfrm>
                            <a:off x="4428" y="286"/>
                            <a:ext cx="154"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BEDBC8" w14:textId="77777777" w:rsidR="00483649" w:rsidRDefault="00483649" w:rsidP="005151E5">
                              <w:pPr>
                                <w:spacing w:line="266" w:lineRule="exact"/>
                                <w:rPr>
                                  <w:sz w:val="24"/>
                                </w:rPr>
                              </w:pPr>
                              <w:r>
                                <w:rPr>
                                  <w:sz w:val="24"/>
                                </w:rPr>
                                <w:t>F</w:t>
                              </w:r>
                            </w:p>
                          </w:txbxContent>
                        </wps:txbx>
                        <wps:bodyPr rot="0" vert="horz" wrap="square" lIns="0" tIns="0" rIns="0" bIns="0" anchor="t" anchorCtr="0" upright="1"/>
                      </wps:wsp>
                      <wps:wsp>
                        <wps:cNvPr id="58" name="Text Box 88"/>
                        <wps:cNvSpPr txBox="1">
                          <a:spLocks noChangeArrowheads="1"/>
                        </wps:cNvSpPr>
                        <wps:spPr bwMode="auto">
                          <a:xfrm>
                            <a:off x="2988" y="699"/>
                            <a:ext cx="66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685405" w14:textId="77777777" w:rsidR="00483649" w:rsidRDefault="00483649" w:rsidP="005151E5">
                              <w:pPr>
                                <w:spacing w:line="266" w:lineRule="exact"/>
                                <w:rPr>
                                  <w:sz w:val="24"/>
                                </w:rPr>
                              </w:pPr>
                              <w:r>
                                <w:rPr>
                                  <w:sz w:val="24"/>
                                </w:rPr>
                                <w:t>FCR</w:t>
                              </w:r>
                              <w:r>
                                <w:rPr>
                                  <w:spacing w:val="-2"/>
                                  <w:sz w:val="24"/>
                                </w:rPr>
                                <w:t xml:space="preserve"> </w:t>
                              </w:r>
                              <w:r>
                                <w:rPr>
                                  <w:sz w:val="24"/>
                                </w:rPr>
                                <w:t>=</w:t>
                              </w:r>
                            </w:p>
                          </w:txbxContent>
                        </wps:txbx>
                        <wps:bodyPr rot="0" vert="horz" wrap="square" lIns="0" tIns="0" rIns="0" bIns="0" anchor="t" anchorCtr="0" upright="1"/>
                      </wps:wsp>
                      <wps:wsp>
                        <wps:cNvPr id="59" name="Text Box 89"/>
                        <wps:cNvSpPr txBox="1">
                          <a:spLocks noChangeArrowheads="1"/>
                        </wps:cNvSpPr>
                        <wps:spPr bwMode="auto">
                          <a:xfrm>
                            <a:off x="3708" y="1114"/>
                            <a:ext cx="1448"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41A19F" w14:textId="77777777" w:rsidR="00483649" w:rsidRDefault="00483649" w:rsidP="005151E5">
                              <w:pPr>
                                <w:spacing w:line="266" w:lineRule="exact"/>
                                <w:rPr>
                                  <w:sz w:val="24"/>
                                </w:rPr>
                              </w:pPr>
                              <w:r>
                                <w:rPr>
                                  <w:sz w:val="24"/>
                                </w:rPr>
                                <w:t>(Wt</w:t>
                              </w:r>
                              <w:r>
                                <w:rPr>
                                  <w:spacing w:val="-2"/>
                                  <w:sz w:val="24"/>
                                </w:rPr>
                                <w:t xml:space="preserve"> </w:t>
                              </w:r>
                              <w:r>
                                <w:rPr>
                                  <w:sz w:val="24"/>
                                </w:rPr>
                                <w:t>+</w:t>
                              </w:r>
                              <w:r>
                                <w:rPr>
                                  <w:spacing w:val="1"/>
                                  <w:sz w:val="24"/>
                                </w:rPr>
                                <w:t xml:space="preserve"> </w:t>
                              </w:r>
                              <w:r>
                                <w:rPr>
                                  <w:sz w:val="24"/>
                                </w:rPr>
                                <w:t>D)</w:t>
                              </w:r>
                              <w:r>
                                <w:rPr>
                                  <w:spacing w:val="-1"/>
                                  <w:sz w:val="24"/>
                                </w:rPr>
                                <w:t xml:space="preserve"> </w:t>
                              </w:r>
                              <w:r>
                                <w:rPr>
                                  <w:sz w:val="24"/>
                                </w:rPr>
                                <w:t>-</w:t>
                              </w:r>
                              <w:r>
                                <w:rPr>
                                  <w:spacing w:val="-1"/>
                                  <w:sz w:val="24"/>
                                </w:rPr>
                                <w:t xml:space="preserve"> </w:t>
                              </w:r>
                              <w:r>
                                <w:rPr>
                                  <w:sz w:val="24"/>
                                </w:rPr>
                                <w:t>Wo</w:t>
                              </w:r>
                            </w:p>
                          </w:txbxContent>
                        </wps:txbx>
                        <wps:bodyPr rot="0" vert="horz" wrap="square" lIns="0" tIns="0" rIns="0" bIns="0" anchor="t" anchorCtr="0" upright="1"/>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7756D447" id="Group 56" o:spid="_x0000_s1056" style="position:absolute;margin-left:152.75pt;margin-top:15.4pt;width:108.4pt;height:54.7pt;z-index:-251622400;mso-wrap-distance-left:0;mso-wrap-distance-right:0;mso-position-horizontal-relative:page;mso-position-vertical-relative:text" coordorigin="2988,286" coordsize="2168,1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">
                <v:shapetype id="_x0000_t202" coordsize="21600,21600" o:spt="202" path="m,l,21600r21600,l21600,xe">
                  <v:stroke joinstyle="miter"/>
                  <v:path gradientshapeok="t" o:connecttype="rect"/>
                </v:shapetype>
                <v:shape id="Text Box 87" o:spid="_x0000_s1057" type="#_x0000_t202" style="position:absolute;left:4428;top:286;width:154;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qDA8UA&#10;AADbAAAADwAAAGRycy9kb3ducmV2LnhtbESPQWvCQBSE70L/w/IK3nRTQ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uoMDxQAAANsAAAAPAAAAAAAAAAAAAAAAAJgCAABkcnMv&#10;ZG93bnJldi54bWxQSwUGAAAAAAQABAD1AAAAigMAAAAA&#10;" filled="f" stroked="f">
                  <v:textbox inset="0,0,0,0">
                    <w:txbxContent>
                      <w:p w14:paraId="5ABEDBC8" w14:textId="77777777" w:rsidR="00483649" w:rsidRDefault="00483649" w:rsidP="005151E5">
                        <w:pPr>
                          <w:spacing w:line="266" w:lineRule="exact"/>
                          <w:rPr>
                            <w:sz w:val="24"/>
                          </w:rPr>
                        </w:pPr>
                        <w:r>
                          <w:rPr>
                            <w:sz w:val="24"/>
                          </w:rPr>
                          <w:t>F</w:t>
                        </w:r>
                      </w:p>
                    </w:txbxContent>
                  </v:textbox>
                </v:shape>
                <v:shape id="Text Box 88" o:spid="_x0000_s1058" type="#_x0000_t202" style="position:absolute;left:2988;top:699;width:669;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UXccAA&#10;AADbAAAADwAAAGRycy9kb3ducmV2LnhtbERPTYvCMBC9L/gfwgje1tQFZa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SUXccAAAADbAAAADwAAAAAAAAAAAAAAAACYAgAAZHJzL2Rvd25y&#10;ZXYueG1sUEsFBgAAAAAEAAQA9QAAAIUDAAAAAA==&#10;" filled="f" stroked="f">
                  <v:textbox inset="0,0,0,0">
                    <w:txbxContent>
                      <w:p w14:paraId="64685405" w14:textId="77777777" w:rsidR="00483649" w:rsidRDefault="00483649" w:rsidP="005151E5">
                        <w:pPr>
                          <w:spacing w:line="266" w:lineRule="exact"/>
                          <w:rPr>
                            <w:sz w:val="24"/>
                          </w:rPr>
                        </w:pPr>
                        <w:r>
                          <w:rPr>
                            <w:sz w:val="24"/>
                          </w:rPr>
                          <w:t>FCR</w:t>
                        </w:r>
                        <w:r>
                          <w:rPr>
                            <w:spacing w:val="-2"/>
                            <w:sz w:val="24"/>
                          </w:rPr>
                          <w:t xml:space="preserve"> </w:t>
                        </w:r>
                        <w:r>
                          <w:rPr>
                            <w:sz w:val="24"/>
                          </w:rPr>
                          <w:t>=</w:t>
                        </w:r>
                      </w:p>
                    </w:txbxContent>
                  </v:textbox>
                </v:shape>
                <v:shape id="Text Box 89" o:spid="_x0000_s1059" type="#_x0000_t202" style="position:absolute;left:3708;top:1114;width:1448;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my6sMA&#10;AADbAAAADwAAAGRycy9kb3ducmV2LnhtbESPQWvCQBSE7wX/w/IK3uqmg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my6sMAAADbAAAADwAAAAAAAAAAAAAAAACYAgAAZHJzL2Rv&#10;d25yZXYueG1sUEsFBgAAAAAEAAQA9QAAAIgDAAAAAA==&#10;" filled="f" stroked="f">
                  <v:textbox inset="0,0,0,0">
                    <w:txbxContent>
                      <w:p w14:paraId="7C41A19F" w14:textId="77777777" w:rsidR="00483649" w:rsidRDefault="00483649" w:rsidP="005151E5">
                        <w:pPr>
                          <w:spacing w:line="266" w:lineRule="exact"/>
                          <w:rPr>
                            <w:sz w:val="24"/>
                          </w:rPr>
                        </w:pPr>
                        <w:r>
                          <w:rPr>
                            <w:sz w:val="24"/>
                          </w:rPr>
                          <w:t>(Wt</w:t>
                        </w:r>
                        <w:r>
                          <w:rPr>
                            <w:spacing w:val="-2"/>
                            <w:sz w:val="24"/>
                          </w:rPr>
                          <w:t xml:space="preserve"> </w:t>
                        </w:r>
                        <w:r>
                          <w:rPr>
                            <w:sz w:val="24"/>
                          </w:rPr>
                          <w:t>+</w:t>
                        </w:r>
                        <w:r>
                          <w:rPr>
                            <w:spacing w:val="1"/>
                            <w:sz w:val="24"/>
                          </w:rPr>
                          <w:t xml:space="preserve"> </w:t>
                        </w:r>
                        <w:r>
                          <w:rPr>
                            <w:sz w:val="24"/>
                          </w:rPr>
                          <w:t>D)</w:t>
                        </w:r>
                        <w:r>
                          <w:rPr>
                            <w:spacing w:val="-1"/>
                            <w:sz w:val="24"/>
                          </w:rPr>
                          <w:t xml:space="preserve"> </w:t>
                        </w:r>
                        <w:r>
                          <w:rPr>
                            <w:sz w:val="24"/>
                          </w:rPr>
                          <w:t>-</w:t>
                        </w:r>
                        <w:r>
                          <w:rPr>
                            <w:spacing w:val="-1"/>
                            <w:sz w:val="24"/>
                          </w:rPr>
                          <w:t xml:space="preserve"> </w:t>
                        </w:r>
                        <w:r>
                          <w:rPr>
                            <w:sz w:val="24"/>
                          </w:rPr>
                          <w:t>Wo</w:t>
                        </w:r>
                      </w:p>
                    </w:txbxContent>
                  </v:textbox>
                </v:shape>
                <w10:wrap type="topAndBottom" anchorx="page"/>
              </v:group>
            </w:pict>
          </mc:Fallback>
        </mc:AlternateContent>
      </w:r>
    </w:p>
    <w:p w14:paraId="5496F226" w14:textId="77777777" w:rsidR="005151E5" w:rsidRDefault="005151E5" w:rsidP="005151E5">
      <w:pPr>
        <w:rPr>
          <w:sz w:val="21"/>
        </w:rPr>
      </w:pPr>
    </w:p>
    <w:p w14:paraId="3DD477BE" w14:textId="77777777" w:rsidR="005151E5" w:rsidRDefault="005151E5" w:rsidP="005151E5">
      <w:pPr>
        <w:rPr>
          <w:sz w:val="21"/>
        </w:rPr>
      </w:pPr>
    </w:p>
    <w:p w14:paraId="1B0288FF" w14:textId="77777777" w:rsidR="005151E5" w:rsidRDefault="005151E5" w:rsidP="005151E5">
      <w:pPr>
        <w:rPr>
          <w:sz w:val="21"/>
        </w:rPr>
      </w:pPr>
    </w:p>
    <w:p w14:paraId="4B4E515D" w14:textId="77777777" w:rsidR="005151E5" w:rsidRPr="009557A1" w:rsidRDefault="005151E5" w:rsidP="005151E5">
      <w:pPr>
        <w:pStyle w:val="BodyText"/>
        <w:spacing w:before="103"/>
        <w:ind w:left="968"/>
      </w:pPr>
      <w:r w:rsidRPr="009557A1">
        <w:t>Keterangan :</w:t>
      </w:r>
    </w:p>
    <w:p w14:paraId="16943581" w14:textId="77777777" w:rsidR="005151E5" w:rsidRPr="009557A1" w:rsidRDefault="005151E5" w:rsidP="005151E5">
      <w:pPr>
        <w:pStyle w:val="BodyText"/>
        <w:spacing w:before="9"/>
        <w:rPr>
          <w:sz w:val="23"/>
        </w:rPr>
      </w:pPr>
    </w:p>
    <w:p w14:paraId="4ED54BBC" w14:textId="77777777" w:rsidR="005151E5" w:rsidRPr="009557A1" w:rsidRDefault="005151E5" w:rsidP="005151E5">
      <w:pPr>
        <w:tabs>
          <w:tab w:val="left" w:pos="1687"/>
        </w:tabs>
        <w:spacing w:before="1"/>
        <w:ind w:left="968"/>
        <w:rPr>
          <w:i/>
          <w:sz w:val="24"/>
        </w:rPr>
      </w:pPr>
      <w:r w:rsidRPr="009557A1">
        <w:rPr>
          <w:sz w:val="24"/>
        </w:rPr>
        <w:t>FCR</w:t>
      </w:r>
      <w:r w:rsidRPr="009557A1">
        <w:rPr>
          <w:sz w:val="24"/>
        </w:rPr>
        <w:tab/>
      </w:r>
      <w:r w:rsidR="00C21482">
        <w:rPr>
          <w:sz w:val="24"/>
        </w:rPr>
        <w:tab/>
      </w:r>
      <w:r w:rsidRPr="009557A1">
        <w:rPr>
          <w:sz w:val="24"/>
        </w:rPr>
        <w:t>=</w:t>
      </w:r>
      <w:r w:rsidRPr="009557A1">
        <w:rPr>
          <w:spacing w:val="-3"/>
          <w:sz w:val="24"/>
        </w:rPr>
        <w:t xml:space="preserve"> </w:t>
      </w:r>
      <w:r w:rsidRPr="009557A1">
        <w:rPr>
          <w:i/>
          <w:sz w:val="24"/>
        </w:rPr>
        <w:t>Feed</w:t>
      </w:r>
      <w:r w:rsidRPr="009557A1">
        <w:rPr>
          <w:i/>
          <w:spacing w:val="1"/>
          <w:sz w:val="24"/>
        </w:rPr>
        <w:t xml:space="preserve"> </w:t>
      </w:r>
      <w:r w:rsidRPr="009557A1">
        <w:rPr>
          <w:i/>
          <w:sz w:val="24"/>
        </w:rPr>
        <w:t>Convertion</w:t>
      </w:r>
      <w:r w:rsidRPr="009557A1">
        <w:rPr>
          <w:i/>
          <w:spacing w:val="-2"/>
          <w:sz w:val="24"/>
        </w:rPr>
        <w:t xml:space="preserve"> </w:t>
      </w:r>
      <w:r w:rsidRPr="009557A1">
        <w:rPr>
          <w:i/>
          <w:sz w:val="24"/>
        </w:rPr>
        <w:t>Ratio</w:t>
      </w:r>
    </w:p>
    <w:p w14:paraId="67C75C23" w14:textId="77777777" w:rsidR="005151E5" w:rsidRPr="009557A1" w:rsidRDefault="005151E5" w:rsidP="005151E5">
      <w:pPr>
        <w:pStyle w:val="BodyText"/>
        <w:spacing w:before="11"/>
        <w:rPr>
          <w:i/>
          <w:sz w:val="23"/>
        </w:rPr>
      </w:pPr>
    </w:p>
    <w:p w14:paraId="662699AE" w14:textId="77777777" w:rsidR="005151E5" w:rsidRDefault="00C21482" w:rsidP="005151E5">
      <w:pPr>
        <w:pStyle w:val="BodyText"/>
        <w:spacing w:line="480" w:lineRule="auto"/>
        <w:ind w:left="968" w:right="2810"/>
        <w:jc w:val="both"/>
        <w:rPr>
          <w:spacing w:val="-57"/>
        </w:rPr>
      </w:pPr>
      <w:r>
        <w:t>Wo</w:t>
      </w:r>
      <w:r>
        <w:tab/>
      </w:r>
      <w:r>
        <w:tab/>
      </w:r>
      <w:r w:rsidR="005151E5" w:rsidRPr="009557A1">
        <w:t>= Bobot ikan uji pada awal penelitian (gr)</w:t>
      </w:r>
      <w:r w:rsidR="005151E5" w:rsidRPr="009557A1">
        <w:rPr>
          <w:spacing w:val="-57"/>
        </w:rPr>
        <w:t xml:space="preserve"> </w:t>
      </w:r>
    </w:p>
    <w:p w14:paraId="71E2A8C9" w14:textId="77777777" w:rsidR="005151E5" w:rsidRDefault="005151E5" w:rsidP="005151E5">
      <w:pPr>
        <w:pStyle w:val="BodyText"/>
        <w:spacing w:line="480" w:lineRule="auto"/>
        <w:ind w:left="968" w:right="2385"/>
        <w:jc w:val="both"/>
        <w:rPr>
          <w:spacing w:val="-57"/>
        </w:rPr>
      </w:pPr>
      <w:r w:rsidRPr="009557A1">
        <w:t xml:space="preserve">Wt    </w:t>
      </w:r>
      <w:r w:rsidRPr="009557A1">
        <w:rPr>
          <w:spacing w:val="1"/>
        </w:rPr>
        <w:t xml:space="preserve"> </w:t>
      </w:r>
      <w:r>
        <w:rPr>
          <w:spacing w:val="1"/>
        </w:rPr>
        <w:tab/>
      </w:r>
      <w:r w:rsidRPr="009557A1">
        <w:t>= Bobot ikan uji pada akhir penelitian (gr)</w:t>
      </w:r>
      <w:r w:rsidRPr="009557A1">
        <w:rPr>
          <w:spacing w:val="-57"/>
        </w:rPr>
        <w:t xml:space="preserve"> </w:t>
      </w:r>
    </w:p>
    <w:p w14:paraId="1F721B89" w14:textId="77777777" w:rsidR="005151E5" w:rsidRPr="009557A1" w:rsidRDefault="005151E5" w:rsidP="005151E5">
      <w:pPr>
        <w:pStyle w:val="BodyText"/>
        <w:spacing w:line="480" w:lineRule="auto"/>
        <w:ind w:left="968" w:right="3661"/>
        <w:jc w:val="both"/>
      </w:pPr>
      <w:r w:rsidRPr="009557A1">
        <w:t>D</w:t>
      </w:r>
      <w:r w:rsidRPr="009557A1">
        <w:rPr>
          <w:spacing w:val="5"/>
        </w:rPr>
        <w:t xml:space="preserve"> </w:t>
      </w:r>
      <w:r>
        <w:rPr>
          <w:spacing w:val="5"/>
        </w:rPr>
        <w:tab/>
      </w:r>
      <w:r>
        <w:rPr>
          <w:spacing w:val="5"/>
        </w:rPr>
        <w:tab/>
      </w:r>
      <w:r w:rsidRPr="009557A1">
        <w:t>=</w:t>
      </w:r>
      <w:r w:rsidRPr="009557A1">
        <w:rPr>
          <w:spacing w:val="-2"/>
        </w:rPr>
        <w:t xml:space="preserve"> </w:t>
      </w:r>
      <w:r w:rsidRPr="009557A1">
        <w:t>Jumlah ikan yang</w:t>
      </w:r>
      <w:r w:rsidRPr="009557A1">
        <w:rPr>
          <w:spacing w:val="2"/>
        </w:rPr>
        <w:t xml:space="preserve"> </w:t>
      </w:r>
      <w:r w:rsidRPr="009557A1">
        <w:t>mati</w:t>
      </w:r>
      <w:r w:rsidRPr="009557A1">
        <w:rPr>
          <w:spacing w:val="-2"/>
        </w:rPr>
        <w:t xml:space="preserve"> </w:t>
      </w:r>
      <w:r w:rsidRPr="009557A1">
        <w:t>(gr)</w:t>
      </w:r>
    </w:p>
    <w:p w14:paraId="77971BA0" w14:textId="77777777" w:rsidR="005151E5" w:rsidRPr="009557A1" w:rsidRDefault="005151E5" w:rsidP="005151E5">
      <w:pPr>
        <w:pStyle w:val="BodyText"/>
        <w:ind w:left="968"/>
        <w:jc w:val="both"/>
      </w:pPr>
      <w:r w:rsidRPr="009557A1">
        <w:t xml:space="preserve">F       </w:t>
      </w:r>
      <w:r w:rsidRPr="009557A1">
        <w:rPr>
          <w:spacing w:val="42"/>
        </w:rPr>
        <w:t xml:space="preserve"> </w:t>
      </w:r>
      <w:r>
        <w:rPr>
          <w:spacing w:val="42"/>
        </w:rPr>
        <w:tab/>
      </w:r>
      <w:r w:rsidRPr="009557A1">
        <w:t>=</w:t>
      </w:r>
      <w:r w:rsidRPr="009557A1">
        <w:rPr>
          <w:spacing w:val="-2"/>
        </w:rPr>
        <w:t xml:space="preserve"> </w:t>
      </w:r>
      <w:r w:rsidRPr="009557A1">
        <w:t>Jumlah pakan</w:t>
      </w:r>
      <w:r w:rsidRPr="009557A1">
        <w:rPr>
          <w:spacing w:val="1"/>
        </w:rPr>
        <w:t xml:space="preserve"> </w:t>
      </w:r>
      <w:r w:rsidRPr="009557A1">
        <w:t>yang dikonsumsi</w:t>
      </w:r>
      <w:r w:rsidRPr="009557A1">
        <w:rPr>
          <w:spacing w:val="-1"/>
        </w:rPr>
        <w:t xml:space="preserve"> </w:t>
      </w:r>
      <w:r w:rsidRPr="009557A1">
        <w:t>(gr)</w:t>
      </w:r>
    </w:p>
    <w:p w14:paraId="7B0BC68D" w14:textId="77777777" w:rsidR="005151E5" w:rsidRPr="009557A1" w:rsidRDefault="005151E5" w:rsidP="005151E5">
      <w:pPr>
        <w:pStyle w:val="BodyText"/>
        <w:ind w:left="968"/>
        <w:jc w:val="both"/>
      </w:pPr>
    </w:p>
    <w:p w14:paraId="0DCD1220" w14:textId="77777777" w:rsidR="005151E5" w:rsidRPr="009557A1" w:rsidRDefault="005151E5" w:rsidP="005151E5">
      <w:pPr>
        <w:pStyle w:val="BodyText"/>
      </w:pPr>
    </w:p>
    <w:p w14:paraId="0F3D15B1" w14:textId="77777777" w:rsidR="005151E5" w:rsidRPr="009557A1" w:rsidRDefault="005151E5" w:rsidP="00A11251">
      <w:pPr>
        <w:pStyle w:val="Heading1"/>
        <w:numPr>
          <w:ilvl w:val="2"/>
          <w:numId w:val="2"/>
        </w:numPr>
        <w:tabs>
          <w:tab w:val="left" w:pos="1560"/>
        </w:tabs>
        <w:ind w:left="993" w:firstLine="0"/>
        <w:jc w:val="left"/>
      </w:pPr>
      <w:r w:rsidRPr="009557A1">
        <w:t>Efisiensi</w:t>
      </w:r>
      <w:r w:rsidRPr="009557A1">
        <w:rPr>
          <w:spacing w:val="-4"/>
        </w:rPr>
        <w:t xml:space="preserve"> </w:t>
      </w:r>
      <w:r w:rsidRPr="009557A1">
        <w:t>Pemanfaatan</w:t>
      </w:r>
      <w:r w:rsidRPr="009557A1">
        <w:rPr>
          <w:spacing w:val="-4"/>
        </w:rPr>
        <w:t xml:space="preserve"> </w:t>
      </w:r>
      <w:r w:rsidRPr="009557A1">
        <w:t>Pakan</w:t>
      </w:r>
    </w:p>
    <w:p w14:paraId="3575E664" w14:textId="77777777" w:rsidR="005151E5" w:rsidRPr="009557A1" w:rsidRDefault="005151E5" w:rsidP="005151E5">
      <w:pPr>
        <w:pStyle w:val="BodyText"/>
        <w:rPr>
          <w:b/>
          <w:sz w:val="38"/>
        </w:rPr>
      </w:pPr>
    </w:p>
    <w:p w14:paraId="071461EC" w14:textId="77777777" w:rsidR="005151E5" w:rsidRPr="009557A1" w:rsidRDefault="005151E5" w:rsidP="00A11251">
      <w:pPr>
        <w:pStyle w:val="BodyText"/>
        <w:ind w:left="993" w:firstLine="567"/>
      </w:pPr>
      <w:r w:rsidRPr="009557A1">
        <w:t>Efisiensi</w:t>
      </w:r>
      <w:r w:rsidRPr="009557A1">
        <w:rPr>
          <w:spacing w:val="1"/>
        </w:rPr>
        <w:t xml:space="preserve"> </w:t>
      </w:r>
      <w:r w:rsidR="00A11251">
        <w:t>p</w:t>
      </w:r>
      <w:r w:rsidRPr="009557A1">
        <w:t>emanfaatan pakan</w:t>
      </w:r>
      <w:r w:rsidRPr="009557A1">
        <w:rPr>
          <w:spacing w:val="2"/>
        </w:rPr>
        <w:t xml:space="preserve"> </w:t>
      </w:r>
      <w:r w:rsidRPr="009557A1">
        <w:t>dihitung</w:t>
      </w:r>
      <w:r w:rsidRPr="009557A1">
        <w:rPr>
          <w:spacing w:val="1"/>
        </w:rPr>
        <w:t xml:space="preserve"> </w:t>
      </w:r>
      <w:r w:rsidRPr="009557A1">
        <w:t>melalui</w:t>
      </w:r>
      <w:r w:rsidRPr="009557A1">
        <w:rPr>
          <w:spacing w:val="2"/>
        </w:rPr>
        <w:t xml:space="preserve"> </w:t>
      </w:r>
      <w:r w:rsidRPr="009557A1">
        <w:t>rumus</w:t>
      </w:r>
      <w:r w:rsidRPr="009557A1">
        <w:rPr>
          <w:spacing w:val="2"/>
        </w:rPr>
        <w:t xml:space="preserve"> </w:t>
      </w:r>
      <w:r w:rsidRPr="009557A1">
        <w:t>menurut</w:t>
      </w:r>
      <w:r w:rsidRPr="009557A1">
        <w:rPr>
          <w:spacing w:val="1"/>
        </w:rPr>
        <w:t xml:space="preserve"> </w:t>
      </w:r>
      <w:r w:rsidRPr="009557A1">
        <w:t>NRC (1997),</w:t>
      </w:r>
      <w:r>
        <w:t xml:space="preserve"> </w:t>
      </w:r>
      <w:r w:rsidRPr="009557A1">
        <w:t>yaitu:</w:t>
      </w:r>
    </w:p>
    <w:p w14:paraId="33FD5B2C" w14:textId="77777777" w:rsidR="005151E5" w:rsidRPr="009557A1" w:rsidRDefault="005151E5" w:rsidP="005151E5">
      <w:pPr>
        <w:pStyle w:val="BodyText"/>
        <w:ind w:left="248" w:firstLine="720"/>
      </w:pPr>
    </w:p>
    <w:p w14:paraId="199F88EB" w14:textId="77777777" w:rsidR="005151E5" w:rsidRPr="009557A1" w:rsidRDefault="005151E5" w:rsidP="005151E5">
      <w:pPr>
        <w:pStyle w:val="BodyText"/>
      </w:pPr>
    </w:p>
    <w:p w14:paraId="1854625C" w14:textId="77777777" w:rsidR="005151E5" w:rsidRDefault="005151E5" w:rsidP="005151E5">
      <w:pPr>
        <w:pStyle w:val="BodyText"/>
        <w:ind w:left="968"/>
      </w:pPr>
      <w:r w:rsidRPr="009557A1">
        <w:rPr>
          <w:noProof/>
          <w:lang w:val="id-ID" w:eastAsia="id-ID"/>
        </w:rPr>
        <mc:AlternateContent>
          <mc:Choice Requires="wps">
            <w:drawing>
              <wp:anchor distT="0" distB="0" distL="114300" distR="114300" simplePos="0" relativeHeight="251695104" behindDoc="0" locked="0" layoutInCell="1" allowOverlap="1" wp14:anchorId="6BFCB237" wp14:editId="584DDB38">
                <wp:simplePos x="0" y="0"/>
                <wp:positionH relativeFrom="page">
                  <wp:posOffset>1419225</wp:posOffset>
                </wp:positionH>
                <wp:positionV relativeFrom="paragraph">
                  <wp:posOffset>-4445</wp:posOffset>
                </wp:positionV>
                <wp:extent cx="2466975" cy="781050"/>
                <wp:effectExtent l="0" t="0" r="0" b="0"/>
                <wp:wrapNone/>
                <wp:docPr id="55" name="Freeform 55"/>
                <wp:cNvGraphicFramePr/>
                <a:graphic xmlns:a="http://schemas.openxmlformats.org/drawingml/2006/main">
                  <a:graphicData uri="http://schemas.microsoft.com/office/word/2010/wordprocessingShape">
                    <wps:wsp>
                      <wps:cNvSpPr/>
                      <wps:spPr bwMode="auto">
                        <a:xfrm>
                          <a:off x="0" y="0"/>
                          <a:ext cx="2466975" cy="781050"/>
                        </a:xfrm>
                        <a:custGeom>
                          <a:avLst/>
                          <a:gdLst>
                            <a:gd name="T0" fmla="+- 0 5460 2865"/>
                            <a:gd name="T1" fmla="*/ T0 w 3885"/>
                            <a:gd name="T2" fmla="+- 0 1255 628"/>
                            <a:gd name="T3" fmla="*/ 1255 h 1230"/>
                            <a:gd name="T4" fmla="+- 0 3555 2865"/>
                            <a:gd name="T5" fmla="*/ T4 w 3885"/>
                            <a:gd name="T6" fmla="+- 0 1255 628"/>
                            <a:gd name="T7" fmla="*/ 1255 h 1230"/>
                            <a:gd name="T8" fmla="+- 0 3555 2865"/>
                            <a:gd name="T9" fmla="*/ T8 w 3885"/>
                            <a:gd name="T10" fmla="+- 0 1305 628"/>
                            <a:gd name="T11" fmla="*/ 1305 h 1230"/>
                            <a:gd name="T12" fmla="+- 0 5460 2865"/>
                            <a:gd name="T13" fmla="*/ T12 w 3885"/>
                            <a:gd name="T14" fmla="+- 0 1305 628"/>
                            <a:gd name="T15" fmla="*/ 1305 h 1230"/>
                            <a:gd name="T16" fmla="+- 0 5460 2865"/>
                            <a:gd name="T17" fmla="*/ T16 w 3885"/>
                            <a:gd name="T18" fmla="+- 0 1255 628"/>
                            <a:gd name="T19" fmla="*/ 1255 h 1230"/>
                            <a:gd name="T20" fmla="+- 0 6750 2865"/>
                            <a:gd name="T21" fmla="*/ T20 w 3885"/>
                            <a:gd name="T22" fmla="+- 0 628 628"/>
                            <a:gd name="T23" fmla="*/ 628 h 1230"/>
                            <a:gd name="T24" fmla="+- 0 6735 2865"/>
                            <a:gd name="T25" fmla="*/ T24 w 3885"/>
                            <a:gd name="T26" fmla="+- 0 628 628"/>
                            <a:gd name="T27" fmla="*/ 628 h 1230"/>
                            <a:gd name="T28" fmla="+- 0 6735 2865"/>
                            <a:gd name="T29" fmla="*/ T28 w 3885"/>
                            <a:gd name="T30" fmla="+- 0 643 628"/>
                            <a:gd name="T31" fmla="*/ 643 h 1230"/>
                            <a:gd name="T32" fmla="+- 0 6735 2865"/>
                            <a:gd name="T33" fmla="*/ T32 w 3885"/>
                            <a:gd name="T34" fmla="+- 0 1843 628"/>
                            <a:gd name="T35" fmla="*/ 1843 h 1230"/>
                            <a:gd name="T36" fmla="+- 0 2880 2865"/>
                            <a:gd name="T37" fmla="*/ T36 w 3885"/>
                            <a:gd name="T38" fmla="+- 0 1843 628"/>
                            <a:gd name="T39" fmla="*/ 1843 h 1230"/>
                            <a:gd name="T40" fmla="+- 0 2880 2865"/>
                            <a:gd name="T41" fmla="*/ T40 w 3885"/>
                            <a:gd name="T42" fmla="+- 0 643 628"/>
                            <a:gd name="T43" fmla="*/ 643 h 1230"/>
                            <a:gd name="T44" fmla="+- 0 6735 2865"/>
                            <a:gd name="T45" fmla="*/ T44 w 3885"/>
                            <a:gd name="T46" fmla="+- 0 643 628"/>
                            <a:gd name="T47" fmla="*/ 643 h 1230"/>
                            <a:gd name="T48" fmla="+- 0 6735 2865"/>
                            <a:gd name="T49" fmla="*/ T48 w 3885"/>
                            <a:gd name="T50" fmla="+- 0 628 628"/>
                            <a:gd name="T51" fmla="*/ 628 h 1230"/>
                            <a:gd name="T52" fmla="+- 0 2865 2865"/>
                            <a:gd name="T53" fmla="*/ T52 w 3885"/>
                            <a:gd name="T54" fmla="+- 0 628 628"/>
                            <a:gd name="T55" fmla="*/ 628 h 1230"/>
                            <a:gd name="T56" fmla="+- 0 2865 2865"/>
                            <a:gd name="T57" fmla="*/ T56 w 3885"/>
                            <a:gd name="T58" fmla="+- 0 1858 628"/>
                            <a:gd name="T59" fmla="*/ 1858 h 1230"/>
                            <a:gd name="T60" fmla="+- 0 6750 2865"/>
                            <a:gd name="T61" fmla="*/ T60 w 3885"/>
                            <a:gd name="T62" fmla="+- 0 1858 628"/>
                            <a:gd name="T63" fmla="*/ 1858 h 1230"/>
                            <a:gd name="T64" fmla="+- 0 6750 2865"/>
                            <a:gd name="T65" fmla="*/ T64 w 3885"/>
                            <a:gd name="T66" fmla="+- 0 1851 628"/>
                            <a:gd name="T67" fmla="*/ 1851 h 1230"/>
                            <a:gd name="T68" fmla="+- 0 6750 2865"/>
                            <a:gd name="T69" fmla="*/ T68 w 3885"/>
                            <a:gd name="T70" fmla="+- 0 1843 628"/>
                            <a:gd name="T71" fmla="*/ 1843 h 1230"/>
                            <a:gd name="T72" fmla="+- 0 6750 2865"/>
                            <a:gd name="T73" fmla="*/ T72 w 3885"/>
                            <a:gd name="T74" fmla="+- 0 643 628"/>
                            <a:gd name="T75" fmla="*/ 643 h 1230"/>
                            <a:gd name="T76" fmla="+- 0 6750 2865"/>
                            <a:gd name="T77" fmla="*/ T76 w 3885"/>
                            <a:gd name="T78" fmla="+- 0 636 628"/>
                            <a:gd name="T79" fmla="*/ 636 h 1230"/>
                            <a:gd name="T80" fmla="+- 0 6750 2865"/>
                            <a:gd name="T81" fmla="*/ T80 w 3885"/>
                            <a:gd name="T82" fmla="+- 0 628 628"/>
                            <a:gd name="T83" fmla="*/ 628 h 12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885" h="1230">
                              <a:moveTo>
                                <a:pt x="2595" y="627"/>
                              </a:moveTo>
                              <a:lnTo>
                                <a:pt x="690" y="627"/>
                              </a:lnTo>
                              <a:lnTo>
                                <a:pt x="690" y="677"/>
                              </a:lnTo>
                              <a:lnTo>
                                <a:pt x="2595" y="677"/>
                              </a:lnTo>
                              <a:lnTo>
                                <a:pt x="2595" y="627"/>
                              </a:lnTo>
                              <a:close/>
                              <a:moveTo>
                                <a:pt x="3885" y="0"/>
                              </a:moveTo>
                              <a:lnTo>
                                <a:pt x="3870" y="0"/>
                              </a:lnTo>
                              <a:lnTo>
                                <a:pt x="3870" y="15"/>
                              </a:lnTo>
                              <a:lnTo>
                                <a:pt x="3870" y="1215"/>
                              </a:lnTo>
                              <a:lnTo>
                                <a:pt x="15" y="1215"/>
                              </a:lnTo>
                              <a:lnTo>
                                <a:pt x="15" y="15"/>
                              </a:lnTo>
                              <a:lnTo>
                                <a:pt x="3870" y="15"/>
                              </a:lnTo>
                              <a:lnTo>
                                <a:pt x="3870" y="0"/>
                              </a:lnTo>
                              <a:lnTo>
                                <a:pt x="0" y="0"/>
                              </a:lnTo>
                              <a:lnTo>
                                <a:pt x="0" y="1230"/>
                              </a:lnTo>
                              <a:lnTo>
                                <a:pt x="3885" y="1230"/>
                              </a:lnTo>
                              <a:lnTo>
                                <a:pt x="3885" y="1223"/>
                              </a:lnTo>
                              <a:lnTo>
                                <a:pt x="3885" y="1215"/>
                              </a:lnTo>
                              <a:lnTo>
                                <a:pt x="3885" y="15"/>
                              </a:lnTo>
                              <a:lnTo>
                                <a:pt x="3885" y="8"/>
                              </a:lnTo>
                              <a:lnTo>
                                <a:pt x="388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68C1E392" id="Freeform 55" o:spid="_x0000_s1026" style="position:absolute;margin-left:111.75pt;margin-top:-.35pt;width:194.25pt;height:61.5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3885,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" path="m2595,627r-1905,l690,677r1905,l2595,627xm3885,r-15,l3870,15r,1200l15,1215,15,15r3855,l3870,,,,,1230r3885,l3885,1223r,-8l3885,15r,-7l3885,xe" fillcolor="black" stroked="f">
                <v:path arrowok="t" o:connecttype="custom" o:connectlocs="1647825,796925;438150,796925;438150,828675;1647825,828675;1647825,796925;2466975,398780;2457450,398780;2457450,408305;2457450,1170305;9525,1170305;9525,408305;2457450,408305;2457450,398780;0,398780;0,1179830;2466975,1179830;2466975,1175385;2466975,1170305;2466975,408305;2466975,403860;2466975,398780" o:connectangles="0,0,0,0,0,0,0,0,0,0,0,0,0,0,0,0,0,0,0,0,0"/>
                <w10:wrap anchorx="page"/>
              </v:shape>
            </w:pict>
          </mc:Fallback>
        </mc:AlternateContent>
      </w:r>
      <w:r w:rsidRPr="009557A1">
        <w:rPr>
          <w:noProof/>
          <w:lang w:val="id-ID" w:eastAsia="id-ID"/>
        </w:rPr>
        <mc:AlternateContent>
          <mc:Choice Requires="wpg">
            <w:drawing>
              <wp:anchor distT="0" distB="0" distL="0" distR="0" simplePos="0" relativeHeight="251696128" behindDoc="1" locked="0" layoutInCell="1" allowOverlap="1" wp14:anchorId="3DDFDB45" wp14:editId="4FEBBD6F">
                <wp:simplePos x="0" y="0"/>
                <wp:positionH relativeFrom="page">
                  <wp:posOffset>1487805</wp:posOffset>
                </wp:positionH>
                <wp:positionV relativeFrom="paragraph">
                  <wp:posOffset>0</wp:posOffset>
                </wp:positionV>
                <wp:extent cx="2311400" cy="694690"/>
                <wp:effectExtent l="0" t="0" r="0" b="0"/>
                <wp:wrapTopAndBottom/>
                <wp:docPr id="50" name="Group 50"/>
                <wp:cNvGraphicFramePr/>
                <a:graphic xmlns:a="http://schemas.openxmlformats.org/drawingml/2006/main">
                  <a:graphicData uri="http://schemas.microsoft.com/office/word/2010/wordprocessingGroup">
                    <wpg:wgp>
                      <wpg:cNvGrpSpPr/>
                      <wpg:grpSpPr>
                        <a:xfrm>
                          <a:off x="0" y="0"/>
                          <a:ext cx="2311400" cy="694690"/>
                          <a:chOff x="2988" y="218"/>
                          <a:chExt cx="3640" cy="1094"/>
                        </a:xfrm>
                      </wpg:grpSpPr>
                      <wps:wsp>
                        <wps:cNvPr id="51" name="Text Box 91"/>
                        <wps:cNvSpPr txBox="1">
                          <a:spLocks noChangeArrowheads="1"/>
                        </wps:cNvSpPr>
                        <wps:spPr bwMode="auto">
                          <a:xfrm>
                            <a:off x="3708" y="217"/>
                            <a:ext cx="1568"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EFC96A" w14:textId="77777777" w:rsidR="00483649" w:rsidRDefault="00483649" w:rsidP="005151E5">
                              <w:pPr>
                                <w:spacing w:line="266" w:lineRule="exact"/>
                                <w:rPr>
                                  <w:sz w:val="24"/>
                                </w:rPr>
                              </w:pPr>
                              <w:r>
                                <w:rPr>
                                  <w:sz w:val="24"/>
                                </w:rPr>
                                <w:t>(WT</w:t>
                              </w:r>
                              <w:r>
                                <w:rPr>
                                  <w:spacing w:val="-1"/>
                                  <w:sz w:val="24"/>
                                </w:rPr>
                                <w:t xml:space="preserve"> </w:t>
                              </w:r>
                              <w:r>
                                <w:rPr>
                                  <w:sz w:val="24"/>
                                </w:rPr>
                                <w:t>+</w:t>
                              </w:r>
                              <w:r>
                                <w:rPr>
                                  <w:spacing w:val="-1"/>
                                  <w:sz w:val="24"/>
                                </w:rPr>
                                <w:t xml:space="preserve"> </w:t>
                              </w:r>
                              <w:r>
                                <w:rPr>
                                  <w:sz w:val="24"/>
                                </w:rPr>
                                <w:t>D)</w:t>
                              </w:r>
                              <w:r>
                                <w:rPr>
                                  <w:spacing w:val="-1"/>
                                  <w:sz w:val="24"/>
                                </w:rPr>
                                <w:t xml:space="preserve"> </w:t>
                              </w:r>
                              <w:r>
                                <w:rPr>
                                  <w:sz w:val="24"/>
                                </w:rPr>
                                <w:t>– Wo</w:t>
                              </w:r>
                            </w:p>
                          </w:txbxContent>
                        </wps:txbx>
                        <wps:bodyPr rot="0" vert="horz" wrap="square" lIns="0" tIns="0" rIns="0" bIns="0" anchor="t" anchorCtr="0" upright="1"/>
                      </wps:wsp>
                      <wps:wsp>
                        <wps:cNvPr id="52" name="Text Box 92"/>
                        <wps:cNvSpPr txBox="1">
                          <a:spLocks noChangeArrowheads="1"/>
                        </wps:cNvSpPr>
                        <wps:spPr bwMode="auto">
                          <a:xfrm>
                            <a:off x="2988" y="630"/>
                            <a:ext cx="497"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33F201" w14:textId="77777777" w:rsidR="00483649" w:rsidRDefault="00483649" w:rsidP="005151E5">
                              <w:pPr>
                                <w:spacing w:line="266" w:lineRule="exact"/>
                                <w:rPr>
                                  <w:sz w:val="24"/>
                                </w:rPr>
                              </w:pPr>
                              <w:r>
                                <w:rPr>
                                  <w:sz w:val="24"/>
                                </w:rPr>
                                <w:t>EP</w:t>
                              </w:r>
                              <w:r>
                                <w:rPr>
                                  <w:spacing w:val="-1"/>
                                  <w:sz w:val="24"/>
                                </w:rPr>
                                <w:t xml:space="preserve"> </w:t>
                              </w:r>
                              <w:r>
                                <w:rPr>
                                  <w:sz w:val="24"/>
                                </w:rPr>
                                <w:t>=</w:t>
                              </w:r>
                            </w:p>
                          </w:txbxContent>
                        </wps:txbx>
                        <wps:bodyPr rot="0" vert="horz" wrap="square" lIns="0" tIns="0" rIns="0" bIns="0" anchor="t" anchorCtr="0" upright="1"/>
                      </wps:wsp>
                      <wps:wsp>
                        <wps:cNvPr id="53" name="Text Box 93"/>
                        <wps:cNvSpPr txBox="1">
                          <a:spLocks noChangeArrowheads="1"/>
                        </wps:cNvSpPr>
                        <wps:spPr bwMode="auto">
                          <a:xfrm>
                            <a:off x="5868" y="630"/>
                            <a:ext cx="760"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2283DA" w14:textId="77777777" w:rsidR="00483649" w:rsidRDefault="00483649" w:rsidP="005151E5">
                              <w:pPr>
                                <w:spacing w:line="266" w:lineRule="exact"/>
                                <w:rPr>
                                  <w:sz w:val="24"/>
                                </w:rPr>
                              </w:pPr>
                              <w:r>
                                <w:rPr>
                                  <w:sz w:val="24"/>
                                </w:rPr>
                                <w:t>x 100%</w:t>
                              </w:r>
                            </w:p>
                          </w:txbxContent>
                        </wps:txbx>
                        <wps:bodyPr rot="0" vert="horz" wrap="square" lIns="0" tIns="0" rIns="0" bIns="0" anchor="t" anchorCtr="0" upright="1"/>
                      </wps:wsp>
                      <wps:wsp>
                        <wps:cNvPr id="54" name="Text Box 94"/>
                        <wps:cNvSpPr txBox="1">
                          <a:spLocks noChangeArrowheads="1"/>
                        </wps:cNvSpPr>
                        <wps:spPr bwMode="auto">
                          <a:xfrm>
                            <a:off x="4428" y="1045"/>
                            <a:ext cx="154"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3C6DA" w14:textId="77777777" w:rsidR="00483649" w:rsidRDefault="00483649" w:rsidP="005151E5">
                              <w:pPr>
                                <w:spacing w:line="266" w:lineRule="exact"/>
                                <w:rPr>
                                  <w:sz w:val="24"/>
                                </w:rPr>
                              </w:pPr>
                              <w:r>
                                <w:rPr>
                                  <w:sz w:val="24"/>
                                </w:rPr>
                                <w:t>F</w:t>
                              </w:r>
                            </w:p>
                          </w:txbxContent>
                        </wps:txbx>
                        <wps:bodyPr rot="0" vert="horz" wrap="square" lIns="0" tIns="0" rIns="0" bIns="0" anchor="t" anchorCtr="0" upright="1"/>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3DDFDB45" id="Group 50" o:spid="_x0000_s1060" style="position:absolute;left:0;text-align:left;margin-left:117.15pt;margin-top:0;width:182pt;height:54.7pt;z-index:-251620352;mso-wrap-distance-left:0;mso-wrap-distance-right:0;mso-position-horizontal-relative:page;mso-position-vertical-relative:text" coordorigin="2988,218" coordsize="3640,1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">
                <v:shape id="Text Box 91" o:spid="_x0000_s1061" type="#_x0000_t202" style="position:absolute;left:3708;top:217;width:1568;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7MUA&#10;AADbAAAADwAAAGRycy9kb3ducmV2LnhtbESPQWvCQBSE74X+h+UVvDUbBaVN3YgUhYIgjemhx9fs&#10;M1mSfRuzW43/3i0UPA4z8w2zXI22E2cavHGsYJqkIIgrpw3XCr7K7fMLCB+QNXaOScGVPKzyx4cl&#10;ZtpduKDzIdQiQthnqKAJoc+k9FVDFn3ieuLoHd1gMUQ51FIPeIlw28lZmi6kRcNxocGe3huq2sOv&#10;VbD+5mJjTvufz+JYmLJ8TXm3aJWaPI3rNxCBxnAP/7c/tIL5F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H77sxQAAANsAAAAPAAAAAAAAAAAAAAAAAJgCAABkcnMv&#10;ZG93bnJldi54bWxQSwUGAAAAAAQABAD1AAAAigMAAAAA&#10;" filled="f" stroked="f">
                  <v:textbox inset="0,0,0,0">
                    <w:txbxContent>
                      <w:p w14:paraId="10EFC96A" w14:textId="77777777" w:rsidR="00483649" w:rsidRDefault="00483649" w:rsidP="005151E5">
                        <w:pPr>
                          <w:spacing w:line="266" w:lineRule="exact"/>
                          <w:rPr>
                            <w:sz w:val="24"/>
                          </w:rPr>
                        </w:pPr>
                        <w:r>
                          <w:rPr>
                            <w:sz w:val="24"/>
                          </w:rPr>
                          <w:t>(WT</w:t>
                        </w:r>
                        <w:r>
                          <w:rPr>
                            <w:spacing w:val="-1"/>
                            <w:sz w:val="24"/>
                          </w:rPr>
                          <w:t xml:space="preserve"> </w:t>
                        </w:r>
                        <w:r>
                          <w:rPr>
                            <w:sz w:val="24"/>
                          </w:rPr>
                          <w:t>+</w:t>
                        </w:r>
                        <w:r>
                          <w:rPr>
                            <w:spacing w:val="-1"/>
                            <w:sz w:val="24"/>
                          </w:rPr>
                          <w:t xml:space="preserve"> </w:t>
                        </w:r>
                        <w:r>
                          <w:rPr>
                            <w:sz w:val="24"/>
                          </w:rPr>
                          <w:t>D)</w:t>
                        </w:r>
                        <w:r>
                          <w:rPr>
                            <w:spacing w:val="-1"/>
                            <w:sz w:val="24"/>
                          </w:rPr>
                          <w:t xml:space="preserve"> </w:t>
                        </w:r>
                        <w:r>
                          <w:rPr>
                            <w:sz w:val="24"/>
                          </w:rPr>
                          <w:t>– Wo</w:t>
                        </w:r>
                      </w:p>
                    </w:txbxContent>
                  </v:textbox>
                </v:shape>
                <v:shape id="Text Box 92" o:spid="_x0000_s1062" type="#_x0000_t202" style="position:absolute;left:2988;top:630;width:497;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0gm8MA&#10;AADbAAAADwAAAGRycy9kb3ducmV2LnhtbESPQWvCQBSE70L/w/IK3nSjoNjoKlIUCkIxpgePz+wz&#10;Wcy+TbNbjf++Kwgeh5n5hlmsOluLK7XeOFYwGiYgiAunDZcKfvLtYAbCB2SNtWNScCcPq+Vbb4Gp&#10;djfO6HoIpYgQ9ikqqEJoUil9UZFFP3QNcfTOrrUYomxLqVu8Rbit5ThJptKi4bhQYUOfFRWXw59V&#10;sD5ytjG/36d9ds5Mnn8kvJtelOq/d+s5iEBdeIWf7S+tYDKG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0gm8MAAADbAAAADwAAAAAAAAAAAAAAAACYAgAAZHJzL2Rv&#10;d25yZXYueG1sUEsFBgAAAAAEAAQA9QAAAIgDAAAAAA==&#10;" filled="f" stroked="f">
                  <v:textbox inset="0,0,0,0">
                    <w:txbxContent>
                      <w:p w14:paraId="7F33F201" w14:textId="77777777" w:rsidR="00483649" w:rsidRDefault="00483649" w:rsidP="005151E5">
                        <w:pPr>
                          <w:spacing w:line="266" w:lineRule="exact"/>
                          <w:rPr>
                            <w:sz w:val="24"/>
                          </w:rPr>
                        </w:pPr>
                        <w:r>
                          <w:rPr>
                            <w:sz w:val="24"/>
                          </w:rPr>
                          <w:t>EP</w:t>
                        </w:r>
                        <w:r>
                          <w:rPr>
                            <w:spacing w:val="-1"/>
                            <w:sz w:val="24"/>
                          </w:rPr>
                          <w:t xml:space="preserve"> </w:t>
                        </w:r>
                        <w:r>
                          <w:rPr>
                            <w:sz w:val="24"/>
                          </w:rPr>
                          <w:t>=</w:t>
                        </w:r>
                      </w:p>
                    </w:txbxContent>
                  </v:textbox>
                </v:shape>
                <v:shape id="Text Box 93" o:spid="_x0000_s1063" type="#_x0000_t202" style="position:absolute;left:5868;top:630;width:760;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GFAMQA&#10;AADbAAAADwAAAGRycy9kb3ducmV2LnhtbESPQWvCQBSE7wX/w/KE3urGlop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BhQDEAAAA2wAAAA8AAAAAAAAAAAAAAAAAmAIAAGRycy9k&#10;b3ducmV2LnhtbFBLBQYAAAAABAAEAPUAAACJAwAAAAA=&#10;" filled="f" stroked="f">
                  <v:textbox inset="0,0,0,0">
                    <w:txbxContent>
                      <w:p w14:paraId="2C2283DA" w14:textId="77777777" w:rsidR="00483649" w:rsidRDefault="00483649" w:rsidP="005151E5">
                        <w:pPr>
                          <w:spacing w:line="266" w:lineRule="exact"/>
                          <w:rPr>
                            <w:sz w:val="24"/>
                          </w:rPr>
                        </w:pPr>
                        <w:r>
                          <w:rPr>
                            <w:sz w:val="24"/>
                          </w:rPr>
                          <w:t>x 100%</w:t>
                        </w:r>
                      </w:p>
                    </w:txbxContent>
                  </v:textbox>
                </v:shape>
                <v:shape id="Text Box 94" o:spid="_x0000_s1064" type="#_x0000_t202" style="position:absolute;left:4428;top:1045;width:154;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ddMQA&#10;AADbAAAADwAAAGRycy9kb3ducmV2LnhtbESPQWvCQBSE7wX/w/KE3urG0op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oHXTEAAAA2wAAAA8AAAAAAAAAAAAAAAAAmAIAAGRycy9k&#10;b3ducmV2LnhtbFBLBQYAAAAABAAEAPUAAACJAwAAAAA=&#10;" filled="f" stroked="f">
                  <v:textbox inset="0,0,0,0">
                    <w:txbxContent>
                      <w:p w14:paraId="19C3C6DA" w14:textId="77777777" w:rsidR="00483649" w:rsidRDefault="00483649" w:rsidP="005151E5">
                        <w:pPr>
                          <w:spacing w:line="266" w:lineRule="exact"/>
                          <w:rPr>
                            <w:sz w:val="24"/>
                          </w:rPr>
                        </w:pPr>
                        <w:r>
                          <w:rPr>
                            <w:sz w:val="24"/>
                          </w:rPr>
                          <w:t>F</w:t>
                        </w:r>
                      </w:p>
                    </w:txbxContent>
                  </v:textbox>
                </v:shape>
                <w10:wrap type="topAndBottom" anchorx="page"/>
              </v:group>
            </w:pict>
          </mc:Fallback>
        </mc:AlternateContent>
      </w:r>
    </w:p>
    <w:p w14:paraId="784E25BB" w14:textId="77777777" w:rsidR="005151E5" w:rsidRDefault="005151E5" w:rsidP="005151E5">
      <w:pPr>
        <w:pStyle w:val="BodyText"/>
        <w:ind w:left="968"/>
      </w:pPr>
    </w:p>
    <w:p w14:paraId="690A6D9E" w14:textId="77777777" w:rsidR="005151E5" w:rsidRPr="009557A1" w:rsidRDefault="005151E5" w:rsidP="005151E5">
      <w:pPr>
        <w:pStyle w:val="BodyText"/>
        <w:spacing w:before="6"/>
        <w:rPr>
          <w:sz w:val="15"/>
        </w:rPr>
      </w:pPr>
    </w:p>
    <w:p w14:paraId="501C3BCF" w14:textId="77777777" w:rsidR="005151E5" w:rsidRPr="009557A1" w:rsidRDefault="005151E5" w:rsidP="005151E5">
      <w:pPr>
        <w:pStyle w:val="BodyText"/>
        <w:spacing w:before="122"/>
        <w:ind w:left="968"/>
      </w:pPr>
      <w:r w:rsidRPr="009557A1">
        <w:t>Keterangan:</w:t>
      </w:r>
    </w:p>
    <w:p w14:paraId="662F663D" w14:textId="77777777" w:rsidR="005151E5" w:rsidRPr="009557A1" w:rsidRDefault="005151E5" w:rsidP="005151E5">
      <w:pPr>
        <w:pStyle w:val="BodyText"/>
        <w:spacing w:before="11"/>
        <w:rPr>
          <w:sz w:val="23"/>
        </w:rPr>
      </w:pPr>
    </w:p>
    <w:p w14:paraId="43721D88" w14:textId="77777777" w:rsidR="005151E5" w:rsidRDefault="005151E5" w:rsidP="005151E5">
      <w:pPr>
        <w:pStyle w:val="BodyText"/>
        <w:tabs>
          <w:tab w:val="left" w:pos="1687"/>
        </w:tabs>
        <w:spacing w:line="480" w:lineRule="auto"/>
        <w:ind w:left="968" w:right="2527"/>
        <w:rPr>
          <w:spacing w:val="-57"/>
        </w:rPr>
      </w:pPr>
      <w:r w:rsidRPr="009557A1">
        <w:t>EP</w:t>
      </w:r>
      <w:r w:rsidRPr="009557A1">
        <w:tab/>
        <w:t>= Efisiensi Pemanfaatan Pakan (gr)</w:t>
      </w:r>
      <w:r w:rsidRPr="009557A1">
        <w:rPr>
          <w:spacing w:val="-57"/>
        </w:rPr>
        <w:t xml:space="preserve"> </w:t>
      </w:r>
    </w:p>
    <w:p w14:paraId="0BE3CF6A" w14:textId="77777777" w:rsidR="005151E5" w:rsidRPr="009557A1" w:rsidRDefault="005151E5" w:rsidP="005151E5">
      <w:pPr>
        <w:pStyle w:val="BodyText"/>
        <w:tabs>
          <w:tab w:val="left" w:pos="1687"/>
        </w:tabs>
        <w:spacing w:line="480" w:lineRule="auto"/>
        <w:ind w:left="968" w:right="2669"/>
      </w:pPr>
      <w:r w:rsidRPr="009557A1">
        <w:t>Wt</w:t>
      </w:r>
      <w:r w:rsidRPr="009557A1">
        <w:tab/>
        <w:t>=</w:t>
      </w:r>
      <w:r w:rsidRPr="009557A1">
        <w:rPr>
          <w:spacing w:val="-3"/>
        </w:rPr>
        <w:t xml:space="preserve"> </w:t>
      </w:r>
      <w:r w:rsidRPr="009557A1">
        <w:t>Bobot</w:t>
      </w:r>
      <w:r w:rsidRPr="009557A1">
        <w:rPr>
          <w:spacing w:val="1"/>
        </w:rPr>
        <w:t xml:space="preserve"> </w:t>
      </w:r>
      <w:r w:rsidRPr="009557A1">
        <w:t>ikan</w:t>
      </w:r>
      <w:r w:rsidRPr="009557A1">
        <w:rPr>
          <w:spacing w:val="-1"/>
        </w:rPr>
        <w:t xml:space="preserve"> </w:t>
      </w:r>
      <w:r w:rsidRPr="009557A1">
        <w:t>akhir</w:t>
      </w:r>
      <w:r w:rsidRPr="009557A1">
        <w:rPr>
          <w:spacing w:val="-2"/>
        </w:rPr>
        <w:t xml:space="preserve"> </w:t>
      </w:r>
      <w:r w:rsidRPr="009557A1">
        <w:t>penelitian</w:t>
      </w:r>
      <w:r w:rsidRPr="009557A1">
        <w:rPr>
          <w:spacing w:val="-1"/>
        </w:rPr>
        <w:t xml:space="preserve"> </w:t>
      </w:r>
      <w:r w:rsidRPr="009557A1">
        <w:t>(gr)</w:t>
      </w:r>
    </w:p>
    <w:p w14:paraId="3D98C34A" w14:textId="77777777" w:rsidR="005151E5" w:rsidRDefault="005151E5" w:rsidP="005151E5">
      <w:pPr>
        <w:pStyle w:val="BodyText"/>
        <w:tabs>
          <w:tab w:val="left" w:pos="1687"/>
        </w:tabs>
        <w:spacing w:line="480" w:lineRule="auto"/>
        <w:ind w:left="968" w:right="2243"/>
        <w:rPr>
          <w:spacing w:val="-57"/>
        </w:rPr>
      </w:pPr>
      <w:r w:rsidRPr="009557A1">
        <w:t>D</w:t>
      </w:r>
      <w:r w:rsidRPr="009557A1">
        <w:tab/>
        <w:t>= Bobot total ikan yang mati selama penelitian (gr)</w:t>
      </w:r>
      <w:r w:rsidRPr="009557A1">
        <w:rPr>
          <w:spacing w:val="-57"/>
        </w:rPr>
        <w:t xml:space="preserve"> </w:t>
      </w:r>
    </w:p>
    <w:p w14:paraId="2888C70D" w14:textId="77777777" w:rsidR="005151E5" w:rsidRPr="009557A1" w:rsidRDefault="005151E5" w:rsidP="005151E5">
      <w:pPr>
        <w:pStyle w:val="BodyText"/>
        <w:tabs>
          <w:tab w:val="left" w:pos="1687"/>
        </w:tabs>
        <w:spacing w:line="480" w:lineRule="auto"/>
        <w:ind w:left="968" w:right="3269"/>
      </w:pPr>
      <w:r w:rsidRPr="009557A1">
        <w:t>Wo</w:t>
      </w:r>
      <w:r w:rsidRPr="009557A1">
        <w:tab/>
        <w:t>=</w:t>
      </w:r>
      <w:r w:rsidRPr="009557A1">
        <w:rPr>
          <w:spacing w:val="-2"/>
        </w:rPr>
        <w:t xml:space="preserve"> </w:t>
      </w:r>
      <w:r w:rsidRPr="009557A1">
        <w:t>Bobot</w:t>
      </w:r>
      <w:r w:rsidRPr="009557A1">
        <w:rPr>
          <w:spacing w:val="2"/>
        </w:rPr>
        <w:t xml:space="preserve"> </w:t>
      </w:r>
      <w:r w:rsidRPr="009557A1">
        <w:t>ikan awal</w:t>
      </w:r>
      <w:r w:rsidRPr="009557A1">
        <w:rPr>
          <w:spacing w:val="1"/>
        </w:rPr>
        <w:t xml:space="preserve"> </w:t>
      </w:r>
      <w:r w:rsidRPr="009557A1">
        <w:t>penelitian (gr)</w:t>
      </w:r>
    </w:p>
    <w:p w14:paraId="2248F70C" w14:textId="77777777" w:rsidR="005151E5" w:rsidRDefault="005151E5" w:rsidP="005151E5">
      <w:pPr>
        <w:pStyle w:val="BodyText"/>
        <w:tabs>
          <w:tab w:val="left" w:pos="1687"/>
        </w:tabs>
        <w:ind w:left="968"/>
      </w:pPr>
      <w:r w:rsidRPr="009557A1">
        <w:t>F</w:t>
      </w:r>
      <w:r w:rsidRPr="009557A1">
        <w:tab/>
        <w:t>=</w:t>
      </w:r>
      <w:r w:rsidRPr="009557A1">
        <w:rPr>
          <w:spacing w:val="-3"/>
        </w:rPr>
        <w:t xml:space="preserve"> </w:t>
      </w:r>
      <w:r w:rsidRPr="009557A1">
        <w:t>Jumlah</w:t>
      </w:r>
      <w:r w:rsidRPr="009557A1">
        <w:rPr>
          <w:spacing w:val="-1"/>
        </w:rPr>
        <w:t xml:space="preserve"> </w:t>
      </w:r>
      <w:r w:rsidRPr="009557A1">
        <w:t>total</w:t>
      </w:r>
      <w:r w:rsidRPr="009557A1">
        <w:rPr>
          <w:spacing w:val="-1"/>
        </w:rPr>
        <w:t xml:space="preserve"> </w:t>
      </w:r>
      <w:r w:rsidRPr="009557A1">
        <w:t>pakan</w:t>
      </w:r>
      <w:r w:rsidRPr="009557A1">
        <w:rPr>
          <w:spacing w:val="1"/>
        </w:rPr>
        <w:t xml:space="preserve"> </w:t>
      </w:r>
      <w:r w:rsidRPr="009557A1">
        <w:t>yang</w:t>
      </w:r>
      <w:r w:rsidRPr="009557A1">
        <w:rPr>
          <w:spacing w:val="-1"/>
        </w:rPr>
        <w:t xml:space="preserve"> </w:t>
      </w:r>
      <w:r w:rsidRPr="009557A1">
        <w:t>dikonsumsi</w:t>
      </w:r>
      <w:r w:rsidRPr="009557A1">
        <w:rPr>
          <w:spacing w:val="-3"/>
        </w:rPr>
        <w:t xml:space="preserve"> </w:t>
      </w:r>
      <w:r w:rsidRPr="009557A1">
        <w:t>(gr)</w:t>
      </w:r>
    </w:p>
    <w:p w14:paraId="643A391C" w14:textId="77777777" w:rsidR="005151E5" w:rsidRDefault="005151E5" w:rsidP="005151E5">
      <w:pPr>
        <w:pStyle w:val="BodyText"/>
        <w:tabs>
          <w:tab w:val="left" w:pos="1687"/>
        </w:tabs>
        <w:ind w:left="968"/>
      </w:pPr>
    </w:p>
    <w:p w14:paraId="2782CF0D" w14:textId="77777777" w:rsidR="00AD172B" w:rsidRDefault="00AD172B" w:rsidP="005151E5">
      <w:pPr>
        <w:pStyle w:val="BodyText"/>
        <w:tabs>
          <w:tab w:val="left" w:pos="1687"/>
        </w:tabs>
        <w:ind w:left="968"/>
      </w:pPr>
    </w:p>
    <w:p w14:paraId="604DE20A" w14:textId="77777777" w:rsidR="00AD172B" w:rsidRPr="009557A1" w:rsidRDefault="00AD172B" w:rsidP="005151E5">
      <w:pPr>
        <w:pStyle w:val="BodyText"/>
        <w:tabs>
          <w:tab w:val="left" w:pos="1687"/>
        </w:tabs>
        <w:ind w:left="968"/>
      </w:pPr>
    </w:p>
    <w:p w14:paraId="28ADD864" w14:textId="77777777" w:rsidR="005151E5" w:rsidRPr="009557A1" w:rsidRDefault="005151E5" w:rsidP="005151E5">
      <w:pPr>
        <w:pStyle w:val="BodyText"/>
        <w:tabs>
          <w:tab w:val="left" w:pos="1687"/>
        </w:tabs>
        <w:ind w:left="968"/>
      </w:pPr>
    </w:p>
    <w:p w14:paraId="3053396A" w14:textId="77777777" w:rsidR="005151E5" w:rsidRPr="009557A1" w:rsidRDefault="005151E5" w:rsidP="009526A2">
      <w:pPr>
        <w:pStyle w:val="Heading1"/>
        <w:numPr>
          <w:ilvl w:val="1"/>
          <w:numId w:val="1"/>
        </w:numPr>
        <w:tabs>
          <w:tab w:val="left" w:pos="1418"/>
        </w:tabs>
        <w:ind w:left="993" w:firstLine="0"/>
        <w:jc w:val="left"/>
      </w:pPr>
      <w:bookmarkStart w:id="39" w:name="_TOC_250007"/>
      <w:r w:rsidRPr="009557A1">
        <w:t>Pengamatan</w:t>
      </w:r>
      <w:r w:rsidRPr="009557A1">
        <w:rPr>
          <w:spacing w:val="-3"/>
        </w:rPr>
        <w:t xml:space="preserve"> </w:t>
      </w:r>
      <w:r w:rsidRPr="009557A1">
        <w:t>Kualitas</w:t>
      </w:r>
      <w:r w:rsidRPr="009557A1">
        <w:rPr>
          <w:spacing w:val="-2"/>
        </w:rPr>
        <w:t xml:space="preserve"> </w:t>
      </w:r>
      <w:bookmarkEnd w:id="39"/>
      <w:r w:rsidRPr="009557A1">
        <w:t>Air</w:t>
      </w:r>
    </w:p>
    <w:p w14:paraId="03CE5D1F" w14:textId="77777777" w:rsidR="005151E5" w:rsidRPr="005E45D9" w:rsidRDefault="005151E5" w:rsidP="005151E5">
      <w:pPr>
        <w:pStyle w:val="BodyText"/>
        <w:rPr>
          <w:b/>
        </w:rPr>
      </w:pPr>
    </w:p>
    <w:p w14:paraId="1ED717ED" w14:textId="77777777" w:rsidR="005151E5" w:rsidRPr="005E45D9" w:rsidRDefault="005151E5" w:rsidP="00AD172B">
      <w:pPr>
        <w:pStyle w:val="BodyText"/>
        <w:spacing w:line="480" w:lineRule="auto"/>
        <w:ind w:left="993" w:right="939" w:firstLine="447"/>
        <w:jc w:val="both"/>
      </w:pPr>
      <w:r w:rsidRPr="005E45D9">
        <w:t>Pengamatan kualitas air yang dilakukan setiap minggu yaitu pH, salinitas,</w:t>
      </w:r>
      <w:r w:rsidRPr="005E45D9">
        <w:rPr>
          <w:position w:val="2"/>
        </w:rPr>
        <w:t>O</w:t>
      </w:r>
      <w:r w:rsidRPr="005E45D9">
        <w:t xml:space="preserve">2 </w:t>
      </w:r>
      <w:r w:rsidRPr="005E45D9">
        <w:rPr>
          <w:position w:val="2"/>
        </w:rPr>
        <w:lastRenderedPageBreak/>
        <w:t>terlarut, dan suhu. Sedangkan pengamatan kualitas air pH dan suhu dilakukan</w:t>
      </w:r>
      <w:r w:rsidRPr="005E45D9">
        <w:rPr>
          <w:spacing w:val="1"/>
          <w:position w:val="2"/>
        </w:rPr>
        <w:t xml:space="preserve"> </w:t>
      </w:r>
      <w:r w:rsidRPr="005E45D9">
        <w:t>setiap</w:t>
      </w:r>
      <w:r w:rsidRPr="005E45D9">
        <w:rPr>
          <w:spacing w:val="-1"/>
        </w:rPr>
        <w:t xml:space="preserve"> </w:t>
      </w:r>
      <w:r w:rsidRPr="005E45D9">
        <w:t>hari pada</w:t>
      </w:r>
      <w:r w:rsidRPr="005E45D9">
        <w:rPr>
          <w:spacing w:val="1"/>
        </w:rPr>
        <w:t xml:space="preserve"> </w:t>
      </w:r>
      <w:r w:rsidRPr="005E45D9">
        <w:t>pukul 08.00 WIB</w:t>
      </w:r>
      <w:r w:rsidRPr="005E45D9">
        <w:rPr>
          <w:spacing w:val="2"/>
        </w:rPr>
        <w:t xml:space="preserve"> </w:t>
      </w:r>
      <w:r w:rsidRPr="005E45D9">
        <w:t>dan 16.00 WIB.</w:t>
      </w:r>
    </w:p>
    <w:p w14:paraId="3CBD9246" w14:textId="77777777" w:rsidR="005151E5" w:rsidRDefault="005151E5" w:rsidP="00AD172B">
      <w:pPr>
        <w:ind w:right="939"/>
        <w:rPr>
          <w:sz w:val="21"/>
        </w:rPr>
      </w:pPr>
    </w:p>
    <w:p w14:paraId="4FA16397" w14:textId="77777777" w:rsidR="005151E5" w:rsidRPr="009557A1" w:rsidRDefault="005151E5" w:rsidP="00AD172B">
      <w:pPr>
        <w:pStyle w:val="Heading1"/>
        <w:numPr>
          <w:ilvl w:val="1"/>
          <w:numId w:val="1"/>
        </w:numPr>
        <w:tabs>
          <w:tab w:val="left" w:pos="1328"/>
        </w:tabs>
        <w:spacing w:before="103"/>
        <w:ind w:right="939"/>
        <w:jc w:val="left"/>
      </w:pPr>
      <w:r w:rsidRPr="009557A1">
        <w:t>Analisis</w:t>
      </w:r>
      <w:r w:rsidRPr="009557A1">
        <w:rPr>
          <w:spacing w:val="-5"/>
        </w:rPr>
        <w:t xml:space="preserve"> </w:t>
      </w:r>
      <w:r w:rsidRPr="009557A1">
        <w:t>Data</w:t>
      </w:r>
    </w:p>
    <w:p w14:paraId="7D7681BA" w14:textId="77777777" w:rsidR="005151E5" w:rsidRPr="009557A1" w:rsidRDefault="005151E5" w:rsidP="00AD172B">
      <w:pPr>
        <w:pStyle w:val="BodyText"/>
        <w:spacing w:before="9"/>
        <w:ind w:right="939"/>
        <w:rPr>
          <w:b/>
          <w:sz w:val="37"/>
        </w:rPr>
      </w:pPr>
    </w:p>
    <w:p w14:paraId="465BAFA9" w14:textId="77777777" w:rsidR="005151E5" w:rsidRDefault="005151E5" w:rsidP="00AD172B">
      <w:pPr>
        <w:spacing w:line="480" w:lineRule="auto"/>
        <w:ind w:left="968" w:right="939" w:firstLine="360"/>
        <w:jc w:val="both"/>
        <w:rPr>
          <w:sz w:val="24"/>
          <w:szCs w:val="24"/>
        </w:rPr>
      </w:pPr>
      <w:r w:rsidRPr="005E45D9">
        <w:rPr>
          <w:sz w:val="24"/>
          <w:szCs w:val="24"/>
        </w:rPr>
        <w:t>Data hasil peneitian yang telah diperoleh perlu dilakukan analisis, apakah</w:t>
      </w:r>
      <w:r w:rsidRPr="005E45D9">
        <w:rPr>
          <w:spacing w:val="1"/>
          <w:sz w:val="24"/>
          <w:szCs w:val="24"/>
        </w:rPr>
        <w:t xml:space="preserve"> </w:t>
      </w:r>
      <w:r w:rsidRPr="005E45D9">
        <w:rPr>
          <w:sz w:val="24"/>
          <w:szCs w:val="24"/>
        </w:rPr>
        <w:t>perlakuan yang diuji memberikan pengaruh terhadap parameter yang diukur atau</w:t>
      </w:r>
      <w:r w:rsidRPr="005E45D9">
        <w:rPr>
          <w:spacing w:val="1"/>
          <w:sz w:val="24"/>
          <w:szCs w:val="24"/>
        </w:rPr>
        <w:t xml:space="preserve"> </w:t>
      </w:r>
      <w:r w:rsidRPr="005E45D9">
        <w:rPr>
          <w:sz w:val="24"/>
          <w:szCs w:val="24"/>
        </w:rPr>
        <w:t>tidak.</w:t>
      </w:r>
      <w:r w:rsidRPr="005E45D9">
        <w:rPr>
          <w:spacing w:val="1"/>
          <w:sz w:val="24"/>
          <w:szCs w:val="24"/>
        </w:rPr>
        <w:t xml:space="preserve"> </w:t>
      </w:r>
      <w:r w:rsidRPr="005E45D9">
        <w:rPr>
          <w:sz w:val="24"/>
          <w:szCs w:val="24"/>
        </w:rPr>
        <w:t>Untuk</w:t>
      </w:r>
      <w:r w:rsidRPr="005E45D9">
        <w:rPr>
          <w:spacing w:val="1"/>
          <w:sz w:val="24"/>
          <w:szCs w:val="24"/>
        </w:rPr>
        <w:t xml:space="preserve"> </w:t>
      </w:r>
      <w:r w:rsidRPr="005E45D9">
        <w:rPr>
          <w:sz w:val="24"/>
          <w:szCs w:val="24"/>
        </w:rPr>
        <w:t>menguji</w:t>
      </w:r>
      <w:r w:rsidRPr="005E45D9">
        <w:rPr>
          <w:spacing w:val="1"/>
          <w:sz w:val="24"/>
          <w:szCs w:val="24"/>
        </w:rPr>
        <w:t xml:space="preserve"> </w:t>
      </w:r>
      <w:r w:rsidRPr="005E45D9">
        <w:rPr>
          <w:sz w:val="24"/>
          <w:szCs w:val="24"/>
        </w:rPr>
        <w:t>perlakuan</w:t>
      </w:r>
      <w:r w:rsidRPr="005E45D9">
        <w:rPr>
          <w:spacing w:val="1"/>
          <w:sz w:val="24"/>
          <w:szCs w:val="24"/>
        </w:rPr>
        <w:t xml:space="preserve"> </w:t>
      </w:r>
      <w:r w:rsidRPr="005E45D9">
        <w:rPr>
          <w:sz w:val="24"/>
          <w:szCs w:val="24"/>
        </w:rPr>
        <w:t>tersebut</w:t>
      </w:r>
      <w:r w:rsidRPr="005E45D9">
        <w:rPr>
          <w:spacing w:val="1"/>
          <w:sz w:val="24"/>
          <w:szCs w:val="24"/>
        </w:rPr>
        <w:t xml:space="preserve"> </w:t>
      </w:r>
      <w:r w:rsidRPr="005E45D9">
        <w:rPr>
          <w:sz w:val="24"/>
          <w:szCs w:val="24"/>
        </w:rPr>
        <w:t>dilakukan</w:t>
      </w:r>
      <w:r w:rsidRPr="005E45D9">
        <w:rPr>
          <w:spacing w:val="1"/>
          <w:sz w:val="24"/>
          <w:szCs w:val="24"/>
        </w:rPr>
        <w:t xml:space="preserve"> </w:t>
      </w:r>
      <w:r w:rsidRPr="005E45D9">
        <w:rPr>
          <w:sz w:val="24"/>
          <w:szCs w:val="24"/>
        </w:rPr>
        <w:t>uji</w:t>
      </w:r>
      <w:r w:rsidRPr="005E45D9">
        <w:rPr>
          <w:spacing w:val="1"/>
          <w:sz w:val="24"/>
          <w:szCs w:val="24"/>
        </w:rPr>
        <w:t xml:space="preserve"> </w:t>
      </w:r>
      <w:r w:rsidRPr="005E45D9">
        <w:rPr>
          <w:sz w:val="24"/>
          <w:szCs w:val="24"/>
        </w:rPr>
        <w:t>analisis</w:t>
      </w:r>
      <w:r w:rsidRPr="005E45D9">
        <w:rPr>
          <w:spacing w:val="1"/>
          <w:sz w:val="24"/>
          <w:szCs w:val="24"/>
        </w:rPr>
        <w:t xml:space="preserve"> </w:t>
      </w:r>
      <w:r w:rsidRPr="005E45D9">
        <w:rPr>
          <w:sz w:val="24"/>
          <w:szCs w:val="24"/>
        </w:rPr>
        <w:t>sidik</w:t>
      </w:r>
      <w:r w:rsidRPr="005E45D9">
        <w:rPr>
          <w:spacing w:val="1"/>
          <w:sz w:val="24"/>
          <w:szCs w:val="24"/>
        </w:rPr>
        <w:t xml:space="preserve"> </w:t>
      </w:r>
      <w:r w:rsidRPr="005E45D9">
        <w:rPr>
          <w:sz w:val="24"/>
          <w:szCs w:val="24"/>
        </w:rPr>
        <w:t>ragam</w:t>
      </w:r>
      <w:r w:rsidRPr="005E45D9">
        <w:rPr>
          <w:spacing w:val="1"/>
          <w:sz w:val="24"/>
          <w:szCs w:val="24"/>
        </w:rPr>
        <w:t xml:space="preserve"> </w:t>
      </w:r>
      <w:r w:rsidRPr="005E45D9">
        <w:rPr>
          <w:sz w:val="24"/>
          <w:szCs w:val="24"/>
        </w:rPr>
        <w:t>(ANOVA) dengan syarat data harus berdistribusi normal, homogen dan aditif. Uji</w:t>
      </w:r>
      <w:r w:rsidRPr="005E45D9">
        <w:rPr>
          <w:spacing w:val="1"/>
          <w:sz w:val="24"/>
          <w:szCs w:val="24"/>
        </w:rPr>
        <w:t xml:space="preserve"> </w:t>
      </w:r>
      <w:r w:rsidRPr="005E45D9">
        <w:rPr>
          <w:sz w:val="24"/>
          <w:szCs w:val="24"/>
        </w:rPr>
        <w:t>normalitas data dan homogenitas data diuji dengan menggunakan SPSS. Jika hasil</w:t>
      </w:r>
      <w:r w:rsidRPr="005E45D9">
        <w:rPr>
          <w:spacing w:val="-57"/>
          <w:sz w:val="24"/>
          <w:szCs w:val="24"/>
        </w:rPr>
        <w:t xml:space="preserve"> </w:t>
      </w:r>
      <w:r w:rsidRPr="005E45D9">
        <w:rPr>
          <w:sz w:val="24"/>
          <w:szCs w:val="24"/>
        </w:rPr>
        <w:t>uji sidik ragam (ANOVA) menunjukkan perbedaan, maka dilanjut dengan uji</w:t>
      </w:r>
      <w:r w:rsidRPr="005E45D9">
        <w:rPr>
          <w:spacing w:val="1"/>
          <w:sz w:val="24"/>
          <w:szCs w:val="24"/>
        </w:rPr>
        <w:t xml:space="preserve"> </w:t>
      </w:r>
      <w:r w:rsidRPr="005E45D9">
        <w:rPr>
          <w:sz w:val="24"/>
          <w:szCs w:val="24"/>
        </w:rPr>
        <w:t>Tukey dan Duncan untuk menentukan perlakuan terbaik. Data hasil penelitian</w:t>
      </w:r>
      <w:r w:rsidRPr="005E45D9">
        <w:rPr>
          <w:spacing w:val="1"/>
          <w:sz w:val="24"/>
          <w:szCs w:val="24"/>
        </w:rPr>
        <w:t xml:space="preserve"> </w:t>
      </w:r>
      <w:r w:rsidRPr="005E45D9">
        <w:rPr>
          <w:sz w:val="24"/>
          <w:szCs w:val="24"/>
        </w:rPr>
        <w:t>tersebut</w:t>
      </w:r>
      <w:r w:rsidRPr="005E45D9">
        <w:rPr>
          <w:spacing w:val="-1"/>
          <w:sz w:val="24"/>
          <w:szCs w:val="24"/>
        </w:rPr>
        <w:t xml:space="preserve"> </w:t>
      </w:r>
      <w:r w:rsidRPr="005E45D9">
        <w:rPr>
          <w:sz w:val="24"/>
          <w:szCs w:val="24"/>
        </w:rPr>
        <w:t>diolah dengan</w:t>
      </w:r>
      <w:r w:rsidRPr="005E45D9">
        <w:rPr>
          <w:spacing w:val="2"/>
          <w:sz w:val="24"/>
          <w:szCs w:val="24"/>
        </w:rPr>
        <w:t xml:space="preserve"> </w:t>
      </w:r>
      <w:r w:rsidRPr="005E45D9">
        <w:rPr>
          <w:sz w:val="24"/>
          <w:szCs w:val="24"/>
        </w:rPr>
        <w:t>menggunakan</w:t>
      </w:r>
      <w:r w:rsidRPr="005E45D9">
        <w:rPr>
          <w:spacing w:val="1"/>
          <w:sz w:val="24"/>
          <w:szCs w:val="24"/>
        </w:rPr>
        <w:t xml:space="preserve"> </w:t>
      </w:r>
      <w:r w:rsidRPr="005E45D9">
        <w:rPr>
          <w:sz w:val="24"/>
          <w:szCs w:val="24"/>
        </w:rPr>
        <w:t>aplikasi SPSS tipe</w:t>
      </w:r>
      <w:r w:rsidRPr="005E45D9">
        <w:rPr>
          <w:spacing w:val="-2"/>
          <w:sz w:val="24"/>
          <w:szCs w:val="24"/>
        </w:rPr>
        <w:t xml:space="preserve"> </w:t>
      </w:r>
      <w:r>
        <w:rPr>
          <w:sz w:val="24"/>
          <w:szCs w:val="24"/>
        </w:rPr>
        <w:t>22.</w:t>
      </w:r>
    </w:p>
    <w:p w14:paraId="466EC03C" w14:textId="77777777" w:rsidR="009526A2" w:rsidRDefault="009526A2" w:rsidP="009526A2">
      <w:pPr>
        <w:spacing w:line="480" w:lineRule="auto"/>
        <w:ind w:left="968" w:right="-25" w:firstLine="360"/>
        <w:jc w:val="both"/>
        <w:rPr>
          <w:sz w:val="24"/>
          <w:szCs w:val="24"/>
        </w:rPr>
      </w:pPr>
    </w:p>
    <w:p w14:paraId="21D18F79" w14:textId="77777777" w:rsidR="00511A27" w:rsidRDefault="00511A27" w:rsidP="009526A2">
      <w:pPr>
        <w:spacing w:line="480" w:lineRule="auto"/>
        <w:ind w:left="968" w:right="-25" w:firstLine="360"/>
        <w:jc w:val="both"/>
        <w:rPr>
          <w:sz w:val="24"/>
          <w:szCs w:val="24"/>
        </w:rPr>
      </w:pPr>
    </w:p>
    <w:p w14:paraId="7F79C7FB" w14:textId="77777777" w:rsidR="00511A27" w:rsidRDefault="00511A27" w:rsidP="009526A2">
      <w:pPr>
        <w:spacing w:line="480" w:lineRule="auto"/>
        <w:ind w:left="968" w:right="-25" w:firstLine="360"/>
        <w:jc w:val="both"/>
        <w:rPr>
          <w:sz w:val="24"/>
          <w:szCs w:val="24"/>
        </w:rPr>
      </w:pPr>
    </w:p>
    <w:p w14:paraId="7DF9DCC5" w14:textId="77777777" w:rsidR="00511A27" w:rsidRDefault="00511A27" w:rsidP="009526A2">
      <w:pPr>
        <w:spacing w:line="480" w:lineRule="auto"/>
        <w:ind w:left="968" w:right="-25" w:firstLine="360"/>
        <w:jc w:val="both"/>
        <w:rPr>
          <w:sz w:val="24"/>
          <w:szCs w:val="24"/>
        </w:rPr>
      </w:pPr>
    </w:p>
    <w:p w14:paraId="759763AE" w14:textId="77777777" w:rsidR="00511A27" w:rsidRDefault="00511A27" w:rsidP="009526A2">
      <w:pPr>
        <w:spacing w:line="480" w:lineRule="auto"/>
        <w:ind w:left="968" w:right="-25" w:firstLine="360"/>
        <w:jc w:val="both"/>
        <w:rPr>
          <w:sz w:val="24"/>
          <w:szCs w:val="24"/>
        </w:rPr>
      </w:pPr>
    </w:p>
    <w:p w14:paraId="4BD7FCA0" w14:textId="77777777" w:rsidR="00511A27" w:rsidRDefault="00511A27" w:rsidP="009526A2">
      <w:pPr>
        <w:spacing w:line="480" w:lineRule="auto"/>
        <w:ind w:left="968" w:right="-25" w:firstLine="360"/>
        <w:jc w:val="both"/>
        <w:rPr>
          <w:sz w:val="24"/>
          <w:szCs w:val="24"/>
        </w:rPr>
      </w:pPr>
    </w:p>
    <w:p w14:paraId="38036E0D" w14:textId="77777777" w:rsidR="00511A27" w:rsidRDefault="00511A27" w:rsidP="009526A2">
      <w:pPr>
        <w:spacing w:line="480" w:lineRule="auto"/>
        <w:ind w:left="968" w:right="-25" w:firstLine="360"/>
        <w:jc w:val="both"/>
        <w:rPr>
          <w:sz w:val="24"/>
          <w:szCs w:val="24"/>
        </w:rPr>
      </w:pPr>
    </w:p>
    <w:p w14:paraId="76A1C016" w14:textId="77777777" w:rsidR="00511A27" w:rsidRDefault="00511A27" w:rsidP="009526A2">
      <w:pPr>
        <w:spacing w:line="480" w:lineRule="auto"/>
        <w:ind w:left="968" w:right="-25" w:firstLine="360"/>
        <w:jc w:val="both"/>
        <w:rPr>
          <w:sz w:val="24"/>
          <w:szCs w:val="24"/>
        </w:rPr>
      </w:pPr>
    </w:p>
    <w:p w14:paraId="36530441" w14:textId="4C6E408B" w:rsidR="006C7F03" w:rsidRPr="00644589" w:rsidRDefault="005151E5" w:rsidP="006C7F03">
      <w:pPr>
        <w:pStyle w:val="BodyText"/>
        <w:spacing w:line="480" w:lineRule="auto"/>
        <w:ind w:left="1440" w:right="959"/>
        <w:jc w:val="center"/>
      </w:pPr>
      <w:r w:rsidRPr="009557A1">
        <w:rPr>
          <w:b/>
        </w:rPr>
        <w:t xml:space="preserve">     </w:t>
      </w:r>
      <w:r>
        <w:rPr>
          <w:b/>
        </w:rPr>
        <w:t xml:space="preserve">   </w:t>
      </w:r>
      <w:r w:rsidRPr="009557A1">
        <w:rPr>
          <w:b/>
        </w:rPr>
        <w:t xml:space="preserve"> </w:t>
      </w:r>
    </w:p>
    <w:p w14:paraId="28DCFA8D" w14:textId="6DD10B08" w:rsidR="00306EFE" w:rsidRPr="00644589" w:rsidRDefault="00306EFE" w:rsidP="00644589">
      <w:pPr>
        <w:ind w:left="2160" w:right="939" w:hanging="1167"/>
        <w:jc w:val="both"/>
        <w:rPr>
          <w:sz w:val="24"/>
          <w:szCs w:val="24"/>
        </w:rPr>
      </w:pPr>
    </w:p>
    <w:p w14:paraId="6E0464E5" w14:textId="77777777" w:rsidR="00053C53" w:rsidRPr="00F42733" w:rsidRDefault="00053C53" w:rsidP="00F42733">
      <w:pPr>
        <w:spacing w:line="360" w:lineRule="auto"/>
        <w:ind w:left="2160" w:right="939" w:hanging="1167"/>
        <w:jc w:val="both"/>
        <w:rPr>
          <w:sz w:val="24"/>
          <w:szCs w:val="24"/>
        </w:rPr>
      </w:pPr>
    </w:p>
    <w:sectPr w:rsidR="00053C53" w:rsidRPr="00F42733" w:rsidSect="00EE0EA8">
      <w:footerReference w:type="default" r:id="rId20"/>
      <w:pgSz w:w="11910" w:h="16840"/>
      <w:pgMar w:top="1580" w:right="740" w:bottom="1560" w:left="1300" w:header="0" w:footer="136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B9396" w14:textId="77777777" w:rsidR="00DC67A6" w:rsidRDefault="00DC67A6">
      <w:r>
        <w:separator/>
      </w:r>
    </w:p>
  </w:endnote>
  <w:endnote w:type="continuationSeparator" w:id="0">
    <w:p w14:paraId="3A4A287D" w14:textId="77777777" w:rsidR="00DC67A6" w:rsidRDefault="00DC67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FB663A" w14:textId="77777777" w:rsidR="00483649" w:rsidRDefault="00483649">
    <w:pPr>
      <w:pStyle w:val="BodyText"/>
      <w:spacing w:line="14" w:lineRule="auto"/>
      <w:rPr>
        <w:sz w:val="20"/>
      </w:rPr>
    </w:pPr>
    <w:r>
      <w:rPr>
        <w:noProof/>
        <w:lang w:val="id-ID" w:eastAsia="id-ID"/>
      </w:rPr>
      <mc:AlternateContent>
        <mc:Choice Requires="wps">
          <w:drawing>
            <wp:anchor distT="0" distB="0" distL="114300" distR="114300" simplePos="0" relativeHeight="251659264" behindDoc="1" locked="0" layoutInCell="1" allowOverlap="1" wp14:anchorId="22134BD2" wp14:editId="59508C55">
              <wp:simplePos x="0" y="0"/>
              <wp:positionH relativeFrom="page">
                <wp:posOffset>3858895</wp:posOffset>
              </wp:positionH>
              <wp:positionV relativeFrom="page">
                <wp:posOffset>9685020</wp:posOffset>
              </wp:positionV>
              <wp:extent cx="204470" cy="165735"/>
              <wp:effectExtent l="0" t="0" r="0" b="0"/>
              <wp:wrapNone/>
              <wp:docPr id="396466576" name="Text Box 3964665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8456A9" w14:textId="77777777" w:rsidR="00483649" w:rsidRDefault="00483649">
                          <w:pPr>
                            <w:spacing w:line="245" w:lineRule="exact"/>
                            <w:ind w:left="60"/>
                            <w:rPr>
                              <w:rFonts w:ascii="Calibri"/>
                            </w:rPr>
                          </w:pPr>
                          <w:r>
                            <w:fldChar w:fldCharType="begin"/>
                          </w:r>
                          <w:r>
                            <w:rPr>
                              <w:rFonts w:ascii="Calibri"/>
                            </w:rPr>
                            <w:instrText xml:space="preserve"> PAGE  \* roman </w:instrText>
                          </w:r>
                          <w:r>
                            <w:fldChar w:fldCharType="separate"/>
                          </w:r>
                          <w:r w:rsidR="00980BCB">
                            <w:rPr>
                              <w:rFonts w:ascii="Calibri"/>
                              <w:noProof/>
                            </w:rPr>
                            <w:t>vii</w:t>
                          </w:r>
                          <w: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96466576" o:spid="_x0000_s1063" type="#_x0000_t202" style="position:absolute;margin-left:303.85pt;margin-top:762.6pt;width:16.1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" filled="f" stroked="f">
              <v:textbox inset="0,0,0,0">
                <w:txbxContent>
                  <w:p w14:paraId="2D8456A9" w14:textId="77777777" w:rsidR="00483649" w:rsidRDefault="00483649">
                    <w:pPr>
                      <w:spacing w:line="245" w:lineRule="exact"/>
                      <w:ind w:left="60"/>
                      <w:rPr>
                        <w:rFonts w:ascii="Calibri"/>
                      </w:rPr>
                    </w:pPr>
                    <w:r>
                      <w:fldChar w:fldCharType="begin"/>
                    </w:r>
                    <w:r>
                      <w:rPr>
                        <w:rFonts w:ascii="Calibri"/>
                      </w:rPr>
                      <w:instrText xml:space="preserve"> PAGE  \* roman </w:instrText>
                    </w:r>
                    <w:r>
                      <w:fldChar w:fldCharType="separate"/>
                    </w:r>
                    <w:r w:rsidR="00980BCB">
                      <w:rPr>
                        <w:rFonts w:ascii="Calibri"/>
                        <w:noProof/>
                      </w:rPr>
                      <w:t>vii</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391676" w14:textId="77777777" w:rsidR="00483649" w:rsidRDefault="00483649">
    <w:pPr>
      <w:pStyle w:val="BodyText"/>
      <w:spacing w:line="14" w:lineRule="auto"/>
      <w:rPr>
        <w:sz w:val="20"/>
      </w:rPr>
    </w:pPr>
    <w:r>
      <w:rPr>
        <w:noProof/>
        <w:lang w:val="id-ID" w:eastAsia="id-ID"/>
      </w:rPr>
      <mc:AlternateContent>
        <mc:Choice Requires="wps">
          <w:drawing>
            <wp:anchor distT="0" distB="0" distL="114300" distR="114300" simplePos="0" relativeHeight="251660288" behindDoc="1" locked="0" layoutInCell="1" allowOverlap="1" wp14:anchorId="022478F1" wp14:editId="4C4063C8">
              <wp:simplePos x="0" y="0"/>
              <wp:positionH relativeFrom="page">
                <wp:posOffset>3851275</wp:posOffset>
              </wp:positionH>
              <wp:positionV relativeFrom="page">
                <wp:posOffset>9685020</wp:posOffset>
              </wp:positionV>
              <wp:extent cx="219075" cy="165735"/>
              <wp:effectExtent l="0" t="0" r="0" b="0"/>
              <wp:wrapNone/>
              <wp:docPr id="396466575" name="Text Box 3964665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2C220" w14:textId="77777777" w:rsidR="00483649" w:rsidRDefault="00483649">
                          <w:pPr>
                            <w:spacing w:line="245" w:lineRule="exact"/>
                            <w:ind w:left="60"/>
                            <w:rPr>
                              <w:rFonts w:ascii="Calibri"/>
                            </w:rPr>
                          </w:pPr>
                          <w:r>
                            <w:fldChar w:fldCharType="begin"/>
                          </w:r>
                          <w:r>
                            <w:rPr>
                              <w:rFonts w:ascii="Calibri"/>
                            </w:rPr>
                            <w:instrText xml:space="preserve"> PAGE </w:instrText>
                          </w:r>
                          <w:r>
                            <w:fldChar w:fldCharType="separate"/>
                          </w:r>
                          <w:r w:rsidR="00980BCB">
                            <w:rPr>
                              <w:rFonts w:ascii="Calibri"/>
                              <w:noProof/>
                            </w:rPr>
                            <w:t>23</w:t>
                          </w:r>
                          <w: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96466575" o:spid="_x0000_s1064" type="#_x0000_t202" style="position:absolute;margin-left:303.25pt;margin-top:762.6pt;width:17.25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" filled="f" stroked="f">
              <v:textbox inset="0,0,0,0">
                <w:txbxContent>
                  <w:p w14:paraId="3B52C220" w14:textId="77777777" w:rsidR="00483649" w:rsidRDefault="00483649">
                    <w:pPr>
                      <w:spacing w:line="245" w:lineRule="exact"/>
                      <w:ind w:left="60"/>
                      <w:rPr>
                        <w:rFonts w:ascii="Calibri"/>
                      </w:rPr>
                    </w:pPr>
                    <w:r>
                      <w:fldChar w:fldCharType="begin"/>
                    </w:r>
                    <w:r>
                      <w:rPr>
                        <w:rFonts w:ascii="Calibri"/>
                      </w:rPr>
                      <w:instrText xml:space="preserve"> PAGE </w:instrText>
                    </w:r>
                    <w:r>
                      <w:fldChar w:fldCharType="separate"/>
                    </w:r>
                    <w:r w:rsidR="00980BCB">
                      <w:rPr>
                        <w:rFonts w:ascii="Calibri"/>
                        <w:noProof/>
                      </w:rPr>
                      <w:t>23</w:t>
                    </w:r>
                    <w: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6218336"/>
      <w:docPartObj>
        <w:docPartGallery w:val="Page Numbers (Bottom of Page)"/>
        <w:docPartUnique/>
      </w:docPartObj>
    </w:sdtPr>
    <w:sdtEndPr>
      <w:rPr>
        <w:noProof/>
      </w:rPr>
    </w:sdtEndPr>
    <w:sdtContent>
      <w:p w14:paraId="22BF8A9F" w14:textId="77777777" w:rsidR="00483649" w:rsidRDefault="00483649">
        <w:pPr>
          <w:pStyle w:val="Footer"/>
          <w:jc w:val="center"/>
        </w:pPr>
        <w:r>
          <w:fldChar w:fldCharType="begin"/>
        </w:r>
        <w:r>
          <w:instrText xml:space="preserve"> PAGE   \* MERGEFORMAT </w:instrText>
        </w:r>
        <w:r>
          <w:fldChar w:fldCharType="separate"/>
        </w:r>
        <w:r w:rsidR="00980BCB">
          <w:rPr>
            <w:noProof/>
          </w:rPr>
          <w:t>28</w:t>
        </w:r>
        <w:r>
          <w:rPr>
            <w:noProof/>
          </w:rPr>
          <w:fldChar w:fldCharType="end"/>
        </w:r>
      </w:p>
    </w:sdtContent>
  </w:sdt>
  <w:p w14:paraId="2935CA82" w14:textId="77777777" w:rsidR="00483649" w:rsidRDefault="00483649">
    <w:pPr>
      <w:pStyle w:val="BodyText"/>
      <w:spacing w:line="14"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BE8EA4" w14:textId="77777777" w:rsidR="00DC67A6" w:rsidRDefault="00DC67A6">
      <w:r>
        <w:separator/>
      </w:r>
    </w:p>
  </w:footnote>
  <w:footnote w:type="continuationSeparator" w:id="0">
    <w:p w14:paraId="10D92547" w14:textId="77777777" w:rsidR="00DC67A6" w:rsidRDefault="00DC67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81575"/>
    <w:multiLevelType w:val="hybridMultilevel"/>
    <w:tmpl w:val="7DBE888C"/>
    <w:lvl w:ilvl="0" w:tplc="4B743A06">
      <w:numFmt w:val="bullet"/>
      <w:lvlText w:val="-"/>
      <w:lvlJc w:val="left"/>
      <w:pPr>
        <w:ind w:left="1353" w:hanging="360"/>
      </w:pPr>
      <w:rPr>
        <w:rFonts w:ascii="Times New Roman" w:eastAsia="Times New Roman" w:hAnsi="Times New Roman" w:cs="Times New Roman"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
    <w:nsid w:val="09703482"/>
    <w:multiLevelType w:val="hybridMultilevel"/>
    <w:tmpl w:val="2DA8D190"/>
    <w:lvl w:ilvl="0" w:tplc="086C6C1C">
      <w:start w:val="1"/>
      <w:numFmt w:val="bullet"/>
      <w:lvlText w:val=""/>
      <w:lvlJc w:val="left"/>
      <w:pPr>
        <w:ind w:left="720" w:hanging="360"/>
      </w:pPr>
      <w:rPr>
        <w:rFonts w:ascii="Wingdings" w:hAnsi="Wingdings" w:hint="default"/>
      </w:rPr>
    </w:lvl>
    <w:lvl w:ilvl="1" w:tplc="D75448F2" w:tentative="1">
      <w:start w:val="1"/>
      <w:numFmt w:val="bullet"/>
      <w:lvlText w:val="o"/>
      <w:lvlJc w:val="left"/>
      <w:pPr>
        <w:ind w:left="1440" w:hanging="360"/>
      </w:pPr>
      <w:rPr>
        <w:rFonts w:ascii="Courier New" w:hAnsi="Courier New" w:cs="Courier New" w:hint="default"/>
      </w:rPr>
    </w:lvl>
    <w:lvl w:ilvl="2" w:tplc="FBB03026" w:tentative="1">
      <w:start w:val="1"/>
      <w:numFmt w:val="bullet"/>
      <w:lvlText w:val=""/>
      <w:lvlJc w:val="left"/>
      <w:pPr>
        <w:ind w:left="2160" w:hanging="360"/>
      </w:pPr>
      <w:rPr>
        <w:rFonts w:ascii="Wingdings" w:hAnsi="Wingdings" w:hint="default"/>
      </w:rPr>
    </w:lvl>
    <w:lvl w:ilvl="3" w:tplc="A3044BC8" w:tentative="1">
      <w:start w:val="1"/>
      <w:numFmt w:val="bullet"/>
      <w:lvlText w:val=""/>
      <w:lvlJc w:val="left"/>
      <w:pPr>
        <w:ind w:left="2880" w:hanging="360"/>
      </w:pPr>
      <w:rPr>
        <w:rFonts w:ascii="Symbol" w:hAnsi="Symbol" w:hint="default"/>
      </w:rPr>
    </w:lvl>
    <w:lvl w:ilvl="4" w:tplc="ADEE1970" w:tentative="1">
      <w:start w:val="1"/>
      <w:numFmt w:val="bullet"/>
      <w:lvlText w:val="o"/>
      <w:lvlJc w:val="left"/>
      <w:pPr>
        <w:ind w:left="3600" w:hanging="360"/>
      </w:pPr>
      <w:rPr>
        <w:rFonts w:ascii="Courier New" w:hAnsi="Courier New" w:cs="Courier New" w:hint="default"/>
      </w:rPr>
    </w:lvl>
    <w:lvl w:ilvl="5" w:tplc="30FC899A" w:tentative="1">
      <w:start w:val="1"/>
      <w:numFmt w:val="bullet"/>
      <w:lvlText w:val=""/>
      <w:lvlJc w:val="left"/>
      <w:pPr>
        <w:ind w:left="4320" w:hanging="360"/>
      </w:pPr>
      <w:rPr>
        <w:rFonts w:ascii="Wingdings" w:hAnsi="Wingdings" w:hint="default"/>
      </w:rPr>
    </w:lvl>
    <w:lvl w:ilvl="6" w:tplc="5038CD08" w:tentative="1">
      <w:start w:val="1"/>
      <w:numFmt w:val="bullet"/>
      <w:lvlText w:val=""/>
      <w:lvlJc w:val="left"/>
      <w:pPr>
        <w:ind w:left="5040" w:hanging="360"/>
      </w:pPr>
      <w:rPr>
        <w:rFonts w:ascii="Symbol" w:hAnsi="Symbol" w:hint="default"/>
      </w:rPr>
    </w:lvl>
    <w:lvl w:ilvl="7" w:tplc="482E7922" w:tentative="1">
      <w:start w:val="1"/>
      <w:numFmt w:val="bullet"/>
      <w:lvlText w:val="o"/>
      <w:lvlJc w:val="left"/>
      <w:pPr>
        <w:ind w:left="5760" w:hanging="360"/>
      </w:pPr>
      <w:rPr>
        <w:rFonts w:ascii="Courier New" w:hAnsi="Courier New" w:cs="Courier New" w:hint="default"/>
      </w:rPr>
    </w:lvl>
    <w:lvl w:ilvl="8" w:tplc="A906FC98" w:tentative="1">
      <w:start w:val="1"/>
      <w:numFmt w:val="bullet"/>
      <w:lvlText w:val=""/>
      <w:lvlJc w:val="left"/>
      <w:pPr>
        <w:ind w:left="6480" w:hanging="360"/>
      </w:pPr>
      <w:rPr>
        <w:rFonts w:ascii="Wingdings" w:hAnsi="Wingdings" w:hint="default"/>
      </w:rPr>
    </w:lvl>
  </w:abstractNum>
  <w:abstractNum w:abstractNumId="2">
    <w:nsid w:val="0BB00268"/>
    <w:multiLevelType w:val="hybridMultilevel"/>
    <w:tmpl w:val="F82A24BC"/>
    <w:lvl w:ilvl="0" w:tplc="5E3C88D0">
      <w:start w:val="1"/>
      <w:numFmt w:val="decimal"/>
      <w:lvlText w:val="%1)"/>
      <w:lvlJc w:val="left"/>
      <w:pPr>
        <w:ind w:left="1353" w:hanging="360"/>
      </w:pPr>
    </w:lvl>
    <w:lvl w:ilvl="1" w:tplc="3ADA46E4">
      <w:start w:val="1"/>
      <w:numFmt w:val="decimal"/>
      <w:lvlText w:val="%2."/>
      <w:lvlJc w:val="left"/>
      <w:pPr>
        <w:ind w:left="2073" w:hanging="360"/>
      </w:pPr>
    </w:lvl>
    <w:lvl w:ilvl="2" w:tplc="2FC28E30" w:tentative="1">
      <w:start w:val="1"/>
      <w:numFmt w:val="lowerRoman"/>
      <w:lvlText w:val="%3."/>
      <w:lvlJc w:val="right"/>
      <w:pPr>
        <w:ind w:left="2793" w:hanging="180"/>
      </w:pPr>
    </w:lvl>
    <w:lvl w:ilvl="3" w:tplc="495CD3E2" w:tentative="1">
      <w:start w:val="1"/>
      <w:numFmt w:val="decimal"/>
      <w:lvlText w:val="%4."/>
      <w:lvlJc w:val="left"/>
      <w:pPr>
        <w:ind w:left="3513" w:hanging="360"/>
      </w:pPr>
    </w:lvl>
    <w:lvl w:ilvl="4" w:tplc="1E6692E0" w:tentative="1">
      <w:start w:val="1"/>
      <w:numFmt w:val="lowerLetter"/>
      <w:lvlText w:val="%5."/>
      <w:lvlJc w:val="left"/>
      <w:pPr>
        <w:ind w:left="4233" w:hanging="360"/>
      </w:pPr>
    </w:lvl>
    <w:lvl w:ilvl="5" w:tplc="012EA8EA" w:tentative="1">
      <w:start w:val="1"/>
      <w:numFmt w:val="lowerRoman"/>
      <w:lvlText w:val="%6."/>
      <w:lvlJc w:val="right"/>
      <w:pPr>
        <w:ind w:left="4953" w:hanging="180"/>
      </w:pPr>
    </w:lvl>
    <w:lvl w:ilvl="6" w:tplc="B534002E" w:tentative="1">
      <w:start w:val="1"/>
      <w:numFmt w:val="decimal"/>
      <w:lvlText w:val="%7."/>
      <w:lvlJc w:val="left"/>
      <w:pPr>
        <w:ind w:left="5673" w:hanging="360"/>
      </w:pPr>
    </w:lvl>
    <w:lvl w:ilvl="7" w:tplc="3D7AED40" w:tentative="1">
      <w:start w:val="1"/>
      <w:numFmt w:val="lowerLetter"/>
      <w:lvlText w:val="%8."/>
      <w:lvlJc w:val="left"/>
      <w:pPr>
        <w:ind w:left="6393" w:hanging="360"/>
      </w:pPr>
    </w:lvl>
    <w:lvl w:ilvl="8" w:tplc="53BA8A1E" w:tentative="1">
      <w:start w:val="1"/>
      <w:numFmt w:val="lowerRoman"/>
      <w:lvlText w:val="%9."/>
      <w:lvlJc w:val="right"/>
      <w:pPr>
        <w:ind w:left="7113" w:hanging="180"/>
      </w:pPr>
    </w:lvl>
  </w:abstractNum>
  <w:abstractNum w:abstractNumId="3">
    <w:nsid w:val="13F66F01"/>
    <w:multiLevelType w:val="hybridMultilevel"/>
    <w:tmpl w:val="953474B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nsid w:val="1C022CC0"/>
    <w:multiLevelType w:val="hybridMultilevel"/>
    <w:tmpl w:val="F4389EC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1DF61301"/>
    <w:multiLevelType w:val="multilevel"/>
    <w:tmpl w:val="A7305E6C"/>
    <w:lvl w:ilvl="0">
      <w:start w:val="3"/>
      <w:numFmt w:val="decimal"/>
      <w:lvlText w:val="%1"/>
      <w:lvlJc w:val="left"/>
      <w:pPr>
        <w:ind w:left="1328" w:hanging="360"/>
      </w:pPr>
      <w:rPr>
        <w:rFonts w:hint="default"/>
        <w:lang w:val="id" w:eastAsia="en-US" w:bidi="ar-SA"/>
      </w:rPr>
    </w:lvl>
    <w:lvl w:ilvl="1">
      <w:start w:val="1"/>
      <w:numFmt w:val="decimal"/>
      <w:lvlText w:val="%1.%2"/>
      <w:lvlJc w:val="left"/>
      <w:pPr>
        <w:ind w:left="1328" w:hanging="360"/>
      </w:pPr>
      <w:rPr>
        <w:rFonts w:ascii="Times New Roman" w:eastAsia="Times New Roman" w:hAnsi="Times New Roman" w:cs="Times New Roman" w:hint="default"/>
        <w:w w:val="100"/>
        <w:sz w:val="24"/>
        <w:szCs w:val="24"/>
        <w:lang w:val="id" w:eastAsia="en-US" w:bidi="ar-SA"/>
      </w:rPr>
    </w:lvl>
    <w:lvl w:ilvl="2">
      <w:numFmt w:val="bullet"/>
      <w:lvlText w:val="•"/>
      <w:lvlJc w:val="left"/>
      <w:pPr>
        <w:ind w:left="3029" w:hanging="360"/>
      </w:pPr>
      <w:rPr>
        <w:rFonts w:hint="default"/>
        <w:lang w:val="id" w:eastAsia="en-US" w:bidi="ar-SA"/>
      </w:rPr>
    </w:lvl>
    <w:lvl w:ilvl="3">
      <w:numFmt w:val="bullet"/>
      <w:lvlText w:val="•"/>
      <w:lvlJc w:val="left"/>
      <w:pPr>
        <w:ind w:left="3883" w:hanging="360"/>
      </w:pPr>
      <w:rPr>
        <w:rFonts w:hint="default"/>
        <w:lang w:val="id" w:eastAsia="en-US" w:bidi="ar-SA"/>
      </w:rPr>
    </w:lvl>
    <w:lvl w:ilvl="4">
      <w:numFmt w:val="bullet"/>
      <w:lvlText w:val="•"/>
      <w:lvlJc w:val="left"/>
      <w:pPr>
        <w:ind w:left="4738" w:hanging="360"/>
      </w:pPr>
      <w:rPr>
        <w:rFonts w:hint="default"/>
        <w:lang w:val="id" w:eastAsia="en-US" w:bidi="ar-SA"/>
      </w:rPr>
    </w:lvl>
    <w:lvl w:ilvl="5">
      <w:numFmt w:val="bullet"/>
      <w:lvlText w:val="•"/>
      <w:lvlJc w:val="left"/>
      <w:pPr>
        <w:ind w:left="5593" w:hanging="360"/>
      </w:pPr>
      <w:rPr>
        <w:rFonts w:hint="default"/>
        <w:lang w:val="id" w:eastAsia="en-US" w:bidi="ar-SA"/>
      </w:rPr>
    </w:lvl>
    <w:lvl w:ilvl="6">
      <w:numFmt w:val="bullet"/>
      <w:lvlText w:val="•"/>
      <w:lvlJc w:val="left"/>
      <w:pPr>
        <w:ind w:left="6447" w:hanging="360"/>
      </w:pPr>
      <w:rPr>
        <w:rFonts w:hint="default"/>
        <w:lang w:val="id" w:eastAsia="en-US" w:bidi="ar-SA"/>
      </w:rPr>
    </w:lvl>
    <w:lvl w:ilvl="7">
      <w:numFmt w:val="bullet"/>
      <w:lvlText w:val="•"/>
      <w:lvlJc w:val="left"/>
      <w:pPr>
        <w:ind w:left="7302" w:hanging="360"/>
      </w:pPr>
      <w:rPr>
        <w:rFonts w:hint="default"/>
        <w:lang w:val="id" w:eastAsia="en-US" w:bidi="ar-SA"/>
      </w:rPr>
    </w:lvl>
    <w:lvl w:ilvl="8">
      <w:numFmt w:val="bullet"/>
      <w:lvlText w:val="•"/>
      <w:lvlJc w:val="left"/>
      <w:pPr>
        <w:ind w:left="8156" w:hanging="360"/>
      </w:pPr>
      <w:rPr>
        <w:rFonts w:hint="default"/>
        <w:lang w:val="id" w:eastAsia="en-US" w:bidi="ar-SA"/>
      </w:rPr>
    </w:lvl>
  </w:abstractNum>
  <w:abstractNum w:abstractNumId="6">
    <w:nsid w:val="218C31AE"/>
    <w:multiLevelType w:val="multilevel"/>
    <w:tmpl w:val="3C667B2A"/>
    <w:lvl w:ilvl="0">
      <w:start w:val="3"/>
      <w:numFmt w:val="decimal"/>
      <w:lvlText w:val="%1"/>
      <w:lvlJc w:val="left"/>
      <w:pPr>
        <w:ind w:left="1328" w:hanging="360"/>
      </w:pPr>
      <w:rPr>
        <w:rFonts w:hint="default"/>
        <w:lang w:val="id" w:eastAsia="en-US" w:bidi="ar-SA"/>
      </w:rPr>
    </w:lvl>
    <w:lvl w:ilvl="1">
      <w:start w:val="1"/>
      <w:numFmt w:val="decimal"/>
      <w:lvlText w:val="%1.%2"/>
      <w:lvlJc w:val="left"/>
      <w:pPr>
        <w:ind w:left="1328"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508" w:hanging="54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3359" w:hanging="540"/>
      </w:pPr>
      <w:rPr>
        <w:rFonts w:hint="default"/>
        <w:lang w:val="id" w:eastAsia="en-US" w:bidi="ar-SA"/>
      </w:rPr>
    </w:lvl>
    <w:lvl w:ilvl="4">
      <w:numFmt w:val="bullet"/>
      <w:lvlText w:val="•"/>
      <w:lvlJc w:val="left"/>
      <w:pPr>
        <w:ind w:left="4288" w:hanging="540"/>
      </w:pPr>
      <w:rPr>
        <w:rFonts w:hint="default"/>
        <w:lang w:val="id" w:eastAsia="en-US" w:bidi="ar-SA"/>
      </w:rPr>
    </w:lvl>
    <w:lvl w:ilvl="5">
      <w:numFmt w:val="bullet"/>
      <w:lvlText w:val="•"/>
      <w:lvlJc w:val="left"/>
      <w:pPr>
        <w:ind w:left="5218" w:hanging="540"/>
      </w:pPr>
      <w:rPr>
        <w:rFonts w:hint="default"/>
        <w:lang w:val="id" w:eastAsia="en-US" w:bidi="ar-SA"/>
      </w:rPr>
    </w:lvl>
    <w:lvl w:ilvl="6">
      <w:numFmt w:val="bullet"/>
      <w:lvlText w:val="•"/>
      <w:lvlJc w:val="left"/>
      <w:pPr>
        <w:ind w:left="6147" w:hanging="540"/>
      </w:pPr>
      <w:rPr>
        <w:rFonts w:hint="default"/>
        <w:lang w:val="id" w:eastAsia="en-US" w:bidi="ar-SA"/>
      </w:rPr>
    </w:lvl>
    <w:lvl w:ilvl="7">
      <w:numFmt w:val="bullet"/>
      <w:lvlText w:val="•"/>
      <w:lvlJc w:val="left"/>
      <w:pPr>
        <w:ind w:left="7077" w:hanging="540"/>
      </w:pPr>
      <w:rPr>
        <w:rFonts w:hint="default"/>
        <w:lang w:val="id" w:eastAsia="en-US" w:bidi="ar-SA"/>
      </w:rPr>
    </w:lvl>
    <w:lvl w:ilvl="8">
      <w:numFmt w:val="bullet"/>
      <w:lvlText w:val="•"/>
      <w:lvlJc w:val="left"/>
      <w:pPr>
        <w:ind w:left="8006" w:hanging="540"/>
      </w:pPr>
      <w:rPr>
        <w:rFonts w:hint="default"/>
        <w:lang w:val="id" w:eastAsia="en-US" w:bidi="ar-SA"/>
      </w:rPr>
    </w:lvl>
  </w:abstractNum>
  <w:abstractNum w:abstractNumId="7">
    <w:nsid w:val="318A3B77"/>
    <w:multiLevelType w:val="hybridMultilevel"/>
    <w:tmpl w:val="F7644858"/>
    <w:lvl w:ilvl="0" w:tplc="C7E65964">
      <w:start w:val="3"/>
      <w:numFmt w:val="decimal"/>
      <w:lvlText w:val="%1."/>
      <w:lvlJc w:val="left"/>
      <w:pPr>
        <w:ind w:left="1208" w:hanging="240"/>
      </w:pPr>
      <w:rPr>
        <w:rFonts w:ascii="Times New Roman" w:eastAsia="Times New Roman" w:hAnsi="Times New Roman" w:cs="Times New Roman" w:hint="default"/>
        <w:b/>
        <w:bCs/>
        <w:w w:val="100"/>
        <w:sz w:val="24"/>
        <w:szCs w:val="24"/>
        <w:lang w:val="id" w:eastAsia="en-US" w:bidi="ar-SA"/>
      </w:rPr>
    </w:lvl>
    <w:lvl w:ilvl="1" w:tplc="D7E2B7AC">
      <w:start w:val="1"/>
      <w:numFmt w:val="decimal"/>
      <w:lvlText w:val="%2."/>
      <w:lvlJc w:val="left"/>
      <w:pPr>
        <w:ind w:left="1676" w:hanging="257"/>
        <w:jc w:val="right"/>
      </w:pPr>
      <w:rPr>
        <w:rFonts w:hint="default"/>
        <w:w w:val="100"/>
        <w:lang w:val="id" w:eastAsia="en-US" w:bidi="ar-SA"/>
      </w:rPr>
    </w:lvl>
    <w:lvl w:ilvl="2" w:tplc="CD5CC508">
      <w:numFmt w:val="bullet"/>
      <w:lvlText w:val="•"/>
      <w:lvlJc w:val="left"/>
      <w:pPr>
        <w:ind w:left="2589" w:hanging="257"/>
      </w:pPr>
      <w:rPr>
        <w:rFonts w:hint="default"/>
        <w:lang w:val="id" w:eastAsia="en-US" w:bidi="ar-SA"/>
      </w:rPr>
    </w:lvl>
    <w:lvl w:ilvl="3" w:tplc="7B96B7DE">
      <w:numFmt w:val="bullet"/>
      <w:lvlText w:val="•"/>
      <w:lvlJc w:val="left"/>
      <w:pPr>
        <w:ind w:left="3499" w:hanging="257"/>
      </w:pPr>
      <w:rPr>
        <w:rFonts w:hint="default"/>
        <w:lang w:val="id" w:eastAsia="en-US" w:bidi="ar-SA"/>
      </w:rPr>
    </w:lvl>
    <w:lvl w:ilvl="4" w:tplc="6A42DCF6">
      <w:numFmt w:val="bullet"/>
      <w:lvlText w:val="•"/>
      <w:lvlJc w:val="left"/>
      <w:pPr>
        <w:ind w:left="4408" w:hanging="257"/>
      </w:pPr>
      <w:rPr>
        <w:rFonts w:hint="default"/>
        <w:lang w:val="id" w:eastAsia="en-US" w:bidi="ar-SA"/>
      </w:rPr>
    </w:lvl>
    <w:lvl w:ilvl="5" w:tplc="69BA5DAE">
      <w:numFmt w:val="bullet"/>
      <w:lvlText w:val="•"/>
      <w:lvlJc w:val="left"/>
      <w:pPr>
        <w:ind w:left="5318" w:hanging="257"/>
      </w:pPr>
      <w:rPr>
        <w:rFonts w:hint="default"/>
        <w:lang w:val="id" w:eastAsia="en-US" w:bidi="ar-SA"/>
      </w:rPr>
    </w:lvl>
    <w:lvl w:ilvl="6" w:tplc="770EF678">
      <w:numFmt w:val="bullet"/>
      <w:lvlText w:val="•"/>
      <w:lvlJc w:val="left"/>
      <w:pPr>
        <w:ind w:left="6227" w:hanging="257"/>
      </w:pPr>
      <w:rPr>
        <w:rFonts w:hint="default"/>
        <w:lang w:val="id" w:eastAsia="en-US" w:bidi="ar-SA"/>
      </w:rPr>
    </w:lvl>
    <w:lvl w:ilvl="7" w:tplc="F6ACA764">
      <w:numFmt w:val="bullet"/>
      <w:lvlText w:val="•"/>
      <w:lvlJc w:val="left"/>
      <w:pPr>
        <w:ind w:left="7137" w:hanging="257"/>
      </w:pPr>
      <w:rPr>
        <w:rFonts w:hint="default"/>
        <w:lang w:val="id" w:eastAsia="en-US" w:bidi="ar-SA"/>
      </w:rPr>
    </w:lvl>
    <w:lvl w:ilvl="8" w:tplc="36E8D8D8">
      <w:numFmt w:val="bullet"/>
      <w:lvlText w:val="•"/>
      <w:lvlJc w:val="left"/>
      <w:pPr>
        <w:ind w:left="8046" w:hanging="257"/>
      </w:pPr>
      <w:rPr>
        <w:rFonts w:hint="default"/>
        <w:lang w:val="id" w:eastAsia="en-US" w:bidi="ar-SA"/>
      </w:rPr>
    </w:lvl>
  </w:abstractNum>
  <w:abstractNum w:abstractNumId="8">
    <w:nsid w:val="327B5E4E"/>
    <w:multiLevelType w:val="hybridMultilevel"/>
    <w:tmpl w:val="623C0F00"/>
    <w:lvl w:ilvl="0" w:tplc="691E327E">
      <w:start w:val="2"/>
      <w:numFmt w:val="decimal"/>
      <w:lvlText w:val="%1."/>
      <w:lvlJc w:val="left"/>
      <w:pPr>
        <w:ind w:left="1208" w:hanging="240"/>
      </w:pPr>
      <w:rPr>
        <w:rFonts w:ascii="Times New Roman" w:eastAsia="Times New Roman" w:hAnsi="Times New Roman" w:cs="Times New Roman" w:hint="default"/>
        <w:b/>
        <w:bCs/>
        <w:w w:val="100"/>
        <w:sz w:val="24"/>
        <w:szCs w:val="24"/>
        <w:lang w:val="id" w:eastAsia="en-US" w:bidi="ar-SA"/>
      </w:rPr>
    </w:lvl>
    <w:lvl w:ilvl="1" w:tplc="8E18DBAA">
      <w:numFmt w:val="bullet"/>
      <w:lvlText w:val="•"/>
      <w:lvlJc w:val="left"/>
      <w:pPr>
        <w:ind w:left="2066" w:hanging="240"/>
      </w:pPr>
      <w:rPr>
        <w:rFonts w:hint="default"/>
        <w:lang w:val="id" w:eastAsia="en-US" w:bidi="ar-SA"/>
      </w:rPr>
    </w:lvl>
    <w:lvl w:ilvl="2" w:tplc="C56A1C50">
      <w:numFmt w:val="bullet"/>
      <w:lvlText w:val="•"/>
      <w:lvlJc w:val="left"/>
      <w:pPr>
        <w:ind w:left="2933" w:hanging="240"/>
      </w:pPr>
      <w:rPr>
        <w:rFonts w:hint="default"/>
        <w:lang w:val="id" w:eastAsia="en-US" w:bidi="ar-SA"/>
      </w:rPr>
    </w:lvl>
    <w:lvl w:ilvl="3" w:tplc="8C7029E4">
      <w:numFmt w:val="bullet"/>
      <w:lvlText w:val="•"/>
      <w:lvlJc w:val="left"/>
      <w:pPr>
        <w:ind w:left="3799" w:hanging="240"/>
      </w:pPr>
      <w:rPr>
        <w:rFonts w:hint="default"/>
        <w:lang w:val="id" w:eastAsia="en-US" w:bidi="ar-SA"/>
      </w:rPr>
    </w:lvl>
    <w:lvl w:ilvl="4" w:tplc="847E45A2">
      <w:numFmt w:val="bullet"/>
      <w:lvlText w:val="•"/>
      <w:lvlJc w:val="left"/>
      <w:pPr>
        <w:ind w:left="4666" w:hanging="240"/>
      </w:pPr>
      <w:rPr>
        <w:rFonts w:hint="default"/>
        <w:lang w:val="id" w:eastAsia="en-US" w:bidi="ar-SA"/>
      </w:rPr>
    </w:lvl>
    <w:lvl w:ilvl="5" w:tplc="AE0480EC">
      <w:numFmt w:val="bullet"/>
      <w:lvlText w:val="•"/>
      <w:lvlJc w:val="left"/>
      <w:pPr>
        <w:ind w:left="5533" w:hanging="240"/>
      </w:pPr>
      <w:rPr>
        <w:rFonts w:hint="default"/>
        <w:lang w:val="id" w:eastAsia="en-US" w:bidi="ar-SA"/>
      </w:rPr>
    </w:lvl>
    <w:lvl w:ilvl="6" w:tplc="5EDA2C5E">
      <w:numFmt w:val="bullet"/>
      <w:lvlText w:val="•"/>
      <w:lvlJc w:val="left"/>
      <w:pPr>
        <w:ind w:left="6399" w:hanging="240"/>
      </w:pPr>
      <w:rPr>
        <w:rFonts w:hint="default"/>
        <w:lang w:val="id" w:eastAsia="en-US" w:bidi="ar-SA"/>
      </w:rPr>
    </w:lvl>
    <w:lvl w:ilvl="7" w:tplc="A03A69D2">
      <w:numFmt w:val="bullet"/>
      <w:lvlText w:val="•"/>
      <w:lvlJc w:val="left"/>
      <w:pPr>
        <w:ind w:left="7266" w:hanging="240"/>
      </w:pPr>
      <w:rPr>
        <w:rFonts w:hint="default"/>
        <w:lang w:val="id" w:eastAsia="en-US" w:bidi="ar-SA"/>
      </w:rPr>
    </w:lvl>
    <w:lvl w:ilvl="8" w:tplc="26A87218">
      <w:numFmt w:val="bullet"/>
      <w:lvlText w:val="•"/>
      <w:lvlJc w:val="left"/>
      <w:pPr>
        <w:ind w:left="8132" w:hanging="240"/>
      </w:pPr>
      <w:rPr>
        <w:rFonts w:hint="default"/>
        <w:lang w:val="id" w:eastAsia="en-US" w:bidi="ar-SA"/>
      </w:rPr>
    </w:lvl>
  </w:abstractNum>
  <w:abstractNum w:abstractNumId="9">
    <w:nsid w:val="36396369"/>
    <w:multiLevelType w:val="hybridMultilevel"/>
    <w:tmpl w:val="EB188BF8"/>
    <w:lvl w:ilvl="0" w:tplc="2E04B4C8">
      <w:start w:val="1"/>
      <w:numFmt w:val="decimal"/>
      <w:lvlText w:val="%1."/>
      <w:lvlJc w:val="left"/>
      <w:pPr>
        <w:ind w:left="1688" w:hanging="360"/>
      </w:pPr>
      <w:rPr>
        <w:rFonts w:ascii="Times New Roman" w:eastAsia="Times New Roman" w:hAnsi="Times New Roman" w:cs="Times New Roman" w:hint="default"/>
        <w:w w:val="100"/>
        <w:sz w:val="24"/>
        <w:szCs w:val="24"/>
        <w:lang w:val="id" w:eastAsia="en-US" w:bidi="ar-SA"/>
      </w:rPr>
    </w:lvl>
    <w:lvl w:ilvl="1" w:tplc="F84AC00C">
      <w:start w:val="1"/>
      <w:numFmt w:val="decimal"/>
      <w:lvlText w:val="%2."/>
      <w:lvlJc w:val="left"/>
      <w:pPr>
        <w:ind w:left="2048" w:hanging="360"/>
      </w:pPr>
      <w:rPr>
        <w:rFonts w:ascii="Times New Roman" w:eastAsia="Times New Roman" w:hAnsi="Times New Roman" w:cs="Times New Roman" w:hint="default"/>
        <w:w w:val="100"/>
        <w:sz w:val="24"/>
        <w:szCs w:val="24"/>
        <w:lang w:val="id" w:eastAsia="en-US" w:bidi="ar-SA"/>
      </w:rPr>
    </w:lvl>
    <w:lvl w:ilvl="2" w:tplc="415CDA6E">
      <w:numFmt w:val="bullet"/>
      <w:lvlText w:val="•"/>
      <w:lvlJc w:val="left"/>
      <w:pPr>
        <w:ind w:left="2909" w:hanging="360"/>
      </w:pPr>
      <w:rPr>
        <w:rFonts w:hint="default"/>
        <w:lang w:val="id" w:eastAsia="en-US" w:bidi="ar-SA"/>
      </w:rPr>
    </w:lvl>
    <w:lvl w:ilvl="3" w:tplc="60FAAAE8">
      <w:numFmt w:val="bullet"/>
      <w:lvlText w:val="•"/>
      <w:lvlJc w:val="left"/>
      <w:pPr>
        <w:ind w:left="3779" w:hanging="360"/>
      </w:pPr>
      <w:rPr>
        <w:rFonts w:hint="default"/>
        <w:lang w:val="id" w:eastAsia="en-US" w:bidi="ar-SA"/>
      </w:rPr>
    </w:lvl>
    <w:lvl w:ilvl="4" w:tplc="2F6A5DDE">
      <w:numFmt w:val="bullet"/>
      <w:lvlText w:val="•"/>
      <w:lvlJc w:val="left"/>
      <w:pPr>
        <w:ind w:left="4648" w:hanging="360"/>
      </w:pPr>
      <w:rPr>
        <w:rFonts w:hint="default"/>
        <w:lang w:val="id" w:eastAsia="en-US" w:bidi="ar-SA"/>
      </w:rPr>
    </w:lvl>
    <w:lvl w:ilvl="5" w:tplc="6E1CB148">
      <w:numFmt w:val="bullet"/>
      <w:lvlText w:val="•"/>
      <w:lvlJc w:val="left"/>
      <w:pPr>
        <w:ind w:left="5518" w:hanging="360"/>
      </w:pPr>
      <w:rPr>
        <w:rFonts w:hint="default"/>
        <w:lang w:val="id" w:eastAsia="en-US" w:bidi="ar-SA"/>
      </w:rPr>
    </w:lvl>
    <w:lvl w:ilvl="6" w:tplc="88A0EADA">
      <w:numFmt w:val="bullet"/>
      <w:lvlText w:val="•"/>
      <w:lvlJc w:val="left"/>
      <w:pPr>
        <w:ind w:left="6387" w:hanging="360"/>
      </w:pPr>
      <w:rPr>
        <w:rFonts w:hint="default"/>
        <w:lang w:val="id" w:eastAsia="en-US" w:bidi="ar-SA"/>
      </w:rPr>
    </w:lvl>
    <w:lvl w:ilvl="7" w:tplc="33221D98">
      <w:numFmt w:val="bullet"/>
      <w:lvlText w:val="•"/>
      <w:lvlJc w:val="left"/>
      <w:pPr>
        <w:ind w:left="7257" w:hanging="360"/>
      </w:pPr>
      <w:rPr>
        <w:rFonts w:hint="default"/>
        <w:lang w:val="id" w:eastAsia="en-US" w:bidi="ar-SA"/>
      </w:rPr>
    </w:lvl>
    <w:lvl w:ilvl="8" w:tplc="CCCE8BF4">
      <w:numFmt w:val="bullet"/>
      <w:lvlText w:val="•"/>
      <w:lvlJc w:val="left"/>
      <w:pPr>
        <w:ind w:left="8126" w:hanging="360"/>
      </w:pPr>
      <w:rPr>
        <w:rFonts w:hint="default"/>
        <w:lang w:val="id" w:eastAsia="en-US" w:bidi="ar-SA"/>
      </w:rPr>
    </w:lvl>
  </w:abstractNum>
  <w:abstractNum w:abstractNumId="10">
    <w:nsid w:val="366A39E9"/>
    <w:multiLevelType w:val="multilevel"/>
    <w:tmpl w:val="DDEA0EEA"/>
    <w:lvl w:ilvl="0">
      <w:start w:val="2"/>
      <w:numFmt w:val="decimal"/>
      <w:lvlText w:val="%1"/>
      <w:lvlJc w:val="left"/>
      <w:pPr>
        <w:ind w:left="1328" w:hanging="360"/>
      </w:pPr>
      <w:rPr>
        <w:rFonts w:hint="default"/>
        <w:lang w:val="id" w:eastAsia="en-US" w:bidi="ar-SA"/>
      </w:rPr>
    </w:lvl>
    <w:lvl w:ilvl="1">
      <w:start w:val="1"/>
      <w:numFmt w:val="decimal"/>
      <w:lvlText w:val="%1.%2"/>
      <w:lvlJc w:val="left"/>
      <w:pPr>
        <w:ind w:left="1328" w:hanging="360"/>
      </w:pPr>
      <w:rPr>
        <w:rFonts w:ascii="Times New Roman" w:eastAsia="Times New Roman" w:hAnsi="Times New Roman" w:cs="Times New Roman" w:hint="default"/>
        <w:w w:val="100"/>
        <w:sz w:val="24"/>
        <w:szCs w:val="24"/>
        <w:lang w:val="id" w:eastAsia="en-US" w:bidi="ar-SA"/>
      </w:rPr>
    </w:lvl>
    <w:lvl w:ilvl="2">
      <w:numFmt w:val="bullet"/>
      <w:lvlText w:val="•"/>
      <w:lvlJc w:val="left"/>
      <w:pPr>
        <w:ind w:left="3029" w:hanging="360"/>
      </w:pPr>
      <w:rPr>
        <w:rFonts w:hint="default"/>
        <w:lang w:val="id" w:eastAsia="en-US" w:bidi="ar-SA"/>
      </w:rPr>
    </w:lvl>
    <w:lvl w:ilvl="3">
      <w:numFmt w:val="bullet"/>
      <w:lvlText w:val="•"/>
      <w:lvlJc w:val="left"/>
      <w:pPr>
        <w:ind w:left="3883" w:hanging="360"/>
      </w:pPr>
      <w:rPr>
        <w:rFonts w:hint="default"/>
        <w:lang w:val="id" w:eastAsia="en-US" w:bidi="ar-SA"/>
      </w:rPr>
    </w:lvl>
    <w:lvl w:ilvl="4">
      <w:numFmt w:val="bullet"/>
      <w:lvlText w:val="•"/>
      <w:lvlJc w:val="left"/>
      <w:pPr>
        <w:ind w:left="4738" w:hanging="360"/>
      </w:pPr>
      <w:rPr>
        <w:rFonts w:hint="default"/>
        <w:lang w:val="id" w:eastAsia="en-US" w:bidi="ar-SA"/>
      </w:rPr>
    </w:lvl>
    <w:lvl w:ilvl="5">
      <w:numFmt w:val="bullet"/>
      <w:lvlText w:val="•"/>
      <w:lvlJc w:val="left"/>
      <w:pPr>
        <w:ind w:left="5593" w:hanging="360"/>
      </w:pPr>
      <w:rPr>
        <w:rFonts w:hint="default"/>
        <w:lang w:val="id" w:eastAsia="en-US" w:bidi="ar-SA"/>
      </w:rPr>
    </w:lvl>
    <w:lvl w:ilvl="6">
      <w:numFmt w:val="bullet"/>
      <w:lvlText w:val="•"/>
      <w:lvlJc w:val="left"/>
      <w:pPr>
        <w:ind w:left="6447" w:hanging="360"/>
      </w:pPr>
      <w:rPr>
        <w:rFonts w:hint="default"/>
        <w:lang w:val="id" w:eastAsia="en-US" w:bidi="ar-SA"/>
      </w:rPr>
    </w:lvl>
    <w:lvl w:ilvl="7">
      <w:numFmt w:val="bullet"/>
      <w:lvlText w:val="•"/>
      <w:lvlJc w:val="left"/>
      <w:pPr>
        <w:ind w:left="7302" w:hanging="360"/>
      </w:pPr>
      <w:rPr>
        <w:rFonts w:hint="default"/>
        <w:lang w:val="id" w:eastAsia="en-US" w:bidi="ar-SA"/>
      </w:rPr>
    </w:lvl>
    <w:lvl w:ilvl="8">
      <w:numFmt w:val="bullet"/>
      <w:lvlText w:val="•"/>
      <w:lvlJc w:val="left"/>
      <w:pPr>
        <w:ind w:left="8156" w:hanging="360"/>
      </w:pPr>
      <w:rPr>
        <w:rFonts w:hint="default"/>
        <w:lang w:val="id" w:eastAsia="en-US" w:bidi="ar-SA"/>
      </w:rPr>
    </w:lvl>
  </w:abstractNum>
  <w:abstractNum w:abstractNumId="11">
    <w:nsid w:val="38EF5BC2"/>
    <w:multiLevelType w:val="multilevel"/>
    <w:tmpl w:val="C9600CE0"/>
    <w:lvl w:ilvl="0">
      <w:start w:val="1"/>
      <w:numFmt w:val="decimal"/>
      <w:lvlText w:val="%1"/>
      <w:lvlJc w:val="left"/>
      <w:pPr>
        <w:ind w:left="1328" w:hanging="360"/>
      </w:pPr>
      <w:rPr>
        <w:rFonts w:hint="default"/>
        <w:lang w:val="id" w:eastAsia="en-US" w:bidi="ar-SA"/>
      </w:rPr>
    </w:lvl>
    <w:lvl w:ilvl="1">
      <w:start w:val="1"/>
      <w:numFmt w:val="decimal"/>
      <w:lvlText w:val="%1.%2"/>
      <w:lvlJc w:val="left"/>
      <w:pPr>
        <w:ind w:left="1328"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688"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499" w:hanging="360"/>
      </w:pPr>
      <w:rPr>
        <w:rFonts w:hint="default"/>
        <w:lang w:val="id" w:eastAsia="en-US" w:bidi="ar-SA"/>
      </w:rPr>
    </w:lvl>
    <w:lvl w:ilvl="4">
      <w:numFmt w:val="bullet"/>
      <w:lvlText w:val="•"/>
      <w:lvlJc w:val="left"/>
      <w:pPr>
        <w:ind w:left="4408" w:hanging="360"/>
      </w:pPr>
      <w:rPr>
        <w:rFonts w:hint="default"/>
        <w:lang w:val="id" w:eastAsia="en-US" w:bidi="ar-SA"/>
      </w:rPr>
    </w:lvl>
    <w:lvl w:ilvl="5">
      <w:numFmt w:val="bullet"/>
      <w:lvlText w:val="•"/>
      <w:lvlJc w:val="left"/>
      <w:pPr>
        <w:ind w:left="5318" w:hanging="360"/>
      </w:pPr>
      <w:rPr>
        <w:rFonts w:hint="default"/>
        <w:lang w:val="id" w:eastAsia="en-US" w:bidi="ar-SA"/>
      </w:rPr>
    </w:lvl>
    <w:lvl w:ilvl="6">
      <w:numFmt w:val="bullet"/>
      <w:lvlText w:val="•"/>
      <w:lvlJc w:val="left"/>
      <w:pPr>
        <w:ind w:left="6227" w:hanging="360"/>
      </w:pPr>
      <w:rPr>
        <w:rFonts w:hint="default"/>
        <w:lang w:val="id" w:eastAsia="en-US" w:bidi="ar-SA"/>
      </w:rPr>
    </w:lvl>
    <w:lvl w:ilvl="7">
      <w:numFmt w:val="bullet"/>
      <w:lvlText w:val="•"/>
      <w:lvlJc w:val="left"/>
      <w:pPr>
        <w:ind w:left="7137" w:hanging="360"/>
      </w:pPr>
      <w:rPr>
        <w:rFonts w:hint="default"/>
        <w:lang w:val="id" w:eastAsia="en-US" w:bidi="ar-SA"/>
      </w:rPr>
    </w:lvl>
    <w:lvl w:ilvl="8">
      <w:numFmt w:val="bullet"/>
      <w:lvlText w:val="•"/>
      <w:lvlJc w:val="left"/>
      <w:pPr>
        <w:ind w:left="8046" w:hanging="360"/>
      </w:pPr>
      <w:rPr>
        <w:rFonts w:hint="default"/>
        <w:lang w:val="id" w:eastAsia="en-US" w:bidi="ar-SA"/>
      </w:rPr>
    </w:lvl>
  </w:abstractNum>
  <w:abstractNum w:abstractNumId="12">
    <w:nsid w:val="3A422421"/>
    <w:multiLevelType w:val="hybridMultilevel"/>
    <w:tmpl w:val="8E9A3836"/>
    <w:lvl w:ilvl="0" w:tplc="36E07742">
      <w:start w:val="1"/>
      <w:numFmt w:val="lowerLetter"/>
      <w:lvlText w:val="%1."/>
      <w:lvlJc w:val="left"/>
      <w:pPr>
        <w:ind w:left="1800" w:hanging="360"/>
      </w:pPr>
    </w:lvl>
    <w:lvl w:ilvl="1" w:tplc="B07AB6A4">
      <w:start w:val="1"/>
      <w:numFmt w:val="lowerLetter"/>
      <w:lvlText w:val="%2."/>
      <w:lvlJc w:val="left"/>
      <w:pPr>
        <w:ind w:left="2520" w:hanging="360"/>
      </w:pPr>
    </w:lvl>
    <w:lvl w:ilvl="2" w:tplc="301AA8EC" w:tentative="1">
      <w:start w:val="1"/>
      <w:numFmt w:val="lowerRoman"/>
      <w:lvlText w:val="%3."/>
      <w:lvlJc w:val="right"/>
      <w:pPr>
        <w:ind w:left="3240" w:hanging="180"/>
      </w:pPr>
    </w:lvl>
    <w:lvl w:ilvl="3" w:tplc="F0405B0E" w:tentative="1">
      <w:start w:val="1"/>
      <w:numFmt w:val="decimal"/>
      <w:lvlText w:val="%4."/>
      <w:lvlJc w:val="left"/>
      <w:pPr>
        <w:ind w:left="3960" w:hanging="360"/>
      </w:pPr>
    </w:lvl>
    <w:lvl w:ilvl="4" w:tplc="AAF052EC" w:tentative="1">
      <w:start w:val="1"/>
      <w:numFmt w:val="lowerLetter"/>
      <w:lvlText w:val="%5."/>
      <w:lvlJc w:val="left"/>
      <w:pPr>
        <w:ind w:left="4680" w:hanging="360"/>
      </w:pPr>
    </w:lvl>
    <w:lvl w:ilvl="5" w:tplc="930A6384" w:tentative="1">
      <w:start w:val="1"/>
      <w:numFmt w:val="lowerRoman"/>
      <w:lvlText w:val="%6."/>
      <w:lvlJc w:val="right"/>
      <w:pPr>
        <w:ind w:left="5400" w:hanging="180"/>
      </w:pPr>
    </w:lvl>
    <w:lvl w:ilvl="6" w:tplc="545E0FA0" w:tentative="1">
      <w:start w:val="1"/>
      <w:numFmt w:val="decimal"/>
      <w:lvlText w:val="%7."/>
      <w:lvlJc w:val="left"/>
      <w:pPr>
        <w:ind w:left="6120" w:hanging="360"/>
      </w:pPr>
    </w:lvl>
    <w:lvl w:ilvl="7" w:tplc="F356B976" w:tentative="1">
      <w:start w:val="1"/>
      <w:numFmt w:val="lowerLetter"/>
      <w:lvlText w:val="%8."/>
      <w:lvlJc w:val="left"/>
      <w:pPr>
        <w:ind w:left="6840" w:hanging="360"/>
      </w:pPr>
    </w:lvl>
    <w:lvl w:ilvl="8" w:tplc="66D8E23C" w:tentative="1">
      <w:start w:val="1"/>
      <w:numFmt w:val="lowerRoman"/>
      <w:lvlText w:val="%9."/>
      <w:lvlJc w:val="right"/>
      <w:pPr>
        <w:ind w:left="7560" w:hanging="180"/>
      </w:pPr>
    </w:lvl>
  </w:abstractNum>
  <w:abstractNum w:abstractNumId="13">
    <w:nsid w:val="44217A51"/>
    <w:multiLevelType w:val="hybridMultilevel"/>
    <w:tmpl w:val="C4466CA2"/>
    <w:lvl w:ilvl="0" w:tplc="F16EBE0E">
      <w:start w:val="1"/>
      <w:numFmt w:val="decimal"/>
      <w:lvlText w:val="%1."/>
      <w:lvlJc w:val="left"/>
      <w:pPr>
        <w:ind w:left="1080" w:hanging="360"/>
      </w:pPr>
      <w:rPr>
        <w:rFonts w:hint="default"/>
      </w:rPr>
    </w:lvl>
    <w:lvl w:ilvl="1" w:tplc="9AE2789C" w:tentative="1">
      <w:start w:val="1"/>
      <w:numFmt w:val="lowerLetter"/>
      <w:lvlText w:val="%2."/>
      <w:lvlJc w:val="left"/>
      <w:pPr>
        <w:ind w:left="1800" w:hanging="360"/>
      </w:pPr>
    </w:lvl>
    <w:lvl w:ilvl="2" w:tplc="9CDAEFF4" w:tentative="1">
      <w:start w:val="1"/>
      <w:numFmt w:val="lowerRoman"/>
      <w:lvlText w:val="%3."/>
      <w:lvlJc w:val="right"/>
      <w:pPr>
        <w:ind w:left="2520" w:hanging="180"/>
      </w:pPr>
    </w:lvl>
    <w:lvl w:ilvl="3" w:tplc="29285E20" w:tentative="1">
      <w:start w:val="1"/>
      <w:numFmt w:val="decimal"/>
      <w:lvlText w:val="%4."/>
      <w:lvlJc w:val="left"/>
      <w:pPr>
        <w:ind w:left="3240" w:hanging="360"/>
      </w:pPr>
    </w:lvl>
    <w:lvl w:ilvl="4" w:tplc="4C444EBE" w:tentative="1">
      <w:start w:val="1"/>
      <w:numFmt w:val="lowerLetter"/>
      <w:lvlText w:val="%5."/>
      <w:lvlJc w:val="left"/>
      <w:pPr>
        <w:ind w:left="3960" w:hanging="360"/>
      </w:pPr>
    </w:lvl>
    <w:lvl w:ilvl="5" w:tplc="55A2A140" w:tentative="1">
      <w:start w:val="1"/>
      <w:numFmt w:val="lowerRoman"/>
      <w:lvlText w:val="%6."/>
      <w:lvlJc w:val="right"/>
      <w:pPr>
        <w:ind w:left="4680" w:hanging="180"/>
      </w:pPr>
    </w:lvl>
    <w:lvl w:ilvl="6" w:tplc="9E2227DE" w:tentative="1">
      <w:start w:val="1"/>
      <w:numFmt w:val="decimal"/>
      <w:lvlText w:val="%7."/>
      <w:lvlJc w:val="left"/>
      <w:pPr>
        <w:ind w:left="5400" w:hanging="360"/>
      </w:pPr>
    </w:lvl>
    <w:lvl w:ilvl="7" w:tplc="D14C0D4C" w:tentative="1">
      <w:start w:val="1"/>
      <w:numFmt w:val="lowerLetter"/>
      <w:lvlText w:val="%8."/>
      <w:lvlJc w:val="left"/>
      <w:pPr>
        <w:ind w:left="6120" w:hanging="360"/>
      </w:pPr>
    </w:lvl>
    <w:lvl w:ilvl="8" w:tplc="8D321972" w:tentative="1">
      <w:start w:val="1"/>
      <w:numFmt w:val="lowerRoman"/>
      <w:lvlText w:val="%9."/>
      <w:lvlJc w:val="right"/>
      <w:pPr>
        <w:ind w:left="6840" w:hanging="180"/>
      </w:pPr>
    </w:lvl>
  </w:abstractNum>
  <w:abstractNum w:abstractNumId="14">
    <w:nsid w:val="45B57086"/>
    <w:multiLevelType w:val="multilevel"/>
    <w:tmpl w:val="13BA0ECC"/>
    <w:lvl w:ilvl="0">
      <w:start w:val="1"/>
      <w:numFmt w:val="decimal"/>
      <w:lvlText w:val="%1"/>
      <w:lvlJc w:val="left"/>
      <w:pPr>
        <w:ind w:left="1328" w:hanging="360"/>
      </w:pPr>
      <w:rPr>
        <w:rFonts w:hint="default"/>
        <w:lang w:val="id" w:eastAsia="en-US" w:bidi="ar-SA"/>
      </w:rPr>
    </w:lvl>
    <w:lvl w:ilvl="1">
      <w:start w:val="1"/>
      <w:numFmt w:val="decimal"/>
      <w:lvlText w:val="%1.%2"/>
      <w:lvlJc w:val="left"/>
      <w:pPr>
        <w:ind w:left="1328" w:hanging="360"/>
      </w:pPr>
      <w:rPr>
        <w:rFonts w:ascii="Times New Roman" w:eastAsia="Times New Roman" w:hAnsi="Times New Roman" w:cs="Times New Roman" w:hint="default"/>
        <w:w w:val="100"/>
        <w:sz w:val="24"/>
        <w:szCs w:val="24"/>
        <w:lang w:val="id" w:eastAsia="en-US" w:bidi="ar-SA"/>
      </w:rPr>
    </w:lvl>
    <w:lvl w:ilvl="2">
      <w:numFmt w:val="bullet"/>
      <w:lvlText w:val="•"/>
      <w:lvlJc w:val="left"/>
      <w:pPr>
        <w:ind w:left="3029" w:hanging="360"/>
      </w:pPr>
      <w:rPr>
        <w:rFonts w:hint="default"/>
        <w:lang w:val="id" w:eastAsia="en-US" w:bidi="ar-SA"/>
      </w:rPr>
    </w:lvl>
    <w:lvl w:ilvl="3">
      <w:numFmt w:val="bullet"/>
      <w:lvlText w:val="•"/>
      <w:lvlJc w:val="left"/>
      <w:pPr>
        <w:ind w:left="3883" w:hanging="360"/>
      </w:pPr>
      <w:rPr>
        <w:rFonts w:hint="default"/>
        <w:lang w:val="id" w:eastAsia="en-US" w:bidi="ar-SA"/>
      </w:rPr>
    </w:lvl>
    <w:lvl w:ilvl="4">
      <w:numFmt w:val="bullet"/>
      <w:lvlText w:val="•"/>
      <w:lvlJc w:val="left"/>
      <w:pPr>
        <w:ind w:left="4738" w:hanging="360"/>
      </w:pPr>
      <w:rPr>
        <w:rFonts w:hint="default"/>
        <w:lang w:val="id" w:eastAsia="en-US" w:bidi="ar-SA"/>
      </w:rPr>
    </w:lvl>
    <w:lvl w:ilvl="5">
      <w:numFmt w:val="bullet"/>
      <w:lvlText w:val="•"/>
      <w:lvlJc w:val="left"/>
      <w:pPr>
        <w:ind w:left="5593" w:hanging="360"/>
      </w:pPr>
      <w:rPr>
        <w:rFonts w:hint="default"/>
        <w:lang w:val="id" w:eastAsia="en-US" w:bidi="ar-SA"/>
      </w:rPr>
    </w:lvl>
    <w:lvl w:ilvl="6">
      <w:numFmt w:val="bullet"/>
      <w:lvlText w:val="•"/>
      <w:lvlJc w:val="left"/>
      <w:pPr>
        <w:ind w:left="6447" w:hanging="360"/>
      </w:pPr>
      <w:rPr>
        <w:rFonts w:hint="default"/>
        <w:lang w:val="id" w:eastAsia="en-US" w:bidi="ar-SA"/>
      </w:rPr>
    </w:lvl>
    <w:lvl w:ilvl="7">
      <w:numFmt w:val="bullet"/>
      <w:lvlText w:val="•"/>
      <w:lvlJc w:val="left"/>
      <w:pPr>
        <w:ind w:left="7302" w:hanging="360"/>
      </w:pPr>
      <w:rPr>
        <w:rFonts w:hint="default"/>
        <w:lang w:val="id" w:eastAsia="en-US" w:bidi="ar-SA"/>
      </w:rPr>
    </w:lvl>
    <w:lvl w:ilvl="8">
      <w:numFmt w:val="bullet"/>
      <w:lvlText w:val="•"/>
      <w:lvlJc w:val="left"/>
      <w:pPr>
        <w:ind w:left="8156" w:hanging="360"/>
      </w:pPr>
      <w:rPr>
        <w:rFonts w:hint="default"/>
        <w:lang w:val="id" w:eastAsia="en-US" w:bidi="ar-SA"/>
      </w:rPr>
    </w:lvl>
  </w:abstractNum>
  <w:abstractNum w:abstractNumId="15">
    <w:nsid w:val="4DAD2F7E"/>
    <w:multiLevelType w:val="multilevel"/>
    <w:tmpl w:val="599E8FB2"/>
    <w:lvl w:ilvl="0">
      <w:start w:val="3"/>
      <w:numFmt w:val="decimal"/>
      <w:lvlText w:val="%1"/>
      <w:lvlJc w:val="left"/>
      <w:pPr>
        <w:ind w:left="1328" w:hanging="360"/>
      </w:pPr>
      <w:rPr>
        <w:rFonts w:hint="default"/>
        <w:lang w:val="id" w:eastAsia="en-US" w:bidi="ar-SA"/>
      </w:rPr>
    </w:lvl>
    <w:lvl w:ilvl="1">
      <w:start w:val="6"/>
      <w:numFmt w:val="decimal"/>
      <w:lvlText w:val="%1.%2"/>
      <w:lvlJc w:val="left"/>
      <w:pPr>
        <w:ind w:left="1328"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3029" w:hanging="360"/>
      </w:pPr>
      <w:rPr>
        <w:rFonts w:hint="default"/>
        <w:lang w:val="id" w:eastAsia="en-US" w:bidi="ar-SA"/>
      </w:rPr>
    </w:lvl>
    <w:lvl w:ilvl="3">
      <w:numFmt w:val="bullet"/>
      <w:lvlText w:val="•"/>
      <w:lvlJc w:val="left"/>
      <w:pPr>
        <w:ind w:left="3883" w:hanging="360"/>
      </w:pPr>
      <w:rPr>
        <w:rFonts w:hint="default"/>
        <w:lang w:val="id" w:eastAsia="en-US" w:bidi="ar-SA"/>
      </w:rPr>
    </w:lvl>
    <w:lvl w:ilvl="4">
      <w:numFmt w:val="bullet"/>
      <w:lvlText w:val="•"/>
      <w:lvlJc w:val="left"/>
      <w:pPr>
        <w:ind w:left="4738" w:hanging="360"/>
      </w:pPr>
      <w:rPr>
        <w:rFonts w:hint="default"/>
        <w:lang w:val="id" w:eastAsia="en-US" w:bidi="ar-SA"/>
      </w:rPr>
    </w:lvl>
    <w:lvl w:ilvl="5">
      <w:numFmt w:val="bullet"/>
      <w:lvlText w:val="•"/>
      <w:lvlJc w:val="left"/>
      <w:pPr>
        <w:ind w:left="5593" w:hanging="360"/>
      </w:pPr>
      <w:rPr>
        <w:rFonts w:hint="default"/>
        <w:lang w:val="id" w:eastAsia="en-US" w:bidi="ar-SA"/>
      </w:rPr>
    </w:lvl>
    <w:lvl w:ilvl="6">
      <w:numFmt w:val="bullet"/>
      <w:lvlText w:val="•"/>
      <w:lvlJc w:val="left"/>
      <w:pPr>
        <w:ind w:left="6447" w:hanging="360"/>
      </w:pPr>
      <w:rPr>
        <w:rFonts w:hint="default"/>
        <w:lang w:val="id" w:eastAsia="en-US" w:bidi="ar-SA"/>
      </w:rPr>
    </w:lvl>
    <w:lvl w:ilvl="7">
      <w:numFmt w:val="bullet"/>
      <w:lvlText w:val="•"/>
      <w:lvlJc w:val="left"/>
      <w:pPr>
        <w:ind w:left="7302" w:hanging="360"/>
      </w:pPr>
      <w:rPr>
        <w:rFonts w:hint="default"/>
        <w:lang w:val="id" w:eastAsia="en-US" w:bidi="ar-SA"/>
      </w:rPr>
    </w:lvl>
    <w:lvl w:ilvl="8">
      <w:numFmt w:val="bullet"/>
      <w:lvlText w:val="•"/>
      <w:lvlJc w:val="left"/>
      <w:pPr>
        <w:ind w:left="8156" w:hanging="360"/>
      </w:pPr>
      <w:rPr>
        <w:rFonts w:hint="default"/>
        <w:lang w:val="id" w:eastAsia="en-US" w:bidi="ar-SA"/>
      </w:rPr>
    </w:lvl>
  </w:abstractNum>
  <w:abstractNum w:abstractNumId="16">
    <w:nsid w:val="502436DB"/>
    <w:multiLevelType w:val="hybridMultilevel"/>
    <w:tmpl w:val="D676E4EE"/>
    <w:lvl w:ilvl="0" w:tplc="DE6EBC62">
      <w:start w:val="1"/>
      <w:numFmt w:val="lowerLetter"/>
      <w:lvlText w:val="%1."/>
      <w:lvlJc w:val="left"/>
      <w:pPr>
        <w:ind w:left="1800" w:hanging="360"/>
      </w:pPr>
    </w:lvl>
    <w:lvl w:ilvl="1" w:tplc="72F23B70">
      <w:start w:val="4"/>
      <w:numFmt w:val="bullet"/>
      <w:lvlText w:val="-"/>
      <w:lvlJc w:val="left"/>
      <w:pPr>
        <w:ind w:left="2520" w:hanging="360"/>
      </w:pPr>
      <w:rPr>
        <w:rFonts w:ascii="Times New Roman" w:eastAsia="Times New Roman" w:hAnsi="Times New Roman" w:cs="Times New Roman" w:hint="default"/>
      </w:rPr>
    </w:lvl>
    <w:lvl w:ilvl="2" w:tplc="AFB651C0" w:tentative="1">
      <w:start w:val="1"/>
      <w:numFmt w:val="lowerRoman"/>
      <w:lvlText w:val="%3."/>
      <w:lvlJc w:val="right"/>
      <w:pPr>
        <w:ind w:left="3240" w:hanging="180"/>
      </w:pPr>
    </w:lvl>
    <w:lvl w:ilvl="3" w:tplc="AF409FE0" w:tentative="1">
      <w:start w:val="1"/>
      <w:numFmt w:val="decimal"/>
      <w:lvlText w:val="%4."/>
      <w:lvlJc w:val="left"/>
      <w:pPr>
        <w:ind w:left="3960" w:hanging="360"/>
      </w:pPr>
    </w:lvl>
    <w:lvl w:ilvl="4" w:tplc="C33EC27A" w:tentative="1">
      <w:start w:val="1"/>
      <w:numFmt w:val="lowerLetter"/>
      <w:lvlText w:val="%5."/>
      <w:lvlJc w:val="left"/>
      <w:pPr>
        <w:ind w:left="4680" w:hanging="360"/>
      </w:pPr>
    </w:lvl>
    <w:lvl w:ilvl="5" w:tplc="6212B64A" w:tentative="1">
      <w:start w:val="1"/>
      <w:numFmt w:val="lowerRoman"/>
      <w:lvlText w:val="%6."/>
      <w:lvlJc w:val="right"/>
      <w:pPr>
        <w:ind w:left="5400" w:hanging="180"/>
      </w:pPr>
    </w:lvl>
    <w:lvl w:ilvl="6" w:tplc="A99A10CC" w:tentative="1">
      <w:start w:val="1"/>
      <w:numFmt w:val="decimal"/>
      <w:lvlText w:val="%7."/>
      <w:lvlJc w:val="left"/>
      <w:pPr>
        <w:ind w:left="6120" w:hanging="360"/>
      </w:pPr>
    </w:lvl>
    <w:lvl w:ilvl="7" w:tplc="B01A48B0" w:tentative="1">
      <w:start w:val="1"/>
      <w:numFmt w:val="lowerLetter"/>
      <w:lvlText w:val="%8."/>
      <w:lvlJc w:val="left"/>
      <w:pPr>
        <w:ind w:left="6840" w:hanging="360"/>
      </w:pPr>
    </w:lvl>
    <w:lvl w:ilvl="8" w:tplc="EF6C8418" w:tentative="1">
      <w:start w:val="1"/>
      <w:numFmt w:val="lowerRoman"/>
      <w:lvlText w:val="%9."/>
      <w:lvlJc w:val="right"/>
      <w:pPr>
        <w:ind w:left="7560" w:hanging="180"/>
      </w:pPr>
    </w:lvl>
  </w:abstractNum>
  <w:abstractNum w:abstractNumId="17">
    <w:nsid w:val="59CE74CC"/>
    <w:multiLevelType w:val="hybridMultilevel"/>
    <w:tmpl w:val="0874CF50"/>
    <w:lvl w:ilvl="0" w:tplc="4E64BE3E">
      <w:start w:val="1"/>
      <w:numFmt w:val="lowerLetter"/>
      <w:lvlText w:val="%1."/>
      <w:lvlJc w:val="left"/>
      <w:pPr>
        <w:ind w:left="1800" w:hanging="360"/>
      </w:pPr>
    </w:lvl>
    <w:lvl w:ilvl="1" w:tplc="F1004E44" w:tentative="1">
      <w:start w:val="1"/>
      <w:numFmt w:val="lowerLetter"/>
      <w:lvlText w:val="%2."/>
      <w:lvlJc w:val="left"/>
      <w:pPr>
        <w:ind w:left="2520" w:hanging="360"/>
      </w:pPr>
    </w:lvl>
    <w:lvl w:ilvl="2" w:tplc="1940FF6A" w:tentative="1">
      <w:start w:val="1"/>
      <w:numFmt w:val="lowerRoman"/>
      <w:lvlText w:val="%3."/>
      <w:lvlJc w:val="right"/>
      <w:pPr>
        <w:ind w:left="3240" w:hanging="180"/>
      </w:pPr>
    </w:lvl>
    <w:lvl w:ilvl="3" w:tplc="425AF9D2" w:tentative="1">
      <w:start w:val="1"/>
      <w:numFmt w:val="decimal"/>
      <w:lvlText w:val="%4."/>
      <w:lvlJc w:val="left"/>
      <w:pPr>
        <w:ind w:left="3960" w:hanging="360"/>
      </w:pPr>
    </w:lvl>
    <w:lvl w:ilvl="4" w:tplc="B4500B62" w:tentative="1">
      <w:start w:val="1"/>
      <w:numFmt w:val="lowerLetter"/>
      <w:lvlText w:val="%5."/>
      <w:lvlJc w:val="left"/>
      <w:pPr>
        <w:ind w:left="4680" w:hanging="360"/>
      </w:pPr>
    </w:lvl>
    <w:lvl w:ilvl="5" w:tplc="F0FE0A70" w:tentative="1">
      <w:start w:val="1"/>
      <w:numFmt w:val="lowerRoman"/>
      <w:lvlText w:val="%6."/>
      <w:lvlJc w:val="right"/>
      <w:pPr>
        <w:ind w:left="5400" w:hanging="180"/>
      </w:pPr>
    </w:lvl>
    <w:lvl w:ilvl="6" w:tplc="C0BC7558" w:tentative="1">
      <w:start w:val="1"/>
      <w:numFmt w:val="decimal"/>
      <w:lvlText w:val="%7."/>
      <w:lvlJc w:val="left"/>
      <w:pPr>
        <w:ind w:left="6120" w:hanging="360"/>
      </w:pPr>
    </w:lvl>
    <w:lvl w:ilvl="7" w:tplc="2C46D8DC" w:tentative="1">
      <w:start w:val="1"/>
      <w:numFmt w:val="lowerLetter"/>
      <w:lvlText w:val="%8."/>
      <w:lvlJc w:val="left"/>
      <w:pPr>
        <w:ind w:left="6840" w:hanging="360"/>
      </w:pPr>
    </w:lvl>
    <w:lvl w:ilvl="8" w:tplc="0B066434" w:tentative="1">
      <w:start w:val="1"/>
      <w:numFmt w:val="lowerRoman"/>
      <w:lvlText w:val="%9."/>
      <w:lvlJc w:val="right"/>
      <w:pPr>
        <w:ind w:left="7560" w:hanging="180"/>
      </w:pPr>
    </w:lvl>
  </w:abstractNum>
  <w:abstractNum w:abstractNumId="18">
    <w:nsid w:val="5E8E4940"/>
    <w:multiLevelType w:val="multilevel"/>
    <w:tmpl w:val="CED42828"/>
    <w:lvl w:ilvl="0">
      <w:start w:val="1"/>
      <w:numFmt w:val="decimal"/>
      <w:lvlText w:val="%1"/>
      <w:lvlJc w:val="left"/>
      <w:pPr>
        <w:ind w:left="1688" w:hanging="720"/>
      </w:pPr>
      <w:rPr>
        <w:rFonts w:hint="default"/>
        <w:lang w:val="id" w:eastAsia="en-US" w:bidi="ar-SA"/>
      </w:rPr>
    </w:lvl>
    <w:lvl w:ilvl="1">
      <w:start w:val="5"/>
      <w:numFmt w:val="decimal"/>
      <w:lvlText w:val="%1.%2"/>
      <w:lvlJc w:val="left"/>
      <w:pPr>
        <w:ind w:left="1688" w:hanging="720"/>
      </w:pPr>
      <w:rPr>
        <w:rFonts w:hint="default"/>
        <w:lang w:val="id" w:eastAsia="en-US" w:bidi="ar-SA"/>
      </w:rPr>
    </w:lvl>
    <w:lvl w:ilvl="2">
      <w:start w:val="1"/>
      <w:numFmt w:val="decimal"/>
      <w:lvlText w:val="%1.%2.%3"/>
      <w:lvlJc w:val="left"/>
      <w:pPr>
        <w:ind w:left="1688" w:hanging="72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4135" w:hanging="720"/>
      </w:pPr>
      <w:rPr>
        <w:rFonts w:hint="default"/>
        <w:lang w:val="id" w:eastAsia="en-US" w:bidi="ar-SA"/>
      </w:rPr>
    </w:lvl>
    <w:lvl w:ilvl="4">
      <w:numFmt w:val="bullet"/>
      <w:lvlText w:val="•"/>
      <w:lvlJc w:val="left"/>
      <w:pPr>
        <w:ind w:left="4954" w:hanging="720"/>
      </w:pPr>
      <w:rPr>
        <w:rFonts w:hint="default"/>
        <w:lang w:val="id" w:eastAsia="en-US" w:bidi="ar-SA"/>
      </w:rPr>
    </w:lvl>
    <w:lvl w:ilvl="5">
      <w:numFmt w:val="bullet"/>
      <w:lvlText w:val="•"/>
      <w:lvlJc w:val="left"/>
      <w:pPr>
        <w:ind w:left="5773" w:hanging="720"/>
      </w:pPr>
      <w:rPr>
        <w:rFonts w:hint="default"/>
        <w:lang w:val="id" w:eastAsia="en-US" w:bidi="ar-SA"/>
      </w:rPr>
    </w:lvl>
    <w:lvl w:ilvl="6">
      <w:numFmt w:val="bullet"/>
      <w:lvlText w:val="•"/>
      <w:lvlJc w:val="left"/>
      <w:pPr>
        <w:ind w:left="6591" w:hanging="720"/>
      </w:pPr>
      <w:rPr>
        <w:rFonts w:hint="default"/>
        <w:lang w:val="id" w:eastAsia="en-US" w:bidi="ar-SA"/>
      </w:rPr>
    </w:lvl>
    <w:lvl w:ilvl="7">
      <w:numFmt w:val="bullet"/>
      <w:lvlText w:val="•"/>
      <w:lvlJc w:val="left"/>
      <w:pPr>
        <w:ind w:left="7410" w:hanging="720"/>
      </w:pPr>
      <w:rPr>
        <w:rFonts w:hint="default"/>
        <w:lang w:val="id" w:eastAsia="en-US" w:bidi="ar-SA"/>
      </w:rPr>
    </w:lvl>
    <w:lvl w:ilvl="8">
      <w:numFmt w:val="bullet"/>
      <w:lvlText w:val="•"/>
      <w:lvlJc w:val="left"/>
      <w:pPr>
        <w:ind w:left="8228" w:hanging="720"/>
      </w:pPr>
      <w:rPr>
        <w:rFonts w:hint="default"/>
        <w:lang w:val="id" w:eastAsia="en-US" w:bidi="ar-SA"/>
      </w:rPr>
    </w:lvl>
  </w:abstractNum>
  <w:abstractNum w:abstractNumId="19">
    <w:nsid w:val="64E56A28"/>
    <w:multiLevelType w:val="hybridMultilevel"/>
    <w:tmpl w:val="783C1FD8"/>
    <w:lvl w:ilvl="0" w:tplc="1BC83A3A">
      <w:start w:val="1"/>
      <w:numFmt w:val="decimal"/>
      <w:lvlText w:val="%1."/>
      <w:lvlJc w:val="left"/>
      <w:pPr>
        <w:ind w:left="2433" w:hanging="360"/>
      </w:pPr>
    </w:lvl>
    <w:lvl w:ilvl="1" w:tplc="3F9CD5CA" w:tentative="1">
      <w:start w:val="1"/>
      <w:numFmt w:val="lowerLetter"/>
      <w:lvlText w:val="%2."/>
      <w:lvlJc w:val="left"/>
      <w:pPr>
        <w:ind w:left="3153" w:hanging="360"/>
      </w:pPr>
    </w:lvl>
    <w:lvl w:ilvl="2" w:tplc="4D308180" w:tentative="1">
      <w:start w:val="1"/>
      <w:numFmt w:val="lowerRoman"/>
      <w:lvlText w:val="%3."/>
      <w:lvlJc w:val="right"/>
      <w:pPr>
        <w:ind w:left="3873" w:hanging="180"/>
      </w:pPr>
    </w:lvl>
    <w:lvl w:ilvl="3" w:tplc="87A8AC78" w:tentative="1">
      <w:start w:val="1"/>
      <w:numFmt w:val="decimal"/>
      <w:lvlText w:val="%4."/>
      <w:lvlJc w:val="left"/>
      <w:pPr>
        <w:ind w:left="4593" w:hanging="360"/>
      </w:pPr>
    </w:lvl>
    <w:lvl w:ilvl="4" w:tplc="27542A40" w:tentative="1">
      <w:start w:val="1"/>
      <w:numFmt w:val="lowerLetter"/>
      <w:lvlText w:val="%5."/>
      <w:lvlJc w:val="left"/>
      <w:pPr>
        <w:ind w:left="5313" w:hanging="360"/>
      </w:pPr>
    </w:lvl>
    <w:lvl w:ilvl="5" w:tplc="3BACA088" w:tentative="1">
      <w:start w:val="1"/>
      <w:numFmt w:val="lowerRoman"/>
      <w:lvlText w:val="%6."/>
      <w:lvlJc w:val="right"/>
      <w:pPr>
        <w:ind w:left="6033" w:hanging="180"/>
      </w:pPr>
    </w:lvl>
    <w:lvl w:ilvl="6" w:tplc="EF261DF0" w:tentative="1">
      <w:start w:val="1"/>
      <w:numFmt w:val="decimal"/>
      <w:lvlText w:val="%7."/>
      <w:lvlJc w:val="left"/>
      <w:pPr>
        <w:ind w:left="6753" w:hanging="360"/>
      </w:pPr>
    </w:lvl>
    <w:lvl w:ilvl="7" w:tplc="DA720A24" w:tentative="1">
      <w:start w:val="1"/>
      <w:numFmt w:val="lowerLetter"/>
      <w:lvlText w:val="%8."/>
      <w:lvlJc w:val="left"/>
      <w:pPr>
        <w:ind w:left="7473" w:hanging="360"/>
      </w:pPr>
    </w:lvl>
    <w:lvl w:ilvl="8" w:tplc="7A047DE2" w:tentative="1">
      <w:start w:val="1"/>
      <w:numFmt w:val="lowerRoman"/>
      <w:lvlText w:val="%9."/>
      <w:lvlJc w:val="right"/>
      <w:pPr>
        <w:ind w:left="8193" w:hanging="180"/>
      </w:pPr>
    </w:lvl>
  </w:abstractNum>
  <w:abstractNum w:abstractNumId="20">
    <w:nsid w:val="69966D14"/>
    <w:multiLevelType w:val="hybridMultilevel"/>
    <w:tmpl w:val="C5E46966"/>
    <w:lvl w:ilvl="0" w:tplc="9E406BA0">
      <w:start w:val="1"/>
      <w:numFmt w:val="decimal"/>
      <w:lvlText w:val="%1."/>
      <w:lvlJc w:val="left"/>
      <w:pPr>
        <w:ind w:left="960" w:hanging="240"/>
      </w:pPr>
      <w:rPr>
        <w:rFonts w:ascii="Times New Roman" w:eastAsia="Times New Roman" w:hAnsi="Times New Roman" w:cs="Times New Roman" w:hint="default"/>
        <w:w w:val="100"/>
        <w:sz w:val="24"/>
        <w:szCs w:val="24"/>
        <w:lang w:val="id" w:eastAsia="en-US" w:bidi="ar-SA"/>
      </w:rPr>
    </w:lvl>
    <w:lvl w:ilvl="1" w:tplc="51D01360">
      <w:numFmt w:val="bullet"/>
      <w:lvlText w:val="•"/>
      <w:lvlJc w:val="left"/>
      <w:pPr>
        <w:ind w:left="1818" w:hanging="240"/>
      </w:pPr>
      <w:rPr>
        <w:rFonts w:hint="default"/>
        <w:lang w:val="id" w:eastAsia="en-US" w:bidi="ar-SA"/>
      </w:rPr>
    </w:lvl>
    <w:lvl w:ilvl="2" w:tplc="B2889F3A">
      <w:numFmt w:val="bullet"/>
      <w:lvlText w:val="•"/>
      <w:lvlJc w:val="left"/>
      <w:pPr>
        <w:ind w:left="2685" w:hanging="240"/>
      </w:pPr>
      <w:rPr>
        <w:rFonts w:hint="default"/>
        <w:lang w:val="id" w:eastAsia="en-US" w:bidi="ar-SA"/>
      </w:rPr>
    </w:lvl>
    <w:lvl w:ilvl="3" w:tplc="2410D2E4">
      <w:numFmt w:val="bullet"/>
      <w:lvlText w:val="•"/>
      <w:lvlJc w:val="left"/>
      <w:pPr>
        <w:ind w:left="3551" w:hanging="240"/>
      </w:pPr>
      <w:rPr>
        <w:rFonts w:hint="default"/>
        <w:lang w:val="id" w:eastAsia="en-US" w:bidi="ar-SA"/>
      </w:rPr>
    </w:lvl>
    <w:lvl w:ilvl="4" w:tplc="25720574">
      <w:numFmt w:val="bullet"/>
      <w:lvlText w:val="•"/>
      <w:lvlJc w:val="left"/>
      <w:pPr>
        <w:ind w:left="4418" w:hanging="240"/>
      </w:pPr>
      <w:rPr>
        <w:rFonts w:hint="default"/>
        <w:lang w:val="id" w:eastAsia="en-US" w:bidi="ar-SA"/>
      </w:rPr>
    </w:lvl>
    <w:lvl w:ilvl="5" w:tplc="88F6D24E">
      <w:numFmt w:val="bullet"/>
      <w:lvlText w:val="•"/>
      <w:lvlJc w:val="left"/>
      <w:pPr>
        <w:ind w:left="5285" w:hanging="240"/>
      </w:pPr>
      <w:rPr>
        <w:rFonts w:hint="default"/>
        <w:lang w:val="id" w:eastAsia="en-US" w:bidi="ar-SA"/>
      </w:rPr>
    </w:lvl>
    <w:lvl w:ilvl="6" w:tplc="996AE94E">
      <w:numFmt w:val="bullet"/>
      <w:lvlText w:val="•"/>
      <w:lvlJc w:val="left"/>
      <w:pPr>
        <w:ind w:left="6151" w:hanging="240"/>
      </w:pPr>
      <w:rPr>
        <w:rFonts w:hint="default"/>
        <w:lang w:val="id" w:eastAsia="en-US" w:bidi="ar-SA"/>
      </w:rPr>
    </w:lvl>
    <w:lvl w:ilvl="7" w:tplc="0D8AA55C">
      <w:numFmt w:val="bullet"/>
      <w:lvlText w:val="•"/>
      <w:lvlJc w:val="left"/>
      <w:pPr>
        <w:ind w:left="7018" w:hanging="240"/>
      </w:pPr>
      <w:rPr>
        <w:rFonts w:hint="default"/>
        <w:lang w:val="id" w:eastAsia="en-US" w:bidi="ar-SA"/>
      </w:rPr>
    </w:lvl>
    <w:lvl w:ilvl="8" w:tplc="2E48EB10">
      <w:numFmt w:val="bullet"/>
      <w:lvlText w:val="•"/>
      <w:lvlJc w:val="left"/>
      <w:pPr>
        <w:ind w:left="7884" w:hanging="240"/>
      </w:pPr>
      <w:rPr>
        <w:rFonts w:hint="default"/>
        <w:lang w:val="id" w:eastAsia="en-US" w:bidi="ar-SA"/>
      </w:rPr>
    </w:lvl>
  </w:abstractNum>
  <w:abstractNum w:abstractNumId="21">
    <w:nsid w:val="6B450A49"/>
    <w:multiLevelType w:val="hybridMultilevel"/>
    <w:tmpl w:val="49940E16"/>
    <w:lvl w:ilvl="0" w:tplc="480EB082">
      <w:start w:val="1"/>
      <w:numFmt w:val="decimal"/>
      <w:lvlText w:val="%1."/>
      <w:lvlJc w:val="left"/>
      <w:pPr>
        <w:ind w:left="786" w:hanging="360"/>
      </w:pPr>
      <w:rPr>
        <w:rFonts w:hint="default"/>
      </w:rPr>
    </w:lvl>
    <w:lvl w:ilvl="1" w:tplc="DFD6B0CC" w:tentative="1">
      <w:start w:val="1"/>
      <w:numFmt w:val="lowerLetter"/>
      <w:lvlText w:val="%2."/>
      <w:lvlJc w:val="left"/>
      <w:pPr>
        <w:ind w:left="1506" w:hanging="360"/>
      </w:pPr>
    </w:lvl>
    <w:lvl w:ilvl="2" w:tplc="05607498" w:tentative="1">
      <w:start w:val="1"/>
      <w:numFmt w:val="lowerRoman"/>
      <w:lvlText w:val="%3."/>
      <w:lvlJc w:val="right"/>
      <w:pPr>
        <w:ind w:left="2226" w:hanging="180"/>
      </w:pPr>
    </w:lvl>
    <w:lvl w:ilvl="3" w:tplc="586C79C4" w:tentative="1">
      <w:start w:val="1"/>
      <w:numFmt w:val="decimal"/>
      <w:lvlText w:val="%4."/>
      <w:lvlJc w:val="left"/>
      <w:pPr>
        <w:ind w:left="2946" w:hanging="360"/>
      </w:pPr>
    </w:lvl>
    <w:lvl w:ilvl="4" w:tplc="F342C904" w:tentative="1">
      <w:start w:val="1"/>
      <w:numFmt w:val="lowerLetter"/>
      <w:lvlText w:val="%5."/>
      <w:lvlJc w:val="left"/>
      <w:pPr>
        <w:ind w:left="3666" w:hanging="360"/>
      </w:pPr>
    </w:lvl>
    <w:lvl w:ilvl="5" w:tplc="17F67E34" w:tentative="1">
      <w:start w:val="1"/>
      <w:numFmt w:val="lowerRoman"/>
      <w:lvlText w:val="%6."/>
      <w:lvlJc w:val="right"/>
      <w:pPr>
        <w:ind w:left="4386" w:hanging="180"/>
      </w:pPr>
    </w:lvl>
    <w:lvl w:ilvl="6" w:tplc="F6A6D528" w:tentative="1">
      <w:start w:val="1"/>
      <w:numFmt w:val="decimal"/>
      <w:lvlText w:val="%7."/>
      <w:lvlJc w:val="left"/>
      <w:pPr>
        <w:ind w:left="5106" w:hanging="360"/>
      </w:pPr>
    </w:lvl>
    <w:lvl w:ilvl="7" w:tplc="D7FC62E2" w:tentative="1">
      <w:start w:val="1"/>
      <w:numFmt w:val="lowerLetter"/>
      <w:lvlText w:val="%8."/>
      <w:lvlJc w:val="left"/>
      <w:pPr>
        <w:ind w:left="5826" w:hanging="360"/>
      </w:pPr>
    </w:lvl>
    <w:lvl w:ilvl="8" w:tplc="D29C6B08" w:tentative="1">
      <w:start w:val="1"/>
      <w:numFmt w:val="lowerRoman"/>
      <w:lvlText w:val="%9."/>
      <w:lvlJc w:val="right"/>
      <w:pPr>
        <w:ind w:left="6546" w:hanging="180"/>
      </w:pPr>
    </w:lvl>
  </w:abstractNum>
  <w:abstractNum w:abstractNumId="22">
    <w:nsid w:val="6B97596E"/>
    <w:multiLevelType w:val="hybridMultilevel"/>
    <w:tmpl w:val="5762B7B6"/>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3">
    <w:nsid w:val="71534B21"/>
    <w:multiLevelType w:val="hybridMultilevel"/>
    <w:tmpl w:val="E6D898BA"/>
    <w:lvl w:ilvl="0" w:tplc="807C751E">
      <w:start w:val="1"/>
      <w:numFmt w:val="lowerLetter"/>
      <w:lvlText w:val="%1."/>
      <w:lvlJc w:val="left"/>
      <w:pPr>
        <w:ind w:left="1800" w:hanging="360"/>
      </w:pPr>
    </w:lvl>
    <w:lvl w:ilvl="1" w:tplc="7B2CD426">
      <w:start w:val="1"/>
      <w:numFmt w:val="lowerLetter"/>
      <w:lvlText w:val="%2."/>
      <w:lvlJc w:val="left"/>
      <w:pPr>
        <w:ind w:left="2520" w:hanging="360"/>
      </w:pPr>
    </w:lvl>
    <w:lvl w:ilvl="2" w:tplc="34283512" w:tentative="1">
      <w:start w:val="1"/>
      <w:numFmt w:val="lowerRoman"/>
      <w:lvlText w:val="%3."/>
      <w:lvlJc w:val="right"/>
      <w:pPr>
        <w:ind w:left="3240" w:hanging="180"/>
      </w:pPr>
    </w:lvl>
    <w:lvl w:ilvl="3" w:tplc="73EEEFF4" w:tentative="1">
      <w:start w:val="1"/>
      <w:numFmt w:val="decimal"/>
      <w:lvlText w:val="%4."/>
      <w:lvlJc w:val="left"/>
      <w:pPr>
        <w:ind w:left="3960" w:hanging="360"/>
      </w:pPr>
    </w:lvl>
    <w:lvl w:ilvl="4" w:tplc="F93C3076" w:tentative="1">
      <w:start w:val="1"/>
      <w:numFmt w:val="lowerLetter"/>
      <w:lvlText w:val="%5."/>
      <w:lvlJc w:val="left"/>
      <w:pPr>
        <w:ind w:left="4680" w:hanging="360"/>
      </w:pPr>
    </w:lvl>
    <w:lvl w:ilvl="5" w:tplc="6610E40C" w:tentative="1">
      <w:start w:val="1"/>
      <w:numFmt w:val="lowerRoman"/>
      <w:lvlText w:val="%6."/>
      <w:lvlJc w:val="right"/>
      <w:pPr>
        <w:ind w:left="5400" w:hanging="180"/>
      </w:pPr>
    </w:lvl>
    <w:lvl w:ilvl="6" w:tplc="3C4A313A" w:tentative="1">
      <w:start w:val="1"/>
      <w:numFmt w:val="decimal"/>
      <w:lvlText w:val="%7."/>
      <w:lvlJc w:val="left"/>
      <w:pPr>
        <w:ind w:left="6120" w:hanging="360"/>
      </w:pPr>
    </w:lvl>
    <w:lvl w:ilvl="7" w:tplc="E9784220" w:tentative="1">
      <w:start w:val="1"/>
      <w:numFmt w:val="lowerLetter"/>
      <w:lvlText w:val="%8."/>
      <w:lvlJc w:val="left"/>
      <w:pPr>
        <w:ind w:left="6840" w:hanging="360"/>
      </w:pPr>
    </w:lvl>
    <w:lvl w:ilvl="8" w:tplc="3B7C61D4" w:tentative="1">
      <w:start w:val="1"/>
      <w:numFmt w:val="lowerRoman"/>
      <w:lvlText w:val="%9."/>
      <w:lvlJc w:val="right"/>
      <w:pPr>
        <w:ind w:left="7560" w:hanging="180"/>
      </w:pPr>
    </w:lvl>
  </w:abstractNum>
  <w:abstractNum w:abstractNumId="24">
    <w:nsid w:val="75C67677"/>
    <w:multiLevelType w:val="multilevel"/>
    <w:tmpl w:val="F4B0898C"/>
    <w:lvl w:ilvl="0">
      <w:start w:val="2"/>
      <w:numFmt w:val="decimal"/>
      <w:lvlText w:val="%1"/>
      <w:lvlJc w:val="left"/>
      <w:pPr>
        <w:ind w:left="1328" w:hanging="360"/>
      </w:pPr>
      <w:rPr>
        <w:rFonts w:hint="default"/>
        <w:lang w:val="id" w:eastAsia="en-US" w:bidi="ar-SA"/>
      </w:rPr>
    </w:lvl>
    <w:lvl w:ilvl="1">
      <w:start w:val="1"/>
      <w:numFmt w:val="decimal"/>
      <w:lvlText w:val="%1.%2"/>
      <w:lvlJc w:val="left"/>
      <w:pPr>
        <w:ind w:left="1328"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508" w:hanging="54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3359" w:hanging="540"/>
      </w:pPr>
      <w:rPr>
        <w:rFonts w:hint="default"/>
        <w:lang w:val="id" w:eastAsia="en-US" w:bidi="ar-SA"/>
      </w:rPr>
    </w:lvl>
    <w:lvl w:ilvl="4">
      <w:numFmt w:val="bullet"/>
      <w:lvlText w:val="•"/>
      <w:lvlJc w:val="left"/>
      <w:pPr>
        <w:ind w:left="4288" w:hanging="540"/>
      </w:pPr>
      <w:rPr>
        <w:rFonts w:hint="default"/>
        <w:lang w:val="id" w:eastAsia="en-US" w:bidi="ar-SA"/>
      </w:rPr>
    </w:lvl>
    <w:lvl w:ilvl="5">
      <w:numFmt w:val="bullet"/>
      <w:lvlText w:val="•"/>
      <w:lvlJc w:val="left"/>
      <w:pPr>
        <w:ind w:left="5218" w:hanging="540"/>
      </w:pPr>
      <w:rPr>
        <w:rFonts w:hint="default"/>
        <w:lang w:val="id" w:eastAsia="en-US" w:bidi="ar-SA"/>
      </w:rPr>
    </w:lvl>
    <w:lvl w:ilvl="6">
      <w:numFmt w:val="bullet"/>
      <w:lvlText w:val="•"/>
      <w:lvlJc w:val="left"/>
      <w:pPr>
        <w:ind w:left="6147" w:hanging="540"/>
      </w:pPr>
      <w:rPr>
        <w:rFonts w:hint="default"/>
        <w:lang w:val="id" w:eastAsia="en-US" w:bidi="ar-SA"/>
      </w:rPr>
    </w:lvl>
    <w:lvl w:ilvl="7">
      <w:numFmt w:val="bullet"/>
      <w:lvlText w:val="•"/>
      <w:lvlJc w:val="left"/>
      <w:pPr>
        <w:ind w:left="7077" w:hanging="540"/>
      </w:pPr>
      <w:rPr>
        <w:rFonts w:hint="default"/>
        <w:lang w:val="id" w:eastAsia="en-US" w:bidi="ar-SA"/>
      </w:rPr>
    </w:lvl>
    <w:lvl w:ilvl="8">
      <w:numFmt w:val="bullet"/>
      <w:lvlText w:val="•"/>
      <w:lvlJc w:val="left"/>
      <w:pPr>
        <w:ind w:left="8006" w:hanging="540"/>
      </w:pPr>
      <w:rPr>
        <w:rFonts w:hint="default"/>
        <w:lang w:val="id" w:eastAsia="en-US" w:bidi="ar-SA"/>
      </w:rPr>
    </w:lvl>
  </w:abstractNum>
  <w:abstractNum w:abstractNumId="25">
    <w:nsid w:val="7D6B3657"/>
    <w:multiLevelType w:val="hybridMultilevel"/>
    <w:tmpl w:val="C5E46966"/>
    <w:lvl w:ilvl="0" w:tplc="902A402A">
      <w:start w:val="1"/>
      <w:numFmt w:val="decimal"/>
      <w:lvlText w:val="%1."/>
      <w:lvlJc w:val="left"/>
      <w:pPr>
        <w:ind w:left="1208" w:hanging="240"/>
      </w:pPr>
      <w:rPr>
        <w:rFonts w:ascii="Times New Roman" w:eastAsia="Times New Roman" w:hAnsi="Times New Roman" w:cs="Times New Roman" w:hint="default"/>
        <w:w w:val="100"/>
        <w:sz w:val="24"/>
        <w:szCs w:val="24"/>
        <w:lang w:val="id" w:eastAsia="en-US" w:bidi="ar-SA"/>
      </w:rPr>
    </w:lvl>
    <w:lvl w:ilvl="1" w:tplc="1D00EFCA">
      <w:numFmt w:val="bullet"/>
      <w:lvlText w:val="•"/>
      <w:lvlJc w:val="left"/>
      <w:pPr>
        <w:ind w:left="2066" w:hanging="240"/>
      </w:pPr>
      <w:rPr>
        <w:rFonts w:hint="default"/>
        <w:lang w:val="id" w:eastAsia="en-US" w:bidi="ar-SA"/>
      </w:rPr>
    </w:lvl>
    <w:lvl w:ilvl="2" w:tplc="C8A611CA">
      <w:numFmt w:val="bullet"/>
      <w:lvlText w:val="•"/>
      <w:lvlJc w:val="left"/>
      <w:pPr>
        <w:ind w:left="2933" w:hanging="240"/>
      </w:pPr>
      <w:rPr>
        <w:rFonts w:hint="default"/>
        <w:lang w:val="id" w:eastAsia="en-US" w:bidi="ar-SA"/>
      </w:rPr>
    </w:lvl>
    <w:lvl w:ilvl="3" w:tplc="B00C4A46">
      <w:numFmt w:val="bullet"/>
      <w:lvlText w:val="•"/>
      <w:lvlJc w:val="left"/>
      <w:pPr>
        <w:ind w:left="3799" w:hanging="240"/>
      </w:pPr>
      <w:rPr>
        <w:rFonts w:hint="default"/>
        <w:lang w:val="id" w:eastAsia="en-US" w:bidi="ar-SA"/>
      </w:rPr>
    </w:lvl>
    <w:lvl w:ilvl="4" w:tplc="CEFC2692">
      <w:numFmt w:val="bullet"/>
      <w:lvlText w:val="•"/>
      <w:lvlJc w:val="left"/>
      <w:pPr>
        <w:ind w:left="4666" w:hanging="240"/>
      </w:pPr>
      <w:rPr>
        <w:rFonts w:hint="default"/>
        <w:lang w:val="id" w:eastAsia="en-US" w:bidi="ar-SA"/>
      </w:rPr>
    </w:lvl>
    <w:lvl w:ilvl="5" w:tplc="FD24EF80">
      <w:numFmt w:val="bullet"/>
      <w:lvlText w:val="•"/>
      <w:lvlJc w:val="left"/>
      <w:pPr>
        <w:ind w:left="5533" w:hanging="240"/>
      </w:pPr>
      <w:rPr>
        <w:rFonts w:hint="default"/>
        <w:lang w:val="id" w:eastAsia="en-US" w:bidi="ar-SA"/>
      </w:rPr>
    </w:lvl>
    <w:lvl w:ilvl="6" w:tplc="9C8E6A78">
      <w:numFmt w:val="bullet"/>
      <w:lvlText w:val="•"/>
      <w:lvlJc w:val="left"/>
      <w:pPr>
        <w:ind w:left="6399" w:hanging="240"/>
      </w:pPr>
      <w:rPr>
        <w:rFonts w:hint="default"/>
        <w:lang w:val="id" w:eastAsia="en-US" w:bidi="ar-SA"/>
      </w:rPr>
    </w:lvl>
    <w:lvl w:ilvl="7" w:tplc="F4760B98">
      <w:numFmt w:val="bullet"/>
      <w:lvlText w:val="•"/>
      <w:lvlJc w:val="left"/>
      <w:pPr>
        <w:ind w:left="7266" w:hanging="240"/>
      </w:pPr>
      <w:rPr>
        <w:rFonts w:hint="default"/>
        <w:lang w:val="id" w:eastAsia="en-US" w:bidi="ar-SA"/>
      </w:rPr>
    </w:lvl>
    <w:lvl w:ilvl="8" w:tplc="1332D17C">
      <w:numFmt w:val="bullet"/>
      <w:lvlText w:val="•"/>
      <w:lvlJc w:val="left"/>
      <w:pPr>
        <w:ind w:left="8132" w:hanging="240"/>
      </w:pPr>
      <w:rPr>
        <w:rFonts w:hint="default"/>
        <w:lang w:val="id" w:eastAsia="en-US" w:bidi="ar-SA"/>
      </w:rPr>
    </w:lvl>
  </w:abstractNum>
  <w:abstractNum w:abstractNumId="26">
    <w:nsid w:val="7F3565F2"/>
    <w:multiLevelType w:val="multilevel"/>
    <w:tmpl w:val="7CF09348"/>
    <w:lvl w:ilvl="0">
      <w:start w:val="3"/>
      <w:numFmt w:val="decimal"/>
      <w:lvlText w:val="%1"/>
      <w:lvlJc w:val="left"/>
      <w:pPr>
        <w:ind w:left="1508" w:hanging="540"/>
      </w:pPr>
      <w:rPr>
        <w:rFonts w:hint="default"/>
        <w:lang w:val="id" w:eastAsia="en-US" w:bidi="ar-SA"/>
      </w:rPr>
    </w:lvl>
    <w:lvl w:ilvl="1">
      <w:start w:val="5"/>
      <w:numFmt w:val="decimal"/>
      <w:lvlText w:val="%1.%2"/>
      <w:lvlJc w:val="left"/>
      <w:pPr>
        <w:ind w:left="1508" w:hanging="540"/>
      </w:pPr>
      <w:rPr>
        <w:rFonts w:hint="default"/>
        <w:lang w:val="id" w:eastAsia="en-US" w:bidi="ar-SA"/>
      </w:rPr>
    </w:lvl>
    <w:lvl w:ilvl="2">
      <w:start w:val="2"/>
      <w:numFmt w:val="decimal"/>
      <w:lvlText w:val="%1.%2.%3"/>
      <w:lvlJc w:val="left"/>
      <w:pPr>
        <w:ind w:left="1508" w:hanging="54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4009" w:hanging="540"/>
      </w:pPr>
      <w:rPr>
        <w:rFonts w:hint="default"/>
        <w:lang w:val="id" w:eastAsia="en-US" w:bidi="ar-SA"/>
      </w:rPr>
    </w:lvl>
    <w:lvl w:ilvl="4">
      <w:numFmt w:val="bullet"/>
      <w:lvlText w:val="•"/>
      <w:lvlJc w:val="left"/>
      <w:pPr>
        <w:ind w:left="4846" w:hanging="540"/>
      </w:pPr>
      <w:rPr>
        <w:rFonts w:hint="default"/>
        <w:lang w:val="id" w:eastAsia="en-US" w:bidi="ar-SA"/>
      </w:rPr>
    </w:lvl>
    <w:lvl w:ilvl="5">
      <w:numFmt w:val="bullet"/>
      <w:lvlText w:val="•"/>
      <w:lvlJc w:val="left"/>
      <w:pPr>
        <w:ind w:left="5683" w:hanging="540"/>
      </w:pPr>
      <w:rPr>
        <w:rFonts w:hint="default"/>
        <w:lang w:val="id" w:eastAsia="en-US" w:bidi="ar-SA"/>
      </w:rPr>
    </w:lvl>
    <w:lvl w:ilvl="6">
      <w:numFmt w:val="bullet"/>
      <w:lvlText w:val="•"/>
      <w:lvlJc w:val="left"/>
      <w:pPr>
        <w:ind w:left="6519" w:hanging="540"/>
      </w:pPr>
      <w:rPr>
        <w:rFonts w:hint="default"/>
        <w:lang w:val="id" w:eastAsia="en-US" w:bidi="ar-SA"/>
      </w:rPr>
    </w:lvl>
    <w:lvl w:ilvl="7">
      <w:numFmt w:val="bullet"/>
      <w:lvlText w:val="•"/>
      <w:lvlJc w:val="left"/>
      <w:pPr>
        <w:ind w:left="7356" w:hanging="540"/>
      </w:pPr>
      <w:rPr>
        <w:rFonts w:hint="default"/>
        <w:lang w:val="id" w:eastAsia="en-US" w:bidi="ar-SA"/>
      </w:rPr>
    </w:lvl>
    <w:lvl w:ilvl="8">
      <w:numFmt w:val="bullet"/>
      <w:lvlText w:val="•"/>
      <w:lvlJc w:val="left"/>
      <w:pPr>
        <w:ind w:left="8192" w:hanging="540"/>
      </w:pPr>
      <w:rPr>
        <w:rFonts w:hint="default"/>
        <w:lang w:val="id" w:eastAsia="en-US" w:bidi="ar-SA"/>
      </w:rPr>
    </w:lvl>
  </w:abstractNum>
  <w:num w:numId="1">
    <w:abstractNumId w:val="15"/>
  </w:num>
  <w:num w:numId="2">
    <w:abstractNumId w:val="26"/>
  </w:num>
  <w:num w:numId="3">
    <w:abstractNumId w:val="7"/>
  </w:num>
  <w:num w:numId="4">
    <w:abstractNumId w:val="6"/>
  </w:num>
  <w:num w:numId="5">
    <w:abstractNumId w:val="8"/>
  </w:num>
  <w:num w:numId="6">
    <w:abstractNumId w:val="24"/>
  </w:num>
  <w:num w:numId="7">
    <w:abstractNumId w:val="18"/>
  </w:num>
  <w:num w:numId="8">
    <w:abstractNumId w:val="11"/>
  </w:num>
  <w:num w:numId="9">
    <w:abstractNumId w:val="25"/>
  </w:num>
  <w:num w:numId="10">
    <w:abstractNumId w:val="5"/>
  </w:num>
  <w:num w:numId="11">
    <w:abstractNumId w:val="10"/>
  </w:num>
  <w:num w:numId="12">
    <w:abstractNumId w:val="14"/>
  </w:num>
  <w:num w:numId="13">
    <w:abstractNumId w:val="9"/>
  </w:num>
  <w:num w:numId="14">
    <w:abstractNumId w:val="21"/>
  </w:num>
  <w:num w:numId="15">
    <w:abstractNumId w:val="20"/>
  </w:num>
  <w:num w:numId="16">
    <w:abstractNumId w:val="1"/>
  </w:num>
  <w:num w:numId="17">
    <w:abstractNumId w:val="13"/>
  </w:num>
  <w:num w:numId="18">
    <w:abstractNumId w:val="17"/>
  </w:num>
  <w:num w:numId="19">
    <w:abstractNumId w:val="16"/>
  </w:num>
  <w:num w:numId="20">
    <w:abstractNumId w:val="12"/>
  </w:num>
  <w:num w:numId="21">
    <w:abstractNumId w:val="23"/>
  </w:num>
  <w:num w:numId="22">
    <w:abstractNumId w:val="2"/>
  </w:num>
  <w:num w:numId="23">
    <w:abstractNumId w:val="19"/>
  </w:num>
  <w:num w:numId="24">
    <w:abstractNumId w:val="4"/>
  </w:num>
  <w:num w:numId="25">
    <w:abstractNumId w:val="0"/>
  </w:num>
  <w:num w:numId="26">
    <w:abstractNumId w:val="3"/>
  </w:num>
  <w:num w:numId="2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7A83"/>
    <w:rsid w:val="0000052A"/>
    <w:rsid w:val="00000FAE"/>
    <w:rsid w:val="00001920"/>
    <w:rsid w:val="00004309"/>
    <w:rsid w:val="000044FC"/>
    <w:rsid w:val="00005B87"/>
    <w:rsid w:val="00005FDA"/>
    <w:rsid w:val="000068F7"/>
    <w:rsid w:val="000110FE"/>
    <w:rsid w:val="00012E83"/>
    <w:rsid w:val="0001320A"/>
    <w:rsid w:val="00014315"/>
    <w:rsid w:val="000147A5"/>
    <w:rsid w:val="00015462"/>
    <w:rsid w:val="0001673E"/>
    <w:rsid w:val="000202C7"/>
    <w:rsid w:val="000229F4"/>
    <w:rsid w:val="000243BA"/>
    <w:rsid w:val="000262E8"/>
    <w:rsid w:val="000274AA"/>
    <w:rsid w:val="000343A4"/>
    <w:rsid w:val="00035AFF"/>
    <w:rsid w:val="000379CC"/>
    <w:rsid w:val="000420EB"/>
    <w:rsid w:val="00046AB9"/>
    <w:rsid w:val="000500E5"/>
    <w:rsid w:val="00051A0A"/>
    <w:rsid w:val="000538FE"/>
    <w:rsid w:val="00053C53"/>
    <w:rsid w:val="00055019"/>
    <w:rsid w:val="00056A30"/>
    <w:rsid w:val="00060B29"/>
    <w:rsid w:val="00061079"/>
    <w:rsid w:val="00063919"/>
    <w:rsid w:val="00071BC8"/>
    <w:rsid w:val="0007276E"/>
    <w:rsid w:val="00077D97"/>
    <w:rsid w:val="00080B72"/>
    <w:rsid w:val="0008602B"/>
    <w:rsid w:val="0008606F"/>
    <w:rsid w:val="0008693F"/>
    <w:rsid w:val="000922B8"/>
    <w:rsid w:val="00092388"/>
    <w:rsid w:val="00095D98"/>
    <w:rsid w:val="000A20FE"/>
    <w:rsid w:val="000A23FD"/>
    <w:rsid w:val="000A2DE7"/>
    <w:rsid w:val="000A4852"/>
    <w:rsid w:val="000A4A77"/>
    <w:rsid w:val="000A506E"/>
    <w:rsid w:val="000A50B6"/>
    <w:rsid w:val="000A58B4"/>
    <w:rsid w:val="000A7562"/>
    <w:rsid w:val="000B09BB"/>
    <w:rsid w:val="000B0E74"/>
    <w:rsid w:val="000B51D1"/>
    <w:rsid w:val="000B5E3E"/>
    <w:rsid w:val="000C0E29"/>
    <w:rsid w:val="000C17F4"/>
    <w:rsid w:val="000C340C"/>
    <w:rsid w:val="000C3C96"/>
    <w:rsid w:val="000C58E2"/>
    <w:rsid w:val="000C76AC"/>
    <w:rsid w:val="000D4C1E"/>
    <w:rsid w:val="000D5235"/>
    <w:rsid w:val="000D70C0"/>
    <w:rsid w:val="000E1C36"/>
    <w:rsid w:val="000E2E29"/>
    <w:rsid w:val="000E6633"/>
    <w:rsid w:val="000E6FA5"/>
    <w:rsid w:val="000E7368"/>
    <w:rsid w:val="000E7D16"/>
    <w:rsid w:val="000F001F"/>
    <w:rsid w:val="000F05FC"/>
    <w:rsid w:val="000F2CCF"/>
    <w:rsid w:val="000F43F3"/>
    <w:rsid w:val="000F7318"/>
    <w:rsid w:val="00100407"/>
    <w:rsid w:val="0010072D"/>
    <w:rsid w:val="00102C50"/>
    <w:rsid w:val="001042CC"/>
    <w:rsid w:val="001055F4"/>
    <w:rsid w:val="00105EBA"/>
    <w:rsid w:val="001070AA"/>
    <w:rsid w:val="001108B1"/>
    <w:rsid w:val="001119A6"/>
    <w:rsid w:val="001119C6"/>
    <w:rsid w:val="0011475D"/>
    <w:rsid w:val="00121336"/>
    <w:rsid w:val="00123B4B"/>
    <w:rsid w:val="0012713C"/>
    <w:rsid w:val="00127D2E"/>
    <w:rsid w:val="00131144"/>
    <w:rsid w:val="001354ED"/>
    <w:rsid w:val="001369AF"/>
    <w:rsid w:val="00136E40"/>
    <w:rsid w:val="00137D75"/>
    <w:rsid w:val="0014182A"/>
    <w:rsid w:val="0014193F"/>
    <w:rsid w:val="00141BFB"/>
    <w:rsid w:val="00142FFA"/>
    <w:rsid w:val="00146D71"/>
    <w:rsid w:val="0014710F"/>
    <w:rsid w:val="001523D8"/>
    <w:rsid w:val="00153483"/>
    <w:rsid w:val="001537BC"/>
    <w:rsid w:val="00156ECA"/>
    <w:rsid w:val="0015722E"/>
    <w:rsid w:val="00164429"/>
    <w:rsid w:val="00165884"/>
    <w:rsid w:val="00165A29"/>
    <w:rsid w:val="00166B25"/>
    <w:rsid w:val="00166CC5"/>
    <w:rsid w:val="00170708"/>
    <w:rsid w:val="00173597"/>
    <w:rsid w:val="00174063"/>
    <w:rsid w:val="00180521"/>
    <w:rsid w:val="00183DD7"/>
    <w:rsid w:val="00185124"/>
    <w:rsid w:val="00185444"/>
    <w:rsid w:val="00185AE8"/>
    <w:rsid w:val="00185D98"/>
    <w:rsid w:val="00190000"/>
    <w:rsid w:val="00193098"/>
    <w:rsid w:val="001943B1"/>
    <w:rsid w:val="00194ED3"/>
    <w:rsid w:val="00195218"/>
    <w:rsid w:val="001A49B3"/>
    <w:rsid w:val="001A76C2"/>
    <w:rsid w:val="001A7B59"/>
    <w:rsid w:val="001A7D21"/>
    <w:rsid w:val="001B13E0"/>
    <w:rsid w:val="001B2DD4"/>
    <w:rsid w:val="001B45F6"/>
    <w:rsid w:val="001B6649"/>
    <w:rsid w:val="001B6B2F"/>
    <w:rsid w:val="001B7906"/>
    <w:rsid w:val="001C01D4"/>
    <w:rsid w:val="001C0DA3"/>
    <w:rsid w:val="001C1658"/>
    <w:rsid w:val="001C300D"/>
    <w:rsid w:val="001D4161"/>
    <w:rsid w:val="001D5C10"/>
    <w:rsid w:val="001D6F57"/>
    <w:rsid w:val="001D7A7F"/>
    <w:rsid w:val="001D7FB8"/>
    <w:rsid w:val="001E197B"/>
    <w:rsid w:val="001E1F2D"/>
    <w:rsid w:val="001E7429"/>
    <w:rsid w:val="001F0AF7"/>
    <w:rsid w:val="001F4EC9"/>
    <w:rsid w:val="002021D9"/>
    <w:rsid w:val="002034B2"/>
    <w:rsid w:val="002061E0"/>
    <w:rsid w:val="00207EA1"/>
    <w:rsid w:val="00210EBE"/>
    <w:rsid w:val="00211FFC"/>
    <w:rsid w:val="00212D0C"/>
    <w:rsid w:val="002159CD"/>
    <w:rsid w:val="002173F4"/>
    <w:rsid w:val="00217D73"/>
    <w:rsid w:val="00217FFA"/>
    <w:rsid w:val="00220E1E"/>
    <w:rsid w:val="00223830"/>
    <w:rsid w:val="00230683"/>
    <w:rsid w:val="00231849"/>
    <w:rsid w:val="00232C49"/>
    <w:rsid w:val="0023694F"/>
    <w:rsid w:val="00243CA6"/>
    <w:rsid w:val="00246089"/>
    <w:rsid w:val="0025207E"/>
    <w:rsid w:val="002528B0"/>
    <w:rsid w:val="00254E8C"/>
    <w:rsid w:val="00255D17"/>
    <w:rsid w:val="00260D6C"/>
    <w:rsid w:val="00261741"/>
    <w:rsid w:val="00263419"/>
    <w:rsid w:val="002653C8"/>
    <w:rsid w:val="00266A04"/>
    <w:rsid w:val="00266E36"/>
    <w:rsid w:val="00270E75"/>
    <w:rsid w:val="0027219E"/>
    <w:rsid w:val="00274704"/>
    <w:rsid w:val="00275B26"/>
    <w:rsid w:val="002832DA"/>
    <w:rsid w:val="00286DDA"/>
    <w:rsid w:val="0028794D"/>
    <w:rsid w:val="002960F8"/>
    <w:rsid w:val="002A1112"/>
    <w:rsid w:val="002A38EE"/>
    <w:rsid w:val="002A4803"/>
    <w:rsid w:val="002B1BE3"/>
    <w:rsid w:val="002B436D"/>
    <w:rsid w:val="002B62B5"/>
    <w:rsid w:val="002B6749"/>
    <w:rsid w:val="002C1180"/>
    <w:rsid w:val="002C1EFD"/>
    <w:rsid w:val="002C2D13"/>
    <w:rsid w:val="002C3E28"/>
    <w:rsid w:val="002C68B3"/>
    <w:rsid w:val="002D0057"/>
    <w:rsid w:val="002E03F7"/>
    <w:rsid w:val="002E0F7B"/>
    <w:rsid w:val="002E42B5"/>
    <w:rsid w:val="002E4688"/>
    <w:rsid w:val="002E7F74"/>
    <w:rsid w:val="002F40A4"/>
    <w:rsid w:val="002F56E3"/>
    <w:rsid w:val="002F5B2A"/>
    <w:rsid w:val="002F7556"/>
    <w:rsid w:val="003039ED"/>
    <w:rsid w:val="00303BDE"/>
    <w:rsid w:val="003044F1"/>
    <w:rsid w:val="00306302"/>
    <w:rsid w:val="00306EFE"/>
    <w:rsid w:val="003105FB"/>
    <w:rsid w:val="00310F62"/>
    <w:rsid w:val="00311701"/>
    <w:rsid w:val="00313C5F"/>
    <w:rsid w:val="00314462"/>
    <w:rsid w:val="00314605"/>
    <w:rsid w:val="003154A3"/>
    <w:rsid w:val="0031624E"/>
    <w:rsid w:val="0031736B"/>
    <w:rsid w:val="00321485"/>
    <w:rsid w:val="003219E9"/>
    <w:rsid w:val="003221C5"/>
    <w:rsid w:val="00322E21"/>
    <w:rsid w:val="00324152"/>
    <w:rsid w:val="00324990"/>
    <w:rsid w:val="0032519C"/>
    <w:rsid w:val="003266E2"/>
    <w:rsid w:val="00332C23"/>
    <w:rsid w:val="0034083E"/>
    <w:rsid w:val="00344665"/>
    <w:rsid w:val="00345A40"/>
    <w:rsid w:val="003479FB"/>
    <w:rsid w:val="00347D0D"/>
    <w:rsid w:val="0035041F"/>
    <w:rsid w:val="00351FE5"/>
    <w:rsid w:val="003530A8"/>
    <w:rsid w:val="0035368D"/>
    <w:rsid w:val="00353B34"/>
    <w:rsid w:val="00354E8C"/>
    <w:rsid w:val="00356739"/>
    <w:rsid w:val="00356ABB"/>
    <w:rsid w:val="003622D0"/>
    <w:rsid w:val="00365DC2"/>
    <w:rsid w:val="0036612C"/>
    <w:rsid w:val="00366CAA"/>
    <w:rsid w:val="00367763"/>
    <w:rsid w:val="003708D4"/>
    <w:rsid w:val="00370F8C"/>
    <w:rsid w:val="00373FA1"/>
    <w:rsid w:val="003806BE"/>
    <w:rsid w:val="00380CA6"/>
    <w:rsid w:val="00382113"/>
    <w:rsid w:val="0038530F"/>
    <w:rsid w:val="00385539"/>
    <w:rsid w:val="00385C3D"/>
    <w:rsid w:val="00387305"/>
    <w:rsid w:val="003919AD"/>
    <w:rsid w:val="0039287D"/>
    <w:rsid w:val="00396438"/>
    <w:rsid w:val="00396E38"/>
    <w:rsid w:val="003A19A4"/>
    <w:rsid w:val="003A51EB"/>
    <w:rsid w:val="003A6F46"/>
    <w:rsid w:val="003A740B"/>
    <w:rsid w:val="003B0ED3"/>
    <w:rsid w:val="003B4149"/>
    <w:rsid w:val="003B5185"/>
    <w:rsid w:val="003B7377"/>
    <w:rsid w:val="003C0A94"/>
    <w:rsid w:val="003C0ACC"/>
    <w:rsid w:val="003C4408"/>
    <w:rsid w:val="003C4BF2"/>
    <w:rsid w:val="003C6E8A"/>
    <w:rsid w:val="003D6EAD"/>
    <w:rsid w:val="003E0384"/>
    <w:rsid w:val="003E04C4"/>
    <w:rsid w:val="003F05CF"/>
    <w:rsid w:val="003F31D4"/>
    <w:rsid w:val="003F5EBC"/>
    <w:rsid w:val="003F6387"/>
    <w:rsid w:val="00402C3C"/>
    <w:rsid w:val="00405257"/>
    <w:rsid w:val="004069AB"/>
    <w:rsid w:val="00414D20"/>
    <w:rsid w:val="004166D3"/>
    <w:rsid w:val="00417B12"/>
    <w:rsid w:val="00420472"/>
    <w:rsid w:val="004209F2"/>
    <w:rsid w:val="00420C59"/>
    <w:rsid w:val="00420C7D"/>
    <w:rsid w:val="00421734"/>
    <w:rsid w:val="00423508"/>
    <w:rsid w:val="00424F57"/>
    <w:rsid w:val="00426755"/>
    <w:rsid w:val="00426C26"/>
    <w:rsid w:val="00427C45"/>
    <w:rsid w:val="00431F56"/>
    <w:rsid w:val="0043275A"/>
    <w:rsid w:val="00432D69"/>
    <w:rsid w:val="00435D19"/>
    <w:rsid w:val="004417FF"/>
    <w:rsid w:val="00442A1C"/>
    <w:rsid w:val="00447CDD"/>
    <w:rsid w:val="004510E4"/>
    <w:rsid w:val="00451D86"/>
    <w:rsid w:val="004565FA"/>
    <w:rsid w:val="00457237"/>
    <w:rsid w:val="00465A59"/>
    <w:rsid w:val="00465BDA"/>
    <w:rsid w:val="00480192"/>
    <w:rsid w:val="00482D46"/>
    <w:rsid w:val="00483649"/>
    <w:rsid w:val="0048393D"/>
    <w:rsid w:val="00484107"/>
    <w:rsid w:val="004851A0"/>
    <w:rsid w:val="00494B97"/>
    <w:rsid w:val="004A1A79"/>
    <w:rsid w:val="004A30F7"/>
    <w:rsid w:val="004A4911"/>
    <w:rsid w:val="004A58B0"/>
    <w:rsid w:val="004A5E2A"/>
    <w:rsid w:val="004B06E1"/>
    <w:rsid w:val="004B1498"/>
    <w:rsid w:val="004B3551"/>
    <w:rsid w:val="004B4F45"/>
    <w:rsid w:val="004B65E6"/>
    <w:rsid w:val="004B7272"/>
    <w:rsid w:val="004C70B2"/>
    <w:rsid w:val="004D1132"/>
    <w:rsid w:val="004D2896"/>
    <w:rsid w:val="004D3583"/>
    <w:rsid w:val="004D72EF"/>
    <w:rsid w:val="004F748D"/>
    <w:rsid w:val="00500339"/>
    <w:rsid w:val="005017F1"/>
    <w:rsid w:val="00506742"/>
    <w:rsid w:val="00511A27"/>
    <w:rsid w:val="00514C5A"/>
    <w:rsid w:val="005151E5"/>
    <w:rsid w:val="005153DD"/>
    <w:rsid w:val="00517562"/>
    <w:rsid w:val="005175E7"/>
    <w:rsid w:val="0051765E"/>
    <w:rsid w:val="00521689"/>
    <w:rsid w:val="005236E1"/>
    <w:rsid w:val="0052443F"/>
    <w:rsid w:val="00524A81"/>
    <w:rsid w:val="00531375"/>
    <w:rsid w:val="00534D55"/>
    <w:rsid w:val="00535A0F"/>
    <w:rsid w:val="00535E1A"/>
    <w:rsid w:val="005374D7"/>
    <w:rsid w:val="00541021"/>
    <w:rsid w:val="0054366C"/>
    <w:rsid w:val="00546207"/>
    <w:rsid w:val="0054713A"/>
    <w:rsid w:val="0054740E"/>
    <w:rsid w:val="00550E53"/>
    <w:rsid w:val="00552331"/>
    <w:rsid w:val="00553276"/>
    <w:rsid w:val="0055455B"/>
    <w:rsid w:val="005554BE"/>
    <w:rsid w:val="00566088"/>
    <w:rsid w:val="0056610C"/>
    <w:rsid w:val="00570287"/>
    <w:rsid w:val="0057047A"/>
    <w:rsid w:val="00570583"/>
    <w:rsid w:val="00571345"/>
    <w:rsid w:val="00571A9D"/>
    <w:rsid w:val="0058213A"/>
    <w:rsid w:val="00582721"/>
    <w:rsid w:val="00587511"/>
    <w:rsid w:val="0059151B"/>
    <w:rsid w:val="00592AEC"/>
    <w:rsid w:val="00594518"/>
    <w:rsid w:val="00595F9A"/>
    <w:rsid w:val="00597FED"/>
    <w:rsid w:val="005A171D"/>
    <w:rsid w:val="005A2815"/>
    <w:rsid w:val="005A2FC8"/>
    <w:rsid w:val="005A3214"/>
    <w:rsid w:val="005A34B1"/>
    <w:rsid w:val="005A3603"/>
    <w:rsid w:val="005A5F73"/>
    <w:rsid w:val="005A63FD"/>
    <w:rsid w:val="005A6CAD"/>
    <w:rsid w:val="005A72EA"/>
    <w:rsid w:val="005A75B8"/>
    <w:rsid w:val="005B505B"/>
    <w:rsid w:val="005B58F9"/>
    <w:rsid w:val="005C0C74"/>
    <w:rsid w:val="005C0F14"/>
    <w:rsid w:val="005C2B6D"/>
    <w:rsid w:val="005C3B0D"/>
    <w:rsid w:val="005C411B"/>
    <w:rsid w:val="005C4D14"/>
    <w:rsid w:val="005C563B"/>
    <w:rsid w:val="005E12FD"/>
    <w:rsid w:val="005E18DA"/>
    <w:rsid w:val="005E26F7"/>
    <w:rsid w:val="005E45D9"/>
    <w:rsid w:val="00604183"/>
    <w:rsid w:val="0060434F"/>
    <w:rsid w:val="00605A00"/>
    <w:rsid w:val="006066FE"/>
    <w:rsid w:val="0060712E"/>
    <w:rsid w:val="00613203"/>
    <w:rsid w:val="006156D5"/>
    <w:rsid w:val="00615FC5"/>
    <w:rsid w:val="0062238E"/>
    <w:rsid w:val="0062275B"/>
    <w:rsid w:val="00624C29"/>
    <w:rsid w:val="00627F5B"/>
    <w:rsid w:val="00631B0E"/>
    <w:rsid w:val="00632F9E"/>
    <w:rsid w:val="006363C2"/>
    <w:rsid w:val="00644589"/>
    <w:rsid w:val="006460FA"/>
    <w:rsid w:val="0065153C"/>
    <w:rsid w:val="00651598"/>
    <w:rsid w:val="00656063"/>
    <w:rsid w:val="00656B5C"/>
    <w:rsid w:val="00657419"/>
    <w:rsid w:val="00660C73"/>
    <w:rsid w:val="00662374"/>
    <w:rsid w:val="00664884"/>
    <w:rsid w:val="006658D3"/>
    <w:rsid w:val="00667E16"/>
    <w:rsid w:val="00672432"/>
    <w:rsid w:val="00673368"/>
    <w:rsid w:val="00677801"/>
    <w:rsid w:val="00682F2F"/>
    <w:rsid w:val="00683E1C"/>
    <w:rsid w:val="00685120"/>
    <w:rsid w:val="00686EB7"/>
    <w:rsid w:val="00687C5B"/>
    <w:rsid w:val="00693647"/>
    <w:rsid w:val="006A149C"/>
    <w:rsid w:val="006A296F"/>
    <w:rsid w:val="006A3CCA"/>
    <w:rsid w:val="006A4720"/>
    <w:rsid w:val="006A6B62"/>
    <w:rsid w:val="006A72DF"/>
    <w:rsid w:val="006B07FA"/>
    <w:rsid w:val="006B243A"/>
    <w:rsid w:val="006B793C"/>
    <w:rsid w:val="006C5539"/>
    <w:rsid w:val="006C7F03"/>
    <w:rsid w:val="006D4A33"/>
    <w:rsid w:val="006D599C"/>
    <w:rsid w:val="006D681D"/>
    <w:rsid w:val="006D6E6A"/>
    <w:rsid w:val="006E0294"/>
    <w:rsid w:val="006E3EEE"/>
    <w:rsid w:val="006E4567"/>
    <w:rsid w:val="006E547E"/>
    <w:rsid w:val="006E67E7"/>
    <w:rsid w:val="006F035D"/>
    <w:rsid w:val="006F131A"/>
    <w:rsid w:val="006F1D48"/>
    <w:rsid w:val="006F2133"/>
    <w:rsid w:val="006F3376"/>
    <w:rsid w:val="006F4662"/>
    <w:rsid w:val="006F4FD3"/>
    <w:rsid w:val="006F528D"/>
    <w:rsid w:val="00700440"/>
    <w:rsid w:val="00701271"/>
    <w:rsid w:val="00702D98"/>
    <w:rsid w:val="00704B36"/>
    <w:rsid w:val="007058D6"/>
    <w:rsid w:val="007068BD"/>
    <w:rsid w:val="00712C55"/>
    <w:rsid w:val="0071501B"/>
    <w:rsid w:val="007243DB"/>
    <w:rsid w:val="00724411"/>
    <w:rsid w:val="00724B51"/>
    <w:rsid w:val="00725E2B"/>
    <w:rsid w:val="00727C05"/>
    <w:rsid w:val="00732D4E"/>
    <w:rsid w:val="0073413A"/>
    <w:rsid w:val="00734170"/>
    <w:rsid w:val="00737554"/>
    <w:rsid w:val="00740BB1"/>
    <w:rsid w:val="00742525"/>
    <w:rsid w:val="00742CEF"/>
    <w:rsid w:val="0074537B"/>
    <w:rsid w:val="00745617"/>
    <w:rsid w:val="00745674"/>
    <w:rsid w:val="00745E3A"/>
    <w:rsid w:val="00746552"/>
    <w:rsid w:val="00747F3E"/>
    <w:rsid w:val="007503D5"/>
    <w:rsid w:val="00750E63"/>
    <w:rsid w:val="007522D0"/>
    <w:rsid w:val="00757670"/>
    <w:rsid w:val="00760821"/>
    <w:rsid w:val="00761A4B"/>
    <w:rsid w:val="007630B8"/>
    <w:rsid w:val="00764FE2"/>
    <w:rsid w:val="00767030"/>
    <w:rsid w:val="00772485"/>
    <w:rsid w:val="00775525"/>
    <w:rsid w:val="00776CBF"/>
    <w:rsid w:val="00776FDA"/>
    <w:rsid w:val="00781FFF"/>
    <w:rsid w:val="00787B70"/>
    <w:rsid w:val="0079078B"/>
    <w:rsid w:val="00794CCA"/>
    <w:rsid w:val="00795638"/>
    <w:rsid w:val="007A53F1"/>
    <w:rsid w:val="007A615C"/>
    <w:rsid w:val="007A6F28"/>
    <w:rsid w:val="007B0A1A"/>
    <w:rsid w:val="007B1C52"/>
    <w:rsid w:val="007B6849"/>
    <w:rsid w:val="007B721E"/>
    <w:rsid w:val="007B7518"/>
    <w:rsid w:val="007B7B57"/>
    <w:rsid w:val="007B7E22"/>
    <w:rsid w:val="007C561B"/>
    <w:rsid w:val="007C6CAA"/>
    <w:rsid w:val="007D0E13"/>
    <w:rsid w:val="007D1030"/>
    <w:rsid w:val="007D12BE"/>
    <w:rsid w:val="007D155E"/>
    <w:rsid w:val="007D2780"/>
    <w:rsid w:val="007D3CC9"/>
    <w:rsid w:val="007D4857"/>
    <w:rsid w:val="007D4B70"/>
    <w:rsid w:val="007D7A22"/>
    <w:rsid w:val="007E0F6D"/>
    <w:rsid w:val="007E2A03"/>
    <w:rsid w:val="007E5A12"/>
    <w:rsid w:val="007F09DF"/>
    <w:rsid w:val="007F3159"/>
    <w:rsid w:val="007F3D8F"/>
    <w:rsid w:val="007F47E8"/>
    <w:rsid w:val="007F7520"/>
    <w:rsid w:val="0080150E"/>
    <w:rsid w:val="00801A15"/>
    <w:rsid w:val="0080203E"/>
    <w:rsid w:val="00805CF9"/>
    <w:rsid w:val="008121B8"/>
    <w:rsid w:val="00812D1D"/>
    <w:rsid w:val="00814F7F"/>
    <w:rsid w:val="0081581D"/>
    <w:rsid w:val="0081585D"/>
    <w:rsid w:val="00817B94"/>
    <w:rsid w:val="00817E95"/>
    <w:rsid w:val="00822B26"/>
    <w:rsid w:val="00823224"/>
    <w:rsid w:val="00825F04"/>
    <w:rsid w:val="00826510"/>
    <w:rsid w:val="00826BC4"/>
    <w:rsid w:val="008300AE"/>
    <w:rsid w:val="00833654"/>
    <w:rsid w:val="00841023"/>
    <w:rsid w:val="00842763"/>
    <w:rsid w:val="00845E4F"/>
    <w:rsid w:val="0084605B"/>
    <w:rsid w:val="00846F6C"/>
    <w:rsid w:val="0085002D"/>
    <w:rsid w:val="00850EBD"/>
    <w:rsid w:val="00853FDF"/>
    <w:rsid w:val="008555F9"/>
    <w:rsid w:val="00856C34"/>
    <w:rsid w:val="0086070A"/>
    <w:rsid w:val="00860935"/>
    <w:rsid w:val="00866147"/>
    <w:rsid w:val="00866D13"/>
    <w:rsid w:val="00867EE6"/>
    <w:rsid w:val="008702D1"/>
    <w:rsid w:val="00871147"/>
    <w:rsid w:val="00873F40"/>
    <w:rsid w:val="008777AF"/>
    <w:rsid w:val="00880CA4"/>
    <w:rsid w:val="00880DD2"/>
    <w:rsid w:val="00880FAF"/>
    <w:rsid w:val="008855ED"/>
    <w:rsid w:val="00885645"/>
    <w:rsid w:val="0088798A"/>
    <w:rsid w:val="008925D3"/>
    <w:rsid w:val="008A0CEB"/>
    <w:rsid w:val="008A1873"/>
    <w:rsid w:val="008A4BBE"/>
    <w:rsid w:val="008A5B30"/>
    <w:rsid w:val="008A60E4"/>
    <w:rsid w:val="008B317A"/>
    <w:rsid w:val="008B445C"/>
    <w:rsid w:val="008B6758"/>
    <w:rsid w:val="008C61C3"/>
    <w:rsid w:val="008C6C9F"/>
    <w:rsid w:val="008D0EF0"/>
    <w:rsid w:val="008E08DF"/>
    <w:rsid w:val="008E1689"/>
    <w:rsid w:val="008E39B9"/>
    <w:rsid w:val="008F3C5F"/>
    <w:rsid w:val="008F4E0C"/>
    <w:rsid w:val="00901485"/>
    <w:rsid w:val="00901ACD"/>
    <w:rsid w:val="00901CB0"/>
    <w:rsid w:val="00902D97"/>
    <w:rsid w:val="00903F3A"/>
    <w:rsid w:val="00905BEE"/>
    <w:rsid w:val="00911FF6"/>
    <w:rsid w:val="00913337"/>
    <w:rsid w:val="0091346C"/>
    <w:rsid w:val="009208E0"/>
    <w:rsid w:val="00920EAC"/>
    <w:rsid w:val="009225C3"/>
    <w:rsid w:val="009230E8"/>
    <w:rsid w:val="009236E4"/>
    <w:rsid w:val="00926935"/>
    <w:rsid w:val="009312FA"/>
    <w:rsid w:val="0093152C"/>
    <w:rsid w:val="009361DD"/>
    <w:rsid w:val="00936D58"/>
    <w:rsid w:val="009379CA"/>
    <w:rsid w:val="00937BB9"/>
    <w:rsid w:val="0094057A"/>
    <w:rsid w:val="00941A52"/>
    <w:rsid w:val="009453F6"/>
    <w:rsid w:val="00946CF9"/>
    <w:rsid w:val="00946D4A"/>
    <w:rsid w:val="00951B25"/>
    <w:rsid w:val="009526A2"/>
    <w:rsid w:val="00952D32"/>
    <w:rsid w:val="009548D3"/>
    <w:rsid w:val="009557A1"/>
    <w:rsid w:val="00955A5A"/>
    <w:rsid w:val="00955D7D"/>
    <w:rsid w:val="0096211D"/>
    <w:rsid w:val="0096683B"/>
    <w:rsid w:val="00970323"/>
    <w:rsid w:val="00975FDF"/>
    <w:rsid w:val="00976E8A"/>
    <w:rsid w:val="00977F52"/>
    <w:rsid w:val="00977FC7"/>
    <w:rsid w:val="00980BCB"/>
    <w:rsid w:val="009913C4"/>
    <w:rsid w:val="00993064"/>
    <w:rsid w:val="00993970"/>
    <w:rsid w:val="009942AE"/>
    <w:rsid w:val="00995B70"/>
    <w:rsid w:val="009965DC"/>
    <w:rsid w:val="00996A7A"/>
    <w:rsid w:val="00997A69"/>
    <w:rsid w:val="009A139D"/>
    <w:rsid w:val="009A1CB9"/>
    <w:rsid w:val="009A22AB"/>
    <w:rsid w:val="009A358A"/>
    <w:rsid w:val="009A5FB1"/>
    <w:rsid w:val="009A780A"/>
    <w:rsid w:val="009A7CB9"/>
    <w:rsid w:val="009B1127"/>
    <w:rsid w:val="009B2F9E"/>
    <w:rsid w:val="009B33D2"/>
    <w:rsid w:val="009B38A8"/>
    <w:rsid w:val="009B6259"/>
    <w:rsid w:val="009B7A7C"/>
    <w:rsid w:val="009C0938"/>
    <w:rsid w:val="009C27ED"/>
    <w:rsid w:val="009C7A19"/>
    <w:rsid w:val="009D1CF8"/>
    <w:rsid w:val="009D5010"/>
    <w:rsid w:val="009D6E30"/>
    <w:rsid w:val="009D73EA"/>
    <w:rsid w:val="009D7B97"/>
    <w:rsid w:val="009E0EE3"/>
    <w:rsid w:val="009E2B18"/>
    <w:rsid w:val="009E739E"/>
    <w:rsid w:val="009F55C8"/>
    <w:rsid w:val="00A032BB"/>
    <w:rsid w:val="00A11251"/>
    <w:rsid w:val="00A12C90"/>
    <w:rsid w:val="00A13214"/>
    <w:rsid w:val="00A139BE"/>
    <w:rsid w:val="00A13F7B"/>
    <w:rsid w:val="00A14367"/>
    <w:rsid w:val="00A14CCF"/>
    <w:rsid w:val="00A156EE"/>
    <w:rsid w:val="00A24A14"/>
    <w:rsid w:val="00A24AE3"/>
    <w:rsid w:val="00A24BD5"/>
    <w:rsid w:val="00A24DE7"/>
    <w:rsid w:val="00A259E3"/>
    <w:rsid w:val="00A30815"/>
    <w:rsid w:val="00A31340"/>
    <w:rsid w:val="00A338FB"/>
    <w:rsid w:val="00A33995"/>
    <w:rsid w:val="00A36EAD"/>
    <w:rsid w:val="00A37F9A"/>
    <w:rsid w:val="00A40FC9"/>
    <w:rsid w:val="00A41213"/>
    <w:rsid w:val="00A43355"/>
    <w:rsid w:val="00A45743"/>
    <w:rsid w:val="00A47627"/>
    <w:rsid w:val="00A51EB1"/>
    <w:rsid w:val="00A52217"/>
    <w:rsid w:val="00A578FE"/>
    <w:rsid w:val="00A638AB"/>
    <w:rsid w:val="00A64C0D"/>
    <w:rsid w:val="00A64CDD"/>
    <w:rsid w:val="00A6611C"/>
    <w:rsid w:val="00A66774"/>
    <w:rsid w:val="00A717CF"/>
    <w:rsid w:val="00A71917"/>
    <w:rsid w:val="00A8182B"/>
    <w:rsid w:val="00A822EC"/>
    <w:rsid w:val="00A837A4"/>
    <w:rsid w:val="00A86D57"/>
    <w:rsid w:val="00A91035"/>
    <w:rsid w:val="00A94B94"/>
    <w:rsid w:val="00A9642B"/>
    <w:rsid w:val="00A977B2"/>
    <w:rsid w:val="00A97B9B"/>
    <w:rsid w:val="00AA5265"/>
    <w:rsid w:val="00AB404A"/>
    <w:rsid w:val="00AB60F8"/>
    <w:rsid w:val="00AC0701"/>
    <w:rsid w:val="00AC4825"/>
    <w:rsid w:val="00AC7AAE"/>
    <w:rsid w:val="00AD10CC"/>
    <w:rsid w:val="00AD1109"/>
    <w:rsid w:val="00AD155E"/>
    <w:rsid w:val="00AD172B"/>
    <w:rsid w:val="00AD1C62"/>
    <w:rsid w:val="00AD5004"/>
    <w:rsid w:val="00AD5E1A"/>
    <w:rsid w:val="00AD696B"/>
    <w:rsid w:val="00AD6CCB"/>
    <w:rsid w:val="00AD75A0"/>
    <w:rsid w:val="00AE243C"/>
    <w:rsid w:val="00AE4C0C"/>
    <w:rsid w:val="00AE5B4D"/>
    <w:rsid w:val="00AE6D7B"/>
    <w:rsid w:val="00AE7224"/>
    <w:rsid w:val="00AE74AE"/>
    <w:rsid w:val="00AE77CB"/>
    <w:rsid w:val="00AF4F5F"/>
    <w:rsid w:val="00AF7E4D"/>
    <w:rsid w:val="00B0209F"/>
    <w:rsid w:val="00B036DC"/>
    <w:rsid w:val="00B03CA6"/>
    <w:rsid w:val="00B05450"/>
    <w:rsid w:val="00B068AC"/>
    <w:rsid w:val="00B07D89"/>
    <w:rsid w:val="00B160C9"/>
    <w:rsid w:val="00B1640E"/>
    <w:rsid w:val="00B1784E"/>
    <w:rsid w:val="00B20F7D"/>
    <w:rsid w:val="00B24EE3"/>
    <w:rsid w:val="00B270D4"/>
    <w:rsid w:val="00B2716D"/>
    <w:rsid w:val="00B30165"/>
    <w:rsid w:val="00B32793"/>
    <w:rsid w:val="00B36907"/>
    <w:rsid w:val="00B37F9A"/>
    <w:rsid w:val="00B41BB2"/>
    <w:rsid w:val="00B42ECE"/>
    <w:rsid w:val="00B458AB"/>
    <w:rsid w:val="00B504AC"/>
    <w:rsid w:val="00B52525"/>
    <w:rsid w:val="00B5530F"/>
    <w:rsid w:val="00B5590A"/>
    <w:rsid w:val="00B55FEA"/>
    <w:rsid w:val="00B60881"/>
    <w:rsid w:val="00B62911"/>
    <w:rsid w:val="00B62F0F"/>
    <w:rsid w:val="00B6447C"/>
    <w:rsid w:val="00B65806"/>
    <w:rsid w:val="00B67B89"/>
    <w:rsid w:val="00B755F9"/>
    <w:rsid w:val="00B821BB"/>
    <w:rsid w:val="00B8223D"/>
    <w:rsid w:val="00B864C9"/>
    <w:rsid w:val="00B87277"/>
    <w:rsid w:val="00B87443"/>
    <w:rsid w:val="00B92F96"/>
    <w:rsid w:val="00BA08BF"/>
    <w:rsid w:val="00BA541E"/>
    <w:rsid w:val="00BA7809"/>
    <w:rsid w:val="00BB0682"/>
    <w:rsid w:val="00BB1BC2"/>
    <w:rsid w:val="00BB2B88"/>
    <w:rsid w:val="00BB5BB9"/>
    <w:rsid w:val="00BB7A57"/>
    <w:rsid w:val="00BC129C"/>
    <w:rsid w:val="00BC298B"/>
    <w:rsid w:val="00BC4617"/>
    <w:rsid w:val="00BD346E"/>
    <w:rsid w:val="00BD69FB"/>
    <w:rsid w:val="00BD6EE2"/>
    <w:rsid w:val="00BD7B68"/>
    <w:rsid w:val="00BE4209"/>
    <w:rsid w:val="00BE6A1D"/>
    <w:rsid w:val="00BF176C"/>
    <w:rsid w:val="00BF62AC"/>
    <w:rsid w:val="00C006B2"/>
    <w:rsid w:val="00C01113"/>
    <w:rsid w:val="00C066BA"/>
    <w:rsid w:val="00C10A1B"/>
    <w:rsid w:val="00C11D23"/>
    <w:rsid w:val="00C12BED"/>
    <w:rsid w:val="00C1426F"/>
    <w:rsid w:val="00C143DB"/>
    <w:rsid w:val="00C14FF1"/>
    <w:rsid w:val="00C157D0"/>
    <w:rsid w:val="00C15C96"/>
    <w:rsid w:val="00C204E3"/>
    <w:rsid w:val="00C21482"/>
    <w:rsid w:val="00C221C1"/>
    <w:rsid w:val="00C25ED2"/>
    <w:rsid w:val="00C2663D"/>
    <w:rsid w:val="00C311B7"/>
    <w:rsid w:val="00C31328"/>
    <w:rsid w:val="00C34F06"/>
    <w:rsid w:val="00C35001"/>
    <w:rsid w:val="00C35CFF"/>
    <w:rsid w:val="00C37F39"/>
    <w:rsid w:val="00C402B9"/>
    <w:rsid w:val="00C40CCA"/>
    <w:rsid w:val="00C44104"/>
    <w:rsid w:val="00C478C0"/>
    <w:rsid w:val="00C51928"/>
    <w:rsid w:val="00C51A5B"/>
    <w:rsid w:val="00C565E1"/>
    <w:rsid w:val="00C56A84"/>
    <w:rsid w:val="00C612FC"/>
    <w:rsid w:val="00C61938"/>
    <w:rsid w:val="00C63EAC"/>
    <w:rsid w:val="00C70F28"/>
    <w:rsid w:val="00C71AEA"/>
    <w:rsid w:val="00C73588"/>
    <w:rsid w:val="00C739AA"/>
    <w:rsid w:val="00C739E2"/>
    <w:rsid w:val="00C767AE"/>
    <w:rsid w:val="00C76CB8"/>
    <w:rsid w:val="00C76D9C"/>
    <w:rsid w:val="00C7707D"/>
    <w:rsid w:val="00C8122F"/>
    <w:rsid w:val="00C847BE"/>
    <w:rsid w:val="00C854DD"/>
    <w:rsid w:val="00C8680A"/>
    <w:rsid w:val="00C911F5"/>
    <w:rsid w:val="00C9235A"/>
    <w:rsid w:val="00C926A6"/>
    <w:rsid w:val="00C93151"/>
    <w:rsid w:val="00C952B6"/>
    <w:rsid w:val="00C953D1"/>
    <w:rsid w:val="00C96AA5"/>
    <w:rsid w:val="00C97EB7"/>
    <w:rsid w:val="00CA04F4"/>
    <w:rsid w:val="00CA0E0C"/>
    <w:rsid w:val="00CA2D4C"/>
    <w:rsid w:val="00CA414C"/>
    <w:rsid w:val="00CA6A6F"/>
    <w:rsid w:val="00CB204F"/>
    <w:rsid w:val="00CB43A2"/>
    <w:rsid w:val="00CB5667"/>
    <w:rsid w:val="00CB5C53"/>
    <w:rsid w:val="00CB66FD"/>
    <w:rsid w:val="00CB6FC1"/>
    <w:rsid w:val="00CC1E7C"/>
    <w:rsid w:val="00CE0AA0"/>
    <w:rsid w:val="00CE15D4"/>
    <w:rsid w:val="00CE3F99"/>
    <w:rsid w:val="00CF093B"/>
    <w:rsid w:val="00CF7A18"/>
    <w:rsid w:val="00D032EB"/>
    <w:rsid w:val="00D044B5"/>
    <w:rsid w:val="00D04B33"/>
    <w:rsid w:val="00D06450"/>
    <w:rsid w:val="00D071D6"/>
    <w:rsid w:val="00D10BE3"/>
    <w:rsid w:val="00D11585"/>
    <w:rsid w:val="00D12429"/>
    <w:rsid w:val="00D14FAC"/>
    <w:rsid w:val="00D23A96"/>
    <w:rsid w:val="00D2445A"/>
    <w:rsid w:val="00D24E01"/>
    <w:rsid w:val="00D24E2E"/>
    <w:rsid w:val="00D257B5"/>
    <w:rsid w:val="00D30030"/>
    <w:rsid w:val="00D3197D"/>
    <w:rsid w:val="00D32D1B"/>
    <w:rsid w:val="00D331DA"/>
    <w:rsid w:val="00D36715"/>
    <w:rsid w:val="00D41366"/>
    <w:rsid w:val="00D4288A"/>
    <w:rsid w:val="00D43FC8"/>
    <w:rsid w:val="00D44E7B"/>
    <w:rsid w:val="00D45386"/>
    <w:rsid w:val="00D51C1D"/>
    <w:rsid w:val="00D5579D"/>
    <w:rsid w:val="00D60974"/>
    <w:rsid w:val="00D6228E"/>
    <w:rsid w:val="00D634CD"/>
    <w:rsid w:val="00D6409D"/>
    <w:rsid w:val="00D65D08"/>
    <w:rsid w:val="00D70A7B"/>
    <w:rsid w:val="00D713B2"/>
    <w:rsid w:val="00D7231B"/>
    <w:rsid w:val="00D76C82"/>
    <w:rsid w:val="00D83ECE"/>
    <w:rsid w:val="00D8621D"/>
    <w:rsid w:val="00D90008"/>
    <w:rsid w:val="00D907D9"/>
    <w:rsid w:val="00D911FA"/>
    <w:rsid w:val="00D92DE1"/>
    <w:rsid w:val="00D93917"/>
    <w:rsid w:val="00D94B14"/>
    <w:rsid w:val="00DA36CD"/>
    <w:rsid w:val="00DB220E"/>
    <w:rsid w:val="00DB4413"/>
    <w:rsid w:val="00DB6123"/>
    <w:rsid w:val="00DC087E"/>
    <w:rsid w:val="00DC13A2"/>
    <w:rsid w:val="00DC17AF"/>
    <w:rsid w:val="00DC67A6"/>
    <w:rsid w:val="00DC7596"/>
    <w:rsid w:val="00DD1C59"/>
    <w:rsid w:val="00DD237C"/>
    <w:rsid w:val="00DD2DEE"/>
    <w:rsid w:val="00DD4A0D"/>
    <w:rsid w:val="00DE1359"/>
    <w:rsid w:val="00DE5490"/>
    <w:rsid w:val="00DE5721"/>
    <w:rsid w:val="00DE5E99"/>
    <w:rsid w:val="00DE608F"/>
    <w:rsid w:val="00DE6881"/>
    <w:rsid w:val="00DF06DC"/>
    <w:rsid w:val="00DF0C15"/>
    <w:rsid w:val="00DF177D"/>
    <w:rsid w:val="00DF1FC6"/>
    <w:rsid w:val="00DF469A"/>
    <w:rsid w:val="00DF5F36"/>
    <w:rsid w:val="00DF631E"/>
    <w:rsid w:val="00E011E7"/>
    <w:rsid w:val="00E03777"/>
    <w:rsid w:val="00E04393"/>
    <w:rsid w:val="00E05546"/>
    <w:rsid w:val="00E1569E"/>
    <w:rsid w:val="00E16C19"/>
    <w:rsid w:val="00E21097"/>
    <w:rsid w:val="00E2273E"/>
    <w:rsid w:val="00E27271"/>
    <w:rsid w:val="00E3152B"/>
    <w:rsid w:val="00E33769"/>
    <w:rsid w:val="00E3385F"/>
    <w:rsid w:val="00E33AD9"/>
    <w:rsid w:val="00E368A4"/>
    <w:rsid w:val="00E45133"/>
    <w:rsid w:val="00E45A2C"/>
    <w:rsid w:val="00E46BAB"/>
    <w:rsid w:val="00E50132"/>
    <w:rsid w:val="00E507A6"/>
    <w:rsid w:val="00E50A44"/>
    <w:rsid w:val="00E54642"/>
    <w:rsid w:val="00E55237"/>
    <w:rsid w:val="00E56E5B"/>
    <w:rsid w:val="00E62323"/>
    <w:rsid w:val="00E625A4"/>
    <w:rsid w:val="00E64016"/>
    <w:rsid w:val="00E64723"/>
    <w:rsid w:val="00E64DD0"/>
    <w:rsid w:val="00E6592F"/>
    <w:rsid w:val="00E67F7A"/>
    <w:rsid w:val="00E706FB"/>
    <w:rsid w:val="00E7074A"/>
    <w:rsid w:val="00E72190"/>
    <w:rsid w:val="00E77A83"/>
    <w:rsid w:val="00E8120C"/>
    <w:rsid w:val="00E818F0"/>
    <w:rsid w:val="00E82D1E"/>
    <w:rsid w:val="00E853A7"/>
    <w:rsid w:val="00E859DC"/>
    <w:rsid w:val="00E865B8"/>
    <w:rsid w:val="00E90F44"/>
    <w:rsid w:val="00E91A66"/>
    <w:rsid w:val="00E92839"/>
    <w:rsid w:val="00E93487"/>
    <w:rsid w:val="00E9371F"/>
    <w:rsid w:val="00E93EC6"/>
    <w:rsid w:val="00E9499A"/>
    <w:rsid w:val="00E975A7"/>
    <w:rsid w:val="00E97E01"/>
    <w:rsid w:val="00EA157B"/>
    <w:rsid w:val="00EA6503"/>
    <w:rsid w:val="00EB0A8C"/>
    <w:rsid w:val="00EB0C5B"/>
    <w:rsid w:val="00EB1391"/>
    <w:rsid w:val="00EB338F"/>
    <w:rsid w:val="00EB6618"/>
    <w:rsid w:val="00EC2945"/>
    <w:rsid w:val="00EC6628"/>
    <w:rsid w:val="00EC6E06"/>
    <w:rsid w:val="00ED10C6"/>
    <w:rsid w:val="00ED1D90"/>
    <w:rsid w:val="00ED416B"/>
    <w:rsid w:val="00EE0EA8"/>
    <w:rsid w:val="00EE14B0"/>
    <w:rsid w:val="00EE3875"/>
    <w:rsid w:val="00EF0931"/>
    <w:rsid w:val="00EF10C8"/>
    <w:rsid w:val="00EF6C30"/>
    <w:rsid w:val="00F04B71"/>
    <w:rsid w:val="00F053E0"/>
    <w:rsid w:val="00F059BE"/>
    <w:rsid w:val="00F12566"/>
    <w:rsid w:val="00F14DFF"/>
    <w:rsid w:val="00F16F99"/>
    <w:rsid w:val="00F20F6B"/>
    <w:rsid w:val="00F23DEB"/>
    <w:rsid w:val="00F2471D"/>
    <w:rsid w:val="00F27361"/>
    <w:rsid w:val="00F34FC8"/>
    <w:rsid w:val="00F36A91"/>
    <w:rsid w:val="00F36C04"/>
    <w:rsid w:val="00F406A3"/>
    <w:rsid w:val="00F41341"/>
    <w:rsid w:val="00F41D28"/>
    <w:rsid w:val="00F42733"/>
    <w:rsid w:val="00F4353A"/>
    <w:rsid w:val="00F44B0E"/>
    <w:rsid w:val="00F45D4A"/>
    <w:rsid w:val="00F467DE"/>
    <w:rsid w:val="00F50563"/>
    <w:rsid w:val="00F5261C"/>
    <w:rsid w:val="00F54AA0"/>
    <w:rsid w:val="00F613EF"/>
    <w:rsid w:val="00F63F50"/>
    <w:rsid w:val="00F67A37"/>
    <w:rsid w:val="00F701F8"/>
    <w:rsid w:val="00F70FF9"/>
    <w:rsid w:val="00F749BE"/>
    <w:rsid w:val="00F75777"/>
    <w:rsid w:val="00F80BE2"/>
    <w:rsid w:val="00F82E3A"/>
    <w:rsid w:val="00F8301C"/>
    <w:rsid w:val="00F90193"/>
    <w:rsid w:val="00F92473"/>
    <w:rsid w:val="00F94657"/>
    <w:rsid w:val="00F94E39"/>
    <w:rsid w:val="00F97783"/>
    <w:rsid w:val="00FA22C5"/>
    <w:rsid w:val="00FA678F"/>
    <w:rsid w:val="00FA7BC4"/>
    <w:rsid w:val="00FB2681"/>
    <w:rsid w:val="00FB3E61"/>
    <w:rsid w:val="00FB40FF"/>
    <w:rsid w:val="00FB5AEE"/>
    <w:rsid w:val="00FC3288"/>
    <w:rsid w:val="00FC367F"/>
    <w:rsid w:val="00FC514D"/>
    <w:rsid w:val="00FC5624"/>
    <w:rsid w:val="00FC7102"/>
    <w:rsid w:val="00FD2703"/>
    <w:rsid w:val="00FD3E0D"/>
    <w:rsid w:val="00FD4C4C"/>
    <w:rsid w:val="00FD7469"/>
    <w:rsid w:val="00FE2562"/>
    <w:rsid w:val="00FE3A09"/>
    <w:rsid w:val="00FE3B12"/>
    <w:rsid w:val="00FE58AB"/>
    <w:rsid w:val="00FE5B47"/>
    <w:rsid w:val="00FE5C22"/>
    <w:rsid w:val="00FF748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0A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6E6A"/>
    <w:rPr>
      <w:rFonts w:ascii="Times New Roman" w:eastAsia="Times New Roman" w:hAnsi="Times New Roman" w:cs="Times New Roman"/>
      <w:lang w:val="id"/>
    </w:rPr>
  </w:style>
  <w:style w:type="paragraph" w:styleId="Heading1">
    <w:name w:val="heading 1"/>
    <w:basedOn w:val="Normal"/>
    <w:link w:val="Heading1Char"/>
    <w:uiPriority w:val="9"/>
    <w:qFormat/>
    <w:pPr>
      <w:ind w:left="1020"/>
      <w:jc w:val="center"/>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76"/>
      <w:ind w:left="968"/>
    </w:pPr>
    <w:rPr>
      <w:b/>
      <w:bCs/>
      <w:sz w:val="24"/>
      <w:szCs w:val="24"/>
    </w:rPr>
  </w:style>
  <w:style w:type="paragraph" w:styleId="TOC2">
    <w:name w:val="toc 2"/>
    <w:basedOn w:val="Normal"/>
    <w:uiPriority w:val="1"/>
    <w:qFormat/>
    <w:pPr>
      <w:spacing w:before="276"/>
      <w:ind w:left="1328" w:hanging="360"/>
    </w:pPr>
    <w:rPr>
      <w:sz w:val="24"/>
      <w:szCs w:val="24"/>
    </w:rPr>
  </w:style>
  <w:style w:type="paragraph" w:styleId="TOC3">
    <w:name w:val="toc 3"/>
    <w:basedOn w:val="Normal"/>
    <w:uiPriority w:val="1"/>
    <w:qFormat/>
    <w:pPr>
      <w:spacing w:before="276"/>
      <w:ind w:left="1328" w:hanging="360"/>
    </w:pPr>
    <w:rPr>
      <w:b/>
      <w:bCs/>
      <w:i/>
      <w:iCs/>
    </w:rPr>
  </w:style>
  <w:style w:type="paragraph" w:styleId="BodyText">
    <w:name w:val="Body Text"/>
    <w:basedOn w:val="Normal"/>
    <w:link w:val="BodyTextChar"/>
    <w:uiPriority w:val="1"/>
    <w:qFormat/>
    <w:rPr>
      <w:sz w:val="24"/>
      <w:szCs w:val="24"/>
    </w:rPr>
  </w:style>
  <w:style w:type="paragraph" w:styleId="ListParagraph">
    <w:name w:val="List Paragraph"/>
    <w:basedOn w:val="Normal"/>
    <w:link w:val="ListParagraphChar"/>
    <w:uiPriority w:val="34"/>
    <w:qFormat/>
    <w:pPr>
      <w:ind w:left="1328"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5E18DA"/>
    <w:pPr>
      <w:tabs>
        <w:tab w:val="center" w:pos="4513"/>
        <w:tab w:val="right" w:pos="9026"/>
      </w:tabs>
    </w:pPr>
  </w:style>
  <w:style w:type="character" w:customStyle="1" w:styleId="HeaderChar">
    <w:name w:val="Header Char"/>
    <w:basedOn w:val="DefaultParagraphFont"/>
    <w:link w:val="Header"/>
    <w:uiPriority w:val="99"/>
    <w:rsid w:val="005E18DA"/>
    <w:rPr>
      <w:rFonts w:ascii="Times New Roman" w:eastAsia="Times New Roman" w:hAnsi="Times New Roman" w:cs="Times New Roman"/>
      <w:lang w:val="id"/>
    </w:rPr>
  </w:style>
  <w:style w:type="paragraph" w:styleId="Footer">
    <w:name w:val="footer"/>
    <w:basedOn w:val="Normal"/>
    <w:link w:val="FooterChar"/>
    <w:uiPriority w:val="99"/>
    <w:unhideWhenUsed/>
    <w:rsid w:val="005E18DA"/>
    <w:pPr>
      <w:tabs>
        <w:tab w:val="center" w:pos="4513"/>
        <w:tab w:val="right" w:pos="9026"/>
      </w:tabs>
    </w:pPr>
  </w:style>
  <w:style w:type="character" w:customStyle="1" w:styleId="FooterChar">
    <w:name w:val="Footer Char"/>
    <w:basedOn w:val="DefaultParagraphFont"/>
    <w:link w:val="Footer"/>
    <w:uiPriority w:val="99"/>
    <w:rsid w:val="005E18DA"/>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6A3CCA"/>
    <w:rPr>
      <w:rFonts w:ascii="Times New Roman" w:eastAsia="Times New Roman" w:hAnsi="Times New Roman" w:cs="Times New Roman"/>
      <w:sz w:val="24"/>
      <w:szCs w:val="24"/>
      <w:lang w:val="id"/>
    </w:rPr>
  </w:style>
  <w:style w:type="table" w:styleId="TableGrid">
    <w:name w:val="Table Grid"/>
    <w:basedOn w:val="TableNormal"/>
    <w:rsid w:val="00303BDE"/>
    <w:pPr>
      <w:widowControl/>
      <w:autoSpaceDE/>
      <w:autoSpaceDN/>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E3875"/>
    <w:rPr>
      <w:color w:val="0000FF" w:themeColor="hyperlink"/>
      <w:u w:val="single"/>
    </w:rPr>
  </w:style>
  <w:style w:type="character" w:customStyle="1" w:styleId="Heading1Char">
    <w:name w:val="Heading 1 Char"/>
    <w:basedOn w:val="DefaultParagraphFont"/>
    <w:link w:val="Heading1"/>
    <w:uiPriority w:val="9"/>
    <w:rsid w:val="001B6B2F"/>
    <w:rPr>
      <w:rFonts w:ascii="Times New Roman" w:eastAsia="Times New Roman" w:hAnsi="Times New Roman" w:cs="Times New Roman"/>
      <w:b/>
      <w:bCs/>
      <w:sz w:val="24"/>
      <w:szCs w:val="24"/>
      <w:lang w:val="id"/>
    </w:rPr>
  </w:style>
  <w:style w:type="paragraph" w:styleId="BalloonText">
    <w:name w:val="Balloon Text"/>
    <w:basedOn w:val="Normal"/>
    <w:link w:val="BalloonTextChar"/>
    <w:uiPriority w:val="99"/>
    <w:semiHidden/>
    <w:unhideWhenUsed/>
    <w:rsid w:val="008879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98A"/>
    <w:rPr>
      <w:rFonts w:ascii="Segoe UI" w:eastAsia="Times New Roman" w:hAnsi="Segoe UI" w:cs="Segoe UI"/>
      <w:sz w:val="18"/>
      <w:szCs w:val="18"/>
      <w:lang w:val="id"/>
    </w:rPr>
  </w:style>
  <w:style w:type="character" w:customStyle="1" w:styleId="ListParagraphChar">
    <w:name w:val="List Paragraph Char"/>
    <w:link w:val="ListParagraph"/>
    <w:uiPriority w:val="34"/>
    <w:locked/>
    <w:rsid w:val="00747F3E"/>
    <w:rPr>
      <w:rFonts w:ascii="Times New Roman" w:eastAsia="Times New Roman" w:hAnsi="Times New Roman" w:cs="Times New Roman"/>
      <w:lang w:val="id"/>
    </w:rPr>
  </w:style>
  <w:style w:type="paragraph" w:styleId="Caption">
    <w:name w:val="caption"/>
    <w:basedOn w:val="Normal"/>
    <w:next w:val="Normal"/>
    <w:uiPriority w:val="35"/>
    <w:unhideWhenUsed/>
    <w:qFormat/>
    <w:rsid w:val="00747F3E"/>
    <w:pPr>
      <w:widowControl/>
      <w:tabs>
        <w:tab w:val="left" w:pos="567"/>
      </w:tabs>
      <w:autoSpaceDE/>
      <w:autoSpaceDN/>
      <w:spacing w:after="200"/>
      <w:jc w:val="both"/>
    </w:pPr>
    <w:rPr>
      <w:rFonts w:eastAsiaTheme="minorHAnsi"/>
      <w:b/>
      <w:bCs/>
      <w:color w:val="4F81BD" w:themeColor="accent1"/>
      <w:sz w:val="18"/>
      <w:szCs w:val="1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6E6A"/>
    <w:rPr>
      <w:rFonts w:ascii="Times New Roman" w:eastAsia="Times New Roman" w:hAnsi="Times New Roman" w:cs="Times New Roman"/>
      <w:lang w:val="id"/>
    </w:rPr>
  </w:style>
  <w:style w:type="paragraph" w:styleId="Heading1">
    <w:name w:val="heading 1"/>
    <w:basedOn w:val="Normal"/>
    <w:link w:val="Heading1Char"/>
    <w:uiPriority w:val="9"/>
    <w:qFormat/>
    <w:pPr>
      <w:ind w:left="1020"/>
      <w:jc w:val="center"/>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276"/>
      <w:ind w:left="968"/>
    </w:pPr>
    <w:rPr>
      <w:b/>
      <w:bCs/>
      <w:sz w:val="24"/>
      <w:szCs w:val="24"/>
    </w:rPr>
  </w:style>
  <w:style w:type="paragraph" w:styleId="TOC2">
    <w:name w:val="toc 2"/>
    <w:basedOn w:val="Normal"/>
    <w:uiPriority w:val="1"/>
    <w:qFormat/>
    <w:pPr>
      <w:spacing w:before="276"/>
      <w:ind w:left="1328" w:hanging="360"/>
    </w:pPr>
    <w:rPr>
      <w:sz w:val="24"/>
      <w:szCs w:val="24"/>
    </w:rPr>
  </w:style>
  <w:style w:type="paragraph" w:styleId="TOC3">
    <w:name w:val="toc 3"/>
    <w:basedOn w:val="Normal"/>
    <w:uiPriority w:val="1"/>
    <w:qFormat/>
    <w:pPr>
      <w:spacing w:before="276"/>
      <w:ind w:left="1328" w:hanging="360"/>
    </w:pPr>
    <w:rPr>
      <w:b/>
      <w:bCs/>
      <w:i/>
      <w:iCs/>
    </w:rPr>
  </w:style>
  <w:style w:type="paragraph" w:styleId="BodyText">
    <w:name w:val="Body Text"/>
    <w:basedOn w:val="Normal"/>
    <w:link w:val="BodyTextChar"/>
    <w:uiPriority w:val="1"/>
    <w:qFormat/>
    <w:rPr>
      <w:sz w:val="24"/>
      <w:szCs w:val="24"/>
    </w:rPr>
  </w:style>
  <w:style w:type="paragraph" w:styleId="ListParagraph">
    <w:name w:val="List Paragraph"/>
    <w:basedOn w:val="Normal"/>
    <w:link w:val="ListParagraphChar"/>
    <w:uiPriority w:val="34"/>
    <w:qFormat/>
    <w:pPr>
      <w:ind w:left="1328"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5E18DA"/>
    <w:pPr>
      <w:tabs>
        <w:tab w:val="center" w:pos="4513"/>
        <w:tab w:val="right" w:pos="9026"/>
      </w:tabs>
    </w:pPr>
  </w:style>
  <w:style w:type="character" w:customStyle="1" w:styleId="HeaderChar">
    <w:name w:val="Header Char"/>
    <w:basedOn w:val="DefaultParagraphFont"/>
    <w:link w:val="Header"/>
    <w:uiPriority w:val="99"/>
    <w:rsid w:val="005E18DA"/>
    <w:rPr>
      <w:rFonts w:ascii="Times New Roman" w:eastAsia="Times New Roman" w:hAnsi="Times New Roman" w:cs="Times New Roman"/>
      <w:lang w:val="id"/>
    </w:rPr>
  </w:style>
  <w:style w:type="paragraph" w:styleId="Footer">
    <w:name w:val="footer"/>
    <w:basedOn w:val="Normal"/>
    <w:link w:val="FooterChar"/>
    <w:uiPriority w:val="99"/>
    <w:unhideWhenUsed/>
    <w:rsid w:val="005E18DA"/>
    <w:pPr>
      <w:tabs>
        <w:tab w:val="center" w:pos="4513"/>
        <w:tab w:val="right" w:pos="9026"/>
      </w:tabs>
    </w:pPr>
  </w:style>
  <w:style w:type="character" w:customStyle="1" w:styleId="FooterChar">
    <w:name w:val="Footer Char"/>
    <w:basedOn w:val="DefaultParagraphFont"/>
    <w:link w:val="Footer"/>
    <w:uiPriority w:val="99"/>
    <w:rsid w:val="005E18DA"/>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6A3CCA"/>
    <w:rPr>
      <w:rFonts w:ascii="Times New Roman" w:eastAsia="Times New Roman" w:hAnsi="Times New Roman" w:cs="Times New Roman"/>
      <w:sz w:val="24"/>
      <w:szCs w:val="24"/>
      <w:lang w:val="id"/>
    </w:rPr>
  </w:style>
  <w:style w:type="table" w:styleId="TableGrid">
    <w:name w:val="Table Grid"/>
    <w:basedOn w:val="TableNormal"/>
    <w:rsid w:val="00303BDE"/>
    <w:pPr>
      <w:widowControl/>
      <w:autoSpaceDE/>
      <w:autoSpaceDN/>
    </w:pPr>
    <w:rPr>
      <w:kern w:val="2"/>
      <w:lang w:val="en-ID"/>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E3875"/>
    <w:rPr>
      <w:color w:val="0000FF" w:themeColor="hyperlink"/>
      <w:u w:val="single"/>
    </w:rPr>
  </w:style>
  <w:style w:type="character" w:customStyle="1" w:styleId="Heading1Char">
    <w:name w:val="Heading 1 Char"/>
    <w:basedOn w:val="DefaultParagraphFont"/>
    <w:link w:val="Heading1"/>
    <w:uiPriority w:val="9"/>
    <w:rsid w:val="001B6B2F"/>
    <w:rPr>
      <w:rFonts w:ascii="Times New Roman" w:eastAsia="Times New Roman" w:hAnsi="Times New Roman" w:cs="Times New Roman"/>
      <w:b/>
      <w:bCs/>
      <w:sz w:val="24"/>
      <w:szCs w:val="24"/>
      <w:lang w:val="id"/>
    </w:rPr>
  </w:style>
  <w:style w:type="paragraph" w:styleId="BalloonText">
    <w:name w:val="Balloon Text"/>
    <w:basedOn w:val="Normal"/>
    <w:link w:val="BalloonTextChar"/>
    <w:uiPriority w:val="99"/>
    <w:semiHidden/>
    <w:unhideWhenUsed/>
    <w:rsid w:val="008879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98A"/>
    <w:rPr>
      <w:rFonts w:ascii="Segoe UI" w:eastAsia="Times New Roman" w:hAnsi="Segoe UI" w:cs="Segoe UI"/>
      <w:sz w:val="18"/>
      <w:szCs w:val="18"/>
      <w:lang w:val="id"/>
    </w:rPr>
  </w:style>
  <w:style w:type="character" w:customStyle="1" w:styleId="ListParagraphChar">
    <w:name w:val="List Paragraph Char"/>
    <w:link w:val="ListParagraph"/>
    <w:uiPriority w:val="34"/>
    <w:locked/>
    <w:rsid w:val="00747F3E"/>
    <w:rPr>
      <w:rFonts w:ascii="Times New Roman" w:eastAsia="Times New Roman" w:hAnsi="Times New Roman" w:cs="Times New Roman"/>
      <w:lang w:val="id"/>
    </w:rPr>
  </w:style>
  <w:style w:type="paragraph" w:styleId="Caption">
    <w:name w:val="caption"/>
    <w:basedOn w:val="Normal"/>
    <w:next w:val="Normal"/>
    <w:uiPriority w:val="35"/>
    <w:unhideWhenUsed/>
    <w:qFormat/>
    <w:rsid w:val="00747F3E"/>
    <w:pPr>
      <w:widowControl/>
      <w:tabs>
        <w:tab w:val="left" w:pos="567"/>
      </w:tabs>
      <w:autoSpaceDE/>
      <w:autoSpaceDN/>
      <w:spacing w:after="200"/>
      <w:jc w:val="both"/>
    </w:pPr>
    <w:rPr>
      <w:rFonts w:eastAsiaTheme="minorHAnsi"/>
      <w:b/>
      <w:bCs/>
      <w:color w:val="4F81BD" w:themeColor="accent1"/>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6367505">
      <w:bodyDiv w:val="1"/>
      <w:marLeft w:val="0"/>
      <w:marRight w:val="0"/>
      <w:marTop w:val="0"/>
      <w:marBottom w:val="0"/>
      <w:divBdr>
        <w:top w:val="none" w:sz="0" w:space="0" w:color="auto"/>
        <w:left w:val="none" w:sz="0" w:space="0" w:color="auto"/>
        <w:bottom w:val="none" w:sz="0" w:space="0" w:color="auto"/>
        <w:right w:val="none" w:sz="0" w:space="0" w:color="auto"/>
      </w:divBdr>
    </w:div>
    <w:div w:id="789514382">
      <w:bodyDiv w:val="1"/>
      <w:marLeft w:val="0"/>
      <w:marRight w:val="0"/>
      <w:marTop w:val="0"/>
      <w:marBottom w:val="0"/>
      <w:divBdr>
        <w:top w:val="none" w:sz="0" w:space="0" w:color="auto"/>
        <w:left w:val="none" w:sz="0" w:space="0" w:color="auto"/>
        <w:bottom w:val="none" w:sz="0" w:space="0" w:color="auto"/>
        <w:right w:val="none" w:sz="0" w:space="0" w:color="auto"/>
      </w:divBdr>
    </w:div>
    <w:div w:id="8734946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3E1810-E48D-41A1-BE4E-82CFBAC4B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10043</Words>
  <Characters>57246</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062021</cp:lastModifiedBy>
  <cp:revision>2</cp:revision>
  <cp:lastPrinted>2024-02-26T14:39:00Z</cp:lastPrinted>
  <dcterms:created xsi:type="dcterms:W3CDTF">2024-03-22T04:04:00Z</dcterms:created>
  <dcterms:modified xsi:type="dcterms:W3CDTF">2024-03-22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15T00:00:00Z</vt:filetime>
  </property>
  <property fmtid="{D5CDD505-2E9C-101B-9397-08002B2CF9AE}" pid="3" name="Creator">
    <vt:lpwstr>WPS Writer</vt:lpwstr>
  </property>
  <property fmtid="{D5CDD505-2E9C-101B-9397-08002B2CF9AE}" pid="4" name="LastSaved">
    <vt:filetime>2023-09-21T00:00:00Z</vt:filetime>
  </property>
  <property fmtid="{D5CDD505-2E9C-101B-9397-08002B2CF9AE}" pid="5" name="Mendeley Citation Style_1">
    <vt:lpwstr>http://www.zotero.org/styles/apa</vt:lpwstr>
  </property>
  <property fmtid="{D5CDD505-2E9C-101B-9397-08002B2CF9AE}" pid="6" name="Mendeley Document_1">
    <vt:lpwstr>True</vt:lpwstr>
  </property>
  <property fmtid="{D5CDD505-2E9C-101B-9397-08002B2CF9AE}" pid="7" name="Mendeley Recent Style Id 0_1">
    <vt:lpwstr>http://www.zotero.org/styles/american-medical-association</vt:lpwstr>
  </property>
  <property fmtid="{D5CDD505-2E9C-101B-9397-08002B2CF9AE}" pid="8" name="Mendeley Recent Style Id 1_1">
    <vt:lpwstr>http://www.zotero.org/styles/american-political-science-association</vt:lpwstr>
  </property>
  <property fmtid="{D5CDD505-2E9C-101B-9397-08002B2CF9AE}" pid="9" name="Mendeley Recent Style Id 2_1">
    <vt:lpwstr>http://www.zotero.org/styles/apa</vt:lpwstr>
  </property>
  <property fmtid="{D5CDD505-2E9C-101B-9397-08002B2CF9AE}" pid="10" name="Mendeley Recent Style Id 3_1">
    <vt:lpwstr>http://www.zotero.org/styles/american-sociological-association</vt:lpwstr>
  </property>
  <property fmtid="{D5CDD505-2E9C-101B-9397-08002B2CF9AE}" pid="11" name="Mendeley Recent Style Id 4_1">
    <vt:lpwstr>http://www.zotero.org/styles/chicago-author-date</vt:lpwstr>
  </property>
  <property fmtid="{D5CDD505-2E9C-101B-9397-08002B2CF9AE}" pid="12" name="Mendeley Recent Style Id 5_1">
    <vt:lpwstr>http://www.zotero.org/styles/harvard-cite-them-right</vt:lpwstr>
  </property>
  <property fmtid="{D5CDD505-2E9C-101B-9397-08002B2CF9AE}" pid="13" name="Mendeley Recent Style Id 6_1">
    <vt:lpwstr>http://www.zotero.org/styles/ieee</vt:lpwstr>
  </property>
  <property fmtid="{D5CDD505-2E9C-101B-9397-08002B2CF9AE}" pid="14" name="Mendeley Recent Style Id 7_1">
    <vt:lpwstr>http://www.zotero.org/styles/modern-humanities-research-association</vt:lpwstr>
  </property>
  <property fmtid="{D5CDD505-2E9C-101B-9397-08002B2CF9AE}" pid="15" name="Mendeley Recent Style Id 8_1">
    <vt:lpwstr>http://www.zotero.org/styles/modern-language-association</vt:lpwstr>
  </property>
  <property fmtid="{D5CDD505-2E9C-101B-9397-08002B2CF9AE}" pid="16" name="Mendeley Recent Style Id 9_1">
    <vt:lpwstr>http://www.zotero.org/styles/nature</vt:lpwstr>
  </property>
  <property fmtid="{D5CDD505-2E9C-101B-9397-08002B2CF9AE}" pid="17" name="Mendeley Recent Style Name 0_1">
    <vt:lpwstr>American Medical Association 11th edition</vt:lpwstr>
  </property>
  <property fmtid="{D5CDD505-2E9C-101B-9397-08002B2CF9AE}" pid="18" name="Mendeley Recent Style Name 1_1">
    <vt:lpwstr>American Political Science Association</vt:lpwstr>
  </property>
  <property fmtid="{D5CDD505-2E9C-101B-9397-08002B2CF9AE}" pid="19" name="Mendeley Recent Style Name 2_1">
    <vt:lpwstr>American Psychological Association 7th edition</vt:lpwstr>
  </property>
  <property fmtid="{D5CDD505-2E9C-101B-9397-08002B2CF9AE}" pid="20" name="Mendeley Recent Style Name 3_1">
    <vt:lpwstr>American Sociological Association 6th edition</vt:lpwstr>
  </property>
  <property fmtid="{D5CDD505-2E9C-101B-9397-08002B2CF9AE}" pid="21" name="Mendeley Recent Style Name 4_1">
    <vt:lpwstr>Chicago Manual of Style 17th edition (author-date)</vt:lpwstr>
  </property>
  <property fmtid="{D5CDD505-2E9C-101B-9397-08002B2CF9AE}" pid="22" name="Mendeley Recent Style Name 5_1">
    <vt:lpwstr>Cite Them Right 11th edition - Harvard</vt:lpwstr>
  </property>
  <property fmtid="{D5CDD505-2E9C-101B-9397-08002B2CF9AE}" pid="23" name="Mendeley Recent Style Name 6_1">
    <vt:lpwstr>IEEE</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Name 8_1">
    <vt:lpwstr>Modern Language Association 9th edition</vt:lpwstr>
  </property>
  <property fmtid="{D5CDD505-2E9C-101B-9397-08002B2CF9AE}" pid="26" name="Mendeley Recent Style Name 9_1">
    <vt:lpwstr>Nature</vt:lpwstr>
  </property>
  <property fmtid="{D5CDD505-2E9C-101B-9397-08002B2CF9AE}" pid="27" name="Mendeley Unique User Id_1">
    <vt:lpwstr>4f5ce282-54cd-3e52-ad33-536a6a55d985</vt:lpwstr>
  </property>
</Properties>
</file>